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8491F"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Name of Journal: </w:t>
      </w:r>
      <w:r w:rsidRPr="0026654D">
        <w:rPr>
          <w:rFonts w:ascii="Book Antiqua" w:eastAsia="Book Antiqua" w:hAnsi="Book Antiqua" w:cs="Book Antiqua"/>
          <w:i/>
          <w:color w:val="000000"/>
        </w:rPr>
        <w:t>World Journal of Clinical Cases</w:t>
      </w:r>
    </w:p>
    <w:p w14:paraId="4879E06F"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Manuscript NO: </w:t>
      </w:r>
      <w:r w:rsidRPr="0026654D">
        <w:rPr>
          <w:rFonts w:ascii="Book Antiqua" w:eastAsia="Book Antiqua" w:hAnsi="Book Antiqua" w:cs="Book Antiqua"/>
          <w:color w:val="000000"/>
        </w:rPr>
        <w:t>77144</w:t>
      </w:r>
    </w:p>
    <w:p w14:paraId="06A3E8AE"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Manuscript Type: </w:t>
      </w:r>
      <w:r w:rsidRPr="0026654D">
        <w:rPr>
          <w:rFonts w:ascii="Book Antiqua" w:eastAsia="Book Antiqua" w:hAnsi="Book Antiqua" w:cs="Book Antiqua"/>
          <w:color w:val="000000"/>
        </w:rPr>
        <w:t>REVIEW</w:t>
      </w:r>
    </w:p>
    <w:p w14:paraId="59221355" w14:textId="77777777" w:rsidR="00A77B3E" w:rsidRPr="0026654D" w:rsidRDefault="00A77B3E" w:rsidP="0026654D">
      <w:pPr>
        <w:adjustRightInd w:val="0"/>
        <w:snapToGrid w:val="0"/>
        <w:spacing w:line="360" w:lineRule="auto"/>
        <w:jc w:val="both"/>
        <w:rPr>
          <w:rFonts w:ascii="Book Antiqua" w:hAnsi="Book Antiqua"/>
        </w:rPr>
      </w:pPr>
    </w:p>
    <w:p w14:paraId="0B4C7F98" w14:textId="4EDA9261"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Cholecystectomy for asymptomatic gallstones</w:t>
      </w:r>
      <w:r w:rsidR="004B111C">
        <w:rPr>
          <w:rFonts w:ascii="Book Antiqua" w:eastAsia="Book Antiqua" w:hAnsi="Book Antiqua" w:cs="Book Antiqua"/>
          <w:b/>
          <w:color w:val="000000"/>
        </w:rPr>
        <w:t>:</w:t>
      </w:r>
      <w:r w:rsidR="00687B63">
        <w:rPr>
          <w:rFonts w:ascii="Book Antiqua" w:eastAsia="Book Antiqua" w:hAnsi="Book Antiqua" w:cs="Book Antiqua"/>
          <w:b/>
          <w:color w:val="000000"/>
        </w:rPr>
        <w:t xml:space="preserve"> Markov decision tree analysis</w:t>
      </w:r>
    </w:p>
    <w:p w14:paraId="10C7AA49" w14:textId="77777777" w:rsidR="00A77B3E" w:rsidRPr="0026654D" w:rsidRDefault="00A77B3E" w:rsidP="0026654D">
      <w:pPr>
        <w:adjustRightInd w:val="0"/>
        <w:snapToGrid w:val="0"/>
        <w:spacing w:line="360" w:lineRule="auto"/>
        <w:jc w:val="both"/>
        <w:rPr>
          <w:rFonts w:ascii="Book Antiqua" w:hAnsi="Book Antiqua"/>
        </w:rPr>
      </w:pPr>
    </w:p>
    <w:p w14:paraId="56DC719C" w14:textId="651542B5" w:rsidR="00A77B3E" w:rsidRPr="0026654D" w:rsidRDefault="000E4C3A"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 xml:space="preserve">Lee BJH </w:t>
      </w:r>
      <w:r w:rsidRPr="0026654D">
        <w:rPr>
          <w:rFonts w:ascii="Book Antiqua" w:eastAsia="Book Antiqua" w:hAnsi="Book Antiqua" w:cs="Book Antiqua"/>
          <w:i/>
          <w:iCs/>
          <w:color w:val="000000"/>
        </w:rPr>
        <w:t>et al.</w:t>
      </w:r>
      <w:r w:rsidRPr="0026654D">
        <w:rPr>
          <w:rFonts w:ascii="Book Antiqua" w:eastAsia="Book Antiqua" w:hAnsi="Book Antiqua" w:cs="Book Antiqua"/>
          <w:color w:val="000000"/>
        </w:rPr>
        <w:t xml:space="preserve"> </w:t>
      </w:r>
      <w:r w:rsidR="00DF6BE9" w:rsidRPr="0026654D">
        <w:rPr>
          <w:rFonts w:ascii="Book Antiqua" w:eastAsia="Book Antiqua" w:hAnsi="Book Antiqua" w:cs="Book Antiqua"/>
          <w:color w:val="000000"/>
        </w:rPr>
        <w:t>Cholecystectomy for asymptomatic gallstones</w:t>
      </w:r>
    </w:p>
    <w:p w14:paraId="61FF4543" w14:textId="77777777" w:rsidR="00A77B3E" w:rsidRPr="0026654D" w:rsidRDefault="00A77B3E" w:rsidP="0026654D">
      <w:pPr>
        <w:adjustRightInd w:val="0"/>
        <w:snapToGrid w:val="0"/>
        <w:spacing w:line="360" w:lineRule="auto"/>
        <w:jc w:val="both"/>
        <w:rPr>
          <w:rFonts w:ascii="Book Antiqua" w:hAnsi="Book Antiqua"/>
        </w:rPr>
      </w:pPr>
    </w:p>
    <w:p w14:paraId="19110225"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Brian Juin Hsien Lee, Qai Ven Yap, Jee Keem Low, Yiong Huak Chan, Vishal G Shelat</w:t>
      </w:r>
    </w:p>
    <w:p w14:paraId="3C8C0103" w14:textId="77777777" w:rsidR="00A77B3E" w:rsidRPr="0026654D" w:rsidRDefault="00A77B3E" w:rsidP="0026654D">
      <w:pPr>
        <w:adjustRightInd w:val="0"/>
        <w:snapToGrid w:val="0"/>
        <w:spacing w:line="360" w:lineRule="auto"/>
        <w:jc w:val="both"/>
        <w:rPr>
          <w:rFonts w:ascii="Book Antiqua" w:hAnsi="Book Antiqua"/>
        </w:rPr>
      </w:pPr>
    </w:p>
    <w:p w14:paraId="620F9313"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Brian Juin Hsien Lee, </w:t>
      </w:r>
      <w:r w:rsidRPr="0026654D">
        <w:rPr>
          <w:rFonts w:ascii="Book Antiqua" w:eastAsia="Book Antiqua" w:hAnsi="Book Antiqua" w:cs="Book Antiqua"/>
          <w:color w:val="000000"/>
        </w:rPr>
        <w:t>Lee Kong Chian School of Medicine, Nanyang Technological University, Singapore S308232, Singapore</w:t>
      </w:r>
    </w:p>
    <w:p w14:paraId="0A8A2895" w14:textId="77777777" w:rsidR="00A77B3E" w:rsidRPr="0026654D" w:rsidRDefault="00A77B3E" w:rsidP="0026654D">
      <w:pPr>
        <w:adjustRightInd w:val="0"/>
        <w:snapToGrid w:val="0"/>
        <w:spacing w:line="360" w:lineRule="auto"/>
        <w:jc w:val="both"/>
        <w:rPr>
          <w:rFonts w:ascii="Book Antiqua" w:hAnsi="Book Antiqua"/>
        </w:rPr>
      </w:pPr>
    </w:p>
    <w:p w14:paraId="71438616"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Qai Ven Yap, Yiong Huak Chan, </w:t>
      </w:r>
      <w:r w:rsidRPr="0026654D">
        <w:rPr>
          <w:rFonts w:ascii="Book Antiqua" w:eastAsia="Book Antiqua" w:hAnsi="Book Antiqua" w:cs="Book Antiqua"/>
          <w:color w:val="000000"/>
        </w:rPr>
        <w:t>Biostatistics Unit, Yong Loo Lin School of Medicine, National University of Singapore, Singapore S117597, Singapore</w:t>
      </w:r>
    </w:p>
    <w:p w14:paraId="467BEF68" w14:textId="77777777" w:rsidR="00A77B3E" w:rsidRPr="0026654D" w:rsidRDefault="00A77B3E" w:rsidP="0026654D">
      <w:pPr>
        <w:adjustRightInd w:val="0"/>
        <w:snapToGrid w:val="0"/>
        <w:spacing w:line="360" w:lineRule="auto"/>
        <w:jc w:val="both"/>
        <w:rPr>
          <w:rFonts w:ascii="Book Antiqua" w:hAnsi="Book Antiqua"/>
        </w:rPr>
      </w:pPr>
    </w:p>
    <w:p w14:paraId="1B9C3489" w14:textId="27844EDC"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Jee Keem Low, </w:t>
      </w:r>
      <w:r w:rsidR="001D27D1" w:rsidRPr="0026654D">
        <w:rPr>
          <w:rFonts w:ascii="Book Antiqua" w:eastAsia="Book Antiqua" w:hAnsi="Book Antiqua" w:cs="Book Antiqua"/>
          <w:b/>
          <w:bCs/>
          <w:color w:val="000000"/>
        </w:rPr>
        <w:t xml:space="preserve">Vishal G Shelat, </w:t>
      </w:r>
      <w:r w:rsidRPr="0026654D">
        <w:rPr>
          <w:rFonts w:ascii="Book Antiqua" w:eastAsia="Book Antiqua" w:hAnsi="Book Antiqua" w:cs="Book Antiqua"/>
          <w:color w:val="000000"/>
        </w:rPr>
        <w:t>Department of General Surgery, Tan Tock Seng Hospital, Sing</w:t>
      </w:r>
      <w:r w:rsidR="001D27D1" w:rsidRPr="0026654D">
        <w:rPr>
          <w:rFonts w:ascii="Book Antiqua" w:eastAsia="Book Antiqua" w:hAnsi="Book Antiqua" w:cs="Book Antiqua"/>
          <w:color w:val="000000"/>
        </w:rPr>
        <w:t>a</w:t>
      </w:r>
      <w:r w:rsidRPr="0026654D">
        <w:rPr>
          <w:rFonts w:ascii="Book Antiqua" w:eastAsia="Book Antiqua" w:hAnsi="Book Antiqua" w:cs="Book Antiqua"/>
          <w:color w:val="000000"/>
        </w:rPr>
        <w:t>pore S308433, Singapore</w:t>
      </w:r>
    </w:p>
    <w:p w14:paraId="6548DA95" w14:textId="77777777" w:rsidR="00A77B3E" w:rsidRPr="0026654D" w:rsidRDefault="00A77B3E" w:rsidP="0026654D">
      <w:pPr>
        <w:adjustRightInd w:val="0"/>
        <w:snapToGrid w:val="0"/>
        <w:spacing w:line="360" w:lineRule="auto"/>
        <w:jc w:val="both"/>
        <w:rPr>
          <w:rFonts w:ascii="Book Antiqua" w:hAnsi="Book Antiqua"/>
        </w:rPr>
      </w:pPr>
    </w:p>
    <w:p w14:paraId="36F68223" w14:textId="1232819E"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Author contributions: </w:t>
      </w:r>
      <w:r w:rsidRPr="0026654D">
        <w:rPr>
          <w:rFonts w:ascii="Book Antiqua" w:eastAsia="Book Antiqua" w:hAnsi="Book Antiqua" w:cs="Book Antiqua"/>
          <w:color w:val="000000"/>
          <w:shd w:val="clear" w:color="auto" w:fill="FFFFFF"/>
        </w:rPr>
        <w:t xml:space="preserve">Lee </w:t>
      </w:r>
      <w:r w:rsidR="00AB6CED" w:rsidRPr="0026654D">
        <w:rPr>
          <w:rFonts w:ascii="Book Antiqua" w:eastAsia="Book Antiqua" w:hAnsi="Book Antiqua" w:cs="Book Antiqua"/>
          <w:color w:val="000000"/>
          <w:shd w:val="clear" w:color="auto" w:fill="FFFFFF"/>
        </w:rPr>
        <w:t>B</w:t>
      </w:r>
      <w:r w:rsidRPr="0026654D">
        <w:rPr>
          <w:rFonts w:ascii="Book Antiqua" w:eastAsia="Book Antiqua" w:hAnsi="Book Antiqua" w:cs="Book Antiqua"/>
          <w:color w:val="000000"/>
          <w:shd w:val="clear" w:color="auto" w:fill="FFFFFF"/>
        </w:rPr>
        <w:t>JH performed the research; Shelat VG designed the research study; Low JK contributed to</w:t>
      </w:r>
      <w:r w:rsidR="0071310D">
        <w:rPr>
          <w:rFonts w:ascii="Book Antiqua" w:eastAsia="Book Antiqua" w:hAnsi="Book Antiqua" w:cs="Book Antiqua"/>
          <w:color w:val="000000"/>
          <w:shd w:val="clear" w:color="auto" w:fill="FFFFFF"/>
        </w:rPr>
        <w:t>wards</w:t>
      </w:r>
      <w:r w:rsidRPr="0026654D">
        <w:rPr>
          <w:rFonts w:ascii="Book Antiqua" w:eastAsia="Book Antiqua" w:hAnsi="Book Antiqua" w:cs="Book Antiqua"/>
          <w:color w:val="000000"/>
          <w:shd w:val="clear" w:color="auto" w:fill="FFFFFF"/>
        </w:rPr>
        <w:t xml:space="preserve"> expert opinion; Yap QV and Chan YH provided statistical assistance; Lee </w:t>
      </w:r>
      <w:r w:rsidR="00AB6CED" w:rsidRPr="0026654D">
        <w:rPr>
          <w:rFonts w:ascii="Book Antiqua" w:eastAsia="Book Antiqua" w:hAnsi="Book Antiqua" w:cs="Book Antiqua"/>
          <w:color w:val="000000"/>
          <w:shd w:val="clear" w:color="auto" w:fill="FFFFFF"/>
        </w:rPr>
        <w:t>B</w:t>
      </w:r>
      <w:r w:rsidRPr="0026654D">
        <w:rPr>
          <w:rFonts w:ascii="Book Antiqua" w:eastAsia="Book Antiqua" w:hAnsi="Book Antiqua" w:cs="Book Antiqua"/>
          <w:color w:val="000000"/>
          <w:shd w:val="clear" w:color="auto" w:fill="FFFFFF"/>
        </w:rPr>
        <w:t xml:space="preserve">JH and Shelat VG analyzed the data and wrote the manuscript; </w:t>
      </w:r>
      <w:r w:rsidR="00AB6CED" w:rsidRPr="0026654D">
        <w:rPr>
          <w:rFonts w:ascii="Book Antiqua" w:eastAsia="Book Antiqua" w:hAnsi="Book Antiqua" w:cs="Book Antiqua"/>
          <w:color w:val="000000"/>
          <w:shd w:val="clear" w:color="auto" w:fill="FFFFFF"/>
        </w:rPr>
        <w:t>a</w:t>
      </w:r>
      <w:r w:rsidRPr="0026654D">
        <w:rPr>
          <w:rFonts w:ascii="Book Antiqua" w:eastAsia="Book Antiqua" w:hAnsi="Book Antiqua" w:cs="Book Antiqua"/>
          <w:color w:val="000000"/>
          <w:shd w:val="clear" w:color="auto" w:fill="FFFFFF"/>
        </w:rPr>
        <w:t>ll authors have read and approve</w:t>
      </w:r>
      <w:r w:rsidR="0071310D">
        <w:rPr>
          <w:rFonts w:ascii="Book Antiqua" w:eastAsia="Book Antiqua" w:hAnsi="Book Antiqua" w:cs="Book Antiqua"/>
          <w:color w:val="000000"/>
          <w:shd w:val="clear" w:color="auto" w:fill="FFFFFF"/>
        </w:rPr>
        <w:t>d</w:t>
      </w:r>
      <w:r w:rsidRPr="0026654D">
        <w:rPr>
          <w:rFonts w:ascii="Book Antiqua" w:eastAsia="Book Antiqua" w:hAnsi="Book Antiqua" w:cs="Book Antiqua"/>
          <w:color w:val="000000"/>
          <w:shd w:val="clear" w:color="auto" w:fill="FFFFFF"/>
        </w:rPr>
        <w:t xml:space="preserve"> the final manuscript.</w:t>
      </w:r>
    </w:p>
    <w:p w14:paraId="29EB43CB" w14:textId="77777777" w:rsidR="00A77B3E" w:rsidRPr="0026654D" w:rsidRDefault="00A77B3E" w:rsidP="0026654D">
      <w:pPr>
        <w:adjustRightInd w:val="0"/>
        <w:snapToGrid w:val="0"/>
        <w:spacing w:line="360" w:lineRule="auto"/>
        <w:jc w:val="both"/>
        <w:rPr>
          <w:rFonts w:ascii="Book Antiqua" w:hAnsi="Book Antiqua"/>
        </w:rPr>
      </w:pPr>
    </w:p>
    <w:p w14:paraId="41949CBC" w14:textId="3CB8F3CB"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Corresponding author: Vishal G Shelat, MS, Adjunct Associate Professor, </w:t>
      </w:r>
      <w:r w:rsidRPr="0026654D">
        <w:rPr>
          <w:rFonts w:ascii="Book Antiqua" w:eastAsia="Book Antiqua" w:hAnsi="Book Antiqua" w:cs="Book Antiqua"/>
          <w:color w:val="000000"/>
        </w:rPr>
        <w:t>Department of General Surgery, Tan Tock Seng Hospital, 11 Jln Tan Tock Seng, Singapore S308433, Singapore. vishal_g_shelat@ttsh.com.sg</w:t>
      </w:r>
    </w:p>
    <w:p w14:paraId="7D4DB7E7" w14:textId="77777777" w:rsidR="00A77B3E" w:rsidRPr="0026654D" w:rsidRDefault="00A77B3E" w:rsidP="0026654D">
      <w:pPr>
        <w:adjustRightInd w:val="0"/>
        <w:snapToGrid w:val="0"/>
        <w:spacing w:line="360" w:lineRule="auto"/>
        <w:jc w:val="both"/>
        <w:rPr>
          <w:rFonts w:ascii="Book Antiqua" w:hAnsi="Book Antiqua"/>
        </w:rPr>
      </w:pPr>
    </w:p>
    <w:p w14:paraId="2995106E"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Received: </w:t>
      </w:r>
      <w:r w:rsidRPr="0026654D">
        <w:rPr>
          <w:rFonts w:ascii="Book Antiqua" w:eastAsia="Book Antiqua" w:hAnsi="Book Antiqua" w:cs="Book Antiqua"/>
          <w:color w:val="000000"/>
        </w:rPr>
        <w:t>April 17, 2022</w:t>
      </w:r>
    </w:p>
    <w:p w14:paraId="56A41B02" w14:textId="2F1DA8CB"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Revised: </w:t>
      </w:r>
      <w:r w:rsidR="008826D7" w:rsidRPr="0026654D">
        <w:rPr>
          <w:rFonts w:ascii="Book Antiqua" w:eastAsia="Book Antiqua" w:hAnsi="Book Antiqua" w:cs="Book Antiqua"/>
          <w:color w:val="000000"/>
        </w:rPr>
        <w:t>May 13, 2022</w:t>
      </w:r>
    </w:p>
    <w:p w14:paraId="70AD0DC4" w14:textId="15173C7E"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lastRenderedPageBreak/>
        <w:t xml:space="preserve">Accepted: </w:t>
      </w:r>
      <w:ins w:id="0" w:author="Li Ma" w:date="2022-09-01T10:49:00Z">
        <w:r w:rsidR="002E166C" w:rsidRPr="002E166C">
          <w:rPr>
            <w:rFonts w:ascii="Book Antiqua" w:eastAsia="Book Antiqua" w:hAnsi="Book Antiqua" w:cs="Book Antiqua"/>
            <w:color w:val="000000"/>
            <w:rPrChange w:id="1" w:author="Li Ma" w:date="2022-09-01T10:49:00Z">
              <w:rPr>
                <w:rFonts w:ascii="Book Antiqua" w:eastAsia="Book Antiqua" w:hAnsi="Book Antiqua" w:cs="Book Antiqua"/>
                <w:b/>
                <w:bCs/>
                <w:color w:val="000000"/>
              </w:rPr>
            </w:rPrChange>
          </w:rPr>
          <w:t>September 1, 2022</w:t>
        </w:r>
      </w:ins>
    </w:p>
    <w:p w14:paraId="39F60393" w14:textId="42832991"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Published online: </w:t>
      </w:r>
    </w:p>
    <w:p w14:paraId="2DF4037B" w14:textId="77777777" w:rsidR="00A77B3E" w:rsidRPr="0026654D" w:rsidRDefault="00A77B3E" w:rsidP="0026654D">
      <w:pPr>
        <w:adjustRightInd w:val="0"/>
        <w:snapToGrid w:val="0"/>
        <w:spacing w:line="360" w:lineRule="auto"/>
        <w:jc w:val="both"/>
        <w:rPr>
          <w:rFonts w:ascii="Book Antiqua" w:hAnsi="Book Antiqua"/>
        </w:rPr>
        <w:sectPr w:rsidR="00A77B3E" w:rsidRPr="0026654D">
          <w:footerReference w:type="default" r:id="rId7"/>
          <w:pgSz w:w="12240" w:h="15840"/>
          <w:pgMar w:top="1440" w:right="1440" w:bottom="1440" w:left="1440" w:header="720" w:footer="720" w:gutter="0"/>
          <w:cols w:space="720"/>
          <w:docGrid w:linePitch="360"/>
        </w:sectPr>
      </w:pPr>
    </w:p>
    <w:p w14:paraId="053660CD" w14:textId="6C1AC8C3" w:rsidR="00A77B3E" w:rsidRPr="0026654D" w:rsidRDefault="00844233"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lastRenderedPageBreak/>
        <w:t>A</w:t>
      </w:r>
      <w:r w:rsidR="0029273D" w:rsidRPr="0026654D">
        <w:rPr>
          <w:rFonts w:ascii="Book Antiqua" w:eastAsia="Book Antiqua" w:hAnsi="Book Antiqua" w:cs="Book Antiqua"/>
          <w:b/>
          <w:color w:val="000000"/>
        </w:rPr>
        <w:t>bstract</w:t>
      </w:r>
    </w:p>
    <w:p w14:paraId="27D2A354" w14:textId="50D634DC"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Gallstone</w:t>
      </w:r>
      <w:r w:rsidR="00844233">
        <w:rPr>
          <w:rFonts w:ascii="Book Antiqua" w:eastAsiaTheme="minorHAnsi" w:hAnsi="Book Antiqua" w:cstheme="minorBidi"/>
          <w:lang w:eastAsia="zh-CN"/>
        </w:rPr>
        <w:t>s</w:t>
      </w:r>
      <w:r w:rsidRPr="0026654D">
        <w:rPr>
          <w:rFonts w:ascii="Book Antiqua" w:eastAsiaTheme="minorHAnsi" w:hAnsi="Book Antiqua" w:cstheme="minorBidi"/>
          <w:lang w:eastAsia="zh-CN"/>
        </w:rPr>
        <w:t xml:space="preserve"> </w:t>
      </w:r>
      <w:r w:rsidR="00844233">
        <w:rPr>
          <w:rFonts w:ascii="Book Antiqua" w:eastAsiaTheme="minorHAnsi" w:hAnsi="Book Antiqua" w:cstheme="minorBidi"/>
          <w:lang w:eastAsia="zh-CN"/>
        </w:rPr>
        <w:t>are</w:t>
      </w:r>
      <w:r w:rsidR="00844233"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a common public health problem, especially in developed countries. There are an increasing number of patients who are diagnosed with gallstones due to increasing awareness and liberal use of imaging, with 22.6</w:t>
      </w:r>
      <w:r w:rsidR="00844233" w:rsidRPr="0026654D">
        <w:rPr>
          <w:rFonts w:ascii="Book Antiqua" w:eastAsiaTheme="minorHAnsi" w:hAnsi="Book Antiqua" w:cstheme="minorBidi"/>
          <w:lang w:eastAsia="zh-CN"/>
        </w:rPr>
        <w:t>%</w:t>
      </w:r>
      <w:r w:rsidR="008555AD">
        <w:rPr>
          <w:rFonts w:ascii="Book Antiqua" w:eastAsiaTheme="minorHAnsi" w:hAnsi="Book Antiqua" w:cstheme="minorBidi"/>
          <w:lang w:eastAsia="zh-CN"/>
        </w:rPr>
        <w:t>-</w:t>
      </w:r>
      <w:r w:rsidRPr="0026654D">
        <w:rPr>
          <w:rFonts w:ascii="Book Antiqua" w:eastAsiaTheme="minorHAnsi" w:hAnsi="Book Antiqua" w:cstheme="minorBidi"/>
          <w:lang w:eastAsia="zh-CN"/>
        </w:rPr>
        <w:t>80% of gallstone patients being asymptomatic at the time of diagnosis. Despite being asymptomatic, this group of patients are still at life-long risk of developing symptoms and complications such as acute cholangitis and acute biliary pancreatitis.</w:t>
      </w:r>
      <w:r w:rsidRPr="0026654D">
        <w:rPr>
          <w:rFonts w:ascii="Book Antiqua" w:eastAsiaTheme="minorHAnsi" w:hAnsi="Book Antiqua" w:cstheme="minorBidi"/>
          <w:color w:val="000000" w:themeColor="text1"/>
          <w:lang w:eastAsia="zh-CN"/>
        </w:rPr>
        <w:t xml:space="preserve"> </w:t>
      </w:r>
      <w:r w:rsidRPr="0026654D">
        <w:rPr>
          <w:rFonts w:ascii="Book Antiqua" w:eastAsiaTheme="minorHAnsi" w:hAnsi="Book Antiqua" w:cstheme="minorBidi"/>
          <w:lang w:eastAsia="zh-CN"/>
        </w:rPr>
        <w:t xml:space="preserve">Hence, while early prophylactic cholecystectomy may have some benefits in selected groups of patients, the current standard practice is to recommend cholecystectomy only after symptoms or complications occur. After reviewing the current evidence about the natural course of asymptomatic gallstones, complications of cholecystectomy, quality of life outcomes, and economic outcomes, </w:t>
      </w:r>
      <w:r w:rsidRPr="0026654D">
        <w:rPr>
          <w:rFonts w:ascii="Book Antiqua" w:hAnsi="Book Antiqua"/>
        </w:rPr>
        <w:t xml:space="preserve">we recommend that </w:t>
      </w:r>
      <w:r w:rsidR="0071310D">
        <w:rPr>
          <w:rFonts w:ascii="Book Antiqua" w:hAnsi="Book Antiqua"/>
        </w:rPr>
        <w:t>the</w:t>
      </w:r>
      <w:r w:rsidRPr="0026654D">
        <w:rPr>
          <w:rFonts w:ascii="Book Antiqua" w:hAnsi="Book Antiqua"/>
        </w:rPr>
        <w:t xml:space="preserve"> option of cholecystectomy should be discussed with all asymptomatic gallstone patients. Disclosure of material information is essential for patient</w:t>
      </w:r>
      <w:r w:rsidR="00844233">
        <w:rPr>
          <w:rFonts w:ascii="Book Antiqua" w:hAnsi="Book Antiqua"/>
        </w:rPr>
        <w:t>s</w:t>
      </w:r>
      <w:r w:rsidRPr="0026654D">
        <w:rPr>
          <w:rFonts w:ascii="Book Antiqua" w:hAnsi="Book Antiqua"/>
        </w:rPr>
        <w:t xml:space="preserve"> to make an informed choice for prophylactic cholecystectomy. It is for the patient to decide on watchful waiting or prophylactic cholecystectomy, and not for the medical community to make a blanket policy of watchful waiting for asymptomatic gallstone patients. For patients with high-risk profiles, it is clinically justifiable to advocate cholecystectomy to minimize the likelihood of morbidity due to complications.</w:t>
      </w:r>
    </w:p>
    <w:p w14:paraId="47B2833A" w14:textId="77777777" w:rsidR="00A77B3E" w:rsidRPr="0026654D" w:rsidRDefault="00A77B3E" w:rsidP="0026654D">
      <w:pPr>
        <w:adjustRightInd w:val="0"/>
        <w:snapToGrid w:val="0"/>
        <w:spacing w:line="360" w:lineRule="auto"/>
        <w:jc w:val="both"/>
        <w:rPr>
          <w:rFonts w:ascii="Book Antiqua" w:hAnsi="Book Antiqua"/>
        </w:rPr>
      </w:pPr>
    </w:p>
    <w:p w14:paraId="26611CAB"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Key Words: </w:t>
      </w:r>
      <w:r w:rsidRPr="0026654D">
        <w:rPr>
          <w:rFonts w:ascii="Book Antiqua" w:eastAsia="Book Antiqua" w:hAnsi="Book Antiqua" w:cs="Book Antiqua"/>
          <w:color w:val="000000"/>
        </w:rPr>
        <w:t>Asymptomatic; Cholecystectomy; Cholelithiasis; Gallbladder; Gallstone</w:t>
      </w:r>
    </w:p>
    <w:p w14:paraId="7695825E" w14:textId="77777777" w:rsidR="00A77B3E" w:rsidRPr="0026654D" w:rsidRDefault="00A77B3E" w:rsidP="0026654D">
      <w:pPr>
        <w:adjustRightInd w:val="0"/>
        <w:snapToGrid w:val="0"/>
        <w:spacing w:line="360" w:lineRule="auto"/>
        <w:jc w:val="both"/>
        <w:rPr>
          <w:rFonts w:ascii="Book Antiqua" w:hAnsi="Book Antiqua"/>
        </w:rPr>
      </w:pPr>
    </w:p>
    <w:p w14:paraId="60B73D78" w14:textId="74A199C0"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Lee BJH, Yap QV, Low JK, Chan YH, Shelat VG. Cholecystectomy for asymptomatic gallstones</w:t>
      </w:r>
      <w:r w:rsidR="007B2271">
        <w:rPr>
          <w:rFonts w:ascii="Book Antiqua" w:eastAsia="Book Antiqua" w:hAnsi="Book Antiqua" w:cs="Book Antiqua"/>
          <w:color w:val="000000"/>
        </w:rPr>
        <w:t>:</w:t>
      </w:r>
      <w:r w:rsidR="00BB227B">
        <w:rPr>
          <w:rFonts w:ascii="Book Antiqua" w:eastAsia="Book Antiqua" w:hAnsi="Book Antiqua" w:cs="Book Antiqua"/>
          <w:b/>
          <w:color w:val="000000"/>
        </w:rPr>
        <w:t xml:space="preserve"> </w:t>
      </w:r>
      <w:r w:rsidR="00BB227B" w:rsidRPr="007B2271">
        <w:rPr>
          <w:rFonts w:ascii="Book Antiqua" w:eastAsia="Book Antiqua" w:hAnsi="Book Antiqua" w:cs="Book Antiqua"/>
          <w:bCs/>
          <w:color w:val="000000"/>
        </w:rPr>
        <w:t>Markov decision tree analysis</w:t>
      </w:r>
      <w:r w:rsidRPr="007B2271">
        <w:rPr>
          <w:rFonts w:ascii="Book Antiqua" w:eastAsia="Book Antiqua" w:hAnsi="Book Antiqua" w:cs="Book Antiqua"/>
          <w:bCs/>
          <w:color w:val="000000"/>
        </w:rPr>
        <w:t>.</w:t>
      </w:r>
      <w:r w:rsidRPr="0026654D">
        <w:rPr>
          <w:rFonts w:ascii="Book Antiqua" w:eastAsia="Book Antiqua" w:hAnsi="Book Antiqua" w:cs="Book Antiqua"/>
          <w:color w:val="000000"/>
        </w:rPr>
        <w:t xml:space="preserve"> </w:t>
      </w:r>
      <w:r w:rsidRPr="0026654D">
        <w:rPr>
          <w:rFonts w:ascii="Book Antiqua" w:eastAsia="Book Antiqua" w:hAnsi="Book Antiqua" w:cs="Book Antiqua"/>
          <w:i/>
          <w:iCs/>
          <w:color w:val="000000"/>
        </w:rPr>
        <w:t>World J Clin Cases</w:t>
      </w:r>
      <w:r w:rsidRPr="0026654D">
        <w:rPr>
          <w:rFonts w:ascii="Book Antiqua" w:eastAsia="Book Antiqua" w:hAnsi="Book Antiqua" w:cs="Book Antiqua"/>
          <w:color w:val="000000"/>
        </w:rPr>
        <w:t xml:space="preserve"> 2022; In press</w:t>
      </w:r>
    </w:p>
    <w:p w14:paraId="70BDFF08" w14:textId="77777777" w:rsidR="00A77B3E" w:rsidRPr="0026654D" w:rsidRDefault="00A77B3E" w:rsidP="0026654D">
      <w:pPr>
        <w:adjustRightInd w:val="0"/>
        <w:snapToGrid w:val="0"/>
        <w:spacing w:line="360" w:lineRule="auto"/>
        <w:jc w:val="both"/>
        <w:rPr>
          <w:rFonts w:ascii="Book Antiqua" w:hAnsi="Book Antiqua"/>
        </w:rPr>
      </w:pPr>
    </w:p>
    <w:p w14:paraId="43EDB8F6" w14:textId="309913D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Core</w:t>
      </w:r>
      <w:r w:rsidR="0029273D" w:rsidRPr="0026654D">
        <w:rPr>
          <w:rFonts w:ascii="Book Antiqua" w:eastAsia="Book Antiqua" w:hAnsi="Book Antiqua" w:cs="Book Antiqua"/>
          <w:b/>
          <w:bCs/>
          <w:color w:val="000000"/>
        </w:rPr>
        <w:t xml:space="preserve"> </w:t>
      </w:r>
      <w:r w:rsidR="0029273D">
        <w:rPr>
          <w:rFonts w:ascii="Book Antiqua" w:eastAsia="Book Antiqua" w:hAnsi="Book Antiqua" w:cs="Book Antiqua"/>
          <w:b/>
          <w:bCs/>
          <w:color w:val="000000"/>
        </w:rPr>
        <w:t>T</w:t>
      </w:r>
      <w:r w:rsidR="00844233" w:rsidRPr="0026654D">
        <w:rPr>
          <w:rFonts w:ascii="Book Antiqua" w:eastAsia="Book Antiqua" w:hAnsi="Book Antiqua" w:cs="Book Antiqua"/>
          <w:b/>
          <w:bCs/>
          <w:color w:val="000000"/>
        </w:rPr>
        <w:t>ip</w:t>
      </w:r>
      <w:r w:rsidRPr="0026654D">
        <w:rPr>
          <w:rFonts w:ascii="Book Antiqua" w:eastAsia="Book Antiqua" w:hAnsi="Book Antiqua" w:cs="Book Antiqua"/>
          <w:b/>
          <w:bCs/>
          <w:color w:val="000000"/>
        </w:rPr>
        <w:t xml:space="preserve">: </w:t>
      </w:r>
      <w:r w:rsidRPr="0026654D">
        <w:rPr>
          <w:rFonts w:ascii="Book Antiqua" w:hAnsi="Book Antiqua"/>
        </w:rPr>
        <w:t>We recommend that an option of cholecystectomy should be discussed with all asymptomatic gallstone patients. Disclosure of material information is essential for patient</w:t>
      </w:r>
      <w:r w:rsidR="00844233">
        <w:rPr>
          <w:rFonts w:ascii="Book Antiqua" w:hAnsi="Book Antiqua"/>
        </w:rPr>
        <w:t>s</w:t>
      </w:r>
      <w:r w:rsidRPr="0026654D">
        <w:rPr>
          <w:rFonts w:ascii="Book Antiqua" w:hAnsi="Book Antiqua"/>
        </w:rPr>
        <w:t xml:space="preserve"> to make an informed choice for prophylactic cholecystectomy. It is for the patient to decide on watchful waiting or prophylactic cholecystectomy, and not for the medical community to make a blanket policy of watchful waiting for asymptomatic gallstone </w:t>
      </w:r>
      <w:r w:rsidRPr="0026654D">
        <w:rPr>
          <w:rFonts w:ascii="Book Antiqua" w:hAnsi="Book Antiqua"/>
        </w:rPr>
        <w:lastRenderedPageBreak/>
        <w:t>patients. For patients with high-risk profiles, it is clinically justifiable to advocate cholecystectomy to minimize the likelihood of morbidity due to complications.</w:t>
      </w:r>
    </w:p>
    <w:p w14:paraId="11DD944E" w14:textId="77777777" w:rsidR="00A77B3E" w:rsidRPr="0026654D" w:rsidRDefault="00A77B3E" w:rsidP="0026654D">
      <w:pPr>
        <w:adjustRightInd w:val="0"/>
        <w:snapToGrid w:val="0"/>
        <w:spacing w:line="360" w:lineRule="auto"/>
        <w:jc w:val="both"/>
        <w:rPr>
          <w:rFonts w:ascii="Book Antiqua" w:hAnsi="Book Antiqua"/>
        </w:rPr>
      </w:pPr>
    </w:p>
    <w:p w14:paraId="7C8F2D21"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aps/>
          <w:color w:val="000000"/>
          <w:u w:val="single"/>
        </w:rPr>
        <w:t>INTRODUCTION</w:t>
      </w:r>
    </w:p>
    <w:p w14:paraId="47FD72CB" w14:textId="5234AFAE"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Gallstone</w:t>
      </w:r>
      <w:r w:rsidR="00844233">
        <w:rPr>
          <w:rFonts w:ascii="Book Antiqua" w:eastAsiaTheme="minorHAnsi" w:hAnsi="Book Antiqua" w:cstheme="minorBidi"/>
          <w:lang w:eastAsia="zh-CN"/>
        </w:rPr>
        <w:t>s</w:t>
      </w:r>
      <w:r w:rsidRPr="0026654D">
        <w:rPr>
          <w:rFonts w:ascii="Book Antiqua" w:eastAsiaTheme="minorHAnsi" w:hAnsi="Book Antiqua" w:cstheme="minorBidi"/>
          <w:lang w:eastAsia="zh-CN"/>
        </w:rPr>
        <w:t>, or cholelithiasis, is a common public health problem, especially in developed countries</w:t>
      </w:r>
      <w:r w:rsidRPr="0026654D">
        <w:rPr>
          <w:rFonts w:ascii="Book Antiqua" w:eastAsiaTheme="minorHAnsi" w:hAnsi="Book Antiqua" w:cstheme="minorBidi"/>
          <w:lang w:eastAsia="zh-CN"/>
        </w:rPr>
        <w:fldChar w:fldCharType="begin">
          <w:fldData xml:space="preserve">PEVuZE5vdGU+PENpdGU+PEF1dGhvcj5NYXJzY2hhbGw8L0F1dGhvcj48WWVhcj4yMDA3PC9ZZWFy
PjxSZWNOdW0+MTkwPC9SZWNOdW0+PERpc3BsYXlUZXh0PjxzdHlsZSBmYWNlPSJzdXBlcnNjcmlw
dCI+WzEtM108L3N0eWxlPjwvRGlzcGxheVRleHQ+PHJlY29yZD48cmVjLW51bWJlcj4xOTA8L3Jl
Yy1udW1iZXI+PGZvcmVpZ24ta2V5cz48a2V5IGFwcD0iRU4iIGRiLWlkPSI5dHI5cjVhOWd6cHN6
cmV3YTUyNXpkZGF2cDBhcHR0czB0dzAiIHRpbWVzdGFtcD0iMTYzMzY4NTI2NSI+MTkwPC9rZXk+
PC9mb3JlaWduLWtleXM+PHJlZi10eXBlIG5hbWU9IkpvdXJuYWwgQXJ0aWNsZSI+MTc8L3JlZi10
eXBlPjxjb250cmlidXRvcnM+PGF1dGhvcnM+PGF1dGhvcj5NYXJzY2hhbGwsIEguIFUuPC9hdXRo
b3I+PGF1dGhvcj5FaW5hcnNzb24sIEMuPC9hdXRob3I+PC9hdXRob3JzPjwvY29udHJpYnV0b3Jz
PjxhdXRoLWFkZHJlc3M+RGVwYXJ0bWVudCBvZiBNZWRpY2luZSwgS2Fyb2xpbnNrYSBJbnN0aXR1
dGV0LCBLYXJvbGluc2thIFVuaXZlcnNpdHkgSG9zcGl0YWwsIEh1ZGRpbmdlLCBTdG9ja2hvbG0s
IFN3ZWRlbi4gaGFubnMtdWxyaWNoLm1hcnNjaGFsbEBraS5zZTwvYXV0aC1hZGRyZXNzPjx0aXRs
ZXM+PHRpdGxlPkdhbGxzdG9uZSBkaXNlYXNlPC90aXRsZT48c2Vjb25kYXJ5LXRpdGxlPkogSW50
ZXJuIE1lZDwvc2Vjb25kYXJ5LXRpdGxlPjwvdGl0bGVzPjxwZXJpb2RpY2FsPjxmdWxsLXRpdGxl
PkogSW50ZXJuIE1lZDwvZnVsbC10aXRsZT48L3BlcmlvZGljYWw+PHBhZ2VzPjUyOS00MjwvcGFn
ZXM+PHZvbHVtZT4yNjE8L3ZvbHVtZT48bnVtYmVyPjY8L251bWJlcj48ZWRpdGlvbj4yMDA3LzA2
LzA2PC9lZGl0aW9uPjxrZXl3b3Jkcz48a2V5d29yZD5BZHVsdDwva2V5d29yZD48a2V5d29yZD5D
aG9sZXN0YXNpcy9tZXRhYm9saXNtPC9rZXl3b3JkPjxrZXl3b3JkPkNob2xlc3Rlcm9sL21ldGFi
b2xpc208L2tleXdvcmQ+PGtleXdvcmQ+RGlldGFyeSBGYXRzL2FkbWluaXN0cmF0aW9uICZhbXA7
IGRvc2FnZS9hZHZlcnNlIGVmZmVjdHM8L2tleXdvcmQ+PGtleXdvcmQ+RmVtYWxlPC9rZXl3b3Jk
PjxrZXl3b3JkPkdhbGxibGFkZGVyL21ldGFib2xpc20vcGh5c2lvcGF0aG9sb2d5PC9rZXl3b3Jk
PjxrZXl3b3JkPkdhbGxzdG9uZXMvKmV0aW9sb2d5L2dlbmV0aWNzL21ldGFib2xpc208L2tleXdv
cmQ+PGtleXdvcmQ+R2VuZXRpYyBQcmVkaXNwb3NpdGlvbiB0byBEaXNlYXNlPC9rZXl3b3JkPjxr
ZXl3b3JkPkh1bWFuczwva2V5d29yZD48a2V5d29yZD5MaXBpZCBNZXRhYm9saXNtPC9rZXl3b3Jk
PjxrZXl3b3JkPlJpc2sgRmFjdG9yczwva2V5d29yZD48L2tleXdvcmRzPjxkYXRlcz48eWVhcj4y
MDA3PC95ZWFyPjxwdWItZGF0ZXM+PGRhdGU+SnVuPC9kYXRlPjwvcHViLWRhdGVzPjwvZGF0ZXM+
PGlzYm4+MDk1NC02ODIwIChQcmludCkmI3hEOzA5NTQtNjgyMCAoTGlua2luZyk8L2lzYm4+PGFj
Y2Vzc2lvbi1udW0+MTc1NDc3MDk8L2FjY2Vzc2lvbi1udW0+PHVybHM+PHJlbGF0ZWQtdXJscz48
dXJsPmh0dHBzOi8vd3d3Lm5jYmkubmxtLm5paC5nb3YvcHVibWVkLzE3NTQ3NzA5PC91cmw+PC9y
ZWxhdGVkLXVybHM+PC91cmxzPjxlbGVjdHJvbmljLXJlc291cmNlLW51bT4xMC4xMTExL2ouMTM2
NS0yNzk2LjIwMDcuMDE3ODMueDwvZWxlY3Ryb25pYy1yZXNvdXJjZS1udW0+PC9yZWNvcmQ+PC9D
aXRlPjxDaXRlPjxBdXRob3I+U2hhZmZlcjwvQXV0aG9yPjxZZWFyPjIwMDU8L1llYXI+PFJlY051
bT4xOTI8L1JlY051bT48cmVjb3JkPjxyZWMtbnVtYmVyPjE5MjwvcmVjLW51bWJlcj48Zm9yZWln
bi1rZXlzPjxrZXkgYXBwPSJFTiIgZGItaWQ9Ijl0cjlyNWE5Z3pwc3pyZXdhNTI1emRkYXZwMGFw
dHRzMHR3MCIgdGltZXN0YW1wPSIxNjMzNjg1MzEwIj4xOTI8L2tleT48L2ZvcmVpZ24ta2V5cz48
cmVmLXR5cGUgbmFtZT0iSm91cm5hbCBBcnRpY2xlIj4xNzwvcmVmLXR5cGU+PGNvbnRyaWJ1dG9y
cz48YXV0aG9ycz48YXV0aG9yPlNoYWZmZXIsIEUuIEEuPC9hdXRob3I+PC9hdXRob3JzPjwvY29u
dHJpYnV0b3JzPjxhdXRoLWFkZHJlc3M+RmFjdWx0eSBvZiBNZWRpY2luZSwgR0kgRGl2aXNpb24s
IFVuaXZlcnNpdHkgb2YgQ2FsZ2FyeSwgQ2FuYWRhLiBzaGFmZmVyQHVjYWxnYXJ5LmNhPC9hdXRo
LWFkZHJlc3M+PHRpdGxlcz48dGl0bGU+RXBpZGVtaW9sb2d5IGFuZCByaXNrIGZhY3RvcnMgZm9y
IGdhbGxzdG9uZSBkaXNlYXNlOiBoYXMgdGhlIHBhcmFkaWdtIGNoYW5nZWQgaW4gdGhlIDIxc3Qg
Y2VudHVyeT88L3RpdGxlPjxzZWNvbmRhcnktdGl0bGU+Q3VyciBHYXN0cm9lbnRlcm9sIFJlcDwv
c2Vjb25kYXJ5LXRpdGxlPjwvdGl0bGVzPjxwZXJpb2RpY2FsPjxmdWxsLXRpdGxlPkN1cnIgR2Fz
dHJvZW50ZXJvbCBSZXA8L2Z1bGwtdGl0bGU+PC9wZXJpb2RpY2FsPjxwYWdlcz4xMzItNDA8L3Bh
Z2VzPjx2b2x1bWU+Nzwvdm9sdW1lPjxudW1iZXI+MjwvbnVtYmVyPjxlZGl0aW9uPjIwMDUvMDQv
MDI8L2VkaXRpb24+PGtleXdvcmRzPjxrZXl3b3JkPkNob2xlY3lzdG9saXRoaWFzaXMvZGlhZ25v
c3RpYyBpbWFnaW5nLyplcGlkZW1pb2xvZ3k8L2tleXdvcmQ+PGtleXdvcmQ+RGlhYmV0ZXMgTWVs
bGl0dXMvZXBpZGVtaW9sb2d5PC9rZXl3b3JkPjxrZXl3b3JkPkRpZXQ8L2tleXdvcmQ+PGtleXdv
cmQ+R2FsbGJsYWRkZXIgTmVvcGxhc21zL2VwaWRlbWlvbG9neTwva2V5d29yZD48a2V5d29yZD5I
dW1hbnM8L2tleXdvcmQ+PGtleXdvcmQ+SW5kaWFucywgTm9ydGggQW1lcmljYW48L2tleXdvcmQ+
PGtleXdvcmQ+SW5kaWFucywgU291dGggQW1lcmljYW48L2tleXdvcmQ+PGtleXdvcmQ+TWV0YWJv
bGljIFN5bmRyb21lL2VwaWRlbWlvbG9neTwva2V5d29yZD48a2V5d29yZD5PYmVzaXR5L2VwaWRl
bWlvbG9neTwva2V5d29yZD48a2V5d29yZD5QcmV2YWxlbmNlPC9rZXl3b3JkPjxrZXl3b3JkPlJp
c2sgRmFjdG9yczwva2V5d29yZD48a2V5d29yZD5VbHRyYXNvbm9ncmFwaHk8L2tleXdvcmQ+PC9r
ZXl3b3Jkcz48ZGF0ZXM+PHllYXI+MjAwNTwveWVhcj48cHViLWRhdGVzPjxkYXRlPk1heTwvZGF0
ZT48L3B1Yi1kYXRlcz48L2RhdGVzPjxpc2JuPjE1MjItODAzNyAoUHJpbnQpJiN4RDsxNTIyLTgw
MzcgKExpbmtpbmcpPC9pc2JuPjxhY2Nlc3Npb24tbnVtPjE1ODAyMTAyPC9hY2Nlc3Npb24tbnVt
Pjx1cmxzPjxyZWxhdGVkLXVybHM+PHVybD5odHRwczovL3d3dy5uY2JpLm5sbS5uaWguZ292L3B1
Ym1lZC8xNTgwMjEwMjwvdXJsPjwvcmVsYXRlZC11cmxzPjwvdXJscz48ZWxlY3Ryb25pYy1yZXNv
dXJjZS1udW0+MTAuMTAwNy9zMTE4OTQtMDA1LTAwNTEtODwvZWxlY3Ryb25pYy1yZXNvdXJjZS1u
dW0+PC9yZWNvcmQ+PC9DaXRlPjxDaXRlPjxBdXRob3I+U3RpbnRvbjwvQXV0aG9yPjxZZWFyPjIw
MTA8L1llYXI+PFJlY051bT4xOTE8L1JlY051bT48cmVjb3JkPjxyZWMtbnVtYmVyPjE5MTwvcmVj
LW51bWJlcj48Zm9yZWlnbi1rZXlzPjxrZXkgYXBwPSJFTiIgZGItaWQ9Ijl0cjlyNWE5Z3pwc3py
ZXdhNTI1emRkYXZwMGFwdHRzMHR3MCIgdGltZXN0YW1wPSIxNjMzNjg1MjcxIj4xOTE8L2tleT48
L2ZvcmVpZ24ta2V5cz48cmVmLXR5cGUgbmFtZT0iSm91cm5hbCBBcnRpY2xlIj4xNzwvcmVmLXR5
cGU+PGNvbnRyaWJ1dG9ycz48YXV0aG9ycz48YXV0aG9yPlN0aW50b24sIEwuIE0uPC9hdXRob3I+
PGF1dGhvcj5NeWVycywgUi4gUC48L2F1dGhvcj48YXV0aG9yPlNoYWZmZXIsIEUuIEEuPC9hdXRo
b3I+PC9hdXRob3JzPjwvY29udHJpYnV0b3JzPjxhdXRoLWFkZHJlc3M+RGl2aXNpb24gb2YgR2Fz
dHJvZW50ZXJvbG9neSwgRGVwYXJ0bWVudCBvZiBNZWRpY2luZSwgRmFjdWx0eSBvZiBNZWRpY2lu
ZSwgVW5pdmVyc2l0eSBvZiBDYWxnYXJ5LCBDYWxnYXJ5LCBBbGJlcnRhLCBDYW5hZGEuPC9hdXRo
LWFkZHJlc3M+PHRpdGxlcz48dGl0bGU+RXBpZGVtaW9sb2d5IG9mIGdhbGxzdG9uZXM8L3RpdGxl
PjxzZWNvbmRhcnktdGl0bGU+R2FzdHJvZW50ZXJvbCBDbGluIE5vcnRoIEFtPC9zZWNvbmRhcnkt
dGl0bGU+PC90aXRsZXM+PHBlcmlvZGljYWw+PGZ1bGwtdGl0bGU+R2FzdHJvZW50ZXJvbCBDbGlu
IE5vcnRoIEFtPC9mdWxsLXRpdGxlPjwvcGVyaW9kaWNhbD48cGFnZXM+MTU3LTY5LCB2aWk8L3Bh
Z2VzPjx2b2x1bWU+Mzk8L3ZvbHVtZT48bnVtYmVyPjI8L251bWJlcj48ZWRpdGlvbj4yMDEwLzA1
LzE5PC9lZGl0aW9uPjxrZXl3b3Jkcz48a2V5d29yZD5BZ2UgRGlzdHJpYnV0aW9uPC9rZXl3b3Jk
PjxrZXl3b3JkPkdhbGxzdG9uZXMvKmVwaWRlbWlvbG9neTwva2V5d29yZD48a2V5d29yZD5HbG9i
YWwgSGVhbHRoPC9rZXl3b3JkPjxrZXl3b3JkPkh1bWFuczwva2V5d29yZD48a2V5d29yZD5QcmV2
YWxlbmNlPC9rZXl3b3JkPjxrZXl3b3JkPlJpc2sgRmFjdG9yczwva2V5d29yZD48a2V5d29yZD5T
ZXggRGlzdHJpYnV0aW9uPC9rZXl3b3JkPjwva2V5d29yZHM+PGRhdGVzPjx5ZWFyPjIwMTA8L3ll
YXI+PHB1Yi1kYXRlcz48ZGF0ZT5KdW48L2RhdGU+PC9wdWItZGF0ZXM+PC9kYXRlcz48aXNibj4x
NTU4LTE5NDIgKEVsZWN0cm9uaWMpJiN4RDswODg5LTg1NTMgKExpbmtpbmcpPC9pc2JuPjxhY2Nl
c3Npb24tbnVtPjIwNDc4NDgwPC9hY2Nlc3Npb24tbnVtPjx1cmxzPjxyZWxhdGVkLXVybHM+PHVy
bD5odHRwczovL3d3dy5uY2JpLm5sbS5uaWguZ292L3B1Ym1lZC8yMDQ3ODQ4MDwvdXJsPjwvcmVs
YXRlZC11cmxzPjwvdXJscz48ZWxlY3Ryb25pYy1yZXNvdXJjZS1udW0+MTAuMTAxNi9qLmd0Yy4y
MDEwLjAyLjAwMzwvZWxlY3Ryb25pYy1yZXNvdXJjZS1udW0+PC9yZWNvcmQ+PC9DaXRlPjwvRW5k
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NYXJzY2hhbGw8L0F1dGhvcj48WWVhcj4yMDA3PC9ZZWFy
PjxSZWNOdW0+MTkwPC9SZWNOdW0+PERpc3BsYXlUZXh0PjxzdHlsZSBmYWNlPSJzdXBlcnNjcmlw
dCI+WzEtM108L3N0eWxlPjwvRGlzcGxheVRleHQ+PHJlY29yZD48cmVjLW51bWJlcj4xOTA8L3Jl
Yy1udW1iZXI+PGZvcmVpZ24ta2V5cz48a2V5IGFwcD0iRU4iIGRiLWlkPSI5dHI5cjVhOWd6cHN6
cmV3YTUyNXpkZGF2cDBhcHR0czB0dzAiIHRpbWVzdGFtcD0iMTYzMzY4NTI2NSI+MTkwPC9rZXk+
PC9mb3JlaWduLWtleXM+PHJlZi10eXBlIG5hbWU9IkpvdXJuYWwgQXJ0aWNsZSI+MTc8L3JlZi10
eXBlPjxjb250cmlidXRvcnM+PGF1dGhvcnM+PGF1dGhvcj5NYXJzY2hhbGwsIEguIFUuPC9hdXRo
b3I+PGF1dGhvcj5FaW5hcnNzb24sIEMuPC9hdXRob3I+PC9hdXRob3JzPjwvY29udHJpYnV0b3Jz
PjxhdXRoLWFkZHJlc3M+RGVwYXJ0bWVudCBvZiBNZWRpY2luZSwgS2Fyb2xpbnNrYSBJbnN0aXR1
dGV0LCBLYXJvbGluc2thIFVuaXZlcnNpdHkgSG9zcGl0YWwsIEh1ZGRpbmdlLCBTdG9ja2hvbG0s
IFN3ZWRlbi4gaGFubnMtdWxyaWNoLm1hcnNjaGFsbEBraS5zZTwvYXV0aC1hZGRyZXNzPjx0aXRs
ZXM+PHRpdGxlPkdhbGxzdG9uZSBkaXNlYXNlPC90aXRsZT48c2Vjb25kYXJ5LXRpdGxlPkogSW50
ZXJuIE1lZDwvc2Vjb25kYXJ5LXRpdGxlPjwvdGl0bGVzPjxwZXJpb2RpY2FsPjxmdWxsLXRpdGxl
PkogSW50ZXJuIE1lZDwvZnVsbC10aXRsZT48L3BlcmlvZGljYWw+PHBhZ2VzPjUyOS00MjwvcGFn
ZXM+PHZvbHVtZT4yNjE8L3ZvbHVtZT48bnVtYmVyPjY8L251bWJlcj48ZWRpdGlvbj4yMDA3LzA2
LzA2PC9lZGl0aW9uPjxrZXl3b3Jkcz48a2V5d29yZD5BZHVsdDwva2V5d29yZD48a2V5d29yZD5D
aG9sZXN0YXNpcy9tZXRhYm9saXNtPC9rZXl3b3JkPjxrZXl3b3JkPkNob2xlc3Rlcm9sL21ldGFi
b2xpc208L2tleXdvcmQ+PGtleXdvcmQ+RGlldGFyeSBGYXRzL2FkbWluaXN0cmF0aW9uICZhbXA7
IGRvc2FnZS9hZHZlcnNlIGVmZmVjdHM8L2tleXdvcmQ+PGtleXdvcmQ+RmVtYWxlPC9rZXl3b3Jk
PjxrZXl3b3JkPkdhbGxibGFkZGVyL21ldGFib2xpc20vcGh5c2lvcGF0aG9sb2d5PC9rZXl3b3Jk
PjxrZXl3b3JkPkdhbGxzdG9uZXMvKmV0aW9sb2d5L2dlbmV0aWNzL21ldGFib2xpc208L2tleXdv
cmQ+PGtleXdvcmQ+R2VuZXRpYyBQcmVkaXNwb3NpdGlvbiB0byBEaXNlYXNlPC9rZXl3b3JkPjxr
ZXl3b3JkPkh1bWFuczwva2V5d29yZD48a2V5d29yZD5MaXBpZCBNZXRhYm9saXNtPC9rZXl3b3Jk
PjxrZXl3b3JkPlJpc2sgRmFjdG9yczwva2V5d29yZD48L2tleXdvcmRzPjxkYXRlcz48eWVhcj4y
MDA3PC95ZWFyPjxwdWItZGF0ZXM+PGRhdGU+SnVuPC9kYXRlPjwvcHViLWRhdGVzPjwvZGF0ZXM+
PGlzYm4+MDk1NC02ODIwIChQcmludCkmI3hEOzA5NTQtNjgyMCAoTGlua2luZyk8L2lzYm4+PGFj
Y2Vzc2lvbi1udW0+MTc1NDc3MDk8L2FjY2Vzc2lvbi1udW0+PHVybHM+PHJlbGF0ZWQtdXJscz48
dXJsPmh0dHBzOi8vd3d3Lm5jYmkubmxtLm5paC5nb3YvcHVibWVkLzE3NTQ3NzA5PC91cmw+PC9y
ZWxhdGVkLXVybHM+PC91cmxzPjxlbGVjdHJvbmljLXJlc291cmNlLW51bT4xMC4xMTExL2ouMTM2
NS0yNzk2LjIwMDcuMDE3ODMueDwvZWxlY3Ryb25pYy1yZXNvdXJjZS1udW0+PC9yZWNvcmQ+PC9D
aXRlPjxDaXRlPjxBdXRob3I+U2hhZmZlcjwvQXV0aG9yPjxZZWFyPjIwMDU8L1llYXI+PFJlY051
bT4xOTI8L1JlY051bT48cmVjb3JkPjxyZWMtbnVtYmVyPjE5MjwvcmVjLW51bWJlcj48Zm9yZWln
bi1rZXlzPjxrZXkgYXBwPSJFTiIgZGItaWQ9Ijl0cjlyNWE5Z3pwc3pyZXdhNTI1emRkYXZwMGFw
dHRzMHR3MCIgdGltZXN0YW1wPSIxNjMzNjg1MzEwIj4xOTI8L2tleT48L2ZvcmVpZ24ta2V5cz48
cmVmLXR5cGUgbmFtZT0iSm91cm5hbCBBcnRpY2xlIj4xNzwvcmVmLXR5cGU+PGNvbnRyaWJ1dG9y
cz48YXV0aG9ycz48YXV0aG9yPlNoYWZmZXIsIEUuIEEuPC9hdXRob3I+PC9hdXRob3JzPjwvY29u
dHJpYnV0b3JzPjxhdXRoLWFkZHJlc3M+RmFjdWx0eSBvZiBNZWRpY2luZSwgR0kgRGl2aXNpb24s
IFVuaXZlcnNpdHkgb2YgQ2FsZ2FyeSwgQ2FuYWRhLiBzaGFmZmVyQHVjYWxnYXJ5LmNhPC9hdXRo
LWFkZHJlc3M+PHRpdGxlcz48dGl0bGU+RXBpZGVtaW9sb2d5IGFuZCByaXNrIGZhY3RvcnMgZm9y
IGdhbGxzdG9uZSBkaXNlYXNlOiBoYXMgdGhlIHBhcmFkaWdtIGNoYW5nZWQgaW4gdGhlIDIxc3Qg
Y2VudHVyeT88L3RpdGxlPjxzZWNvbmRhcnktdGl0bGU+Q3VyciBHYXN0cm9lbnRlcm9sIFJlcDwv
c2Vjb25kYXJ5LXRpdGxlPjwvdGl0bGVzPjxwZXJpb2RpY2FsPjxmdWxsLXRpdGxlPkN1cnIgR2Fz
dHJvZW50ZXJvbCBSZXA8L2Z1bGwtdGl0bGU+PC9wZXJpb2RpY2FsPjxwYWdlcz4xMzItNDA8L3Bh
Z2VzPjx2b2x1bWU+Nzwvdm9sdW1lPjxudW1iZXI+MjwvbnVtYmVyPjxlZGl0aW9uPjIwMDUvMDQv
MDI8L2VkaXRpb24+PGtleXdvcmRzPjxrZXl3b3JkPkNob2xlY3lzdG9saXRoaWFzaXMvZGlhZ25v
c3RpYyBpbWFnaW5nLyplcGlkZW1pb2xvZ3k8L2tleXdvcmQ+PGtleXdvcmQ+RGlhYmV0ZXMgTWVs
bGl0dXMvZXBpZGVtaW9sb2d5PC9rZXl3b3JkPjxrZXl3b3JkPkRpZXQ8L2tleXdvcmQ+PGtleXdv
cmQ+R2FsbGJsYWRkZXIgTmVvcGxhc21zL2VwaWRlbWlvbG9neTwva2V5d29yZD48a2V5d29yZD5I
dW1hbnM8L2tleXdvcmQ+PGtleXdvcmQ+SW5kaWFucywgTm9ydGggQW1lcmljYW48L2tleXdvcmQ+
PGtleXdvcmQ+SW5kaWFucywgU291dGggQW1lcmljYW48L2tleXdvcmQ+PGtleXdvcmQ+TWV0YWJv
bGljIFN5bmRyb21lL2VwaWRlbWlvbG9neTwva2V5d29yZD48a2V5d29yZD5PYmVzaXR5L2VwaWRl
bWlvbG9neTwva2V5d29yZD48a2V5d29yZD5QcmV2YWxlbmNlPC9rZXl3b3JkPjxrZXl3b3JkPlJp
c2sgRmFjdG9yczwva2V5d29yZD48a2V5d29yZD5VbHRyYXNvbm9ncmFwaHk8L2tleXdvcmQ+PC9r
ZXl3b3Jkcz48ZGF0ZXM+PHllYXI+MjAwNTwveWVhcj48cHViLWRhdGVzPjxkYXRlPk1heTwvZGF0
ZT48L3B1Yi1kYXRlcz48L2RhdGVzPjxpc2JuPjE1MjItODAzNyAoUHJpbnQpJiN4RDsxNTIyLTgw
MzcgKExpbmtpbmcpPC9pc2JuPjxhY2Nlc3Npb24tbnVtPjE1ODAyMTAyPC9hY2Nlc3Npb24tbnVt
Pjx1cmxzPjxyZWxhdGVkLXVybHM+PHVybD5odHRwczovL3d3dy5uY2JpLm5sbS5uaWguZ292L3B1
Ym1lZC8xNTgwMjEwMjwvdXJsPjwvcmVsYXRlZC11cmxzPjwvdXJscz48ZWxlY3Ryb25pYy1yZXNv
dXJjZS1udW0+MTAuMTAwNy9zMTE4OTQtMDA1LTAwNTEtODwvZWxlY3Ryb25pYy1yZXNvdXJjZS1u
dW0+PC9yZWNvcmQ+PC9DaXRlPjxDaXRlPjxBdXRob3I+U3RpbnRvbjwvQXV0aG9yPjxZZWFyPjIw
MTA8L1llYXI+PFJlY051bT4xOTE8L1JlY051bT48cmVjb3JkPjxyZWMtbnVtYmVyPjE5MTwvcmVj
LW51bWJlcj48Zm9yZWlnbi1rZXlzPjxrZXkgYXBwPSJFTiIgZGItaWQ9Ijl0cjlyNWE5Z3pwc3py
ZXdhNTI1emRkYXZwMGFwdHRzMHR3MCIgdGltZXN0YW1wPSIxNjMzNjg1MjcxIj4xOTE8L2tleT48
L2ZvcmVpZ24ta2V5cz48cmVmLXR5cGUgbmFtZT0iSm91cm5hbCBBcnRpY2xlIj4xNzwvcmVmLXR5
cGU+PGNvbnRyaWJ1dG9ycz48YXV0aG9ycz48YXV0aG9yPlN0aW50b24sIEwuIE0uPC9hdXRob3I+
PGF1dGhvcj5NeWVycywgUi4gUC48L2F1dGhvcj48YXV0aG9yPlNoYWZmZXIsIEUuIEEuPC9hdXRo
b3I+PC9hdXRob3JzPjwvY29udHJpYnV0b3JzPjxhdXRoLWFkZHJlc3M+RGl2aXNpb24gb2YgR2Fz
dHJvZW50ZXJvbG9neSwgRGVwYXJ0bWVudCBvZiBNZWRpY2luZSwgRmFjdWx0eSBvZiBNZWRpY2lu
ZSwgVW5pdmVyc2l0eSBvZiBDYWxnYXJ5LCBDYWxnYXJ5LCBBbGJlcnRhLCBDYW5hZGEuPC9hdXRo
LWFkZHJlc3M+PHRpdGxlcz48dGl0bGU+RXBpZGVtaW9sb2d5IG9mIGdhbGxzdG9uZXM8L3RpdGxl
PjxzZWNvbmRhcnktdGl0bGU+R2FzdHJvZW50ZXJvbCBDbGluIE5vcnRoIEFtPC9zZWNvbmRhcnkt
dGl0bGU+PC90aXRsZXM+PHBlcmlvZGljYWw+PGZ1bGwtdGl0bGU+R2FzdHJvZW50ZXJvbCBDbGlu
IE5vcnRoIEFtPC9mdWxsLXRpdGxlPjwvcGVyaW9kaWNhbD48cGFnZXM+MTU3LTY5LCB2aWk8L3Bh
Z2VzPjx2b2x1bWU+Mzk8L3ZvbHVtZT48bnVtYmVyPjI8L251bWJlcj48ZWRpdGlvbj4yMDEwLzA1
LzE5PC9lZGl0aW9uPjxrZXl3b3Jkcz48a2V5d29yZD5BZ2UgRGlzdHJpYnV0aW9uPC9rZXl3b3Jk
PjxrZXl3b3JkPkdhbGxzdG9uZXMvKmVwaWRlbWlvbG9neTwva2V5d29yZD48a2V5d29yZD5HbG9i
YWwgSGVhbHRoPC9rZXl3b3JkPjxrZXl3b3JkPkh1bWFuczwva2V5d29yZD48a2V5d29yZD5QcmV2
YWxlbmNlPC9rZXl3b3JkPjxrZXl3b3JkPlJpc2sgRmFjdG9yczwva2V5d29yZD48a2V5d29yZD5T
ZXggRGlzdHJpYnV0aW9uPC9rZXl3b3JkPjwva2V5d29yZHM+PGRhdGVzPjx5ZWFyPjIwMTA8L3ll
YXI+PHB1Yi1kYXRlcz48ZGF0ZT5KdW48L2RhdGU+PC9wdWItZGF0ZXM+PC9kYXRlcz48aXNibj4x
NTU4LTE5NDIgKEVsZWN0cm9uaWMpJiN4RDswODg5LTg1NTMgKExpbmtpbmcpPC9pc2JuPjxhY2Nl
c3Npb24tbnVtPjIwNDc4NDgwPC9hY2Nlc3Npb24tbnVtPjx1cmxzPjxyZWxhdGVkLXVybHM+PHVy
bD5odHRwczovL3d3dy5uY2JpLm5sbS5uaWguZ292L3B1Ym1lZC8yMDQ3ODQ4MDwvdXJsPjwvcmVs
YXRlZC11cmxzPjwvdXJscz48ZWxlY3Ryb25pYy1yZXNvdXJjZS1udW0+MTAuMTAxNi9qLmd0Yy4y
MDEwLjAyLjAwMzwvZWxlY3Ryb25pYy1yZXNvdXJjZS1udW0+PC9yZWNvcmQ+PC9DaXRlPjwvRW5k
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In the </w:t>
      </w:r>
      <w:r w:rsidR="008E7CD3" w:rsidRPr="0026654D">
        <w:rPr>
          <w:rFonts w:ascii="Book Antiqua" w:eastAsiaTheme="minorHAnsi" w:hAnsi="Book Antiqua" w:cstheme="minorBidi"/>
          <w:lang w:eastAsia="zh-CN"/>
        </w:rPr>
        <w:t>United States</w:t>
      </w:r>
      <w:r w:rsidRPr="0026654D">
        <w:rPr>
          <w:rFonts w:ascii="Book Antiqua" w:eastAsiaTheme="minorHAnsi" w:hAnsi="Book Antiqua" w:cstheme="minorBidi"/>
          <w:lang w:eastAsia="zh-CN"/>
        </w:rPr>
        <w:t>, an estimated 20</w:t>
      </w:r>
      <w:r w:rsidR="008555AD">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25 million </w:t>
      </w:r>
      <w:r w:rsidR="00844233">
        <w:rPr>
          <w:rFonts w:ascii="Book Antiqua" w:eastAsiaTheme="minorHAnsi" w:hAnsi="Book Antiqua" w:cstheme="minorBidi"/>
          <w:lang w:eastAsia="zh-CN"/>
        </w:rPr>
        <w:t>people</w:t>
      </w:r>
      <w:r w:rsidRPr="0026654D">
        <w:rPr>
          <w:rFonts w:ascii="Book Antiqua" w:eastAsiaTheme="minorHAnsi" w:hAnsi="Book Antiqua" w:cstheme="minorBidi"/>
          <w:lang w:eastAsia="zh-CN"/>
        </w:rPr>
        <w:t xml:space="preserve"> have gallstones, and over 700000 cholecystectomies are performed annually, costing a median of </w:t>
      </w:r>
      <w:r w:rsidR="005D76DE">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11584 per discharge and </w:t>
      </w:r>
      <w:r w:rsidR="005D76DE">
        <w:rPr>
          <w:rFonts w:ascii="Book Antiqua" w:eastAsiaTheme="minorHAnsi" w:hAnsi="Book Antiqua" w:cstheme="minorBidi"/>
          <w:lang w:eastAsia="zh-CN"/>
        </w:rPr>
        <w:t>$</w:t>
      </w:r>
      <w:r w:rsidRPr="0026654D">
        <w:rPr>
          <w:rFonts w:ascii="Book Antiqua" w:eastAsiaTheme="minorHAnsi" w:hAnsi="Book Antiqua" w:cstheme="minorBidi"/>
          <w:lang w:eastAsia="zh-CN"/>
        </w:rPr>
        <w:t>6.2</w:t>
      </w:r>
      <w:r w:rsidR="008555AD">
        <w:rPr>
          <w:rFonts w:ascii="Book Antiqua" w:eastAsiaTheme="minorHAnsi" w:hAnsi="Book Antiqua" w:cstheme="minorBidi"/>
          <w:lang w:eastAsia="zh-CN"/>
        </w:rPr>
        <w:t>-</w:t>
      </w:r>
      <w:r w:rsidRPr="0026654D">
        <w:rPr>
          <w:rFonts w:ascii="Book Antiqua" w:eastAsiaTheme="minorHAnsi" w:hAnsi="Book Antiqua" w:cstheme="minorBidi"/>
          <w:lang w:eastAsia="zh-CN"/>
        </w:rPr>
        <w:t>6.5 billion</w:t>
      </w:r>
      <w:r w:rsidRPr="0026654D">
        <w:rPr>
          <w:rFonts w:ascii="Book Antiqua" w:eastAsiaTheme="minorHAnsi" w:hAnsi="Book Antiqua" w:cstheme="minorBidi"/>
          <w:lang w:eastAsia="zh-CN"/>
        </w:rPr>
        <w:fldChar w:fldCharType="begin">
          <w:fldData xml:space="preserve">PEVuZE5vdGU+PENpdGU+PEF1dGhvcj5TY2hpcm1lcjwvQXV0aG9yPjxZZWFyPjIwMDU8L1llYXI+
PFJlY051bT4zOTE8L1JlY051bT48RGlzcGxheVRleHQ+PHN0eWxlIGZhY2U9InN1cGVyc2NyaXB0
Ij5bMiwgNC02XTwvc3R5bGU+PC9EaXNwbGF5VGV4dD48cmVjb3JkPjxyZWMtbnVtYmVyPjM5MTwv
cmVjLW51bWJlcj48Zm9yZWlnbi1rZXlzPjxrZXkgYXBwPSJFTiIgZGItaWQ9Ijl0cjlyNWE5Z3pw
c3pyZXdhNTI1emRkYXZwMGFwdHRzMHR3MCIgdGltZXN0YW1wPSIxNjM1MDg0OTUyIj4zOTE8L2tl
eT48L2ZvcmVpZ24ta2V5cz48cmVmLXR5cGUgbmFtZT0iSm91cm5hbCBBcnRpY2xlIj4xNzwvcmVm
LXR5cGU+PGNvbnRyaWJ1dG9ycz48YXV0aG9ycz48YXV0aG9yPlNjaGlybWVyLCBCLiBELjwvYXV0
aG9yPjxhdXRob3I+V2ludGVycywgSy4gTC48L2F1dGhvcj48YXV0aG9yPkVkbGljaCwgUi4gRi48
L2F1dGhvcj48L2F1dGhvcnM+PC9jb250cmlidXRvcnM+PGF1dGgtYWRkcmVzcz5EZXBhcnRtZW50
IG9mIFN1cmdlcnksIFVuaXZlcnNpdHkgb2YgVmlyZ2luaWEgSGVhbHRoIFN5c3RlbSBDaGFybG90
dGVzdmlsbGUgVkEgMjI5MDgsIFVTQS4gYnNAdmlyZ2luaWEuZWR1PC9hdXRoLWFkZHJlc3M+PHRp
dGxlcz48dGl0bGU+Q2hvbGVsaXRoaWFzaXMgYW5kIGNob2xlY3lzdGl0aXM8L3RpdGxlPjxzZWNv
bmRhcnktdGl0bGU+SiBMb25nIFRlcm0gRWZmIE1lZCBJbXBsYW50czwvc2Vjb25kYXJ5LXRpdGxl
PjwvdGl0bGVzPjxwZXJpb2RpY2FsPjxmdWxsLXRpdGxlPkogTG9uZyBUZXJtIEVmZiBNZWQgSW1w
bGFudHM8L2Z1bGwtdGl0bGU+PC9wZXJpb2RpY2FsPjxwYWdlcz4zMjktMzg8L3BhZ2VzPjx2b2x1
bWU+MTU8L3ZvbHVtZT48bnVtYmVyPjM8L251bWJlcj48ZWRpdGlvbj4yMDA1LzA3LzE5PC9lZGl0
aW9uPjxrZXl3b3Jkcz48a2V5d29yZD5BY3V0ZSBEaXNlYXNlPC9rZXl3b3JkPjxrZXl3b3JkPkFk
dWx0PC9rZXl3b3JkPjxrZXl3b3JkPkFnZWQ8L2tleXdvcmQ+PGtleXdvcmQ+QW5lbWlhLCBIZW1v
bHl0aWMvZXBpZGVtaW9sb2d5PC9rZXl3b3JkPjxrZXl3b3JkPkNob2xlY3lzdGVjdG9teSwgTGFw
YXJvc2NvcGljPC9rZXl3b3JkPjxrZXl3b3JkPkNob2xlY3lzdGl0aXMvKmVwaWRlbWlvbG9neTwv
a2V5d29yZD48a2V5d29yZD5DaG9sZWxpdGhpYXNpcy9jbGFzc2lmaWNhdGlvbi8qZXBpZGVtaW9s
b2d5L3N1cmdlcnk8L2tleXdvcmQ+PGtleXdvcmQ+Q2hyb25pYyBEaXNlYXNlPC9rZXl3b3JkPjxr
ZXl3b3JkPkRpYWJldGVzIE1lbGxpdHVzL2VwaWRlbWlvbG9neTwva2V5d29yZD48a2V5d29yZD5G
ZW1hbGU8L2tleXdvcmQ+PGtleXdvcmQ+R2FsbHN0b25lcy9lcGlkZW1pb2xvZ3kvc3VyZ2VyeTwv
a2V5d29yZD48a2V5d29yZD5IdW1hbnM8L2tleXdvcmQ+PGtleXdvcmQ+TGl2ZXIgQ2lycmhvc2lz
L2VwaWRlbWlvbG9neTwva2V5d29yZD48a2V5d29yZD5NYWxlPC9rZXl3b3JkPjxrZXl3b3JkPk1p
ZGRsZSBBZ2VkPC9rZXl3b3JkPjxrZXl3b3JkPk9iZXNpdHkvZXBpZGVtaW9sb2d5PC9rZXl3b3Jk
PjxrZXl3b3JkPlByZWduYW5jeTwva2V5d29yZD48a2V5d29yZD5QcmVnbmFuY3kgQ29tcGxpY2F0
aW9ucy9lcGlkZW1pb2xvZ3k8L2tleXdvcmQ+PGtleXdvcmQ+UmlzayBGYWN0b3JzPC9rZXl3b3Jk
Pjwva2V5d29yZHM+PGRhdGVzPjx5ZWFyPjIwMDU8L3llYXI+PC9kYXRlcz48aXNibj4xMDUwLTY5
MzQgKFByaW50KSYjeEQ7MTA1MC02OTM0IChMaW5raW5nKTwvaXNibj48YWNjZXNzaW9uLW51bT4x
NjAyMjY0MzwvYWNjZXNzaW9uLW51bT48dXJscz48cmVsYXRlZC11cmxzPjx1cmw+aHR0cHM6Ly93
d3cubmNiaS5ubG0ubmloLmdvdi9wdWJtZWQvMTYwMjI2NDM8L3VybD48L3JlbGF0ZWQtdXJscz48
L3VybHM+PGVsZWN0cm9uaWMtcmVzb3VyY2UtbnVtPjEwLjE2MTUvamxvbmd0ZXJtZWZmbWVkaW1w
bGFudHMudjE1LmkzLjkwPC9lbGVjdHJvbmljLXJlc291cmNlLW51bT48L3JlY29yZD48L0NpdGU+
PENpdGU+PEF1dGhvcj5TaGFmZmVyPC9BdXRob3I+PFllYXI+MjAwNTwvWWVhcj48UmVjTnVtPjE5
MjwvUmVjTnVtPjxyZWNvcmQ+PHJlYy1udW1iZXI+MTkyPC9yZWMtbnVtYmVyPjxmb3JlaWduLWtl
eXM+PGtleSBhcHA9IkVOIiBkYi1pZD0iOXRyOXI1YTlnenBzenJld2E1MjV6ZGRhdnAwYXB0dHMw
dHcwIiB0aW1lc3RhbXA9IjE2MzM2ODUzMTAiPjE5Mjwva2V5PjwvZm9yZWlnbi1rZXlzPjxyZWYt
dHlwZSBuYW1lPSJKb3VybmFsIEFydGljbGUiPjE3PC9yZWYtdHlwZT48Y29udHJpYnV0b3JzPjxh
dXRob3JzPjxhdXRob3I+U2hhZmZlciwgRS4gQS48L2F1dGhvcj48L2F1dGhvcnM+PC9jb250cmli
dXRvcnM+PGF1dGgtYWRkcmVzcz5GYWN1bHR5IG9mIE1lZGljaW5lLCBHSSBEaXZpc2lvbiwgVW5p
dmVyc2l0eSBvZiBDYWxnYXJ5LCBDYW5hZGEuIHNoYWZmZXJAdWNhbGdhcnkuY2E8L2F1dGgtYWRk
cmVzcz48dGl0bGVzPjx0aXRsZT5FcGlkZW1pb2xvZ3kgYW5kIHJpc2sgZmFjdG9ycyBmb3IgZ2Fs
bHN0b25lIGRpc2Vhc2U6IGhhcyB0aGUgcGFyYWRpZ20gY2hhbmdlZCBpbiB0aGUgMjFzdCBjZW50
dXJ5PzwvdGl0bGU+PHNlY29uZGFyeS10aXRsZT5DdXJyIEdhc3Ryb2VudGVyb2wgUmVwPC9zZWNv
bmRhcnktdGl0bGU+PC90aXRsZXM+PHBlcmlvZGljYWw+PGZ1bGwtdGl0bGU+Q3VyciBHYXN0cm9l
bnRlcm9sIFJlcDwvZnVsbC10aXRsZT48L3BlcmlvZGljYWw+PHBhZ2VzPjEzMi00MDwvcGFnZXM+
PHZvbHVtZT43PC92b2x1bWU+PG51bWJlcj4yPC9udW1iZXI+PGVkaXRpb24+MjAwNS8wNC8wMjwv
ZWRpdGlvbj48a2V5d29yZHM+PGtleXdvcmQ+Q2hvbGVjeXN0b2xpdGhpYXNpcy9kaWFnbm9zdGlj
IGltYWdpbmcvKmVwaWRlbWlvbG9neTwva2V5d29yZD48a2V5d29yZD5EaWFiZXRlcyBNZWxsaXR1
cy9lcGlkZW1pb2xvZ3k8L2tleXdvcmQ+PGtleXdvcmQ+RGlldDwva2V5d29yZD48a2V5d29yZD5H
YWxsYmxhZGRlciBOZW9wbGFzbXMvZXBpZGVtaW9sb2d5PC9rZXl3b3JkPjxrZXl3b3JkPkh1bWFu
czwva2V5d29yZD48a2V5d29yZD5JbmRpYW5zLCBOb3J0aCBBbWVyaWNhbjwva2V5d29yZD48a2V5
d29yZD5JbmRpYW5zLCBTb3V0aCBBbWVyaWNhbjwva2V5d29yZD48a2V5d29yZD5NZXRhYm9saWMg
U3luZHJvbWUvZXBpZGVtaW9sb2d5PC9rZXl3b3JkPjxrZXl3b3JkPk9iZXNpdHkvZXBpZGVtaW9s
b2d5PC9rZXl3b3JkPjxrZXl3b3JkPlByZXZhbGVuY2U8L2tleXdvcmQ+PGtleXdvcmQ+UmlzayBG
YWN0b3JzPC9rZXl3b3JkPjxrZXl3b3JkPlVsdHJhc29ub2dyYXBoeTwva2V5d29yZD48L2tleXdv
cmRzPjxkYXRlcz48eWVhcj4yMDA1PC95ZWFyPjxwdWItZGF0ZXM+PGRhdGU+TWF5PC9kYXRlPjwv
cHViLWRhdGVzPjwvZGF0ZXM+PGlzYm4+MTUyMi04MDM3IChQcmludCkmI3hEOzE1MjItODAzNyAo
TGlua2luZyk8L2lzYm4+PGFjY2Vzc2lvbi1udW0+MTU4MDIxMDI8L2FjY2Vzc2lvbi1udW0+PHVy
bHM+PHJlbGF0ZWQtdXJscz48dXJsPmh0dHBzOi8vd3d3Lm5jYmkubmxtLm5paC5nb3YvcHVibWVk
LzE1ODAyMTAyPC91cmw+PC9yZWxhdGVkLXVybHM+PC91cmxzPjxlbGVjdHJvbmljLXJlc291cmNl
LW51bT4xMC4xMDA3L3MxMTg5NC0wMDUtMDA1MS04PC9lbGVjdHJvbmljLXJlc291cmNlLW51bT48
L3JlY29yZD48L0NpdGU+PENpdGU+PEF1dGhvcj5TdGludG9uPC9BdXRob3I+PFllYXI+MjAxMjwv
WWVhcj48UmVjTnVtPjM4OTwvUmVjTnVtPjxyZWNvcmQ+PHJlYy1udW1iZXI+Mzg5PC9yZWMtbnVt
YmVyPjxmb3JlaWduLWtleXM+PGtleSBhcHA9IkVOIiBkYi1pZD0iOXRyOXI1YTlnenBzenJld2E1
MjV6ZGRhdnAwYXB0dHMwdHcwIiB0aW1lc3RhbXA9IjE2MzUwODQ5NDEiPjM4OTwva2V5PjwvZm9y
ZWlnbi1rZXlzPjxyZWYtdHlwZSBuYW1lPSJKb3VybmFsIEFydGljbGUiPjE3PC9yZWYtdHlwZT48
Y29udHJpYnV0b3JzPjxhdXRob3JzPjxhdXRob3I+U3RpbnRvbiwgTC4gTS48L2F1dGhvcj48YXV0
aG9yPlNoYWZmZXIsIEUuIEEuPC9hdXRob3I+PC9hdXRob3JzPjwvY29udHJpYnV0b3JzPjxhdXRo
LWFkZHJlc3M+RGl2aXNpb24gb2YgR2FzdHJvZW50ZXJvbG9neSwgRGVwYXJ0bWVudCBvZiBNZWRp
Y2luZSwgRmFjdWx0eSBvZiBNZWRpY2luZSwgVW5pdmVyc2l0eSBvZiBDYWxnYXJ5LCBDYWxnYXJ5
LCBDYW5hZGEuPC9hdXRoLWFkZHJlc3M+PHRpdGxlcz48dGl0bGU+RXBpZGVtaW9sb2d5IG9mIGdh
bGxibGFkZGVyIGRpc2Vhc2U6IGNob2xlbGl0aGlhc2lzIGFuZCBjYW5jZXI8L3RpdGxlPjxzZWNv
bmRhcnktdGl0bGU+R3V0IExpdmVyPC9zZWNvbmRhcnktdGl0bGU+PC90aXRsZXM+PHBlcmlvZGlj
YWw+PGZ1bGwtdGl0bGU+R3V0IExpdmVyPC9mdWxsLXRpdGxlPjwvcGVyaW9kaWNhbD48cGFnZXM+
MTcyLTg3PC9wYWdlcz48dm9sdW1lPjY8L3ZvbHVtZT48bnVtYmVyPjI8L251bWJlcj48ZWRpdGlv
bj4yMDEyLzA1LzEwPC9lZGl0aW9uPjxrZXl3b3Jkcz48a2V5d29yZD5DaG9sZWN5c3RlY3RvbXk8
L2tleXdvcmQ+PGtleXdvcmQ+R2FsbGJsYWRkZXIgY2FuY2VyPC9rZXl3b3JkPjxrZXl3b3JkPkdh
bGxibGFkZGVyIHBvbHlwczwva2V5d29yZD48a2V5d29yZD5HYWxsc3RvbmVzPC9rZXl3b3JkPjwv
a2V5d29yZHM+PGRhdGVzPjx5ZWFyPjIwMTI8L3llYXI+PHB1Yi1kYXRlcz48ZGF0ZT5BcHI8L2Rh
dGU+PC9wdWItZGF0ZXM+PC9kYXRlcz48aXNibj4yMDA1LTEyMTIgKEVsZWN0cm9uaWMpJiN4RDsx
OTc2LTIyODMgKExpbmtpbmcpPC9pc2JuPjxhY2Nlc3Npb24tbnVtPjIyNTcwNzQ2PC9hY2Nlc3Np
b24tbnVtPjx1cmxzPjxyZWxhdGVkLXVybHM+PHVybD5odHRwczovL3d3dy5uY2JpLm5sbS5uaWgu
Z292L3B1Ym1lZC8yMjU3MDc0NjwvdXJsPjwvcmVsYXRlZC11cmxzPjwvdXJscz48Y3VzdG9tMj5Q
TUMzMzQzMTU1PC9jdXN0b20yPjxlbGVjdHJvbmljLXJlc291cmNlLW51bT4xMC41MDA5L2dubC4y
MDEyLjYuMi4xNzI8L2VsZWN0cm9uaWMtcmVzb3VyY2UtbnVtPjwvcmVjb3JkPjwvQ2l0ZT48Q2l0
ZT48QXV0aG9yPlRhenVtYTwvQXV0aG9yPjxZZWFyPjIwMDY8L1llYXI+PFJlY051bT4zOTI8L1Jl
Y051bT48cmVjb3JkPjxyZWMtbnVtYmVyPjM5MjwvcmVjLW51bWJlcj48Zm9yZWlnbi1rZXlzPjxr
ZXkgYXBwPSJFTiIgZGItaWQ9Ijl0cjlyNWE5Z3pwc3pyZXdhNTI1emRkYXZwMGFwdHRzMHR3MCIg
dGltZXN0YW1wPSIxNjM1MDg0OTU3Ij4zOTI8L2tleT48L2ZvcmVpZ24ta2V5cz48cmVmLXR5cGUg
bmFtZT0iSm91cm5hbCBBcnRpY2xlIj4xNzwvcmVmLXR5cGU+PGNvbnRyaWJ1dG9ycz48YXV0aG9y
cz48YXV0aG9yPlRhenVtYSwgUy48L2F1dGhvcj48L2F1dGhvcnM+PC9jb250cmlidXRvcnM+PGF1
dGgtYWRkcmVzcz5EZXBhcnRtZW50IG9mIEdlbmVyYWwgTWVkaWNpbmUgYW5kIENsaW5pY2FsIFBo
YXJtYWNvdGhlcmFwZXV0aWNzLCBIaXJvc2hpbWEgVW5pdmVyc2l0eSBIb3NwaXRhbCBhbmQgR3Jh
ZHVhdGUgU2Nob29sIG9mIEJpb21lZGljYWwgU2NpZW5jZXMsIDEtMi0zLCBLYXN1bWksIEhpcm9z
aGltYSA3MzQtODU1MSwgSmFwYW4uIHN0YXp1bWFAaGlyb3NoaW1hLXUuYWMuanA8L2F1dGgtYWRk
cmVzcz48dGl0bGVzPjx0aXRsZT5HYWxsc3RvbmUgZGlzZWFzZTogRXBpZGVtaW9sb2d5LCBwYXRo
b2dlbmVzaXMsIGFuZCBjbGFzc2lmaWNhdGlvbiBvZiBiaWxpYXJ5IHN0b25lcyAoY29tbW9uIGJp
bGUgZHVjdCBhbmQgaW50cmFoZXBhdGljKTwvdGl0bGU+PHNlY29uZGFyeS10aXRsZT5CZXN0IFBy
YWN0IFJlcyBDbGluIEdhc3Ryb2VudGVyb2w8L3NlY29uZGFyeS10aXRsZT48L3RpdGxlcz48cGVy
aW9kaWNhbD48ZnVsbC10aXRsZT5CZXN0IFByYWN0IFJlcyBDbGluIEdhc3Ryb2VudGVyb2w8L2Z1
bGwtdGl0bGU+PC9wZXJpb2RpY2FsPjxwYWdlcz4xMDc1LTgzPC9wYWdlcz48dm9sdW1lPjIwPC92
b2x1bWU+PG51bWJlcj42PC9udW1iZXI+PGVkaXRpb24+MjAwNi8xMS8yODwvZWRpdGlvbj48a2V5
d29yZHM+PGtleXdvcmQ+QXNpYW4gQ29udGluZW50YWwgQW5jZXN0cnkgR3JvdXA8L2tleXdvcmQ+
PGtleXdvcmQ+Q2hvbGVkb2Nob2xpdGhpYXNpcy9lcGlkZW1pb2xvZ3kvKnBoeXNpb3BhdGhvbG9n
eTwva2V5d29yZD48a2V5d29yZD5DaG9sZXN0YXNpcywgSW50cmFoZXBhdGljL2VwaWRlbWlvbG9n
eS9wYXJhc2l0b2xvZ3kvKnBoeXNpb3BhdGhvbG9neTwva2V5d29yZD48a2V5d29yZD5GZW1hbGU8
L2tleXdvcmQ+PGtleXdvcmQ+R2FsbHN0b25lcy9jaGVtaXN0cnkvY2xhc3NpZmljYXRpb24vZXBp
ZGVtaW9sb2d5LypwaHlzaW9wYXRob2xvZ3k8L2tleXdvcmQ+PGtleXdvcmQ+SHVtYW5zPC9rZXl3
b3JkPjxrZXl3b3JkPk1hbGU8L2tleXdvcmQ+PGtleXdvcmQ+UmlzayBGYWN0b3JzPC9rZXl3b3Jk
Pjwva2V5d29yZHM+PGRhdGVzPjx5ZWFyPjIwMDY8L3llYXI+PC9kYXRlcz48aXNibj4xNTIxLTY5
MTggKFByaW50KSYjeEQ7MTUyMS02OTE4IChMaW5raW5nKTwvaXNibj48YWNjZXNzaW9uLW51bT4x
NzEyNzE4OTwvYWNjZXNzaW9uLW51bT48dXJscz48cmVsYXRlZC11cmxzPjx1cmw+aHR0cHM6Ly93
d3cubmNiaS5ubG0ubmloLmdvdi9wdWJtZWQvMTcxMjcxODk8L3VybD48L3JlbGF0ZWQtdXJscz48
L3VybHM+PGVsZWN0cm9uaWMtcmVzb3VyY2UtbnVtPjEwLjEwMTYvai5icGcuMjAwNi4wNS4wMDk8
L2VsZWN0cm9uaWMtcmVzb3VyY2UtbnVt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TY2hpcm1lcjwvQXV0aG9yPjxZZWFyPjIwMDU8L1llYXI+
PFJlY051bT4zOTE8L1JlY051bT48RGlzcGxheVRleHQ+PHN0eWxlIGZhY2U9InN1cGVyc2NyaXB0
Ij5bMiwgNC02XTwvc3R5bGU+PC9EaXNwbGF5VGV4dD48cmVjb3JkPjxyZWMtbnVtYmVyPjM5MTwv
cmVjLW51bWJlcj48Zm9yZWlnbi1rZXlzPjxrZXkgYXBwPSJFTiIgZGItaWQ9Ijl0cjlyNWE5Z3pw
c3pyZXdhNTI1emRkYXZwMGFwdHRzMHR3MCIgdGltZXN0YW1wPSIxNjM1MDg0OTUyIj4zOTE8L2tl
eT48L2ZvcmVpZ24ta2V5cz48cmVmLXR5cGUgbmFtZT0iSm91cm5hbCBBcnRpY2xlIj4xNzwvcmVm
LXR5cGU+PGNvbnRyaWJ1dG9ycz48YXV0aG9ycz48YXV0aG9yPlNjaGlybWVyLCBCLiBELjwvYXV0
aG9yPjxhdXRob3I+V2ludGVycywgSy4gTC48L2F1dGhvcj48YXV0aG9yPkVkbGljaCwgUi4gRi48
L2F1dGhvcj48L2F1dGhvcnM+PC9jb250cmlidXRvcnM+PGF1dGgtYWRkcmVzcz5EZXBhcnRtZW50
IG9mIFN1cmdlcnksIFVuaXZlcnNpdHkgb2YgVmlyZ2luaWEgSGVhbHRoIFN5c3RlbSBDaGFybG90
dGVzdmlsbGUgVkEgMjI5MDgsIFVTQS4gYnNAdmlyZ2luaWEuZWR1PC9hdXRoLWFkZHJlc3M+PHRp
dGxlcz48dGl0bGU+Q2hvbGVsaXRoaWFzaXMgYW5kIGNob2xlY3lzdGl0aXM8L3RpdGxlPjxzZWNv
bmRhcnktdGl0bGU+SiBMb25nIFRlcm0gRWZmIE1lZCBJbXBsYW50czwvc2Vjb25kYXJ5LXRpdGxl
PjwvdGl0bGVzPjxwZXJpb2RpY2FsPjxmdWxsLXRpdGxlPkogTG9uZyBUZXJtIEVmZiBNZWQgSW1w
bGFudHM8L2Z1bGwtdGl0bGU+PC9wZXJpb2RpY2FsPjxwYWdlcz4zMjktMzg8L3BhZ2VzPjx2b2x1
bWU+MTU8L3ZvbHVtZT48bnVtYmVyPjM8L251bWJlcj48ZWRpdGlvbj4yMDA1LzA3LzE5PC9lZGl0
aW9uPjxrZXl3b3Jkcz48a2V5d29yZD5BY3V0ZSBEaXNlYXNlPC9rZXl3b3JkPjxrZXl3b3JkPkFk
dWx0PC9rZXl3b3JkPjxrZXl3b3JkPkFnZWQ8L2tleXdvcmQ+PGtleXdvcmQ+QW5lbWlhLCBIZW1v
bHl0aWMvZXBpZGVtaW9sb2d5PC9rZXl3b3JkPjxrZXl3b3JkPkNob2xlY3lzdGVjdG9teSwgTGFw
YXJvc2NvcGljPC9rZXl3b3JkPjxrZXl3b3JkPkNob2xlY3lzdGl0aXMvKmVwaWRlbWlvbG9neTwv
a2V5d29yZD48a2V5d29yZD5DaG9sZWxpdGhpYXNpcy9jbGFzc2lmaWNhdGlvbi8qZXBpZGVtaW9s
b2d5L3N1cmdlcnk8L2tleXdvcmQ+PGtleXdvcmQ+Q2hyb25pYyBEaXNlYXNlPC9rZXl3b3JkPjxr
ZXl3b3JkPkRpYWJldGVzIE1lbGxpdHVzL2VwaWRlbWlvbG9neTwva2V5d29yZD48a2V5d29yZD5G
ZW1hbGU8L2tleXdvcmQ+PGtleXdvcmQ+R2FsbHN0b25lcy9lcGlkZW1pb2xvZ3kvc3VyZ2VyeTwv
a2V5d29yZD48a2V5d29yZD5IdW1hbnM8L2tleXdvcmQ+PGtleXdvcmQ+TGl2ZXIgQ2lycmhvc2lz
L2VwaWRlbWlvbG9neTwva2V5d29yZD48a2V5d29yZD5NYWxlPC9rZXl3b3JkPjxrZXl3b3JkPk1p
ZGRsZSBBZ2VkPC9rZXl3b3JkPjxrZXl3b3JkPk9iZXNpdHkvZXBpZGVtaW9sb2d5PC9rZXl3b3Jk
PjxrZXl3b3JkPlByZWduYW5jeTwva2V5d29yZD48a2V5d29yZD5QcmVnbmFuY3kgQ29tcGxpY2F0
aW9ucy9lcGlkZW1pb2xvZ3k8L2tleXdvcmQ+PGtleXdvcmQ+UmlzayBGYWN0b3JzPC9rZXl3b3Jk
Pjwva2V5d29yZHM+PGRhdGVzPjx5ZWFyPjIwMDU8L3llYXI+PC9kYXRlcz48aXNibj4xMDUwLTY5
MzQgKFByaW50KSYjeEQ7MTA1MC02OTM0IChMaW5raW5nKTwvaXNibj48YWNjZXNzaW9uLW51bT4x
NjAyMjY0MzwvYWNjZXNzaW9uLW51bT48dXJscz48cmVsYXRlZC11cmxzPjx1cmw+aHR0cHM6Ly93
d3cubmNiaS5ubG0ubmloLmdvdi9wdWJtZWQvMTYwMjI2NDM8L3VybD48L3JlbGF0ZWQtdXJscz48
L3VybHM+PGVsZWN0cm9uaWMtcmVzb3VyY2UtbnVtPjEwLjE2MTUvamxvbmd0ZXJtZWZmbWVkaW1w
bGFudHMudjE1LmkzLjkwPC9lbGVjdHJvbmljLXJlc291cmNlLW51bT48L3JlY29yZD48L0NpdGU+
PENpdGU+PEF1dGhvcj5TaGFmZmVyPC9BdXRob3I+PFllYXI+MjAwNTwvWWVhcj48UmVjTnVtPjE5
MjwvUmVjTnVtPjxyZWNvcmQ+PHJlYy1udW1iZXI+MTkyPC9yZWMtbnVtYmVyPjxmb3JlaWduLWtl
eXM+PGtleSBhcHA9IkVOIiBkYi1pZD0iOXRyOXI1YTlnenBzenJld2E1MjV6ZGRhdnAwYXB0dHMw
dHcwIiB0aW1lc3RhbXA9IjE2MzM2ODUzMTAiPjE5Mjwva2V5PjwvZm9yZWlnbi1rZXlzPjxyZWYt
dHlwZSBuYW1lPSJKb3VybmFsIEFydGljbGUiPjE3PC9yZWYtdHlwZT48Y29udHJpYnV0b3JzPjxh
dXRob3JzPjxhdXRob3I+U2hhZmZlciwgRS4gQS48L2F1dGhvcj48L2F1dGhvcnM+PC9jb250cmli
dXRvcnM+PGF1dGgtYWRkcmVzcz5GYWN1bHR5IG9mIE1lZGljaW5lLCBHSSBEaXZpc2lvbiwgVW5p
dmVyc2l0eSBvZiBDYWxnYXJ5LCBDYW5hZGEuIHNoYWZmZXJAdWNhbGdhcnkuY2E8L2F1dGgtYWRk
cmVzcz48dGl0bGVzPjx0aXRsZT5FcGlkZW1pb2xvZ3kgYW5kIHJpc2sgZmFjdG9ycyBmb3IgZ2Fs
bHN0b25lIGRpc2Vhc2U6IGhhcyB0aGUgcGFyYWRpZ20gY2hhbmdlZCBpbiB0aGUgMjFzdCBjZW50
dXJ5PzwvdGl0bGU+PHNlY29uZGFyeS10aXRsZT5DdXJyIEdhc3Ryb2VudGVyb2wgUmVwPC9zZWNv
bmRhcnktdGl0bGU+PC90aXRsZXM+PHBlcmlvZGljYWw+PGZ1bGwtdGl0bGU+Q3VyciBHYXN0cm9l
bnRlcm9sIFJlcDwvZnVsbC10aXRsZT48L3BlcmlvZGljYWw+PHBhZ2VzPjEzMi00MDwvcGFnZXM+
PHZvbHVtZT43PC92b2x1bWU+PG51bWJlcj4yPC9udW1iZXI+PGVkaXRpb24+MjAwNS8wNC8wMjwv
ZWRpdGlvbj48a2V5d29yZHM+PGtleXdvcmQ+Q2hvbGVjeXN0b2xpdGhpYXNpcy9kaWFnbm9zdGlj
IGltYWdpbmcvKmVwaWRlbWlvbG9neTwva2V5d29yZD48a2V5d29yZD5EaWFiZXRlcyBNZWxsaXR1
cy9lcGlkZW1pb2xvZ3k8L2tleXdvcmQ+PGtleXdvcmQ+RGlldDwva2V5d29yZD48a2V5d29yZD5H
YWxsYmxhZGRlciBOZW9wbGFzbXMvZXBpZGVtaW9sb2d5PC9rZXl3b3JkPjxrZXl3b3JkPkh1bWFu
czwva2V5d29yZD48a2V5d29yZD5JbmRpYW5zLCBOb3J0aCBBbWVyaWNhbjwva2V5d29yZD48a2V5
d29yZD5JbmRpYW5zLCBTb3V0aCBBbWVyaWNhbjwva2V5d29yZD48a2V5d29yZD5NZXRhYm9saWMg
U3luZHJvbWUvZXBpZGVtaW9sb2d5PC9rZXl3b3JkPjxrZXl3b3JkPk9iZXNpdHkvZXBpZGVtaW9s
b2d5PC9rZXl3b3JkPjxrZXl3b3JkPlByZXZhbGVuY2U8L2tleXdvcmQ+PGtleXdvcmQ+UmlzayBG
YWN0b3JzPC9rZXl3b3JkPjxrZXl3b3JkPlVsdHJhc29ub2dyYXBoeTwva2V5d29yZD48L2tleXdv
cmRzPjxkYXRlcz48eWVhcj4yMDA1PC95ZWFyPjxwdWItZGF0ZXM+PGRhdGU+TWF5PC9kYXRlPjwv
cHViLWRhdGVzPjwvZGF0ZXM+PGlzYm4+MTUyMi04MDM3IChQcmludCkmI3hEOzE1MjItODAzNyAo
TGlua2luZyk8L2lzYm4+PGFjY2Vzc2lvbi1udW0+MTU4MDIxMDI8L2FjY2Vzc2lvbi1udW0+PHVy
bHM+PHJlbGF0ZWQtdXJscz48dXJsPmh0dHBzOi8vd3d3Lm5jYmkubmxtLm5paC5nb3YvcHVibWVk
LzE1ODAyMTAyPC91cmw+PC9yZWxhdGVkLXVybHM+PC91cmxzPjxlbGVjdHJvbmljLXJlc291cmNl
LW51bT4xMC4xMDA3L3MxMTg5NC0wMDUtMDA1MS04PC9lbGVjdHJvbmljLXJlc291cmNlLW51bT48
L3JlY29yZD48L0NpdGU+PENpdGU+PEF1dGhvcj5TdGludG9uPC9BdXRob3I+PFllYXI+MjAxMjwv
WWVhcj48UmVjTnVtPjM4OTwvUmVjTnVtPjxyZWNvcmQ+PHJlYy1udW1iZXI+Mzg5PC9yZWMtbnVt
YmVyPjxmb3JlaWduLWtleXM+PGtleSBhcHA9IkVOIiBkYi1pZD0iOXRyOXI1YTlnenBzenJld2E1
MjV6ZGRhdnAwYXB0dHMwdHcwIiB0aW1lc3RhbXA9IjE2MzUwODQ5NDEiPjM4OTwva2V5PjwvZm9y
ZWlnbi1rZXlzPjxyZWYtdHlwZSBuYW1lPSJKb3VybmFsIEFydGljbGUiPjE3PC9yZWYtdHlwZT48
Y29udHJpYnV0b3JzPjxhdXRob3JzPjxhdXRob3I+U3RpbnRvbiwgTC4gTS48L2F1dGhvcj48YXV0
aG9yPlNoYWZmZXIsIEUuIEEuPC9hdXRob3I+PC9hdXRob3JzPjwvY29udHJpYnV0b3JzPjxhdXRo
LWFkZHJlc3M+RGl2aXNpb24gb2YgR2FzdHJvZW50ZXJvbG9neSwgRGVwYXJ0bWVudCBvZiBNZWRp
Y2luZSwgRmFjdWx0eSBvZiBNZWRpY2luZSwgVW5pdmVyc2l0eSBvZiBDYWxnYXJ5LCBDYWxnYXJ5
LCBDYW5hZGEuPC9hdXRoLWFkZHJlc3M+PHRpdGxlcz48dGl0bGU+RXBpZGVtaW9sb2d5IG9mIGdh
bGxibGFkZGVyIGRpc2Vhc2U6IGNob2xlbGl0aGlhc2lzIGFuZCBjYW5jZXI8L3RpdGxlPjxzZWNv
bmRhcnktdGl0bGU+R3V0IExpdmVyPC9zZWNvbmRhcnktdGl0bGU+PC90aXRsZXM+PHBlcmlvZGlj
YWw+PGZ1bGwtdGl0bGU+R3V0IExpdmVyPC9mdWxsLXRpdGxlPjwvcGVyaW9kaWNhbD48cGFnZXM+
MTcyLTg3PC9wYWdlcz48dm9sdW1lPjY8L3ZvbHVtZT48bnVtYmVyPjI8L251bWJlcj48ZWRpdGlv
bj4yMDEyLzA1LzEwPC9lZGl0aW9uPjxrZXl3b3Jkcz48a2V5d29yZD5DaG9sZWN5c3RlY3RvbXk8
L2tleXdvcmQ+PGtleXdvcmQ+R2FsbGJsYWRkZXIgY2FuY2VyPC9rZXl3b3JkPjxrZXl3b3JkPkdh
bGxibGFkZGVyIHBvbHlwczwva2V5d29yZD48a2V5d29yZD5HYWxsc3RvbmVzPC9rZXl3b3JkPjwv
a2V5d29yZHM+PGRhdGVzPjx5ZWFyPjIwMTI8L3llYXI+PHB1Yi1kYXRlcz48ZGF0ZT5BcHI8L2Rh
dGU+PC9wdWItZGF0ZXM+PC9kYXRlcz48aXNibj4yMDA1LTEyMTIgKEVsZWN0cm9uaWMpJiN4RDsx
OTc2LTIyODMgKExpbmtpbmcpPC9pc2JuPjxhY2Nlc3Npb24tbnVtPjIyNTcwNzQ2PC9hY2Nlc3Np
b24tbnVtPjx1cmxzPjxyZWxhdGVkLXVybHM+PHVybD5odHRwczovL3d3dy5uY2JpLm5sbS5uaWgu
Z292L3B1Ym1lZC8yMjU3MDc0NjwvdXJsPjwvcmVsYXRlZC11cmxzPjwvdXJscz48Y3VzdG9tMj5Q
TUMzMzQzMTU1PC9jdXN0b20yPjxlbGVjdHJvbmljLXJlc291cmNlLW51bT4xMC41MDA5L2dubC4y
MDEyLjYuMi4xNzI8L2VsZWN0cm9uaWMtcmVzb3VyY2UtbnVtPjwvcmVjb3JkPjwvQ2l0ZT48Q2l0
ZT48QXV0aG9yPlRhenVtYTwvQXV0aG9yPjxZZWFyPjIwMDY8L1llYXI+PFJlY051bT4zOTI8L1Jl
Y051bT48cmVjb3JkPjxyZWMtbnVtYmVyPjM5MjwvcmVjLW51bWJlcj48Zm9yZWlnbi1rZXlzPjxr
ZXkgYXBwPSJFTiIgZGItaWQ9Ijl0cjlyNWE5Z3pwc3pyZXdhNTI1emRkYXZwMGFwdHRzMHR3MCIg
dGltZXN0YW1wPSIxNjM1MDg0OTU3Ij4zOTI8L2tleT48L2ZvcmVpZ24ta2V5cz48cmVmLXR5cGUg
bmFtZT0iSm91cm5hbCBBcnRpY2xlIj4xNzwvcmVmLXR5cGU+PGNvbnRyaWJ1dG9ycz48YXV0aG9y
cz48YXV0aG9yPlRhenVtYSwgUy48L2F1dGhvcj48L2F1dGhvcnM+PC9jb250cmlidXRvcnM+PGF1
dGgtYWRkcmVzcz5EZXBhcnRtZW50IG9mIEdlbmVyYWwgTWVkaWNpbmUgYW5kIENsaW5pY2FsIFBo
YXJtYWNvdGhlcmFwZXV0aWNzLCBIaXJvc2hpbWEgVW5pdmVyc2l0eSBIb3NwaXRhbCBhbmQgR3Jh
ZHVhdGUgU2Nob29sIG9mIEJpb21lZGljYWwgU2NpZW5jZXMsIDEtMi0zLCBLYXN1bWksIEhpcm9z
aGltYSA3MzQtODU1MSwgSmFwYW4uIHN0YXp1bWFAaGlyb3NoaW1hLXUuYWMuanA8L2F1dGgtYWRk
cmVzcz48dGl0bGVzPjx0aXRsZT5HYWxsc3RvbmUgZGlzZWFzZTogRXBpZGVtaW9sb2d5LCBwYXRo
b2dlbmVzaXMsIGFuZCBjbGFzc2lmaWNhdGlvbiBvZiBiaWxpYXJ5IHN0b25lcyAoY29tbW9uIGJp
bGUgZHVjdCBhbmQgaW50cmFoZXBhdGljKTwvdGl0bGU+PHNlY29uZGFyeS10aXRsZT5CZXN0IFBy
YWN0IFJlcyBDbGluIEdhc3Ryb2VudGVyb2w8L3NlY29uZGFyeS10aXRsZT48L3RpdGxlcz48cGVy
aW9kaWNhbD48ZnVsbC10aXRsZT5CZXN0IFByYWN0IFJlcyBDbGluIEdhc3Ryb2VudGVyb2w8L2Z1
bGwtdGl0bGU+PC9wZXJpb2RpY2FsPjxwYWdlcz4xMDc1LTgzPC9wYWdlcz48dm9sdW1lPjIwPC92
b2x1bWU+PG51bWJlcj42PC9udW1iZXI+PGVkaXRpb24+MjAwNi8xMS8yODwvZWRpdGlvbj48a2V5
d29yZHM+PGtleXdvcmQ+QXNpYW4gQ29udGluZW50YWwgQW5jZXN0cnkgR3JvdXA8L2tleXdvcmQ+
PGtleXdvcmQ+Q2hvbGVkb2Nob2xpdGhpYXNpcy9lcGlkZW1pb2xvZ3kvKnBoeXNpb3BhdGhvbG9n
eTwva2V5d29yZD48a2V5d29yZD5DaG9sZXN0YXNpcywgSW50cmFoZXBhdGljL2VwaWRlbWlvbG9n
eS9wYXJhc2l0b2xvZ3kvKnBoeXNpb3BhdGhvbG9neTwva2V5d29yZD48a2V5d29yZD5GZW1hbGU8
L2tleXdvcmQ+PGtleXdvcmQ+R2FsbHN0b25lcy9jaGVtaXN0cnkvY2xhc3NpZmljYXRpb24vZXBp
ZGVtaW9sb2d5LypwaHlzaW9wYXRob2xvZ3k8L2tleXdvcmQ+PGtleXdvcmQ+SHVtYW5zPC9rZXl3
b3JkPjxrZXl3b3JkPk1hbGU8L2tleXdvcmQ+PGtleXdvcmQ+UmlzayBGYWN0b3JzPC9rZXl3b3Jk
Pjwva2V5d29yZHM+PGRhdGVzPjx5ZWFyPjIwMDY8L3llYXI+PC9kYXRlcz48aXNibj4xNTIxLTY5
MTggKFByaW50KSYjeEQ7MTUyMS02OTE4IChMaW5raW5nKTwvaXNibj48YWNjZXNzaW9uLW51bT4x
NzEyNzE4OTwvYWNjZXNzaW9uLW51bT48dXJscz48cmVsYXRlZC11cmxzPjx1cmw+aHR0cHM6Ly93
d3cubmNiaS5ubG0ubmloLmdvdi9wdWJtZWQvMTcxMjcxODk8L3VybD48L3JlbGF0ZWQtdXJscz48
L3VybHM+PGVsZWN0cm9uaWMtcmVzb3VyY2UtbnVtPjEwLjEwMTYvai5icGcuMjAwNi4wNS4wMDk8
L2VsZWN0cm9uaWMtcmVzb3VyY2UtbnVt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4-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There are three main types of gallstones </w:t>
      </w:r>
      <w:r w:rsidR="008555AD">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 cholesterol stones, brown pigment stones, and black pigment stones, with cholesterol stones accounting for 80</w:t>
      </w:r>
      <w:r w:rsidR="00844233" w:rsidRPr="0026654D">
        <w:rPr>
          <w:rFonts w:ascii="Book Antiqua" w:eastAsiaTheme="minorHAnsi" w:hAnsi="Book Antiqua" w:cstheme="minorBidi"/>
          <w:lang w:eastAsia="zh-CN"/>
        </w:rPr>
        <w:t>%</w:t>
      </w:r>
      <w:r w:rsidR="008E7CD3">
        <w:rPr>
          <w:rFonts w:ascii="Book Antiqua" w:eastAsiaTheme="minorHAnsi" w:hAnsi="Book Antiqua" w:cstheme="minorBidi"/>
          <w:lang w:eastAsia="zh-CN"/>
        </w:rPr>
        <w:t>-</w:t>
      </w:r>
      <w:r w:rsidRPr="0026654D">
        <w:rPr>
          <w:rFonts w:ascii="Book Antiqua" w:eastAsiaTheme="minorHAnsi" w:hAnsi="Book Antiqua" w:cstheme="minorBidi"/>
          <w:lang w:eastAsia="zh-CN"/>
        </w:rPr>
        <w:t>90% of all gallstone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Marschall&lt;/Author&gt;&lt;Year&gt;2007&lt;/Year&gt;&lt;RecNum&gt;190&lt;/RecNum&gt;&lt;DisplayText&gt;&lt;style face="superscript"&gt;[1]&lt;/style&gt;&lt;/DisplayText&gt;&lt;record&gt;&lt;rec-number&gt;190&lt;/rec-number&gt;&lt;foreign-keys&gt;&lt;key app="EN" db-id="9tr9r5a9gzpszrewa525zddavp0aptts0tw0" timestamp="1633685265"&gt;190&lt;/key&gt;&lt;/foreign-keys&gt;&lt;ref-type name="Journal Article"&gt;17&lt;/ref-type&gt;&lt;contributors&gt;&lt;authors&gt;&lt;author&gt;Marschall, H. U.&lt;/author&gt;&lt;author&gt;Einarsson, C.&lt;/author&gt;&lt;/authors&gt;&lt;/contributors&gt;&lt;auth-address&gt;Department of Medicine, Karolinska Institutet, Karolinska University Hospital, Huddinge, Stockholm, Sweden. hanns-ulrich.marschall@ki.se&lt;/auth-address&gt;&lt;titles&gt;&lt;title&gt;Gallstone disease&lt;/title&gt;&lt;secondary-title&gt;J Intern Med&lt;/secondary-title&gt;&lt;/titles&gt;&lt;periodical&gt;&lt;full-title&gt;J Intern Med&lt;/full-title&gt;&lt;/periodical&gt;&lt;pages&gt;529-42&lt;/pages&gt;&lt;volume&gt;261&lt;/volume&gt;&lt;number&gt;6&lt;/number&gt;&lt;edition&gt;2007/06/06&lt;/edition&gt;&lt;keywords&gt;&lt;keyword&gt;Adult&lt;/keyword&gt;&lt;keyword&gt;Cholestasis/metabolism&lt;/keyword&gt;&lt;keyword&gt;Cholesterol/metabolism&lt;/keyword&gt;&lt;keyword&gt;Dietary Fats/administration &amp;amp; dosage/adverse effects&lt;/keyword&gt;&lt;keyword&gt;Female&lt;/keyword&gt;&lt;keyword&gt;Gallbladder/metabolism/physiopathology&lt;/keyword&gt;&lt;keyword&gt;Gallstones/*etiology/genetics/metabolism&lt;/keyword&gt;&lt;keyword&gt;Genetic Predisposition to Disease&lt;/keyword&gt;&lt;keyword&gt;Humans&lt;/keyword&gt;&lt;keyword&gt;Lipid Metabolism&lt;/keyword&gt;&lt;keyword&gt;Risk Factors&lt;/keyword&gt;&lt;/keywords&gt;&lt;dates&gt;&lt;year&gt;2007&lt;/year&gt;&lt;pub-dates&gt;&lt;date&gt;Jun&lt;/date&gt;&lt;/pub-dates&gt;&lt;/dates&gt;&lt;isbn&gt;0954-6820 (Print)&amp;#xD;0954-6820 (Linking)&lt;/isbn&gt;&lt;accession-num&gt;17547709&lt;/accession-num&gt;&lt;urls&gt;&lt;related-urls&gt;&lt;url&gt;https://www.ncbi.nlm.nih.gov/pubmed/17547709&lt;/url&gt;&lt;/related-urls&gt;&lt;/urls&gt;&lt;electronic-resource-num&gt;10.1111/j.1365-2796.2007.01783.x&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Many risk factors predispose an individual to develop gallstones, broadly classified into modifiable and nonmodifiable factors. Modifiable risk factors include rapid weight loss, diet, drugs such as hormone replacement therapy and fibrates, and metabolic syndromes such as type two diabetes mellitus and nonalcoholic fatty liver disease</w:t>
      </w:r>
      <w:r w:rsidRPr="0026654D">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CA4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CA4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7,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Examples of nonmodifiable risk factors are female gender, race and</w:t>
      </w:r>
      <w:r w:rsidR="0026654D"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hemoglobinopathies like sickle cell disease and spherocytosis</w:t>
      </w:r>
      <w:r w:rsidRPr="0026654D">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TEx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Q2l0ZT48QXV0aG9yPk1hbG9uZTwvQXV0aG9yPjxZZWFyPjE5ODg8L1llYXI+
PFJlY051bT4yNzk8L1JlY051bT48cmVjb3JkPjxyZWMtbnVtYmVyPjI3OTwvcmVjLW51bWJlcj48
Zm9yZWlnbi1rZXlzPjxrZXkgYXBwPSJFTiIgZGItaWQ9Ijl0cjlyNWE5Z3pwc3pyZXdhNTI1emRk
YXZwMGFwdHRzMHR3MCIgdGltZXN0YW1wPSIxNjMzOTU2OTMzIj4yNzk8L2tleT48L2ZvcmVpZ24t
a2V5cz48cmVmLXR5cGUgbmFtZT0iSm91cm5hbCBBcnRpY2xlIj4xNzwvcmVmLXR5cGU+PGNvbnRy
aWJ1dG9ycz48YXV0aG9ycz48YXV0aG9yPk1hbG9uZSwgQi4gUy48L2F1dGhvcj48YXV0aG9yPldl
cmxpbiwgUy4gTC48L2F1dGhvcj48L2F1dGhvcnM+PC9jb250cmlidXRvcnM+PGF1dGgtYWRkcmVz
cz5EZXBhcnRtZW50IG9mIFBlZGlhdHJpY3MsIE1lZGljYWwgQ29sbGVnZSBvZiBXaXNjb25zaW4s
IE1pbHdhdWtlZS48L2F1dGgtYWRkcmVzcz48dGl0bGVzPjx0aXRsZT5DaG9sZWN5c3RlY3RvbXkg
YW5kIGNob2xlbGl0aGlhc2lzIGluIHNpY2tsZSBjZWxsIGFuZW1pYTwvdGl0bGU+PHNlY29uZGFy
eS10aXRsZT5BbSBKIERpcyBDaGlsZDwvc2Vjb25kYXJ5LXRpdGxlPjwvdGl0bGVzPjxwZXJpb2Rp
Y2FsPjxmdWxsLXRpdGxlPkFtIEogRGlzIENoaWxkPC9mdWxsLXRpdGxlPjwvcGVyaW9kaWNhbD48
cGFnZXM+Nzk5LTgwMDwvcGFnZXM+PHZvbHVtZT4xNDI8L3ZvbHVtZT48bnVtYmVyPjc8L251bWJl
cj48ZWRpdGlvbj4xOTg4LzA3LzAxPC9lZGl0aW9uPjxrZXl3b3Jkcz48a2V5d29yZD5BZG9sZXNj
ZW50PC9rZXl3b3JkPjxrZXl3b3JkPkFkdWx0PC9rZXl3b3JkPjxrZXl3b3JkPkFuZW1pYSwgU2lj
a2xlIENlbGwvKmNvbXBsaWNhdGlvbnM8L2tleXdvcmQ+PGtleXdvcmQ+Qmxvb2QgVHJhbnNmdXNp
b248L2tleXdvcmQ+PGtleXdvcmQ+Q2hpbGQ8L2tleXdvcmQ+PGtleXdvcmQ+Q2hpbGQsIFByZXNj
aG9vbDwva2V5d29yZD48a2V5d29yZD5DaG9sZWN5c3RlY3RvbXkvKmFkdmVyc2UgZWZmZWN0czwv
a2V5d29yZD48a2V5d29yZD5DaG9sZWxpdGhpYXNpcy9ldGlvbG9neS8qc3VyZ2VyeTwva2V5d29y
ZD48a2V5d29yZD5Fcnl0aHJvY3l0ZSBUcmFuc2Z1c2lvbjwva2V5d29yZD48a2V5d29yZD5GZW1h
bGU8L2tleXdvcmQ+PGtleXdvcmQ+SGVtb2dsb2JpbiwgU2lja2xlL2FuYWx5c2lzPC9rZXl3b3Jk
PjxrZXl3b3JkPkh1bWFuczwva2V5d29yZD48a2V5d29yZD5NYWxlPC9rZXl3b3JkPjxrZXl3b3Jk
PlByZW9wZXJhdGl2ZSBDYXJlPC9rZXl3b3JkPjwva2V5d29yZHM+PGRhdGVzPjx5ZWFyPjE5ODg8
L3llYXI+PHB1Yi1kYXRlcz48ZGF0ZT5KdWw8L2RhdGU+PC9wdWItZGF0ZXM+PC9kYXRlcz48aXNi
bj4wMDAyLTkyMlggKFByaW50KSYjeEQ7MDAwMi05MjJYIChMaW5raW5nKTwvaXNibj48YWNjZXNz
aW9uLW51bT4zMzgxNzg2PC9hY2Nlc3Npb24tbnVtPjx1cmxzPjxyZWxhdGVkLXVybHM+PHVybD5o
dHRwczovL3d3dy5uY2JpLm5sbS5uaWguZ292L3B1Ym1lZC8zMzgxNzg2PC91cmw+PC9yZWxhdGVk
LXVybHM+PC91cmxzPjxlbGVjdHJvbmljLXJlc291cmNlLW51bT4xMC4xMDAxL2FyY2hwZWRpLjE5
ODguMDIxNTAwNzAxMTMwNDA8L2VsZWN0cm9uaWMtcmVzb3VyY2UtbnVtPjwvcmVjb3JkPjwvQ2l0
ZT48Q2l0ZT48QXV0aG9yPk1hcmNoZXR0aTwvQXV0aG9yPjxZZWFyPjE5OTg8L1llYXI+PFJlY051
bT4yODQ8L1JlY051bT48cmVjb3JkPjxyZWMtbnVtYmVyPjI4NDwvcmVjLW51bWJlcj48Zm9yZWln
bi1rZXlzPjxrZXkgYXBwPSJFTiIgZGItaWQ9Ijl0cjlyNWE5Z3pwc3pyZXdhNTI1emRkYXZwMGFw
dHRzMHR3MCIgdGltZXN0YW1wPSIxNjMzOTU3OTY3Ij4yODQ8L2tleT48L2ZvcmVpZ24ta2V5cz48
cmVmLXR5cGUgbmFtZT0iSm91cm5hbCBBcnRpY2xlIj4xNzwvcmVmLXR5cGU+PGNvbnRyaWJ1dG9y
cz48YXV0aG9ycz48YXV0aG9yPk1hcmNoZXR0aSwgTS48L2F1dGhvcj48YXV0aG9yPlF1YWdsaW5p
LCBTLjwvYXV0aG9yPjxhdXRob3I+QmFyb3NpLCBHLjwvYXV0aG9yPjwvYXV0aG9ycz48L2NvbnRy
aWJ1dG9ycz48YXV0aC1hZGRyZXNzPkxhYm9yYXRvcnkgb2YgTWVkaWNhbCBJbmZvcm1hdGljcywg
SVJDQ1MgUG9saWNsaW5pY28gUy4gTWF0dGVvLCBVbml2ZXJzaXR5IG9mIFBhdmlhLCBJdGFseS48
L2F1dGgtYWRkcmVzcz48dGl0bGVzPjx0aXRsZT5Qcm9waHlsYWN0aWMgc3BsZW5lY3RvbXkgYW5k
IGNob2xlY3lzdGVjdG9teSBpbiBtaWxkIGhlcmVkaXRhcnkgc3BoZXJvY3l0b3NpczogYW5hbHl6
aW5nIHRoZSBkZWNpc2lvbiBpbiBkaWZmZXJlbnQgY2xpbmljYWwgc2NlbmFyaW9zPC90aXRsZT48
c2Vjb25kYXJ5LXRpdGxlPkogSW50ZXJuIE1lZDwvc2Vjb25kYXJ5LXRpdGxlPjwvdGl0bGVzPjxw
ZXJpb2RpY2FsPjxmdWxsLXRpdGxlPkogSW50ZXJuIE1lZDwvZnVsbC10aXRsZT48L3BlcmlvZGlj
YWw+PHBhZ2VzPjIxNy0yNjwvcGFnZXM+PHZvbHVtZT4yNDQ8L3ZvbHVtZT48bnVtYmVyPjM8L251
bWJlcj48ZWRpdGlvbj4xOTk4LzA5LzI1PC9lZGl0aW9uPjxrZXl3b3Jkcz48a2V5d29yZD5BZG9s
ZXNjZW50PC9rZXl3b3JkPjxrZXl3b3JkPkFkdWx0PC9rZXl3b3JkPjxrZXl3b3JkPkFnZSBGYWN0
b3JzPC9rZXl3b3JkPjxrZXl3b3JkPkFnZWQ8L2tleXdvcmQ+PGtleXdvcmQ+QW5lbWlhLCBIZW1v
bHl0aWMvZXRpb2xvZ3kvKnByZXZlbnRpb24gJmFtcDsgY29udHJvbDwva2V5d29yZD48a2V5d29y
ZD5DaGlsZDwva2V5d29yZD48a2V5d29yZD4qQ2hvbGVjeXN0ZWN0b215L21vcnRhbGl0eTwva2V5
d29yZD48a2V5d29yZD5DaG9sZWxpdGhpYXNpcy9ldGlvbG9neS8qcHJldmVudGlvbiAmYW1wOyBj
b250cm9sPC9rZXl3b3JkPjxrZXl3b3JkPkRlY2lzaW9uIE1ha2luZzwva2V5d29yZD48a2V5d29y
ZD5GZW1hbGU8L2tleXdvcmQ+PGtleXdvcmQ+SHVtYW5zPC9rZXl3b3JkPjxrZXl3b3JkPk1hbGU8
L2tleXdvcmQ+PGtleXdvcmQ+TWlkZGxlIEFnZWQ8L2tleXdvcmQ+PGtleXdvcmQ+KlF1YWxpdHkg
b2YgTGlmZTwva2V5d29yZD48a2V5d29yZD5RdWFsaXR5LUFkanVzdGVkIExpZmUgWWVhcnM8L2tl
eXdvcmQ+PGtleXdvcmQ+U2V4IEZhY3RvcnM8L2tleXdvcmQ+PGtleXdvcmQ+U3BoZXJvY3l0b3Np
cywgSGVyZWRpdGFyeS8qY29tcGxpY2F0aW9ucy8qc3VyZ2VyeTwva2V5d29yZD48a2V5d29yZD4q
U3BsZW5lY3RvbXkvbW9ydGFsaXR5PC9rZXl3b3JkPjxrZXl3b3JkPlRyZWF0bWVudCBPdXRjb21l
PC9rZXl3b3JkPjwva2V5d29yZHM+PGRhdGVzPjx5ZWFyPjE5OTg8L3llYXI+PHB1Yi1kYXRlcz48
ZGF0ZT5TZXA8L2RhdGU+PC9wdWItZGF0ZXM+PC9kYXRlcz48aXNibj4wOTU0LTY4MjAgKFByaW50
KSYjeEQ7MDk1NC02ODIwIChMaW5raW5nKTwvaXNibj48YWNjZXNzaW9uLW51bT45NzQ3NzQ0PC9h
Y2Nlc3Npb24tbnVtPjx1cmxzPjxyZWxhdGVkLXVybHM+PHVybD5odHRwczovL3d3dy5uY2JpLm5s
bS5uaWguZ292L3B1Ym1lZC85NzQ3NzQ0PC91cmw+PC9yZWxhdGVkLXVybHM+PC91cmxzPjxlbGVj
dHJvbmljLXJlc291cmNlLW51bT4xMC4xMDQ2L2ouMTM2NS0yNzk2LjE5OTguMDAzNjIueDwvZWxl
Y3Ryb25pYy1yZXNvdXJjZS1udW0+PC9yZWNvcmQ+PC9DaXRlPjxDaXRlPjxBdXRob3I+R29uemFs
ZXotRXNjb2JlZG88L0F1dGhvcj48WWVhcj4yMDExPC9ZZWFyPjxSZWNOdW0+MzkzPC9SZWNOdW0+
PHJlY29yZD48cmVjLW51bWJlcj4zOTM8L3JlYy1udW1iZXI+PGZvcmVpZ24ta2V5cz48a2V5IGFw
cD0iRU4iIGRiLWlkPSI5dHI5cjVhOWd6cHN6cmV3YTUyNXpkZGF2cDBhcHR0czB0dzAiIHRpbWVz
dGFtcD0iMTYzNTA4NTc3MSI+MzkzPC9rZXk+PC9mb3JlaWduLWtleXM+PHJlZi10eXBlIG5hbWU9
IkpvdXJuYWwgQXJ0aWNsZSI+MTc8L3JlZi10eXBlPjxjb250cmlidXRvcnM+PGF1dGhvcnM+PGF1
dGhvcj5Hb256YWxlei1Fc2NvYmVkbywgR2VvZmZyZXk8L2F1dGhvcj48YXV0aG9yPk1hcnNoYWxs
LCBKb2FubmEgTTwvYXV0aG9yPjxhdXRob3I+R3VubiwgSm9obiBTPC9hdXRob3I+PC9hdXRob3Jz
PjwvY29udHJpYnV0b3JzPjx0aXRsZXM+PHRpdGxlPkNocm9uaWMgYW5kIGFjdXRlIGluZmVjdGlv
biBvZiB0aGUgZ2FsbCBibGFkZGVyIGJ5IFNhbG1vbmVsbGEgVHlwaGk6IHVuZGVyc3RhbmRpbmcg
dGhlIGNhcnJpZXIgc3RhdGU8L3RpdGxlPjxzZWNvbmRhcnktdGl0bGU+TmF0dXJlIFJldmlld3Mg
TWljcm9iaW9sb2d5PC9zZWNvbmRhcnktdGl0bGU+PC90aXRsZXM+PHBlcmlvZGljYWw+PGZ1bGwt
dGl0bGU+TmF0dXJlIFJldmlld3MgTWljcm9iaW9sb2d5PC9mdWxsLXRpdGxlPjwvcGVyaW9kaWNh
bD48cGFnZXM+OS0xNDwvcGFnZXM+PHZvbHVtZT45PC92b2x1bWU+PG51bWJlcj4xPC9udW1iZXI+
PGRhdGVzPjx5ZWFyPjIwMTE8L3llYXI+PC9kYXRlcz48aXNibj4xNzQwLTE1MzQ8L2lzYm4+PHVy
bHM+PC91cmxz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TEx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Q2l0ZT48QXV0aG9yPk1hbG9uZTwvQXV0aG9yPjxZZWFyPjE5ODg8L1llYXI+
PFJlY051bT4yNzk8L1JlY051bT48cmVjb3JkPjxyZWMtbnVtYmVyPjI3OTwvcmVjLW51bWJlcj48
Zm9yZWlnbi1rZXlzPjxrZXkgYXBwPSJFTiIgZGItaWQ9Ijl0cjlyNWE5Z3pwc3pyZXdhNTI1emRk
YXZwMGFwdHRzMHR3MCIgdGltZXN0YW1wPSIxNjMzOTU2OTMzIj4yNzk8L2tleT48L2ZvcmVpZ24t
a2V5cz48cmVmLXR5cGUgbmFtZT0iSm91cm5hbCBBcnRpY2xlIj4xNzwvcmVmLXR5cGU+PGNvbnRy
aWJ1dG9ycz48YXV0aG9ycz48YXV0aG9yPk1hbG9uZSwgQi4gUy48L2F1dGhvcj48YXV0aG9yPldl
cmxpbiwgUy4gTC48L2F1dGhvcj48L2F1dGhvcnM+PC9jb250cmlidXRvcnM+PGF1dGgtYWRkcmVz
cz5EZXBhcnRtZW50IG9mIFBlZGlhdHJpY3MsIE1lZGljYWwgQ29sbGVnZSBvZiBXaXNjb25zaW4s
IE1pbHdhdWtlZS48L2F1dGgtYWRkcmVzcz48dGl0bGVzPjx0aXRsZT5DaG9sZWN5c3RlY3RvbXkg
YW5kIGNob2xlbGl0aGlhc2lzIGluIHNpY2tsZSBjZWxsIGFuZW1pYTwvdGl0bGU+PHNlY29uZGFy
eS10aXRsZT5BbSBKIERpcyBDaGlsZDwvc2Vjb25kYXJ5LXRpdGxlPjwvdGl0bGVzPjxwZXJpb2Rp
Y2FsPjxmdWxsLXRpdGxlPkFtIEogRGlzIENoaWxkPC9mdWxsLXRpdGxlPjwvcGVyaW9kaWNhbD48
cGFnZXM+Nzk5LTgwMDwvcGFnZXM+PHZvbHVtZT4xNDI8L3ZvbHVtZT48bnVtYmVyPjc8L251bWJl
cj48ZWRpdGlvbj4xOTg4LzA3LzAxPC9lZGl0aW9uPjxrZXl3b3Jkcz48a2V5d29yZD5BZG9sZXNj
ZW50PC9rZXl3b3JkPjxrZXl3b3JkPkFkdWx0PC9rZXl3b3JkPjxrZXl3b3JkPkFuZW1pYSwgU2lj
a2xlIENlbGwvKmNvbXBsaWNhdGlvbnM8L2tleXdvcmQ+PGtleXdvcmQ+Qmxvb2QgVHJhbnNmdXNp
b248L2tleXdvcmQ+PGtleXdvcmQ+Q2hpbGQ8L2tleXdvcmQ+PGtleXdvcmQ+Q2hpbGQsIFByZXNj
aG9vbDwva2V5d29yZD48a2V5d29yZD5DaG9sZWN5c3RlY3RvbXkvKmFkdmVyc2UgZWZmZWN0czwv
a2V5d29yZD48a2V5d29yZD5DaG9sZWxpdGhpYXNpcy9ldGlvbG9neS8qc3VyZ2VyeTwva2V5d29y
ZD48a2V5d29yZD5Fcnl0aHJvY3l0ZSBUcmFuc2Z1c2lvbjwva2V5d29yZD48a2V5d29yZD5GZW1h
bGU8L2tleXdvcmQ+PGtleXdvcmQ+SGVtb2dsb2JpbiwgU2lja2xlL2FuYWx5c2lzPC9rZXl3b3Jk
PjxrZXl3b3JkPkh1bWFuczwva2V5d29yZD48a2V5d29yZD5NYWxlPC9rZXl3b3JkPjxrZXl3b3Jk
PlByZW9wZXJhdGl2ZSBDYXJlPC9rZXl3b3JkPjwva2V5d29yZHM+PGRhdGVzPjx5ZWFyPjE5ODg8
L3llYXI+PHB1Yi1kYXRlcz48ZGF0ZT5KdWw8L2RhdGU+PC9wdWItZGF0ZXM+PC9kYXRlcz48aXNi
bj4wMDAyLTkyMlggKFByaW50KSYjeEQ7MDAwMi05MjJYIChMaW5raW5nKTwvaXNibj48YWNjZXNz
aW9uLW51bT4zMzgxNzg2PC9hY2Nlc3Npb24tbnVtPjx1cmxzPjxyZWxhdGVkLXVybHM+PHVybD5o
dHRwczovL3d3dy5uY2JpLm5sbS5uaWguZ292L3B1Ym1lZC8zMzgxNzg2PC91cmw+PC9yZWxhdGVk
LXVybHM+PC91cmxzPjxlbGVjdHJvbmljLXJlc291cmNlLW51bT4xMC4xMDAxL2FyY2hwZWRpLjE5
ODguMDIxNTAwNzAxMTMwNDA8L2VsZWN0cm9uaWMtcmVzb3VyY2UtbnVtPjwvcmVjb3JkPjwvQ2l0
ZT48Q2l0ZT48QXV0aG9yPk1hcmNoZXR0aTwvQXV0aG9yPjxZZWFyPjE5OTg8L1llYXI+PFJlY051
bT4yODQ8L1JlY051bT48cmVjb3JkPjxyZWMtbnVtYmVyPjI4NDwvcmVjLW51bWJlcj48Zm9yZWln
bi1rZXlzPjxrZXkgYXBwPSJFTiIgZGItaWQ9Ijl0cjlyNWE5Z3pwc3pyZXdhNTI1emRkYXZwMGFw
dHRzMHR3MCIgdGltZXN0YW1wPSIxNjMzOTU3OTY3Ij4yODQ8L2tleT48L2ZvcmVpZ24ta2V5cz48
cmVmLXR5cGUgbmFtZT0iSm91cm5hbCBBcnRpY2xlIj4xNzwvcmVmLXR5cGU+PGNvbnRyaWJ1dG9y
cz48YXV0aG9ycz48YXV0aG9yPk1hcmNoZXR0aSwgTS48L2F1dGhvcj48YXV0aG9yPlF1YWdsaW5p
LCBTLjwvYXV0aG9yPjxhdXRob3I+QmFyb3NpLCBHLjwvYXV0aG9yPjwvYXV0aG9ycz48L2NvbnRy
aWJ1dG9ycz48YXV0aC1hZGRyZXNzPkxhYm9yYXRvcnkgb2YgTWVkaWNhbCBJbmZvcm1hdGljcywg
SVJDQ1MgUG9saWNsaW5pY28gUy4gTWF0dGVvLCBVbml2ZXJzaXR5IG9mIFBhdmlhLCBJdGFseS48
L2F1dGgtYWRkcmVzcz48dGl0bGVzPjx0aXRsZT5Qcm9waHlsYWN0aWMgc3BsZW5lY3RvbXkgYW5k
IGNob2xlY3lzdGVjdG9teSBpbiBtaWxkIGhlcmVkaXRhcnkgc3BoZXJvY3l0b3NpczogYW5hbHl6
aW5nIHRoZSBkZWNpc2lvbiBpbiBkaWZmZXJlbnQgY2xpbmljYWwgc2NlbmFyaW9zPC90aXRsZT48
c2Vjb25kYXJ5LXRpdGxlPkogSW50ZXJuIE1lZDwvc2Vjb25kYXJ5LXRpdGxlPjwvdGl0bGVzPjxw
ZXJpb2RpY2FsPjxmdWxsLXRpdGxlPkogSW50ZXJuIE1lZDwvZnVsbC10aXRsZT48L3BlcmlvZGlj
YWw+PHBhZ2VzPjIxNy0yNjwvcGFnZXM+PHZvbHVtZT4yNDQ8L3ZvbHVtZT48bnVtYmVyPjM8L251
bWJlcj48ZWRpdGlvbj4xOTk4LzA5LzI1PC9lZGl0aW9uPjxrZXl3b3Jkcz48a2V5d29yZD5BZG9s
ZXNjZW50PC9rZXl3b3JkPjxrZXl3b3JkPkFkdWx0PC9rZXl3b3JkPjxrZXl3b3JkPkFnZSBGYWN0
b3JzPC9rZXl3b3JkPjxrZXl3b3JkPkFnZWQ8L2tleXdvcmQ+PGtleXdvcmQ+QW5lbWlhLCBIZW1v
bHl0aWMvZXRpb2xvZ3kvKnByZXZlbnRpb24gJmFtcDsgY29udHJvbDwva2V5d29yZD48a2V5d29y
ZD5DaGlsZDwva2V5d29yZD48a2V5d29yZD4qQ2hvbGVjeXN0ZWN0b215L21vcnRhbGl0eTwva2V5
d29yZD48a2V5d29yZD5DaG9sZWxpdGhpYXNpcy9ldGlvbG9neS8qcHJldmVudGlvbiAmYW1wOyBj
b250cm9sPC9rZXl3b3JkPjxrZXl3b3JkPkRlY2lzaW9uIE1ha2luZzwva2V5d29yZD48a2V5d29y
ZD5GZW1hbGU8L2tleXdvcmQ+PGtleXdvcmQ+SHVtYW5zPC9rZXl3b3JkPjxrZXl3b3JkPk1hbGU8
L2tleXdvcmQ+PGtleXdvcmQ+TWlkZGxlIEFnZWQ8L2tleXdvcmQ+PGtleXdvcmQ+KlF1YWxpdHkg
b2YgTGlmZTwva2V5d29yZD48a2V5d29yZD5RdWFsaXR5LUFkanVzdGVkIExpZmUgWWVhcnM8L2tl
eXdvcmQ+PGtleXdvcmQ+U2V4IEZhY3RvcnM8L2tleXdvcmQ+PGtleXdvcmQ+U3BoZXJvY3l0b3Np
cywgSGVyZWRpdGFyeS8qY29tcGxpY2F0aW9ucy8qc3VyZ2VyeTwva2V5d29yZD48a2V5d29yZD4q
U3BsZW5lY3RvbXkvbW9ydGFsaXR5PC9rZXl3b3JkPjxrZXl3b3JkPlRyZWF0bWVudCBPdXRjb21l
PC9rZXl3b3JkPjwva2V5d29yZHM+PGRhdGVzPjx5ZWFyPjE5OTg8L3llYXI+PHB1Yi1kYXRlcz48
ZGF0ZT5TZXA8L2RhdGU+PC9wdWItZGF0ZXM+PC9kYXRlcz48aXNibj4wOTU0LTY4MjAgKFByaW50
KSYjeEQ7MDk1NC02ODIwIChMaW5raW5nKTwvaXNibj48YWNjZXNzaW9uLW51bT45NzQ3NzQ0PC9h
Y2Nlc3Npb24tbnVtPjx1cmxzPjxyZWxhdGVkLXVybHM+PHVybD5odHRwczovL3d3dy5uY2JpLm5s
bS5uaWguZ292L3B1Ym1lZC85NzQ3NzQ0PC91cmw+PC9yZWxhdGVkLXVybHM+PC91cmxzPjxlbGVj
dHJvbmljLXJlc291cmNlLW51bT4xMC4xMDQ2L2ouMTM2NS0yNzk2LjE5OTguMDAzNjIueDwvZWxl
Y3Ryb25pYy1yZXNvdXJjZS1udW0+PC9yZWNvcmQ+PC9DaXRlPjxDaXRlPjxBdXRob3I+R29uemFs
ZXotRXNjb2JlZG88L0F1dGhvcj48WWVhcj4yMDExPC9ZZWFyPjxSZWNOdW0+MzkzPC9SZWNOdW0+
PHJlY29yZD48cmVjLW51bWJlcj4zOTM8L3JlYy1udW1iZXI+PGZvcmVpZ24ta2V5cz48a2V5IGFw
cD0iRU4iIGRiLWlkPSI5dHI5cjVhOWd6cHN6cmV3YTUyNXpkZGF2cDBhcHR0czB0dzAiIHRpbWVz
dGFtcD0iMTYzNTA4NTc3MSI+MzkzPC9rZXk+PC9mb3JlaWduLWtleXM+PHJlZi10eXBlIG5hbWU9
IkpvdXJuYWwgQXJ0aWNsZSI+MTc8L3JlZi10eXBlPjxjb250cmlidXRvcnM+PGF1dGhvcnM+PGF1
dGhvcj5Hb256YWxlei1Fc2NvYmVkbywgR2VvZmZyZXk8L2F1dGhvcj48YXV0aG9yPk1hcnNoYWxs
LCBKb2FubmEgTTwvYXV0aG9yPjxhdXRob3I+R3VubiwgSm9obiBTPC9hdXRob3I+PC9hdXRob3Jz
PjwvY29udHJpYnV0b3JzPjx0aXRsZXM+PHRpdGxlPkNocm9uaWMgYW5kIGFjdXRlIGluZmVjdGlv
biBvZiB0aGUgZ2FsbCBibGFkZGVyIGJ5IFNhbG1vbmVsbGEgVHlwaGk6IHVuZGVyc3RhbmRpbmcg
dGhlIGNhcnJpZXIgc3RhdGU8L3RpdGxlPjxzZWNvbmRhcnktdGl0bGU+TmF0dXJlIFJldmlld3Mg
TWljcm9iaW9sb2d5PC9zZWNvbmRhcnktdGl0bGU+PC90aXRsZXM+PHBlcmlvZGljYWw+PGZ1bGwt
dGl0bGU+TmF0dXJlIFJldmlld3MgTWljcm9iaW9sb2d5PC9mdWxsLXRpdGxlPjwvcGVyaW9kaWNh
bD48cGFnZXM+OS0xNDwvcGFnZXM+PHZvbHVtZT45PC92b2x1bWU+PG51bWJlcj4xPC9udW1iZXI+
PGRhdGVzPjx5ZWFyPjIwMTE8L3llYXI+PC9kYXRlcz48aXNibj4xNzQwLTE1MzQ8L2lzYm4+PHVy
bHM+PC91cmxz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7-1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Additionally, chronic </w:t>
      </w:r>
      <w:r w:rsidRPr="0026654D">
        <w:rPr>
          <w:rFonts w:ascii="Book Antiqua" w:eastAsiaTheme="minorHAnsi" w:hAnsi="Book Antiqua" w:cstheme="minorBidi"/>
          <w:i/>
          <w:iCs/>
          <w:lang w:eastAsia="zh-CN"/>
        </w:rPr>
        <w:t>Salmonella typhi</w:t>
      </w:r>
      <w:r w:rsidRPr="0026654D">
        <w:rPr>
          <w:rFonts w:ascii="Book Antiqua" w:eastAsiaTheme="minorHAnsi" w:hAnsi="Book Antiqua" w:cstheme="minorBidi"/>
          <w:lang w:eastAsia="zh-CN"/>
        </w:rPr>
        <w:t xml:space="preserve"> gallbladder infection also predisposes to gallstones.</w:t>
      </w:r>
    </w:p>
    <w:p w14:paraId="6129C04B" w14:textId="4CB08FEC" w:rsidR="00DF6BE9" w:rsidRPr="0026654D" w:rsidRDefault="00DF6BE9" w:rsidP="0026654D">
      <w:pPr>
        <w:adjustRightInd w:val="0"/>
        <w:snapToGrid w:val="0"/>
        <w:spacing w:line="360" w:lineRule="auto"/>
        <w:ind w:firstLineChars="200" w:firstLine="480"/>
        <w:jc w:val="both"/>
        <w:rPr>
          <w:rFonts w:ascii="Book Antiqua" w:eastAsiaTheme="minorHAnsi" w:hAnsi="Book Antiqua" w:cstheme="minorBidi"/>
          <w:color w:val="000000" w:themeColor="text1"/>
          <w:lang w:eastAsia="zh-CN"/>
        </w:rPr>
      </w:pPr>
      <w:r w:rsidRPr="0026654D">
        <w:rPr>
          <w:rFonts w:ascii="Book Antiqua" w:eastAsiaTheme="minorHAnsi" w:hAnsi="Book Antiqua" w:cstheme="minorBidi"/>
          <w:lang w:eastAsia="zh-CN"/>
        </w:rPr>
        <w:t>Ultrasonography (US) is the gold standard for gallstone diagnosis due to its noninvasive nature and high sensitivity and specificity</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Kratzer&lt;/Author&gt;&lt;Year&gt;1999&lt;/Year&gt;&lt;RecNum&gt;194&lt;/RecNum&gt;&lt;DisplayText&gt;&lt;style face="superscript"&gt;[12]&lt;/style&gt;&lt;/DisplayText&gt;&lt;record&gt;&lt;rec-number&gt;194&lt;/rec-number&gt;&lt;foreign-keys&gt;&lt;key app="EN" db-id="9tr9r5a9gzpszrewa525zddavp0aptts0tw0" timestamp="1633686529"&gt;194&lt;/key&gt;&lt;/foreign-keys&gt;&lt;ref-type name="Journal Article"&gt;17&lt;/ref-type&gt;&lt;contributors&gt;&lt;authors&gt;&lt;author&gt;Kratzer, W.&lt;/author&gt;&lt;author&gt;Mason, R. A.&lt;/author&gt;&lt;author&gt;Kachele, V.&lt;/author&gt;&lt;/authors&gt;&lt;/contributors&gt;&lt;auth-address&gt;Department of Internal Medicine I, University of Ulm, Germany.&lt;/auth-address&gt;&lt;titles&gt;&lt;title&gt;Prevalence of gallstones in sonographic surveys worldwide&lt;/title&gt;&lt;secondary-title&gt;J Clin Ultrasound&lt;/secondary-title&gt;&lt;/titles&gt;&lt;periodical&gt;&lt;full-title&gt;J Clin Ultrasound&lt;/full-title&gt;&lt;/periodical&gt;&lt;pages&gt;1-7&lt;/pages&gt;&lt;volume&gt;27&lt;/volume&gt;&lt;number&gt;1&lt;/number&gt;&lt;edition&gt;1999/01/15&lt;/edition&gt;&lt;keywords&gt;&lt;keyword&gt;Adolescent&lt;/keyword&gt;&lt;keyword&gt;Adult&lt;/keyword&gt;&lt;keyword&gt;Aged&lt;/keyword&gt;&lt;keyword&gt;Child&lt;/keyword&gt;&lt;keyword&gt;Cholecystography&lt;/keyword&gt;&lt;keyword&gt;Cholelithiasis/*diagnostic imaging/*epidemiology&lt;/keyword&gt;&lt;keyword&gt;Female&lt;/keyword&gt;&lt;keyword&gt;*Global Health&lt;/keyword&gt;&lt;keyword&gt;Humans&lt;/keyword&gt;&lt;keyword&gt;Male&lt;/keyword&gt;&lt;keyword&gt;Middle Aged&lt;/keyword&gt;&lt;keyword&gt;Prevalence&lt;/keyword&gt;&lt;keyword&gt;Ultrasonography&lt;/keyword&gt;&lt;/keywords&gt;&lt;dates&gt;&lt;year&gt;1999&lt;/year&gt;&lt;pub-dates&gt;&lt;date&gt;Jan&lt;/date&gt;&lt;/pub-dates&gt;&lt;/dates&gt;&lt;isbn&gt;0091-2751 (Print)&amp;#xD;0091-2751 (Linking)&lt;/isbn&gt;&lt;accession-num&gt;9888092&lt;/accession-num&gt;&lt;urls&gt;&lt;related-urls&gt;&lt;url&gt;https://www.ncbi.nlm.nih.gov/pubmed/9888092&lt;/url&gt;&lt;/related-urls&gt;&lt;/urls&gt;&lt;electronic-resource-num&gt;10.1002/(sici)1097-0096(199901)27:1&amp;lt;1::aid-jcu1&amp;gt;3.0.co;2-h&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Universal accessibility and affordability of US scans have bolstered epidemiological studies on gallstone prevalence. The gallstone burden varies across different populations. For example, </w:t>
      </w:r>
      <w:r w:rsidR="00844233">
        <w:rPr>
          <w:rFonts w:ascii="Book Antiqua" w:eastAsiaTheme="minorHAnsi" w:hAnsi="Book Antiqua" w:cstheme="minorBidi"/>
          <w:lang w:eastAsia="zh-CN"/>
        </w:rPr>
        <w:t>w</w:t>
      </w:r>
      <w:r w:rsidR="00844233" w:rsidRPr="0026654D">
        <w:rPr>
          <w:rFonts w:ascii="Book Antiqua" w:eastAsiaTheme="minorHAnsi" w:hAnsi="Book Antiqua" w:cstheme="minorBidi"/>
          <w:lang w:eastAsia="zh-CN"/>
        </w:rPr>
        <w:t xml:space="preserve">estern </w:t>
      </w:r>
      <w:r w:rsidRPr="0026654D">
        <w:rPr>
          <w:rFonts w:ascii="Book Antiqua" w:eastAsiaTheme="minorHAnsi" w:hAnsi="Book Antiqua" w:cstheme="minorBidi"/>
          <w:lang w:eastAsia="zh-CN"/>
        </w:rPr>
        <w:t>populations report gallstone prevalence of 0.1</w:t>
      </w:r>
      <w:r w:rsidR="00844233" w:rsidRPr="0026654D">
        <w:rPr>
          <w:rFonts w:ascii="Book Antiqua" w:eastAsiaTheme="minorHAnsi" w:hAnsi="Book Antiqua" w:cstheme="minorBidi"/>
          <w:lang w:eastAsia="zh-CN"/>
        </w:rPr>
        <w:t>%</w:t>
      </w:r>
      <w:r w:rsidR="008E7CD3">
        <w:rPr>
          <w:rFonts w:ascii="Book Antiqua" w:eastAsiaTheme="minorHAnsi" w:hAnsi="Book Antiqua" w:cstheme="minorBidi"/>
          <w:lang w:eastAsia="zh-CN"/>
        </w:rPr>
        <w:t>-</w:t>
      </w:r>
      <w:r w:rsidRPr="0026654D">
        <w:rPr>
          <w:rFonts w:ascii="Book Antiqua" w:eastAsiaTheme="minorHAnsi" w:hAnsi="Book Antiqua" w:cstheme="minorBidi"/>
          <w:lang w:eastAsia="zh-CN"/>
        </w:rPr>
        <w:t>61.5%</w:t>
      </w:r>
      <w:r w:rsidRPr="0026654D">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LCAxM108L3N0eWxlPjwvRGlzcGxheVRleHQ+PHJlY29yZD48cmVjLW51bWJlcj4xOTU8L3Jl
Yy1udW1iZXI+PGZvcmVpZ24ta2V5cz48a2V5IGFwcD0iRU4iIGRiLWlkPSI5dHI5cjVhOWd6cHN6
cmV3YTUyNXpkZGF2cDBhcHR0czB0dzAiIHRpbWVzdGFtcD0iMTYzMzY4OTE5NiI+MTk1PC9rZXk+
PC9mb3JlaWduLWtleXM+PHJlZi10eXBlIG5hbWU9IkpvdXJuYWwgQXJ0aWNsZSI+MTc8L3JlZi10
eXBlPjxjb250cmlidXRvcnM+PGF1dGhvcnM+PGF1dGhvcj5CYXJiYXJhLCBMLjwvYXV0aG9yPjxh
dXRob3I+U2FtYSwgQy48L2F1dGhvcj48YXV0aG9yPk1vcnNlbGxpIExhYmF0ZSwgQS4gTS48L2F1
dGhvcj48YXV0aG9yPlRhcm9uaSwgRi48L2F1dGhvcj48YXV0aG9yPlJ1c3RpY2FsaSwgQS4gRy48
L2F1dGhvcj48YXV0aG9yPkZlc3RpLCBELjwvYXV0aG9yPjxhdXRob3I+U2FwaW8sIEMuPC9hdXRo
b3I+PGF1dGhvcj5Sb2RhLCBFLjwvYXV0aG9yPjxhdXRob3I+QmFudGVybGUsIEMuPC9hdXRob3I+
PGF1dGhvcj5QdWNpLCBBLjwvYXV0aG9yPjxhdXRob3I+ZXQgYWwuLDwvYXV0aG9yPjwvYXV0aG9y
cz48L2NvbnRyaWJ1dG9ycz48YXV0aC1hZGRyZXNzPkNsaW5pY2EgTWVkaWNhIEksIFVuaXZlcnNp
dGEgZGkgQm9sb2duYSwgSXRhbHkuPC9hdXRoLWFkZHJlc3M+PHRpdGxlcz48dGl0bGU+QSBwb3B1
bGF0aW9uIHN0dWR5IG9uIHRoZSBwcmV2YWxlbmNlIG9mIGdhbGxzdG9uZSBkaXNlYXNlOiB0aGUg
U2lybWlvbmUgU3R1ZHk8L3RpdGxlPjxzZWNvbmRhcnktdGl0bGU+SGVwYXRvbG9neTwvc2Vjb25k
YXJ5LXRpdGxlPjwvdGl0bGVzPjxwZXJpb2RpY2FsPjxmdWxsLXRpdGxlPkhlcGF0b2xvZ3k8L2Z1
bGwtdGl0bGU+PC9wZXJpb2RpY2FsPjxwYWdlcz45MTMtNzwvcGFnZXM+PHZvbHVtZT43PC92b2x1
bWU+PG51bWJlcj41PC9udW1iZXI+PGVkaXRpb24+MTk4Ny8wOS8wMTwvZWRpdGlvbj48a2V5d29y
ZHM+PGtleXdvcmQ+QWRvbGVzY2VudDwva2V5d29yZD48a2V5d29yZD5BZHVsdDwva2V5d29yZD48
a2V5d29yZD5BZ2UgRmFjdG9yczwva2V5d29yZD48a2V5d29yZD5BZ2VkPC9rZXl3b3JkPjxrZXl3
b3JkPkNob2xlY3lzdGVjdG9teTwva2V5d29yZD48a2V5d29yZD5DaG9sZWxpdGhpYXNpcy8qZXBp
ZGVtaW9sb2d5L2V0aW9sb2d5L3N1cmdlcnk8L2tleXdvcmQ+PGtleXdvcmQ+RmVtYWxlPC9rZXl3
b3JkPjxrZXl3b3JkPkh1bWFuczwva2V5d29yZD48a2V5d29yZD5JdGFseTwva2V5d29yZD48a2V5
d29yZD5NYWxlPC9rZXl3b3JkPjxrZXl3b3JkPk1pZGRsZSBBZ2VkPC9rZXl3b3JkPjxrZXl3b3Jk
Pk9iZXNpdHkvY29tcGxpY2F0aW9uczwva2V5d29yZD48a2V5d29yZD5QYXJpdHk8L2tleXdvcmQ+
PGtleXdvcmQ+UHJlZ25hbmN5PC9rZXl3b3JkPjxrZXl3b3JkPlJpc2sgRmFjdG9yczwva2V5d29y
ZD48a2V5d29yZD5TZXggRmFjdG9yczwva2V5d29yZD48a2V5d29yZD5UcmlnbHljZXJpZGVzL2Js
b29kPC9rZXl3b3JkPjwva2V5d29yZHM+PGRhdGVzPjx5ZWFyPjE5ODc8L3llYXI+PHB1Yi1kYXRl
cz48ZGF0ZT5TZXAtT2N0PC9kYXRlPjwvcHViLWRhdGVzPjwvZGF0ZXM+PGlzYm4+MDI3MC05MTM5
IChQcmludCkmI3hEOzAyNzAtOTEzOSAoTGlua2luZyk8L2lzYm4+PGFjY2Vzc2lvbi1udW0+MzY1
Mzg1NTwvYWNjZXNzaW9uLW51bT48dXJscz48cmVsYXRlZC11cmxzPjx1cmw+aHR0cHM6Ly93d3cu
bmNiaS5ubG0ubmloLmdvdi9wdWJtZWQvMzY1Mzg1NTwvdXJsPjwvcmVsYXRlZC11cmxzPjwvdXJs
cz48ZWxlY3Ryb25pYy1yZXNvdXJjZS1udW0+MTAuMTAwMi9oZXAuMTg0MDA3MDUyMDwvZWxlY3Ry
b25pYy1yZXNvdXJjZS1udW0+PC9yZWNvcmQ+PC9DaXRlPjxDaXRlPjxBdXRob3I+TWFyc2NoYWxs
PC9BdXRob3I+PFllYXI+MjAwNzwvWWVhcj48UmVjTnVtPjE5MDwvUmVjTnVtPjxyZWNvcmQ+PHJl
Yy1udW1iZXI+MTkwPC9yZWMtbnVtYmVyPjxmb3JlaWduLWtleXM+PGtleSBhcHA9IkVOIiBkYi1p
ZD0iOXRyOXI1YTlnenBzenJld2E1MjV6ZGRhdnAwYXB0dHMwdHcwIiB0aW1lc3RhbXA9IjE2MzM2
ODUyNjUiPjE5MDwva2V5PjwvZm9yZWlnbi1rZXlzPjxyZWYtdHlwZSBuYW1lPSJKb3VybmFsIEFy
dGljbGUiPjE3PC9yZWYtdHlwZT48Y29udHJpYnV0b3JzPjxhdXRob3JzPjxhdXRob3I+TWFyc2No
YWxsLCBILiBVLjwvYXV0aG9yPjxhdXRob3I+RWluYXJzc29uLCBDLjwvYXV0aG9yPjwvYXV0aG9y
cz48L2NvbnRyaWJ1dG9ycz48YXV0aC1hZGRyZXNzPkRlcGFydG1lbnQgb2YgTWVkaWNpbmUsIEth
cm9saW5za2EgSW5zdGl0dXRldCwgS2Fyb2xpbnNrYSBVbml2ZXJzaXR5IEhvc3BpdGFsLCBIdWRk
aW5nZSwgU3RvY2tob2xtLCBTd2VkZW4uIGhhbm5zLXVscmljaC5tYXJzY2hhbGxAa2kuc2U8L2F1
dGgtYWRkcmVzcz48dGl0bGVzPjx0aXRsZT5HYWxsc3RvbmUgZGlzZWFzZTwvdGl0bGU+PHNlY29u
ZGFyeS10aXRsZT5KIEludGVybiBNZWQ8L3NlY29uZGFyeS10aXRsZT48L3RpdGxlcz48cGVyaW9k
aWNhbD48ZnVsbC10aXRsZT5KIEludGVybiBNZWQ8L2Z1bGwtdGl0bGU+PC9wZXJpb2RpY2FsPjxw
YWdlcz41MjktNDI8L3BhZ2VzPjx2b2x1bWU+MjYxPC92b2x1bWU+PG51bWJlcj42PC9udW1iZXI+
PGVkaXRpb24+MjAwNy8wNi8wNjwvZWRpdGlvbj48a2V5d29yZHM+PGtleXdvcmQ+QWR1bHQ8L2tl
eXdvcmQ+PGtleXdvcmQ+Q2hvbGVzdGFzaXMvbWV0YWJvbGlzbTwva2V5d29yZD48a2V5d29yZD5D
aG9sZXN0ZXJvbC9tZXRhYm9saXNtPC9rZXl3b3JkPjxrZXl3b3JkPkRpZXRhcnkgRmF0cy9hZG1p
bmlzdHJhdGlvbiAmYW1wOyBkb3NhZ2UvYWR2ZXJzZSBlZmZlY3RzPC9rZXl3b3JkPjxrZXl3b3Jk
PkZlbWFsZTwva2V5d29yZD48a2V5d29yZD5HYWxsYmxhZGRlci9tZXRhYm9saXNtL3BoeXNpb3Bh
dGhvbG9neTwva2V5d29yZD48a2V5d29yZD5HYWxsc3RvbmVzLypldGlvbG9neS9nZW5ldGljcy9t
ZXRhYm9saXNtPC9rZXl3b3JkPjxrZXl3b3JkPkdlbmV0aWMgUHJlZGlzcG9zaXRpb24gdG8gRGlz
ZWFzZTwva2V5d29yZD48a2V5d29yZD5IdW1hbnM8L2tleXdvcmQ+PGtleXdvcmQ+TGlwaWQgTWV0
YWJvbGlzbTwva2V5d29yZD48a2V5d29yZD5SaXNrIEZhY3RvcnM8L2tleXdvcmQ+PC9rZXl3b3Jk
cz48ZGF0ZXM+PHllYXI+MjAwNzwveWVhcj48cHViLWRhdGVzPjxkYXRlPkp1bjwvZGF0ZT48L3B1
Yi1kYXRlcz48L2RhdGVzPjxpc2JuPjA5NTQtNjgyMCAoUHJpbnQpJiN4RDswOTU0LTY4MjAgKExp
bmtpbmcpPC9pc2JuPjxhY2Nlc3Npb24tbnVtPjE3NTQ3NzA5PC9hY2Nlc3Npb24tbnVtPjx1cmxz
PjxyZWxhdGVkLXVybHM+PHVybD5odHRwczovL3d3dy5uY2JpLm5sbS5uaWguZ292L3B1Ym1lZC8x
NzU0NzcwOTwvdXJsPjwvcmVsYXRlZC11cmxzPjwvdXJscz48ZWxlY3Ryb25pYy1yZXNvdXJjZS1u
dW0+MTAuMTExMS9qLjEzNjUtMjc5Ni4yMDA3LjAxNzgzLng8L2VsZWN0cm9uaWMtcmVzb3VyY2Ut
bnVtPjwv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LCAxM108L3N0eWxlPjwvRGlzcGxheVRleHQ+PHJlY29yZD48cmVjLW51bWJlcj4xOTU8L3Jl
Yy1udW1iZXI+PGZvcmVpZ24ta2V5cz48a2V5IGFwcD0iRU4iIGRiLWlkPSI5dHI5cjVhOWd6cHN6
cmV3YTUyNXpkZGF2cDBhcHR0czB0dzAiIHRpbWVzdGFtcD0iMTYzMzY4OTE5NiI+MTk1PC9rZXk+
PC9mb3JlaWduLWtleXM+PHJlZi10eXBlIG5hbWU9IkpvdXJuYWwgQXJ0aWNsZSI+MTc8L3JlZi10
eXBlPjxjb250cmlidXRvcnM+PGF1dGhvcnM+PGF1dGhvcj5CYXJiYXJhLCBMLjwvYXV0aG9yPjxh
dXRob3I+U2FtYSwgQy48L2F1dGhvcj48YXV0aG9yPk1vcnNlbGxpIExhYmF0ZSwgQS4gTS48L2F1
dGhvcj48YXV0aG9yPlRhcm9uaSwgRi48L2F1dGhvcj48YXV0aG9yPlJ1c3RpY2FsaSwgQS4gRy48
L2F1dGhvcj48YXV0aG9yPkZlc3RpLCBELjwvYXV0aG9yPjxhdXRob3I+U2FwaW8sIEMuPC9hdXRo
b3I+PGF1dGhvcj5Sb2RhLCBFLjwvYXV0aG9yPjxhdXRob3I+QmFudGVybGUsIEMuPC9hdXRob3I+
PGF1dGhvcj5QdWNpLCBBLjwvYXV0aG9yPjxhdXRob3I+ZXQgYWwuLDwvYXV0aG9yPjwvYXV0aG9y
cz48L2NvbnRyaWJ1dG9ycz48YXV0aC1hZGRyZXNzPkNsaW5pY2EgTWVkaWNhIEksIFVuaXZlcnNp
dGEgZGkgQm9sb2duYSwgSXRhbHkuPC9hdXRoLWFkZHJlc3M+PHRpdGxlcz48dGl0bGU+QSBwb3B1
bGF0aW9uIHN0dWR5IG9uIHRoZSBwcmV2YWxlbmNlIG9mIGdhbGxzdG9uZSBkaXNlYXNlOiB0aGUg
U2lybWlvbmUgU3R1ZHk8L3RpdGxlPjxzZWNvbmRhcnktdGl0bGU+SGVwYXRvbG9neTwvc2Vjb25k
YXJ5LXRpdGxlPjwvdGl0bGVzPjxwZXJpb2RpY2FsPjxmdWxsLXRpdGxlPkhlcGF0b2xvZ3k8L2Z1
bGwtdGl0bGU+PC9wZXJpb2RpY2FsPjxwYWdlcz45MTMtNzwvcGFnZXM+PHZvbHVtZT43PC92b2x1
bWU+PG51bWJlcj41PC9udW1iZXI+PGVkaXRpb24+MTk4Ny8wOS8wMTwvZWRpdGlvbj48a2V5d29y
ZHM+PGtleXdvcmQ+QWRvbGVzY2VudDwva2V5d29yZD48a2V5d29yZD5BZHVsdDwva2V5d29yZD48
a2V5d29yZD5BZ2UgRmFjdG9yczwva2V5d29yZD48a2V5d29yZD5BZ2VkPC9rZXl3b3JkPjxrZXl3
b3JkPkNob2xlY3lzdGVjdG9teTwva2V5d29yZD48a2V5d29yZD5DaG9sZWxpdGhpYXNpcy8qZXBp
ZGVtaW9sb2d5L2V0aW9sb2d5L3N1cmdlcnk8L2tleXdvcmQ+PGtleXdvcmQ+RmVtYWxlPC9rZXl3
b3JkPjxrZXl3b3JkPkh1bWFuczwva2V5d29yZD48a2V5d29yZD5JdGFseTwva2V5d29yZD48a2V5
d29yZD5NYWxlPC9rZXl3b3JkPjxrZXl3b3JkPk1pZGRsZSBBZ2VkPC9rZXl3b3JkPjxrZXl3b3Jk
Pk9iZXNpdHkvY29tcGxpY2F0aW9uczwva2V5d29yZD48a2V5d29yZD5QYXJpdHk8L2tleXdvcmQ+
PGtleXdvcmQ+UHJlZ25hbmN5PC9rZXl3b3JkPjxrZXl3b3JkPlJpc2sgRmFjdG9yczwva2V5d29y
ZD48a2V5d29yZD5TZXggRmFjdG9yczwva2V5d29yZD48a2V5d29yZD5UcmlnbHljZXJpZGVzL2Js
b29kPC9rZXl3b3JkPjwva2V5d29yZHM+PGRhdGVzPjx5ZWFyPjE5ODc8L3llYXI+PHB1Yi1kYXRl
cz48ZGF0ZT5TZXAtT2N0PC9kYXRlPjwvcHViLWRhdGVzPjwvZGF0ZXM+PGlzYm4+MDI3MC05MTM5
IChQcmludCkmI3hEOzAyNzAtOTEzOSAoTGlua2luZyk8L2lzYm4+PGFjY2Vzc2lvbi1udW0+MzY1
Mzg1NTwvYWNjZXNzaW9uLW51bT48dXJscz48cmVsYXRlZC11cmxzPjx1cmw+aHR0cHM6Ly93d3cu
bmNiaS5ubG0ubmloLmdvdi9wdWJtZWQvMzY1Mzg1NTwvdXJsPjwvcmVsYXRlZC11cmxzPjwvdXJs
cz48ZWxlY3Ryb25pYy1yZXNvdXJjZS1udW0+MTAuMTAwMi9oZXAuMTg0MDA3MDUyMDwvZWxlY3Ry
b25pYy1yZXNvdXJjZS1udW0+PC9yZWNvcmQ+PC9DaXRlPjxDaXRlPjxBdXRob3I+TWFyc2NoYWxs
PC9BdXRob3I+PFllYXI+MjAwNzwvWWVhcj48UmVjTnVtPjE5MDwvUmVjTnVtPjxyZWNvcmQ+PHJl
Yy1udW1iZXI+MTkwPC9yZWMtbnVtYmVyPjxmb3JlaWduLWtleXM+PGtleSBhcHA9IkVOIiBkYi1p
ZD0iOXRyOXI1YTlnenBzenJld2E1MjV6ZGRhdnAwYXB0dHMwdHcwIiB0aW1lc3RhbXA9IjE2MzM2
ODUyNjUiPjE5MDwva2V5PjwvZm9yZWlnbi1rZXlzPjxyZWYtdHlwZSBuYW1lPSJKb3VybmFsIEFy
dGljbGUiPjE3PC9yZWYtdHlwZT48Y29udHJpYnV0b3JzPjxhdXRob3JzPjxhdXRob3I+TWFyc2No
YWxsLCBILiBVLjwvYXV0aG9yPjxhdXRob3I+RWluYXJzc29uLCBDLjwvYXV0aG9yPjwvYXV0aG9y
cz48L2NvbnRyaWJ1dG9ycz48YXV0aC1hZGRyZXNzPkRlcGFydG1lbnQgb2YgTWVkaWNpbmUsIEth
cm9saW5za2EgSW5zdGl0dXRldCwgS2Fyb2xpbnNrYSBVbml2ZXJzaXR5IEhvc3BpdGFsLCBIdWRk
aW5nZSwgU3RvY2tob2xtLCBTd2VkZW4uIGhhbm5zLXVscmljaC5tYXJzY2hhbGxAa2kuc2U8L2F1
dGgtYWRkcmVzcz48dGl0bGVzPjx0aXRsZT5HYWxsc3RvbmUgZGlzZWFzZTwvdGl0bGU+PHNlY29u
ZGFyeS10aXRsZT5KIEludGVybiBNZWQ8L3NlY29uZGFyeS10aXRsZT48L3RpdGxlcz48cGVyaW9k
aWNhbD48ZnVsbC10aXRsZT5KIEludGVybiBNZWQ8L2Z1bGwtdGl0bGU+PC9wZXJpb2RpY2FsPjxw
YWdlcz41MjktNDI8L3BhZ2VzPjx2b2x1bWU+MjYxPC92b2x1bWU+PG51bWJlcj42PC9udW1iZXI+
PGVkaXRpb24+MjAwNy8wNi8wNjwvZWRpdGlvbj48a2V5d29yZHM+PGtleXdvcmQ+QWR1bHQ8L2tl
eXdvcmQ+PGtleXdvcmQ+Q2hvbGVzdGFzaXMvbWV0YWJvbGlzbTwva2V5d29yZD48a2V5d29yZD5D
aG9sZXN0ZXJvbC9tZXRhYm9saXNtPC9rZXl3b3JkPjxrZXl3b3JkPkRpZXRhcnkgRmF0cy9hZG1p
bmlzdHJhdGlvbiAmYW1wOyBkb3NhZ2UvYWR2ZXJzZSBlZmZlY3RzPC9rZXl3b3JkPjxrZXl3b3Jk
PkZlbWFsZTwva2V5d29yZD48a2V5d29yZD5HYWxsYmxhZGRlci9tZXRhYm9saXNtL3BoeXNpb3Bh
dGhvbG9neTwva2V5d29yZD48a2V5d29yZD5HYWxsc3RvbmVzLypldGlvbG9neS9nZW5ldGljcy9t
ZXRhYm9saXNtPC9rZXl3b3JkPjxrZXl3b3JkPkdlbmV0aWMgUHJlZGlzcG9zaXRpb24gdG8gRGlz
ZWFzZTwva2V5d29yZD48a2V5d29yZD5IdW1hbnM8L2tleXdvcmQ+PGtleXdvcmQ+TGlwaWQgTWV0
YWJvbGlzbTwva2V5d29yZD48a2V5d29yZD5SaXNrIEZhY3RvcnM8L2tleXdvcmQ+PC9rZXl3b3Jk
cz48ZGF0ZXM+PHllYXI+MjAwNzwveWVhcj48cHViLWRhdGVzPjxkYXRlPkp1bjwvZGF0ZT48L3B1
Yi1kYXRlcz48L2RhdGVzPjxpc2JuPjA5NTQtNjgyMCAoUHJpbnQpJiN4RDswOTU0LTY4MjAgKExp
bmtpbmcpPC9pc2JuPjxhY2Nlc3Npb24tbnVtPjE3NTQ3NzA5PC9hY2Nlc3Npb24tbnVtPjx1cmxz
PjxyZWxhdGVkLXVybHM+PHVybD5odHRwczovL3d3dy5uY2JpLm5sbS5uaWguZ292L3B1Ym1lZC8x
NzU0NzcwOTwvdXJsPjwvcmVsYXRlZC11cmxzPjwvdXJscz48ZWxlY3Ryb25pYy1yZXNvdXJjZS1u
dW0+MTAuMTExMS9qLjEzNjUtMjc5Ni4yMDA3LjAxNzgzLng8L2VsZWN0cm9uaWMtcmVzb3VyY2Ut
bnVtPjwv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compared to 3</w:t>
      </w:r>
      <w:r w:rsidR="00844233" w:rsidRPr="0026654D">
        <w:rPr>
          <w:rFonts w:ascii="Book Antiqua" w:eastAsiaTheme="minorHAnsi" w:hAnsi="Book Antiqua" w:cstheme="minorBidi"/>
          <w:lang w:eastAsia="zh-CN"/>
        </w:rPr>
        <w:t>%</w:t>
      </w:r>
      <w:r w:rsidR="008E7CD3">
        <w:rPr>
          <w:rFonts w:ascii="Book Antiqua" w:eastAsiaTheme="minorHAnsi" w:hAnsi="Book Antiqua" w:cstheme="minorBidi"/>
          <w:lang w:eastAsia="zh-CN"/>
        </w:rPr>
        <w:t>-</w:t>
      </w:r>
      <w:r w:rsidRPr="0026654D">
        <w:rPr>
          <w:rFonts w:ascii="Book Antiqua" w:eastAsiaTheme="minorHAnsi" w:hAnsi="Book Antiqua" w:cstheme="minorBidi"/>
          <w:lang w:eastAsia="zh-CN"/>
        </w:rPr>
        <w:t>15.6% in Asian populations</w:t>
      </w:r>
      <w:r w:rsidRPr="0026654D">
        <w:rPr>
          <w:rFonts w:ascii="Book Antiqua" w:eastAsiaTheme="minorHAnsi" w:hAnsi="Book Antiqua" w:cstheme="minorBidi"/>
          <w:lang w:eastAsia="zh-CN"/>
        </w:rPr>
        <w:fldChar w:fldCharType="begin">
          <w:fldData xml:space="preserve">PEVuZE5vdGU+PENpdGU+PEF1dGhvcj5DaGVuPC9BdXRob3I+PFllYXI+MjAwNjwvWWVhcj48UmVj
TnVtPjE5NjwvUmVjTnVtPjxEaXNwbGF5VGV4dD48c3R5bGUgZmFjZT0ic3VwZXJzY3JpcHQiPlsy
LCAxMiwgMTRdPC9zdHlsZT48L0Rpc3BsYXlUZXh0PjxyZWNvcmQ+PHJlYy1udW1iZXI+MTk2PC9y
ZWMtbnVtYmVyPjxmb3JlaWduLWtleXM+PGtleSBhcHA9IkVOIiBkYi1pZD0iOXRyOXI1YTlnenBz
enJld2E1MjV6ZGRhdnAwYXB0dHMwdHcwIiB0aW1lc3RhbXA9IjE2MzM2ODkyMDIiPjE5Njwva2V5
PjwvZm9yZWlnbi1rZXlzPjxyZWYtdHlwZSBuYW1lPSJKb3VybmFsIEFydGljbGUiPjE3PC9yZWYt
dHlwZT48Y29udHJpYnV0b3JzPjxhdXRob3JzPjxhdXRob3I+Q2hlbiwgQy4gSC48L2F1dGhvcj48
YXV0aG9yPkh1YW5nLCBNLiBILjwvYXV0aG9yPjxhdXRob3I+WWFuZywgSi4gQy48L2F1dGhvcj48
YXV0aG9yPk5pZW4sIEMuIEsuPC9hdXRob3I+PGF1dGhvcj5FdGhlcmVkZ2UsIEcuIEQuPC9hdXRo
b3I+PGF1dGhvcj5ZYW5nLCBDLiBDLjwvYXV0aG9yPjxhdXRob3I+WWVoLCBZLiBILjwvYXV0aG9y
PjxhdXRob3I+V3UsIEguIFMuPC9hdXRob3I+PGF1dGhvcj5DaG91LCBELiBBLjwvYXV0aG9yPjxh
dXRob3I+WXVlaCwgUy4gSy48L2F1dGhvcj48L2F1dGhvcnM+PC9jb250cmlidXRvcnM+PGF1dGgt
YWRkcmVzcz5EaWdlc3RpdmUgRGlzZWFzZSBDZW50ZXIsIFNob3ctQ2h3YW4gTWVtb3JpYWwgSG9z
cGl0YWwsIENoYW5naHVhLCBUYWl3YW4uPC9hdXRoLWFkZHJlc3M+PHRpdGxlcz48dGl0bGU+UHJl
dmFsZW5jZSBhbmQgcmlzayBmYWN0b3JzIG9mIGdhbGxzdG9uZSBkaXNlYXNlIGluIGFuIGFkdWx0
IHBvcHVsYXRpb24gb2YgVGFpd2FuOiBhbiBlcGlkZW1pb2xvZ2ljYWwgc3VydmV5PC90aXRsZT48
c2Vjb25kYXJ5LXRpdGxlPkogR2FzdHJvZW50ZXJvbCBIZXBhdG9sPC9zZWNvbmRhcnktdGl0bGU+
PC90aXRsZXM+PHBlcmlvZGljYWw+PGZ1bGwtdGl0bGU+SiBHYXN0cm9lbnRlcm9sIEhlcGF0b2w8
L2Z1bGwtdGl0bGU+PC9wZXJpb2RpY2FsPjxwYWdlcz4xNzM3LTQzPC9wYWdlcz48dm9sdW1lPjIx
PC92b2x1bWU+PG51bWJlcj4xMTwvbnVtYmVyPjxlZGl0aW9uPjIwMDYvMDkvMjE8L2VkaXRpb24+
PGtleXdvcmRzPjxrZXl3b3JkPkFkb2xlc2NlbnQ8L2tleXdvcmQ+PGtleXdvcmQ+QWR1bHQ8L2tl
eXdvcmQ+PGtleXdvcmQ+QWdlIEZhY3RvcnM8L2tleXdvcmQ+PGtleXdvcmQ+QWdlZDwva2V5d29y
ZD48a2V5d29yZD5Db250cmFjZXB0aXZlcywgT3JhbC9hZG1pbmlzdHJhdGlvbiAmYW1wOyBkb3Nh
Z2U8L2tleXdvcmQ+PGtleXdvcmQ+Q3Jvc3MtU2VjdGlvbmFsIFN0dWRpZXM8L2tleXdvcmQ+PGtl
eXdvcmQ+RGlhYmV0ZXMgTWVsbGl0dXMvZXBpZGVtaW9sb2d5PC9rZXl3b3JkPjxrZXl3b3JkPkRp
ZXQ8L2tleXdvcmQ+PGtleXdvcmQ+RmF0dHkgTGl2ZXIvZXBpZGVtaW9sb2d5PC9rZXl3b3JkPjxr
ZXl3b3JkPkZlbWFsZTwva2V5d29yZD48a2V5d29yZD5HYWxsc3RvbmVzL2RpYWdub3N0aWMgaW1h
Z2luZy8qZXBpZGVtaW9sb2d5PC9rZXl3b3JkPjxrZXl3b3JkPkh1bWFuczwva2V5d29yZD48a2V5
d29yZD5Mb2dpc3RpYyBNb2RlbHM8L2tleXdvcmQ+PGtleXdvcmQ+TWFsZTwva2V5d29yZD48a2V5
d29yZD5NaWRkbGUgQWdlZDwva2V5d29yZD48a2V5d29yZD5QcmV2YWxlbmNlPC9rZXl3b3JkPjxr
ZXl3b3JkPlJpc2sgRmFjdG9yczwva2V5d29yZD48a2V5d29yZD5SdXJhbCBQb3B1bGF0aW9uPC9r
ZXl3b3JkPjxrZXl3b3JkPlN1cnZleXMgYW5kIFF1ZXN0aW9ubmFpcmVzPC9rZXl3b3JkPjxrZXl3
b3JkPlRhaXdhbi9lcGlkZW1pb2xvZ3k8L2tleXdvcmQ+PGtleXdvcmQ+VWx0cmFzb25vZ3JhcGh5
PC9rZXl3b3JkPjwva2V5d29yZHM+PGRhdGVzPjx5ZWFyPjIwMDY8L3llYXI+PHB1Yi1kYXRlcz48
ZGF0ZT5Ob3Y8L2RhdGU+PC9wdWItZGF0ZXM+PC9kYXRlcz48aXNibj4wODE1LTkzMTkgKFByaW50
KSYjeEQ7MDgxNS05MzE5IChMaW5raW5nKTwvaXNibj48YWNjZXNzaW9uLW51bT4xNjk4NDU5OTwv
YWNjZXNzaW9uLW51bT48dXJscz48cmVsYXRlZC11cmxzPjx1cmw+aHR0cHM6Ly93d3cubmNiaS5u
bG0ubmloLmdvdi9wdWJtZWQvMTY5ODQ1OTk8L3VybD48L3JlbGF0ZWQtdXJscz48L3VybHM+PGVs
ZWN0cm9uaWMtcmVzb3VyY2UtbnVtPjEwLjExMTEvai4xNDQwLTE3NDYuMjAwNi4wNDM4MS54PC9l
bGVjdHJvbmljLXJlc291cmNlLW51bT48L3JlY29yZD48L0NpdGU+PENpdGU+PEF1dGhvcj5LcmF0
emVyPC9BdXRob3I+PFllYXI+MTk5OTwvWWVhcj48UmVjTnVtPjE5NDwvUmVjTnVtPjxyZWNvcmQ+
PHJlYy1udW1iZXI+MTk0PC9yZWMtbnVtYmVyPjxmb3JlaWduLWtleXM+PGtleSBhcHA9IkVOIiBk
Yi1pZD0iOXRyOXI1YTlnenBzenJld2E1MjV6ZGRhdnAwYXB0dHMwdHcwIiB0aW1lc3RhbXA9IjE2
MzM2ODY1MjkiPjE5NDwva2V5PjwvZm9yZWlnbi1rZXlzPjxyZWYtdHlwZSBuYW1lPSJKb3VybmFs
IEFydGljbGUiPjE3PC9yZWYtdHlwZT48Y29udHJpYnV0b3JzPjxhdXRob3JzPjxhdXRob3I+S3Jh
dHplciwgVy48L2F1dGhvcj48YXV0aG9yPk1hc29uLCBSLiBBLjwvYXV0aG9yPjxhdXRob3I+S2Fj
aGVsZSwgVi48L2F1dGhvcj48L2F1dGhvcnM+PC9jb250cmlidXRvcnM+PGF1dGgtYWRkcmVzcz5E
ZXBhcnRtZW50IG9mIEludGVybmFsIE1lZGljaW5lIEksIFVuaXZlcnNpdHkgb2YgVWxtLCBHZXJt
YW55LjwvYXV0aC1hZGRyZXNzPjx0aXRsZXM+PHRpdGxlPlByZXZhbGVuY2Ugb2YgZ2FsbHN0b25l
cyBpbiBzb25vZ3JhcGhpYyBzdXJ2ZXlzIHdvcmxkd2lkZTwvdGl0bGU+PHNlY29uZGFyeS10aXRs
ZT5KIENsaW4gVWx0cmFzb3VuZDwvc2Vjb25kYXJ5LXRpdGxlPjwvdGl0bGVzPjxwZXJpb2RpY2Fs
PjxmdWxsLXRpdGxlPkogQ2xpbiBVbHRyYXNvdW5kPC9mdWxsLXRpdGxlPjwvcGVyaW9kaWNhbD48
cGFnZXM+MS03PC9wYWdlcz48dm9sdW1lPjI3PC92b2x1bWU+PG51bWJlcj4xPC9udW1iZXI+PGVk
aXRpb24+MTk5OS8wMS8xNTwvZWRpdGlvbj48a2V5d29yZHM+PGtleXdvcmQ+QWRvbGVzY2VudDwv
a2V5d29yZD48a2V5d29yZD5BZHVsdDwva2V5d29yZD48a2V5d29yZD5BZ2VkPC9rZXl3b3JkPjxr
ZXl3b3JkPkNoaWxkPC9rZXl3b3JkPjxrZXl3b3JkPkNob2xlY3lzdG9ncmFwaHk8L2tleXdvcmQ+
PGtleXdvcmQ+Q2hvbGVsaXRoaWFzaXMvKmRpYWdub3N0aWMgaW1hZ2luZy8qZXBpZGVtaW9sb2d5
PC9rZXl3b3JkPjxrZXl3b3JkPkZlbWFsZTwva2V5d29yZD48a2V5d29yZD4qR2xvYmFsIEhlYWx0
aDwva2V5d29yZD48a2V5d29yZD5IdW1hbnM8L2tleXdvcmQ+PGtleXdvcmQ+TWFsZTwva2V5d29y
ZD48a2V5d29yZD5NaWRkbGUgQWdlZDwva2V5d29yZD48a2V5d29yZD5QcmV2YWxlbmNlPC9rZXl3
b3JkPjxrZXl3b3JkPlVsdHJhc29ub2dyYXBoeTwva2V5d29yZD48L2tleXdvcmRzPjxkYXRlcz48
eWVhcj4xOTk5PC95ZWFyPjxwdWItZGF0ZXM+PGRhdGU+SmFuPC9kYXRlPjwvcHViLWRhdGVzPjwv
ZGF0ZXM+PGlzYm4+MDA5MS0yNzUxIChQcmludCkmI3hEOzAwOTEtMjc1MSAoTGlua2luZyk8L2lz
Ym4+PGFjY2Vzc2lvbi1udW0+OTg4ODA5MjwvYWNjZXNzaW9uLW51bT48dXJscz48cmVsYXRlZC11
cmxzPjx1cmw+aHR0cHM6Ly93d3cubmNiaS5ubG0ubmloLmdvdi9wdWJtZWQvOTg4ODA5MjwvdXJs
PjwvcmVsYXRlZC11cmxzPjwvdXJscz48ZWxlY3Ryb25pYy1yZXNvdXJjZS1udW0+MTAuMTAwMi8o
c2ljaSkxMDk3LTAwOTYoMTk5OTAxKTI3OjEmbHQ7MTo6YWlkLWpjdTEmZ3Q7My4wLmNvOzItaDwv
ZWxlY3Ryb25pYy1yZXNvdXJjZS1udW0+PC9yZWNvcmQ+PC9DaXRlPjxDaXRlPjxBdXRob3I+U2hh
ZmZlcjwvQXV0aG9yPjxZZWFyPjIwMDU8L1llYXI+PFJlY051bT4xOTI8L1JlY051bT48cmVjb3Jk
PjxyZWMtbnVtYmVyPjE5MjwvcmVjLW51bWJlcj48Zm9yZWlnbi1rZXlzPjxrZXkgYXBwPSJFTiIg
ZGItaWQ9Ijl0cjlyNWE5Z3pwc3pyZXdhNTI1emRkYXZwMGFwdHRzMHR3MCIgdGltZXN0YW1wPSIx
NjMzNjg1MzEwIj4xOTI8L2tleT48L2ZvcmVpZ24ta2V5cz48cmVmLXR5cGUgbmFtZT0iSm91cm5h
bCBBcnRpY2xlIj4xNzwvcmVmLXR5cGU+PGNvbnRyaWJ1dG9ycz48YXV0aG9ycz48YXV0aG9yPlNo
YWZmZXIsIEUuIEEuPC9hdXRob3I+PC9hdXRob3JzPjwvY29udHJpYnV0b3JzPjxhdXRoLWFkZHJl
c3M+RmFjdWx0eSBvZiBNZWRpY2luZSwgR0kgRGl2aXNpb24sIFVuaXZlcnNpdHkgb2YgQ2FsZ2Fy
eSwgQ2FuYWRhLiBzaGFmZmVyQHVjYWxnYXJ5LmNhPC9hdXRoLWFkZHJlc3M+PHRpdGxlcz48dGl0
bGU+RXBpZGVtaW9sb2d5IGFuZCByaXNrIGZhY3RvcnMgZm9yIGdhbGxzdG9uZSBkaXNlYXNlOiBo
YXMgdGhlIHBhcmFkaWdtIGNoYW5nZWQgaW4gdGhlIDIxc3QgY2VudHVyeT88L3RpdGxlPjxzZWNv
bmRhcnktdGl0bGU+Q3VyciBHYXN0cm9lbnRlcm9sIFJlcDwvc2Vjb25kYXJ5LXRpdGxlPjwvdGl0
bGVzPjxwZXJpb2RpY2FsPjxmdWxsLXRpdGxlPkN1cnIgR2FzdHJvZW50ZXJvbCBSZXA8L2Z1bGwt
dGl0bGU+PC9wZXJpb2RpY2FsPjxwYWdlcz4xMzItNDA8L3BhZ2VzPjx2b2x1bWU+Nzwvdm9sdW1l
PjxudW1iZXI+MjwvbnVtYmVyPjxlZGl0aW9uPjIwMDUvMDQvMDI8L2VkaXRpb24+PGtleXdvcmRz
PjxrZXl3b3JkPkNob2xlY3lzdG9saXRoaWFzaXMvZGlhZ25vc3RpYyBpbWFnaW5nLyplcGlkZW1p
b2xvZ3k8L2tleXdvcmQ+PGtleXdvcmQ+RGlhYmV0ZXMgTWVsbGl0dXMvZXBpZGVtaW9sb2d5PC9r
ZXl3b3JkPjxrZXl3b3JkPkRpZXQ8L2tleXdvcmQ+PGtleXdvcmQ+R2FsbGJsYWRkZXIgTmVvcGxh
c21zL2VwaWRlbWlvbG9neTwva2V5d29yZD48a2V5d29yZD5IdW1hbnM8L2tleXdvcmQ+PGtleXdv
cmQ+SW5kaWFucywgTm9ydGggQW1lcmljYW48L2tleXdvcmQ+PGtleXdvcmQ+SW5kaWFucywgU291
dGggQW1lcmljYW48L2tleXdvcmQ+PGtleXdvcmQ+TWV0YWJvbGljIFN5bmRyb21lL2VwaWRlbWlv
bG9neTwva2V5d29yZD48a2V5d29yZD5PYmVzaXR5L2VwaWRlbWlvbG9neTwva2V5d29yZD48a2V5
d29yZD5QcmV2YWxlbmNlPC9rZXl3b3JkPjxrZXl3b3JkPlJpc2sgRmFjdG9yczwva2V5d29yZD48
a2V5d29yZD5VbHRyYXNvbm9ncmFwaHk8L2tleXdvcmQ+PC9rZXl3b3Jkcz48ZGF0ZXM+PHllYXI+
MjAwNTwveWVhcj48cHViLWRhdGVzPjxkYXRlPk1heTwvZGF0ZT48L3B1Yi1kYXRlcz48L2RhdGVz
Pjxpc2JuPjE1MjItODAzNyAoUHJpbnQpJiN4RDsxNTIyLTgwMzcgKExpbmtpbmcpPC9pc2JuPjxh
Y2Nlc3Npb24tbnVtPjE1ODAyMTAyPC9hY2Nlc3Npb24tbnVtPjx1cmxzPjxyZWxhdGVkLXVybHM+
PHVybD5odHRwczovL3d3dy5uY2JpLm5sbS5uaWguZ292L3B1Ym1lZC8xNTgwMjEwMjwvdXJsPjwv
cmVsYXRlZC11cmxzPjwvdXJscz48ZWxlY3Ryb25pYy1yZXNvdXJjZS1udW0+MTAuMTAwNy9zMTE4
OTQtMDA1LTAwNTEtODwvZWxlY3Ryb25pYy1yZXNvdXJjZS1udW0+PC9yZWNvcmQ+PC9DaXRlPjwv
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DaGVuPC9BdXRob3I+PFllYXI+MjAwNjwvWWVhcj48UmVj
TnVtPjE5NjwvUmVjTnVtPjxEaXNwbGF5VGV4dD48c3R5bGUgZmFjZT0ic3VwZXJzY3JpcHQiPlsy
LCAxMiwgMTRdPC9zdHlsZT48L0Rpc3BsYXlUZXh0PjxyZWNvcmQ+PHJlYy1udW1iZXI+MTk2PC9y
ZWMtbnVtYmVyPjxmb3JlaWduLWtleXM+PGtleSBhcHA9IkVOIiBkYi1pZD0iOXRyOXI1YTlnenBz
enJld2E1MjV6ZGRhdnAwYXB0dHMwdHcwIiB0aW1lc3RhbXA9IjE2MzM2ODkyMDIiPjE5Njwva2V5
PjwvZm9yZWlnbi1rZXlzPjxyZWYtdHlwZSBuYW1lPSJKb3VybmFsIEFydGljbGUiPjE3PC9yZWYt
dHlwZT48Y29udHJpYnV0b3JzPjxhdXRob3JzPjxhdXRob3I+Q2hlbiwgQy4gSC48L2F1dGhvcj48
YXV0aG9yPkh1YW5nLCBNLiBILjwvYXV0aG9yPjxhdXRob3I+WWFuZywgSi4gQy48L2F1dGhvcj48
YXV0aG9yPk5pZW4sIEMuIEsuPC9hdXRob3I+PGF1dGhvcj5FdGhlcmVkZ2UsIEcuIEQuPC9hdXRo
b3I+PGF1dGhvcj5ZYW5nLCBDLiBDLjwvYXV0aG9yPjxhdXRob3I+WWVoLCBZLiBILjwvYXV0aG9y
PjxhdXRob3I+V3UsIEguIFMuPC9hdXRob3I+PGF1dGhvcj5DaG91LCBELiBBLjwvYXV0aG9yPjxh
dXRob3I+WXVlaCwgUy4gSy48L2F1dGhvcj48L2F1dGhvcnM+PC9jb250cmlidXRvcnM+PGF1dGgt
YWRkcmVzcz5EaWdlc3RpdmUgRGlzZWFzZSBDZW50ZXIsIFNob3ctQ2h3YW4gTWVtb3JpYWwgSG9z
cGl0YWwsIENoYW5naHVhLCBUYWl3YW4uPC9hdXRoLWFkZHJlc3M+PHRpdGxlcz48dGl0bGU+UHJl
dmFsZW5jZSBhbmQgcmlzayBmYWN0b3JzIG9mIGdhbGxzdG9uZSBkaXNlYXNlIGluIGFuIGFkdWx0
IHBvcHVsYXRpb24gb2YgVGFpd2FuOiBhbiBlcGlkZW1pb2xvZ2ljYWwgc3VydmV5PC90aXRsZT48
c2Vjb25kYXJ5LXRpdGxlPkogR2FzdHJvZW50ZXJvbCBIZXBhdG9sPC9zZWNvbmRhcnktdGl0bGU+
PC90aXRsZXM+PHBlcmlvZGljYWw+PGZ1bGwtdGl0bGU+SiBHYXN0cm9lbnRlcm9sIEhlcGF0b2w8
L2Z1bGwtdGl0bGU+PC9wZXJpb2RpY2FsPjxwYWdlcz4xNzM3LTQzPC9wYWdlcz48dm9sdW1lPjIx
PC92b2x1bWU+PG51bWJlcj4xMTwvbnVtYmVyPjxlZGl0aW9uPjIwMDYvMDkvMjE8L2VkaXRpb24+
PGtleXdvcmRzPjxrZXl3b3JkPkFkb2xlc2NlbnQ8L2tleXdvcmQ+PGtleXdvcmQ+QWR1bHQ8L2tl
eXdvcmQ+PGtleXdvcmQ+QWdlIEZhY3RvcnM8L2tleXdvcmQ+PGtleXdvcmQ+QWdlZDwva2V5d29y
ZD48a2V5d29yZD5Db250cmFjZXB0aXZlcywgT3JhbC9hZG1pbmlzdHJhdGlvbiAmYW1wOyBkb3Nh
Z2U8L2tleXdvcmQ+PGtleXdvcmQ+Q3Jvc3MtU2VjdGlvbmFsIFN0dWRpZXM8L2tleXdvcmQ+PGtl
eXdvcmQ+RGlhYmV0ZXMgTWVsbGl0dXMvZXBpZGVtaW9sb2d5PC9rZXl3b3JkPjxrZXl3b3JkPkRp
ZXQ8L2tleXdvcmQ+PGtleXdvcmQ+RmF0dHkgTGl2ZXIvZXBpZGVtaW9sb2d5PC9rZXl3b3JkPjxr
ZXl3b3JkPkZlbWFsZTwva2V5d29yZD48a2V5d29yZD5HYWxsc3RvbmVzL2RpYWdub3N0aWMgaW1h
Z2luZy8qZXBpZGVtaW9sb2d5PC9rZXl3b3JkPjxrZXl3b3JkPkh1bWFuczwva2V5d29yZD48a2V5
d29yZD5Mb2dpc3RpYyBNb2RlbHM8L2tleXdvcmQ+PGtleXdvcmQ+TWFsZTwva2V5d29yZD48a2V5
d29yZD5NaWRkbGUgQWdlZDwva2V5d29yZD48a2V5d29yZD5QcmV2YWxlbmNlPC9rZXl3b3JkPjxr
ZXl3b3JkPlJpc2sgRmFjdG9yczwva2V5d29yZD48a2V5d29yZD5SdXJhbCBQb3B1bGF0aW9uPC9r
ZXl3b3JkPjxrZXl3b3JkPlN1cnZleXMgYW5kIFF1ZXN0aW9ubmFpcmVzPC9rZXl3b3JkPjxrZXl3
b3JkPlRhaXdhbi9lcGlkZW1pb2xvZ3k8L2tleXdvcmQ+PGtleXdvcmQ+VWx0cmFzb25vZ3JhcGh5
PC9rZXl3b3JkPjwva2V5d29yZHM+PGRhdGVzPjx5ZWFyPjIwMDY8L3llYXI+PHB1Yi1kYXRlcz48
ZGF0ZT5Ob3Y8L2RhdGU+PC9wdWItZGF0ZXM+PC9kYXRlcz48aXNibj4wODE1LTkzMTkgKFByaW50
KSYjeEQ7MDgxNS05MzE5IChMaW5raW5nKTwvaXNibj48YWNjZXNzaW9uLW51bT4xNjk4NDU5OTwv
YWNjZXNzaW9uLW51bT48dXJscz48cmVsYXRlZC11cmxzPjx1cmw+aHR0cHM6Ly93d3cubmNiaS5u
bG0ubmloLmdvdi9wdWJtZWQvMTY5ODQ1OTk8L3VybD48L3JlbGF0ZWQtdXJscz48L3VybHM+PGVs
ZWN0cm9uaWMtcmVzb3VyY2UtbnVtPjEwLjExMTEvai4xNDQwLTE3NDYuMjAwNi4wNDM4MS54PC9l
bGVjdHJvbmljLXJlc291cmNlLW51bT48L3JlY29yZD48L0NpdGU+PENpdGU+PEF1dGhvcj5LcmF0
emVyPC9BdXRob3I+PFllYXI+MTk5OTwvWWVhcj48UmVjTnVtPjE5NDwvUmVjTnVtPjxyZWNvcmQ+
PHJlYy1udW1iZXI+MTk0PC9yZWMtbnVtYmVyPjxmb3JlaWduLWtleXM+PGtleSBhcHA9IkVOIiBk
Yi1pZD0iOXRyOXI1YTlnenBzenJld2E1MjV6ZGRhdnAwYXB0dHMwdHcwIiB0aW1lc3RhbXA9IjE2
MzM2ODY1MjkiPjE5NDwva2V5PjwvZm9yZWlnbi1rZXlzPjxyZWYtdHlwZSBuYW1lPSJKb3VybmFs
IEFydGljbGUiPjE3PC9yZWYtdHlwZT48Y29udHJpYnV0b3JzPjxhdXRob3JzPjxhdXRob3I+S3Jh
dHplciwgVy48L2F1dGhvcj48YXV0aG9yPk1hc29uLCBSLiBBLjwvYXV0aG9yPjxhdXRob3I+S2Fj
aGVsZSwgVi48L2F1dGhvcj48L2F1dGhvcnM+PC9jb250cmlidXRvcnM+PGF1dGgtYWRkcmVzcz5E
ZXBhcnRtZW50IG9mIEludGVybmFsIE1lZGljaW5lIEksIFVuaXZlcnNpdHkgb2YgVWxtLCBHZXJt
YW55LjwvYXV0aC1hZGRyZXNzPjx0aXRsZXM+PHRpdGxlPlByZXZhbGVuY2Ugb2YgZ2FsbHN0b25l
cyBpbiBzb25vZ3JhcGhpYyBzdXJ2ZXlzIHdvcmxkd2lkZTwvdGl0bGU+PHNlY29uZGFyeS10aXRs
ZT5KIENsaW4gVWx0cmFzb3VuZDwvc2Vjb25kYXJ5LXRpdGxlPjwvdGl0bGVzPjxwZXJpb2RpY2Fs
PjxmdWxsLXRpdGxlPkogQ2xpbiBVbHRyYXNvdW5kPC9mdWxsLXRpdGxlPjwvcGVyaW9kaWNhbD48
cGFnZXM+MS03PC9wYWdlcz48dm9sdW1lPjI3PC92b2x1bWU+PG51bWJlcj4xPC9udW1iZXI+PGVk
aXRpb24+MTk5OS8wMS8xNTwvZWRpdGlvbj48a2V5d29yZHM+PGtleXdvcmQ+QWRvbGVzY2VudDwv
a2V5d29yZD48a2V5d29yZD5BZHVsdDwva2V5d29yZD48a2V5d29yZD5BZ2VkPC9rZXl3b3JkPjxr
ZXl3b3JkPkNoaWxkPC9rZXl3b3JkPjxrZXl3b3JkPkNob2xlY3lzdG9ncmFwaHk8L2tleXdvcmQ+
PGtleXdvcmQ+Q2hvbGVsaXRoaWFzaXMvKmRpYWdub3N0aWMgaW1hZ2luZy8qZXBpZGVtaW9sb2d5
PC9rZXl3b3JkPjxrZXl3b3JkPkZlbWFsZTwva2V5d29yZD48a2V5d29yZD4qR2xvYmFsIEhlYWx0
aDwva2V5d29yZD48a2V5d29yZD5IdW1hbnM8L2tleXdvcmQ+PGtleXdvcmQ+TWFsZTwva2V5d29y
ZD48a2V5d29yZD5NaWRkbGUgQWdlZDwva2V5d29yZD48a2V5d29yZD5QcmV2YWxlbmNlPC9rZXl3
b3JkPjxrZXl3b3JkPlVsdHJhc29ub2dyYXBoeTwva2V5d29yZD48L2tleXdvcmRzPjxkYXRlcz48
eWVhcj4xOTk5PC95ZWFyPjxwdWItZGF0ZXM+PGRhdGU+SmFuPC9kYXRlPjwvcHViLWRhdGVzPjwv
ZGF0ZXM+PGlzYm4+MDA5MS0yNzUxIChQcmludCkmI3hEOzAwOTEtMjc1MSAoTGlua2luZyk8L2lz
Ym4+PGFjY2Vzc2lvbi1udW0+OTg4ODA5MjwvYWNjZXNzaW9uLW51bT48dXJscz48cmVsYXRlZC11
cmxzPjx1cmw+aHR0cHM6Ly93d3cubmNiaS5ubG0ubmloLmdvdi9wdWJtZWQvOTg4ODA5MjwvdXJs
PjwvcmVsYXRlZC11cmxzPjwvdXJscz48ZWxlY3Ryb25pYy1yZXNvdXJjZS1udW0+MTAuMTAwMi8o
c2ljaSkxMDk3LTAwOTYoMTk5OTAxKTI3OjEmbHQ7MTo6YWlkLWpjdTEmZ3Q7My4wLmNvOzItaDwv
ZWxlY3Ryb25pYy1yZXNvdXJjZS1udW0+PC9yZWNvcmQ+PC9DaXRlPjxDaXRlPjxBdXRob3I+U2hh
ZmZlcjwvQXV0aG9yPjxZZWFyPjIwMDU8L1llYXI+PFJlY051bT4xOTI8L1JlY051bT48cmVjb3Jk
PjxyZWMtbnVtYmVyPjE5MjwvcmVjLW51bWJlcj48Zm9yZWlnbi1rZXlzPjxrZXkgYXBwPSJFTiIg
ZGItaWQ9Ijl0cjlyNWE5Z3pwc3pyZXdhNTI1emRkYXZwMGFwdHRzMHR3MCIgdGltZXN0YW1wPSIx
NjMzNjg1MzEwIj4xOTI8L2tleT48L2ZvcmVpZ24ta2V5cz48cmVmLXR5cGUgbmFtZT0iSm91cm5h
bCBBcnRpY2xlIj4xNzwvcmVmLXR5cGU+PGNvbnRyaWJ1dG9ycz48YXV0aG9ycz48YXV0aG9yPlNo
YWZmZXIsIEUuIEEuPC9hdXRob3I+PC9hdXRob3JzPjwvY29udHJpYnV0b3JzPjxhdXRoLWFkZHJl
c3M+RmFjdWx0eSBvZiBNZWRpY2luZSwgR0kgRGl2aXNpb24sIFVuaXZlcnNpdHkgb2YgQ2FsZ2Fy
eSwgQ2FuYWRhLiBzaGFmZmVyQHVjYWxnYXJ5LmNhPC9hdXRoLWFkZHJlc3M+PHRpdGxlcz48dGl0
bGU+RXBpZGVtaW9sb2d5IGFuZCByaXNrIGZhY3RvcnMgZm9yIGdhbGxzdG9uZSBkaXNlYXNlOiBo
YXMgdGhlIHBhcmFkaWdtIGNoYW5nZWQgaW4gdGhlIDIxc3QgY2VudHVyeT88L3RpdGxlPjxzZWNv
bmRhcnktdGl0bGU+Q3VyciBHYXN0cm9lbnRlcm9sIFJlcDwvc2Vjb25kYXJ5LXRpdGxlPjwvdGl0
bGVzPjxwZXJpb2RpY2FsPjxmdWxsLXRpdGxlPkN1cnIgR2FzdHJvZW50ZXJvbCBSZXA8L2Z1bGwt
dGl0bGU+PC9wZXJpb2RpY2FsPjxwYWdlcz4xMzItNDA8L3BhZ2VzPjx2b2x1bWU+Nzwvdm9sdW1l
PjxudW1iZXI+MjwvbnVtYmVyPjxlZGl0aW9uPjIwMDUvMDQvMDI8L2VkaXRpb24+PGtleXdvcmRz
PjxrZXl3b3JkPkNob2xlY3lzdG9saXRoaWFzaXMvZGlhZ25vc3RpYyBpbWFnaW5nLyplcGlkZW1p
b2xvZ3k8L2tleXdvcmQ+PGtleXdvcmQ+RGlhYmV0ZXMgTWVsbGl0dXMvZXBpZGVtaW9sb2d5PC9r
ZXl3b3JkPjxrZXl3b3JkPkRpZXQ8L2tleXdvcmQ+PGtleXdvcmQ+R2FsbGJsYWRkZXIgTmVvcGxh
c21zL2VwaWRlbWlvbG9neTwva2V5d29yZD48a2V5d29yZD5IdW1hbnM8L2tleXdvcmQ+PGtleXdv
cmQ+SW5kaWFucywgTm9ydGggQW1lcmljYW48L2tleXdvcmQ+PGtleXdvcmQ+SW5kaWFucywgU291
dGggQW1lcmljYW48L2tleXdvcmQ+PGtleXdvcmQ+TWV0YWJvbGljIFN5bmRyb21lL2VwaWRlbWlv
bG9neTwva2V5d29yZD48a2V5d29yZD5PYmVzaXR5L2VwaWRlbWlvbG9neTwva2V5d29yZD48a2V5
d29yZD5QcmV2YWxlbmNlPC9rZXl3b3JkPjxrZXl3b3JkPlJpc2sgRmFjdG9yczwva2V5d29yZD48
a2V5d29yZD5VbHRyYXNvbm9ncmFwaHk8L2tleXdvcmQ+PC9rZXl3b3Jkcz48ZGF0ZXM+PHllYXI+
MjAwNTwveWVhcj48cHViLWRhdGVzPjxkYXRlPk1heTwvZGF0ZT48L3B1Yi1kYXRlcz48L2RhdGVz
Pjxpc2JuPjE1MjItODAzNyAoUHJpbnQpJiN4RDsxNTIyLTgwMzcgKExpbmtpbmcpPC9pc2JuPjxh
Y2Nlc3Npb24tbnVtPjE1ODAyMTAyPC9hY2Nlc3Npb24tbnVtPjx1cmxzPjxyZWxhdGVkLXVybHM+
PHVybD5odHRwczovL3d3dy5uY2JpLm5sbS5uaWguZ292L3B1Ym1lZC8xNTgwMjEwMjwvdXJsPjwv
cmVsYXRlZC11cmxzPjwvdXJscz48ZWxlY3Ryb25pYy1yZXNvdXJjZS1udW0+MTAuMTAwNy9zMTE4
OTQtMDA1LTAwNTEtODwvZWxlY3Ryb25pYy1yZXNvdXJjZS1udW0+PC9yZWNvcmQ+PC9DaXRlPjwv
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12,1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Overall, many patients are diagnosed with asymptomatic gallstones due to increasing awareness and liberal use of imaging</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Sakorafas&lt;/Author&gt;&lt;Year&gt;2007&lt;/Year&gt;&lt;RecNum&gt;212&lt;/RecNum&gt;&lt;DisplayText&gt;&lt;style face="superscript"&gt;[15]&lt;/style&gt;&lt;/DisplayText&gt;&lt;record&gt;&lt;rec-number&gt;212&lt;/rec-number&gt;&lt;foreign-keys&gt;&lt;key app="EN" db-id="9tr9r5a9gzpszrewa525zddavp0aptts0tw0" timestamp="1633773804"&gt;212&lt;/key&gt;&lt;/foreign-keys&gt;&lt;ref-type name="Journal Article"&gt;17&lt;/ref-type&gt;&lt;contributors&gt;&lt;authors&gt;&lt;author&gt;Sakorafas, G. H.&lt;/author&gt;&lt;author&gt;Milingos, D.&lt;/author&gt;&lt;author&gt;Peros, G.&lt;/author&gt;&lt;/authors&gt;&lt;/contributors&gt;&lt;auth-address&gt;4th Department of Surgery, Athens University, Medical School, ATTIKON University Hospital, Arkadias 19-21, GR-115 26, Athens, Greece. georgesakorafas@yahoo.com&lt;/auth-address&gt;&lt;titles&gt;&lt;title&gt;Asymptomatic cholelithiasis: is cholecystectomy really needed? A critical reappraisal 15 years after the introduction of laparoscopic cholecystectomy&lt;/title&gt;&lt;secondary-title&gt;Dig Dis Sci&lt;/secondary-title&gt;&lt;/titles&gt;&lt;periodical&gt;&lt;full-title&gt;Dig Dis Sci&lt;/full-title&gt;&lt;/periodical&gt;&lt;pages&gt;1313-25&lt;/pages&gt;&lt;volume&gt;52&lt;/volume&gt;&lt;number&gt;5&lt;/number&gt;&lt;edition&gt;2007/03/29&lt;/edition&gt;&lt;keywords&gt;&lt;keyword&gt;*Cholecystectomy, Laparoscopic&lt;/keyword&gt;&lt;keyword&gt;Cholelithiasis/epidemiology/physiopathology/*surgery&lt;/keyword&gt;&lt;keyword&gt;Disease Progression&lt;/keyword&gt;&lt;keyword&gt;Humans&lt;/keyword&gt;&lt;keyword&gt;*Patient Selection&lt;/keyword&gt;&lt;keyword&gt;Prevalence&lt;/keyword&gt;&lt;/keywords&gt;&lt;dates&gt;&lt;year&gt;2007&lt;/year&gt;&lt;pub-dates&gt;&lt;date&gt;May&lt;/date&gt;&lt;/pub-dates&gt;&lt;/dates&gt;&lt;isbn&gt;0163-2116 (Print)&amp;#xD;0163-2116 (Linking)&lt;/isbn&gt;&lt;accession-num&gt;17390223&lt;/accession-num&gt;&lt;urls&gt;&lt;related-urls&gt;&lt;url&gt;https://www.ncbi.nlm.nih.gov/pubmed/17390223&lt;/url&gt;&lt;/related-urls&gt;&lt;/urls&gt;&lt;electronic-resource-num&gt;10.1007/s10620-006-9107-3&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An estimated 22.6</w:t>
      </w:r>
      <w:r w:rsidR="00844233" w:rsidRPr="0026654D">
        <w:rPr>
          <w:rFonts w:ascii="Book Antiqua" w:eastAsiaTheme="minorHAnsi" w:hAnsi="Book Antiqua" w:cstheme="minorBidi"/>
          <w:lang w:eastAsia="zh-CN"/>
        </w:rPr>
        <w:t>%</w:t>
      </w:r>
      <w:r w:rsidR="008E7CD3">
        <w:rPr>
          <w:rFonts w:ascii="Book Antiqua" w:eastAsiaTheme="minorHAnsi" w:hAnsi="Book Antiqua" w:cstheme="minorBidi"/>
          <w:lang w:eastAsia="zh-CN"/>
        </w:rPr>
        <w:t>-</w:t>
      </w:r>
      <w:r w:rsidRPr="0026654D">
        <w:rPr>
          <w:rFonts w:ascii="Book Antiqua" w:eastAsiaTheme="minorHAnsi" w:hAnsi="Book Antiqua" w:cstheme="minorBidi"/>
          <w:lang w:eastAsia="zh-CN"/>
        </w:rPr>
        <w:t>80% of gallstone patients are asymptomatic at the time of diagnosis</w:t>
      </w:r>
      <w:r w:rsidRPr="0026654D">
        <w:rPr>
          <w:rFonts w:ascii="Book Antiqua" w:eastAsiaTheme="minorHAnsi" w:hAnsi="Book Antiqua" w:cstheme="minorBidi"/>
          <w:lang w:eastAsia="zh-CN"/>
        </w:rPr>
        <w:fldChar w:fldCharType="begin">
          <w:fldData xml:space="preserve">PEVuZE5vdGU+PENpdGU+PEF1dGhvcj5Qb3J0aW5jYXNhPC9BdXRob3I+PFllYXI+MjAxNjwvWWVh
cj48UmVjTnVtPjE5OTwvUmVjTnVtPjxEaXNwbGF5VGV4dD48c3R5bGUgZmFjZT0ic3VwZXJzY3Jp
cHQiPlsxNi0xOF08L3N0eWxlPjwvRGlzcGxheVRleHQ+PHJlY29yZD48cmVjLW51bWJlcj4xOTk8
L3JlYy1udW1iZXI+PGZvcmVpZ24ta2V5cz48a2V5IGFwcD0iRU4iIGRiLWlkPSI5dHI5cjVhOWd6
cHN6cmV3YTUyNXpkZGF2cDBhcHR0czB0dzAiIHRpbWVzdGFtcD0iMTYzMzczOTIwNSI+MTk5PC9r
ZXk+PC9mb3JlaWduLWtleXM+PHJlZi10eXBlIG5hbWU9IkpvdXJuYWwgQXJ0aWNsZSI+MTc8L3Jl
Zi10eXBlPjxjb250cmlidXRvcnM+PGF1dGhvcnM+PGF1dGhvcj5Qb3J0aW5jYXNhLCBQLjwvYXV0
aG9yPjxhdXRob3I+RGkgQ2lhdWxhLCBBLjwvYXV0aG9yPjxhdXRob3I+ZGUgQmFyaSwgTy48L2F1
dGhvcj48YXV0aG9yPkdhcnJ1dGksIEcuPC9hdXRob3I+PGF1dGhvcj5QYWxtaWVyaSwgVi4gTy48
L2F1dGhvcj48YXV0aG9yPldhbmcsIEQuIFEuPC9hdXRob3I+PC9hdXRob3JzPjwvY29udHJpYnV0
b3JzPjxhdXRoLWFkZHJlc3M+YSBEZXBhcnRtZW50IG9mIEJpb21lZGljYWwgU2NpZW5jZXMgYW5k
IEh1bWFuIE9uY29sb2d5LCBDbGluaWNhIE1lZGljYSAmcXVvdDtBLiBNdXJyaSZxdW90OyAsIFVu
aXZlcnNpdHkgb2YgQmFyaSBNZWRpY2FsIFNjaG9vbCAsIEJhcmkgLCBJdGFseS4mI3hEO2IgRGl2
aXNpb24gb2YgSW50ZXJuYWwgTWVkaWNpbmUgLCBIb3NwaXRhbCBvZiBCaXNjZWdsaWUgLCBCaXNj
ZWdsaWUgLCBJdGFseS4mI3hEO2QgRGVwYXJ0bWVudCBvZiBJbnRlcm5hbCBNZWRpY2luZSwgRGl2
aXNpb24gb2YgR2FzdHJvZW50ZXJvbG9neSBhbmQgSGVwYXRvbG9neSAsIFNhaW50IExvdWlzIFVu
aXZlcnNpdHkgU2Nob29sIG9mIE1lZGljaW5lICwgU3QuIExvdWlzICwgTU8gLCBVU0EuJiN4RDtj
IERlcGFydG1lbnQgb2YgRW1lcmdlbmN5IGFuZCBPcmdhbiBUcmFuc3BsYW50cywgU2VjdGlvbiBv
ZiBFbmRvY3Jpbm9sb2d5LCBBbmRyb2xvZ3kgYW5kIE1ldGFib2xpYyBEaXNlYXNlcyAsIFVuaXZl
cnNpdHkgb2YgQmFyaSBNZWRpY2FsIFNjaG9vbCAsIEJhcmkgLCBJdGFseS48L2F1dGgtYWRkcmVz
cz48dGl0bGVzPjx0aXRsZT5NYW5hZ2VtZW50IG9mIGdhbGxzdG9uZXMgYW5kIGl0cyByZWxhdGVk
IGNvbXBsaWNhdGlvbnM8L3RpdGxlPjxzZWNvbmRhcnktdGl0bGU+RXhwZXJ0IFJldiBHYXN0cm9l
bnRlcm9sIEhlcGF0b2w8L3NlY29uZGFyeS10aXRsZT48L3RpdGxlcz48cGVyaW9kaWNhbD48ZnVs
bC10aXRsZT5FeHBlcnQgUmV2IEdhc3Ryb2VudGVyb2wgSGVwYXRvbDwvZnVsbC10aXRsZT48L3Bl
cmlvZGljYWw+PHBhZ2VzPjkzLTExMjwvcGFnZXM+PHZvbHVtZT4xMDwvdm9sdW1lPjxudW1iZXI+
MTwvbnVtYmVyPjxlZGl0aW9uPjIwMTUvMTEvMTM8L2VkaXRpb24+PGtleXdvcmRzPjxrZXl3b3Jk
PkJpbGlhcnkgRmlzdHVsYS9jb21wbGljYXRpb25zLypldGlvbG9neS9zdXJnZXJ5PC9rZXl3b3Jk
PjxrZXl3b3JkPkNob2xlY3lzdGVjdG9teTwva2V5d29yZD48a2V5d29yZD5DaG9sZWN5c3RpdGlz
LCBBY3V0ZS9ldGlvbG9neS90aGVyYXB5PC9rZXl3b3JkPjxrZXl3b3JkPkNob2xlZG9jaG9saXRo
aWFzaXMvZGlhZ25vc2lzL2V0aW9sb2d5L3N1cmdlcnk8L2tleXdvcmQ+PGtleXdvcmQ+R2FsbGJs
YWRkZXIgTmVvcGxhc21zL2RpYWdub3Npcy8qdGhlcmFweTwva2V5d29yZD48a2V5d29yZD5HYWxs
c3RvbmVzL2NsYXNzaWZpY2F0aW9uLypjb21wbGljYXRpb25zL2RpYWdub3Npcy8qdGhlcmFweTwv
a2V5d29yZD48a2V5d29yZD5IdW1hbnM8L2tleXdvcmQ+PGtleXdvcmQ+SWxldXMvZXRpb2xvZ3k8
L2tleXdvcmQ+PGtleXdvcmQ+SW50ZXN0aW5hbCBGaXN0dWxhL2NvbXBsaWNhdGlvbnMvKmV0aW9s
b2d5L3N1cmdlcnk8L2tleXdvcmQ+PGtleXdvcmQ+SmF1bmRpY2UsIE9ic3RydWN0aXZlL2V0aW9s
b2d5PC9rZXl3b3JkPjxrZXl3b3JkPlBhbmNyZWF0aXRpcy9kaWFnbm9zaXMvc3VyZ2VyeTwva2V5
d29yZD48a2V5d29yZD5QcmltYXJ5IFByZXZlbnRpb248L2tleXdvcmQ+PGtleXdvcmQ+UmVjdXJy
ZW5jZTwva2V5d29yZD48a2V5d29yZD5SaXNrIEZhY3RvcnM8L2tleXdvcmQ+PGtleXdvcmQ+U2Vj
b25kYXJ5IFByZXZlbnRpb248L2tleXdvcmQ+PGtleXdvcmQ+Y2hvbGVjeXN0aXRpczwva2V5d29y
ZD48a2V5d29yZD5jaG9sZWRvY2hvbGl0aGlhc2lzPC9rZXl3b3JkPjxrZXl3b3JkPmNvbXBsaWNh
dGlvbnM8L2tleXdvcmQ+PGtleXdvcmQ+Z2FsbGJsYWRkZXIgY2FuY2VyPC9rZXl3b3JkPjxrZXl3
b3JkPmdhbGxzdG9uZXM8L2tleXdvcmQ+PGtleXdvcmQ+b3JhbCBsaXRob2x5c2lzPC9rZXl3b3Jk
PjxrZXl3b3JkPnByZXZlbnRpb248L2tleXdvcmQ+PC9rZXl3b3Jkcz48ZGF0ZXM+PHllYXI+MjAx
NjwveWVhcj48L2RhdGVzPjxpc2JuPjE3NDctNDEzMiAoRWxlY3Ryb25pYykmI3hEOzE3NDctNDEy
NCAoTGlua2luZyk8L2lzYm4+PGFjY2Vzc2lvbi1udW0+MjY1NjAyNTg8L2FjY2Vzc2lvbi1udW0+
PHVybHM+PHJlbGF0ZWQtdXJscz48dXJsPmh0dHBzOi8vd3d3Lm5jYmkubmxtLm5paC5nb3YvcHVi
bWVkLzI2NTYwMjU4PC91cmw+PC9yZWxhdGVkLXVybHM+PC91cmxzPjxlbGVjdHJvbmljLXJlc291
cmNlLW51bT4xMC4xNTg2LzE3NDc0MTI0LjIwMTYuMTEwOTQ0NTwvZWxlY3Ryb25pYy1yZXNvdXJj
ZS1udW0+PC9yZWNvcmQ+PC9DaXRlPjxDaXRlPjxBdXRob3I+V2FkYTwvQXV0aG9yPjxZZWFyPjE5
OTM8L1llYXI+PFJlY051bT4xOTc8L1JlY051bT48cmVjb3JkPjxyZWMtbnVtYmVyPjE5NzwvcmVj
LW51bWJlcj48Zm9yZWlnbi1rZXlzPjxrZXkgYXBwPSJFTiIgZGItaWQ9Ijl0cjlyNWE5Z3pwc3py
ZXdhNTI1emRkYXZwMGFwdHRzMHR3MCIgdGltZXN0YW1wPSIxNjMzNzM5MTc1Ij4xOTc8L2tleT48
L2ZvcmVpZ24ta2V5cz48cmVmLXR5cGUgbmFtZT0iSm91cm5hbCBBcnRpY2xlIj4xNzwvcmVmLXR5
cGU+PGNvbnRyaWJ1dG9ycz48YXV0aG9ycz48YXV0aG9yPldhZGEsIEsuPC9hdXRob3I+PGF1dGhv
cj5XYWRhLCBLLjwvYXV0aG9yPjxhdXRob3I+SW1hbXVyYSwgVC48L2F1dGhvcj48L2F1dGhvcnM+
PC9jb250cmlidXRvcnM+PGF1dGgtYWRkcmVzcz5EZXBhcnRtZW50IG9mIFN1cmdlcnksIFdhZGEg
SG9zcGl0YWwuPC9hdXRoLWFkZHJlc3M+PHRpdGxlcz48dGl0bGU+W05hdHVyYWwgY291cnNlIG9m
IGFzeW1wdG9tYXRpYyBnYWxsc3RvbmUgZGlzZWFzZV08L3RpdGxlPjxzZWNvbmRhcnktdGl0bGU+
Tmlob24gUmluc2hvPC9zZWNvbmRhcnktdGl0bGU+PC90aXRsZXM+PHBlcmlvZGljYWw+PGZ1bGwt
dGl0bGU+Tmlob24gUmluc2hvPC9mdWxsLXRpdGxlPjwvcGVyaW9kaWNhbD48cGFnZXM+MTczNy00
MzwvcGFnZXM+PHZvbHVtZT41MTwvdm9sdW1lPjxudW1iZXI+NzwvbnVtYmVyPjxlZGl0aW9uPjE5
OTMvMDcvMDE8L2VkaXRpb24+PGtleXdvcmRzPjxrZXl3b3JkPkFkdWx0PC9rZXl3b3JkPjxrZXl3
b3JkPkFnZWQ8L2tleXdvcmQ+PGtleXdvcmQ+QWdlZCwgODAgYW5kIG92ZXI8L2tleXdvcmQ+PGtl
eXdvcmQ+Q2hvbGVsaXRoaWFzaXMvZXRpb2xvZ3kvKnBoeXNpb3BhdGhvbG9neTwva2V5d29yZD48
a2V5d29yZD5GZW1hbGU8L2tleXdvcmQ+PGtleXdvcmQ+Rm9sbG93LVVwIFN0dWRpZXM8L2tleXdv
cmQ+PGtleXdvcmQ+SHVtYW5zPC9rZXl3b3JkPjxrZXl3b3JkPk1hbGU8L2tleXdvcmQ+PGtleXdv
cmQ+TWlkZGxlIEFnZWQ8L2tleXdvcmQ+PGtleXdvcmQ+UHJvZ25vc2lzPC9rZXl3b3JkPjwva2V5
d29yZHM+PGRhdGVzPjx5ZWFyPjE5OTM8L3llYXI+PHB1Yi1kYXRlcz48ZGF0ZT5KdWw8L2RhdGU+
PC9wdWItZGF0ZXM+PC9kYXRlcz48aXNibj4wMDQ3LTE4NTIgKFByaW50KSYjeEQ7MDA0Ny0xODUy
IChMaW5raW5nKTwvaXNibj48YWNjZXNzaW9uLW51bT44MzY2NTg4PC9hY2Nlc3Npb24tbnVtPjx1
cmxzPjxyZWxhdGVkLXVybHM+PHVybD5odHRwczovL3d3dy5uY2JpLm5sbS5uaWguZ292L3B1Ym1l
ZC84MzY2NTg4PC91cmw+PC9yZWxhdGVkLXVybHM+PC91cmxzPjwvcmVjb3JkPjwvQ2l0ZT48Q2l0
ZT48QXV0aG9yPlBvcnRpbmNhc2E8L0F1dGhvcj48WWVhcj4yMDA2PC9ZZWFyPjxSZWNOdW0+MjAz
PC9SZWNOdW0+PHJlY29yZD48cmVjLW51bWJlcj4yMDM8L3JlYy1udW1iZXI+PGZvcmVpZ24ta2V5
cz48a2V5IGFwcD0iRU4iIGRiLWlkPSI5dHI5cjVhOWd6cHN6cmV3YTUyNXpkZGF2cDBhcHR0czB0
dzAiIHRpbWVzdGFtcD0iMTYzMzc0MjAyOCI+MjAzPC9rZXk+PC9mb3JlaWduLWtleXM+PHJlZi10
eXBlIG5hbWU9IkpvdXJuYWwgQXJ0aWNsZSI+MTc8L3JlZi10eXBlPjxjb250cmlidXRvcnM+PGF1
dGhvcnM+PGF1dGhvcj5Qb3J0aW5jYXNhLCBQLjwvYXV0aG9yPjxhdXRob3I+TW9zY2hldHRhLCBB
LjwvYXV0aG9yPjxhdXRob3I+UGFsYXNjaWFubywgRy48L2F1dGhvcj48L2F1dGhvcnM+PC9jb250
cmlidXRvcnM+PGF1dGgtYWRkcmVzcz5EZXBhcnRtZW50IG9mIEludGVybmFsIGFuZCBQdWJsaWMg
TWVkaWNpbmUsIFVuaXZlcnNpdHkgTWVkaWNhbCBTY2hvb2wsIEJhcmksIEl0YWx5LiBwLnBvcnRp
bmNhc2FAc2VtZWlvdGljYS51bmliYS5pdDwvYXV0aC1hZGRyZXNzPjx0aXRsZXM+PHRpdGxlPkNo
b2xlc3Rlcm9sIGdhbGxzdG9uZSBkaXNlYXNlPC90aXRsZT48c2Vjb25kYXJ5LXRpdGxlPkxhbmNl
dDwvc2Vjb25kYXJ5LXRpdGxlPjwvdGl0bGVzPjxwZXJpb2RpY2FsPjxmdWxsLXRpdGxlPkxhbmNl
dDwvZnVsbC10aXRsZT48L3BlcmlvZGljYWw+PHBhZ2VzPjIzMC05PC9wYWdlcz48dm9sdW1lPjM2
ODwvdm9sdW1lPjxudW1iZXI+OTUzMTwvbnVtYmVyPjxlZGl0aW9uPjIwMDYvMDcvMTg8L2VkaXRp
b24+PGtleXdvcmRzPjxrZXl3b3JkPkFkdWx0PC9rZXl3b3JkPjxrZXl3b3JkPkNob2xlY3lzdGVj
dG9teTwva2V5d29yZD48a2V5d29yZD5DaG9sZXN0ZXJvbC8qYmlvc3ludGhlc2lzL21ldGFib2xp
c208L2tleXdvcmQ+PGtleXdvcmQ+Q2hvbGVzdGVyb2wsIERpZXRhcnkvKm1ldGFib2xpc208L2tl
eXdvcmQ+PGtleXdvcmQ+KkdhbGxzdG9uZXMvZGlhZ25vc2lzL2V0aW9sb2d5L3BoeXNpb3BhdGhv
bG9neTwva2V5d29yZD48a2V5d29yZD5IdW1hbnM8L2tleXdvcmQ+PGtleXdvcmQ+TGl2ZXIvbWV0
YWJvbGlzbS8qcGh5c2lvbG9neTwva2V5d29yZD48a2V5d29yZD5SaXNrIEZhY3RvcnM8L2tleXdv
cmQ+PC9rZXl3b3Jkcz48ZGF0ZXM+PHllYXI+MjAwNjwveWVhcj48cHViLWRhdGVzPjxkYXRlPkp1
bCAxNTwvZGF0ZT48L3B1Yi1kYXRlcz48L2RhdGVzPjxpc2JuPjE0NzQtNTQ3WCAoRWxlY3Ryb25p
YykmI3hEOzAxNDAtNjczNiAoTGlua2luZyk8L2lzYm4+PGFjY2Vzc2lvbi1udW0+MTY4NDQ0OTM8
L2FjY2Vzc2lvbi1udW0+PHVybHM+PHJlbGF0ZWQtdXJscz48dXJsPmh0dHBzOi8vd3d3Lm5jYmku
bmxtLm5paC5nb3YvcHVibWVkLzE2ODQ0NDkzPC91cmw+PC9yZWxhdGVkLXVybHM+PC91cmxzPjxl
bGVjdHJvbmljLXJlc291cmNlLW51bT4xMC4xMDE2L1MwMTQwLTY3MzYoMDYpNjkwNDQtMjwvZWxl
Y3Ryb25pYy1yZXNvdXJjZS1udW0+PC9yZWNvcmQ+PC9DaXRlPjwv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Qb3J0aW5jYXNhPC9BdXRob3I+PFllYXI+MjAxNjwvWWVh
cj48UmVjTnVtPjE5OTwvUmVjTnVtPjxEaXNwbGF5VGV4dD48c3R5bGUgZmFjZT0ic3VwZXJzY3Jp
cHQiPlsxNi0xOF08L3N0eWxlPjwvRGlzcGxheVRleHQ+PHJlY29yZD48cmVjLW51bWJlcj4xOTk8
L3JlYy1udW1iZXI+PGZvcmVpZ24ta2V5cz48a2V5IGFwcD0iRU4iIGRiLWlkPSI5dHI5cjVhOWd6
cHN6cmV3YTUyNXpkZGF2cDBhcHR0czB0dzAiIHRpbWVzdGFtcD0iMTYzMzczOTIwNSI+MTk5PC9r
ZXk+PC9mb3JlaWduLWtleXM+PHJlZi10eXBlIG5hbWU9IkpvdXJuYWwgQXJ0aWNsZSI+MTc8L3Jl
Zi10eXBlPjxjb250cmlidXRvcnM+PGF1dGhvcnM+PGF1dGhvcj5Qb3J0aW5jYXNhLCBQLjwvYXV0
aG9yPjxhdXRob3I+RGkgQ2lhdWxhLCBBLjwvYXV0aG9yPjxhdXRob3I+ZGUgQmFyaSwgTy48L2F1
dGhvcj48YXV0aG9yPkdhcnJ1dGksIEcuPC9hdXRob3I+PGF1dGhvcj5QYWxtaWVyaSwgVi4gTy48
L2F1dGhvcj48YXV0aG9yPldhbmcsIEQuIFEuPC9hdXRob3I+PC9hdXRob3JzPjwvY29udHJpYnV0
b3JzPjxhdXRoLWFkZHJlc3M+YSBEZXBhcnRtZW50IG9mIEJpb21lZGljYWwgU2NpZW5jZXMgYW5k
IEh1bWFuIE9uY29sb2d5LCBDbGluaWNhIE1lZGljYSAmcXVvdDtBLiBNdXJyaSZxdW90OyAsIFVu
aXZlcnNpdHkgb2YgQmFyaSBNZWRpY2FsIFNjaG9vbCAsIEJhcmkgLCBJdGFseS4mI3hEO2IgRGl2
aXNpb24gb2YgSW50ZXJuYWwgTWVkaWNpbmUgLCBIb3NwaXRhbCBvZiBCaXNjZWdsaWUgLCBCaXNj
ZWdsaWUgLCBJdGFseS4mI3hEO2QgRGVwYXJ0bWVudCBvZiBJbnRlcm5hbCBNZWRpY2luZSwgRGl2
aXNpb24gb2YgR2FzdHJvZW50ZXJvbG9neSBhbmQgSGVwYXRvbG9neSAsIFNhaW50IExvdWlzIFVu
aXZlcnNpdHkgU2Nob29sIG9mIE1lZGljaW5lICwgU3QuIExvdWlzICwgTU8gLCBVU0EuJiN4RDtj
IERlcGFydG1lbnQgb2YgRW1lcmdlbmN5IGFuZCBPcmdhbiBUcmFuc3BsYW50cywgU2VjdGlvbiBv
ZiBFbmRvY3Jpbm9sb2d5LCBBbmRyb2xvZ3kgYW5kIE1ldGFib2xpYyBEaXNlYXNlcyAsIFVuaXZl
cnNpdHkgb2YgQmFyaSBNZWRpY2FsIFNjaG9vbCAsIEJhcmkgLCBJdGFseS48L2F1dGgtYWRkcmVz
cz48dGl0bGVzPjx0aXRsZT5NYW5hZ2VtZW50IG9mIGdhbGxzdG9uZXMgYW5kIGl0cyByZWxhdGVk
IGNvbXBsaWNhdGlvbnM8L3RpdGxlPjxzZWNvbmRhcnktdGl0bGU+RXhwZXJ0IFJldiBHYXN0cm9l
bnRlcm9sIEhlcGF0b2w8L3NlY29uZGFyeS10aXRsZT48L3RpdGxlcz48cGVyaW9kaWNhbD48ZnVs
bC10aXRsZT5FeHBlcnQgUmV2IEdhc3Ryb2VudGVyb2wgSGVwYXRvbDwvZnVsbC10aXRsZT48L3Bl
cmlvZGljYWw+PHBhZ2VzPjkzLTExMjwvcGFnZXM+PHZvbHVtZT4xMDwvdm9sdW1lPjxudW1iZXI+
MTwvbnVtYmVyPjxlZGl0aW9uPjIwMTUvMTEvMTM8L2VkaXRpb24+PGtleXdvcmRzPjxrZXl3b3Jk
PkJpbGlhcnkgRmlzdHVsYS9jb21wbGljYXRpb25zLypldGlvbG9neS9zdXJnZXJ5PC9rZXl3b3Jk
PjxrZXl3b3JkPkNob2xlY3lzdGVjdG9teTwva2V5d29yZD48a2V5d29yZD5DaG9sZWN5c3RpdGlz
LCBBY3V0ZS9ldGlvbG9neS90aGVyYXB5PC9rZXl3b3JkPjxrZXl3b3JkPkNob2xlZG9jaG9saXRo
aWFzaXMvZGlhZ25vc2lzL2V0aW9sb2d5L3N1cmdlcnk8L2tleXdvcmQ+PGtleXdvcmQ+R2FsbGJs
YWRkZXIgTmVvcGxhc21zL2RpYWdub3Npcy8qdGhlcmFweTwva2V5d29yZD48a2V5d29yZD5HYWxs
c3RvbmVzL2NsYXNzaWZpY2F0aW9uLypjb21wbGljYXRpb25zL2RpYWdub3Npcy8qdGhlcmFweTwv
a2V5d29yZD48a2V5d29yZD5IdW1hbnM8L2tleXdvcmQ+PGtleXdvcmQ+SWxldXMvZXRpb2xvZ3k8
L2tleXdvcmQ+PGtleXdvcmQ+SW50ZXN0aW5hbCBGaXN0dWxhL2NvbXBsaWNhdGlvbnMvKmV0aW9s
b2d5L3N1cmdlcnk8L2tleXdvcmQ+PGtleXdvcmQ+SmF1bmRpY2UsIE9ic3RydWN0aXZlL2V0aW9s
b2d5PC9rZXl3b3JkPjxrZXl3b3JkPlBhbmNyZWF0aXRpcy9kaWFnbm9zaXMvc3VyZ2VyeTwva2V5
d29yZD48a2V5d29yZD5QcmltYXJ5IFByZXZlbnRpb248L2tleXdvcmQ+PGtleXdvcmQ+UmVjdXJy
ZW5jZTwva2V5d29yZD48a2V5d29yZD5SaXNrIEZhY3RvcnM8L2tleXdvcmQ+PGtleXdvcmQ+U2Vj
b25kYXJ5IFByZXZlbnRpb248L2tleXdvcmQ+PGtleXdvcmQ+Y2hvbGVjeXN0aXRpczwva2V5d29y
ZD48a2V5d29yZD5jaG9sZWRvY2hvbGl0aGlhc2lzPC9rZXl3b3JkPjxrZXl3b3JkPmNvbXBsaWNh
dGlvbnM8L2tleXdvcmQ+PGtleXdvcmQ+Z2FsbGJsYWRkZXIgY2FuY2VyPC9rZXl3b3JkPjxrZXl3
b3JkPmdhbGxzdG9uZXM8L2tleXdvcmQ+PGtleXdvcmQ+b3JhbCBsaXRob2x5c2lzPC9rZXl3b3Jk
PjxrZXl3b3JkPnByZXZlbnRpb248L2tleXdvcmQ+PC9rZXl3b3Jkcz48ZGF0ZXM+PHllYXI+MjAx
NjwveWVhcj48L2RhdGVzPjxpc2JuPjE3NDctNDEzMiAoRWxlY3Ryb25pYykmI3hEOzE3NDctNDEy
NCAoTGlua2luZyk8L2lzYm4+PGFjY2Vzc2lvbi1udW0+MjY1NjAyNTg8L2FjY2Vzc2lvbi1udW0+
PHVybHM+PHJlbGF0ZWQtdXJscz48dXJsPmh0dHBzOi8vd3d3Lm5jYmkubmxtLm5paC5nb3YvcHVi
bWVkLzI2NTYwMjU4PC91cmw+PC9yZWxhdGVkLXVybHM+PC91cmxzPjxlbGVjdHJvbmljLXJlc291
cmNlLW51bT4xMC4xNTg2LzE3NDc0MTI0LjIwMTYuMTEwOTQ0NTwvZWxlY3Ryb25pYy1yZXNvdXJj
ZS1udW0+PC9yZWNvcmQ+PC9DaXRlPjxDaXRlPjxBdXRob3I+V2FkYTwvQXV0aG9yPjxZZWFyPjE5
OTM8L1llYXI+PFJlY051bT4xOTc8L1JlY051bT48cmVjb3JkPjxyZWMtbnVtYmVyPjE5NzwvcmVj
LW51bWJlcj48Zm9yZWlnbi1rZXlzPjxrZXkgYXBwPSJFTiIgZGItaWQ9Ijl0cjlyNWE5Z3pwc3py
ZXdhNTI1emRkYXZwMGFwdHRzMHR3MCIgdGltZXN0YW1wPSIxNjMzNzM5MTc1Ij4xOTc8L2tleT48
L2ZvcmVpZ24ta2V5cz48cmVmLXR5cGUgbmFtZT0iSm91cm5hbCBBcnRpY2xlIj4xNzwvcmVmLXR5
cGU+PGNvbnRyaWJ1dG9ycz48YXV0aG9ycz48YXV0aG9yPldhZGEsIEsuPC9hdXRob3I+PGF1dGhv
cj5XYWRhLCBLLjwvYXV0aG9yPjxhdXRob3I+SW1hbXVyYSwgVC48L2F1dGhvcj48L2F1dGhvcnM+
PC9jb250cmlidXRvcnM+PGF1dGgtYWRkcmVzcz5EZXBhcnRtZW50IG9mIFN1cmdlcnksIFdhZGEg
SG9zcGl0YWwuPC9hdXRoLWFkZHJlc3M+PHRpdGxlcz48dGl0bGU+W05hdHVyYWwgY291cnNlIG9m
IGFzeW1wdG9tYXRpYyBnYWxsc3RvbmUgZGlzZWFzZV08L3RpdGxlPjxzZWNvbmRhcnktdGl0bGU+
Tmlob24gUmluc2hvPC9zZWNvbmRhcnktdGl0bGU+PC90aXRsZXM+PHBlcmlvZGljYWw+PGZ1bGwt
dGl0bGU+Tmlob24gUmluc2hvPC9mdWxsLXRpdGxlPjwvcGVyaW9kaWNhbD48cGFnZXM+MTczNy00
MzwvcGFnZXM+PHZvbHVtZT41MTwvdm9sdW1lPjxudW1iZXI+NzwvbnVtYmVyPjxlZGl0aW9uPjE5
OTMvMDcvMDE8L2VkaXRpb24+PGtleXdvcmRzPjxrZXl3b3JkPkFkdWx0PC9rZXl3b3JkPjxrZXl3
b3JkPkFnZWQ8L2tleXdvcmQ+PGtleXdvcmQ+QWdlZCwgODAgYW5kIG92ZXI8L2tleXdvcmQ+PGtl
eXdvcmQ+Q2hvbGVsaXRoaWFzaXMvZXRpb2xvZ3kvKnBoeXNpb3BhdGhvbG9neTwva2V5d29yZD48
a2V5d29yZD5GZW1hbGU8L2tleXdvcmQ+PGtleXdvcmQ+Rm9sbG93LVVwIFN0dWRpZXM8L2tleXdv
cmQ+PGtleXdvcmQ+SHVtYW5zPC9rZXl3b3JkPjxrZXl3b3JkPk1hbGU8L2tleXdvcmQ+PGtleXdv
cmQ+TWlkZGxlIEFnZWQ8L2tleXdvcmQ+PGtleXdvcmQ+UHJvZ25vc2lzPC9rZXl3b3JkPjwva2V5
d29yZHM+PGRhdGVzPjx5ZWFyPjE5OTM8L3llYXI+PHB1Yi1kYXRlcz48ZGF0ZT5KdWw8L2RhdGU+
PC9wdWItZGF0ZXM+PC9kYXRlcz48aXNibj4wMDQ3LTE4NTIgKFByaW50KSYjeEQ7MDA0Ny0xODUy
IChMaW5raW5nKTwvaXNibj48YWNjZXNzaW9uLW51bT44MzY2NTg4PC9hY2Nlc3Npb24tbnVtPjx1
cmxzPjxyZWxhdGVkLXVybHM+PHVybD5odHRwczovL3d3dy5uY2JpLm5sbS5uaWguZ292L3B1Ym1l
ZC84MzY2NTg4PC91cmw+PC9yZWxhdGVkLXVybHM+PC91cmxzPjwvcmVjb3JkPjwvQ2l0ZT48Q2l0
ZT48QXV0aG9yPlBvcnRpbmNhc2E8L0F1dGhvcj48WWVhcj4yMDA2PC9ZZWFyPjxSZWNOdW0+MjAz
PC9SZWNOdW0+PHJlY29yZD48cmVjLW51bWJlcj4yMDM8L3JlYy1udW1iZXI+PGZvcmVpZ24ta2V5
cz48a2V5IGFwcD0iRU4iIGRiLWlkPSI5dHI5cjVhOWd6cHN6cmV3YTUyNXpkZGF2cDBhcHR0czB0
dzAiIHRpbWVzdGFtcD0iMTYzMzc0MjAyOCI+MjAzPC9rZXk+PC9mb3JlaWduLWtleXM+PHJlZi10
eXBlIG5hbWU9IkpvdXJuYWwgQXJ0aWNsZSI+MTc8L3JlZi10eXBlPjxjb250cmlidXRvcnM+PGF1
dGhvcnM+PGF1dGhvcj5Qb3J0aW5jYXNhLCBQLjwvYXV0aG9yPjxhdXRob3I+TW9zY2hldHRhLCBB
LjwvYXV0aG9yPjxhdXRob3I+UGFsYXNjaWFubywgRy48L2F1dGhvcj48L2F1dGhvcnM+PC9jb250
cmlidXRvcnM+PGF1dGgtYWRkcmVzcz5EZXBhcnRtZW50IG9mIEludGVybmFsIGFuZCBQdWJsaWMg
TWVkaWNpbmUsIFVuaXZlcnNpdHkgTWVkaWNhbCBTY2hvb2wsIEJhcmksIEl0YWx5LiBwLnBvcnRp
bmNhc2FAc2VtZWlvdGljYS51bmliYS5pdDwvYXV0aC1hZGRyZXNzPjx0aXRsZXM+PHRpdGxlPkNo
b2xlc3Rlcm9sIGdhbGxzdG9uZSBkaXNlYXNlPC90aXRsZT48c2Vjb25kYXJ5LXRpdGxlPkxhbmNl
dDwvc2Vjb25kYXJ5LXRpdGxlPjwvdGl0bGVzPjxwZXJpb2RpY2FsPjxmdWxsLXRpdGxlPkxhbmNl
dDwvZnVsbC10aXRsZT48L3BlcmlvZGljYWw+PHBhZ2VzPjIzMC05PC9wYWdlcz48dm9sdW1lPjM2
ODwvdm9sdW1lPjxudW1iZXI+OTUzMTwvbnVtYmVyPjxlZGl0aW9uPjIwMDYvMDcvMTg8L2VkaXRp
b24+PGtleXdvcmRzPjxrZXl3b3JkPkFkdWx0PC9rZXl3b3JkPjxrZXl3b3JkPkNob2xlY3lzdGVj
dG9teTwva2V5d29yZD48a2V5d29yZD5DaG9sZXN0ZXJvbC8qYmlvc3ludGhlc2lzL21ldGFib2xp
c208L2tleXdvcmQ+PGtleXdvcmQ+Q2hvbGVzdGVyb2wsIERpZXRhcnkvKm1ldGFib2xpc208L2tl
eXdvcmQ+PGtleXdvcmQ+KkdhbGxzdG9uZXMvZGlhZ25vc2lzL2V0aW9sb2d5L3BoeXNpb3BhdGhv
bG9neTwva2V5d29yZD48a2V5d29yZD5IdW1hbnM8L2tleXdvcmQ+PGtleXdvcmQ+TGl2ZXIvbWV0
YWJvbGlzbS8qcGh5c2lvbG9neTwva2V5d29yZD48a2V5d29yZD5SaXNrIEZhY3RvcnM8L2tleXdv
cmQ+PC9rZXl3b3Jkcz48ZGF0ZXM+PHllYXI+MjAwNjwveWVhcj48cHViLWRhdGVzPjxkYXRlPkp1
bCAxNTwvZGF0ZT48L3B1Yi1kYXRlcz48L2RhdGVzPjxpc2JuPjE0NzQtNTQ3WCAoRWxlY3Ryb25p
YykmI3hEOzAxNDAtNjczNiAoTGlua2luZyk8L2lzYm4+PGFjY2Vzc2lvbi1udW0+MTY4NDQ0OTM8
L2FjY2Vzc2lvbi1udW0+PHVybHM+PHJlbGF0ZWQtdXJscz48dXJsPmh0dHBzOi8vd3d3Lm5jYmku
bmxtLm5paC5nb3YvcHVibWVkLzE2ODQ0NDkzPC91cmw+PC9yZWxhdGVkLXVybHM+PC91cmxzPjxl
bGVjdHJvbmljLXJlc291cmNlLW51bT4xMC4xMDE2L1MwMTQwLTY3MzYoMDYpNjkwNDQtMjwvZWxl
Y3Ryb25pYy1yZXNvdXJjZS1udW0+PC9yZWNvcmQ+PC9DaXRlPjwv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6-1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owever, asymptomatic gallstone patients are still at life-long risk of developing symptoms and complications.</w:t>
      </w:r>
      <w:r w:rsidRPr="0026654D">
        <w:rPr>
          <w:rFonts w:ascii="Book Antiqua" w:eastAsiaTheme="minorHAnsi" w:hAnsi="Book Antiqua" w:cstheme="minorBidi"/>
          <w:color w:val="000000" w:themeColor="text1"/>
          <w:lang w:eastAsia="zh-CN"/>
        </w:rPr>
        <w:t xml:space="preserve"> Gallstone diseases are associated with significantly higher all-cause mortality than individuals without gallstones</w:t>
      </w:r>
      <w:r w:rsidRPr="0026654D">
        <w:rPr>
          <w:rFonts w:ascii="Book Antiqua" w:eastAsiaTheme="minorHAnsi" w:hAnsi="Book Antiqua" w:cstheme="minorBidi"/>
          <w:color w:val="000000" w:themeColor="text1"/>
          <w:lang w:eastAsia="zh-CN"/>
        </w:rPr>
        <w:fldChar w:fldCharType="begin">
          <w:fldData xml:space="preserve">PEVuZE5vdGU+PENpdGU+PEF1dGhvcj5HcmltYWxkaTwvQXV0aG9yPjxZZWFyPjE5OTM8L1llYXI+
PFJlY051bT4yMDk8L1JlY051bT48RGlzcGxheVRleHQ+PHN0eWxlIGZhY2U9InN1cGVyc2NyaXB0
Ij5bMTksIDIwXTwvc3R5bGU+PC9EaXNwbGF5VGV4dD48cmVjb3JkPjxyZWMtbnVtYmVyPjIwOTwv
cmVjLW51bWJlcj48Zm9yZWlnbi1rZXlzPjxrZXkgYXBwPSJFTiIgZGItaWQ9Ijl0cjlyNWE5Z3pw
c3pyZXdhNTI1emRkYXZwMGFwdHRzMHR3MCIgdGltZXN0YW1wPSIxNjMzNzcyNzY5Ij4yMDk8L2tl
eT48L2ZvcmVpZ24ta2V5cz48cmVmLXR5cGUgbmFtZT0iSm91cm5hbCBBcnRpY2xlIj4xNzwvcmVm
LXR5cGU+PGNvbnRyaWJ1dG9ycz48YXV0aG9ycz48YXV0aG9yPkdyaW1hbGRpLCBDLiBILjwvYXV0
aG9yPjxhdXRob3I+TmVsc29uLCBSLiBHLjwvYXV0aG9yPjxhdXRob3I+UGV0dGl0dCwgRC4gSi48
L2F1dGhvcj48YXV0aG9yPlNhbXBsaW5lciwgUi4gRS48L2F1dGhvcj48YXV0aG9yPkJlbm5ldHQs
IFAuIEguPC9hdXRob3I+PGF1dGhvcj5Lbm93bGVyLCBXLiBDLjwvYXV0aG9yPjwvYXV0aG9ycz48
L2NvbnRyaWJ1dG9ycz48YXV0aC1hZGRyZXNzPlBob2VuaXggRXBpZGVtaW9sb2d5IGFuZCBDbGlu
aWNhbCBSZXNlYXJjaCBCcmFuY2gsIE5hdGlvbmFsIEluc3RpdHV0ZSBvZiBEaWFiZXRlcyBhbmQg
RGlnZXN0aXZlIGFuZCBLaWRuZXkgRGlzZWFzZXMsIE5hdGlvbmFsIEluc3RpdHV0ZSBvZiBIZWFs
dGgsIEFyaXpvbmEuPC9hdXRoLWFkZHJlc3M+PHRpdGxlcz48dGl0bGU+SW5jcmVhc2VkIG1vcnRh
bGl0eSB3aXRoIGdhbGxzdG9uZSBkaXNlYXNlOiByZXN1bHRzIG9mIGEgMjAteWVhciBwb3B1bGF0
aW9uLWJhc2VkIHN1cnZleSBpbiBQaW1hIEluZGlhbnM8L3RpdGxlPjxzZWNvbmRhcnktdGl0bGU+
QW5uIEludGVybiBNZWQ8L3NlY29uZGFyeS10aXRsZT48L3RpdGxlcz48cGVyaW9kaWNhbD48ZnVs
bC10aXRsZT5Bbm4gSW50ZXJuIE1lZDwvZnVsbC10aXRsZT48L3BlcmlvZGljYWw+PHBhZ2VzPjE4
NS05MDwvcGFnZXM+PHZvbHVtZT4xMTg8L3ZvbHVtZT48bnVtYmVyPjM8L251bWJlcj48ZWRpdGlv
bj4xOTkzLzAyLzAxPC9lZGl0aW9uPjxrZXl3b3Jkcz48a2V5d29yZD5BZG9sZXNjZW50PC9rZXl3
b3JkPjxrZXl3b3JkPkFkdWx0PC9rZXl3b3JkPjxrZXl3b3JkPkFnZSBGYWN0b3JzPC9rZXl3b3Jk
PjxrZXl3b3JkPkFnZWQ8L2tleXdvcmQ+PGtleXdvcmQ+Q2F1c2Ugb2YgRGVhdGg8L2tleXdvcmQ+
PGtleXdvcmQ+Q2hvbGVsaXRoaWFzaXMvKmNvbXBsaWNhdGlvbnMvZXRobm9sb2d5Lyptb3J0YWxp
dHk8L2tleXdvcmQ+PGtleXdvcmQ+RGlnZXN0aXZlIFN5c3RlbSBOZW9wbGFzbXMvY29tcGxpY2F0
aW9ucy9ldGhub2xvZ3kvbW9ydGFsaXR5PC9rZXl3b3JkPjxrZXl3b3JkPkZlbWFsZTwva2V5d29y
ZD48a2V5d29yZD5IdW1hbnM8L2tleXdvcmQ+PGtleXdvcmQ+SW5kaWFucywgTm9ydGggQW1lcmlj
YW4vKnN0YXRpc3RpY3MgJmFtcDsgbnVtZXJpY2FsIGRhdGE8L2tleXdvcmQ+PGtleXdvcmQ+TWFs
ZTwva2V5d29yZD48a2V5d29yZD5NaWRkbGUgQWdlZDwva2V5d29yZD48a2V5d29yZD5Qcm9zcGVj
dGl2ZSBTdHVkaWVzPC9rZXl3b3JkPjxrZXl3b3JkPlNleCBGYWN0b3JzPC9rZXl3b3JkPjwva2V5
d29yZHM+PGRhdGVzPjx5ZWFyPjE5OTM8L3llYXI+PHB1Yi1kYXRlcz48ZGF0ZT5GZWIgMTwvZGF0
ZT48L3B1Yi1kYXRlcz48L2RhdGVzPjxpc2JuPjAwMDMtNDgxOSAoUHJpbnQpJiN4RDswMDAzLTQ4
MTkgKExpbmtpbmcpPC9pc2JuPjxhY2Nlc3Npb24tbnVtPjg0MTc2MzU8L2FjY2Vzc2lvbi1udW0+
PHVybHM+PHJlbGF0ZWQtdXJscz48dXJsPmh0dHBzOi8vd3d3Lm5jYmkubmxtLm5paC5nb3YvcHVi
bWVkLzg0MTc2MzU8L3VybD48L3JlbGF0ZWQtdXJscz48L3VybHM+PGVsZWN0cm9uaWMtcmVzb3Vy
Y2UtbnVtPjEwLjczMjYvMDAwMy00ODE5LTExOC0zLTE5OTMwMjAxMC0wMDAwNTwvZWxlY3Ryb25p
Yy1yZXNvdXJjZS1udW0+PC9yZWNvcmQ+PC9DaXRlPjxDaXRlPjxBdXRob3I+UnVobDwvQXV0aG9y
PjxZZWFyPjIwMTE8L1llYXI+PFJlY051bT4yMDg8L1JlY051bT48cmVjb3JkPjxyZWMtbnVtYmVy
PjIwODwvcmVjLW51bWJlcj48Zm9yZWlnbi1rZXlzPjxrZXkgYXBwPSJFTiIgZGItaWQ9Ijl0cjly
NWE5Z3pwc3pyZXdhNTI1emRkYXZwMGFwdHRzMHR3MCIgdGltZXN0YW1wPSIxNjMzNzcyNzY0Ij4y
MDg8L2tleT48L2ZvcmVpZ24ta2V5cz48cmVmLXR5cGUgbmFtZT0iSm91cm5hbCBBcnRpY2xlIj4x
NzwvcmVmLXR5cGU+PGNvbnRyaWJ1dG9ycz48YXV0aG9ycz48YXV0aG9yPlJ1aGwsIEMuIEUuPC9h
dXRob3I+PGF1dGhvcj5FdmVyaGFydCwgSi4gRS48L2F1dGhvcj48L2F1dGhvcnM+PC9jb250cmli
dXRvcnM+PGF1dGgtYWRkcmVzcz5Tb2NpYWwgYW5kIFNjaWVudGlmaWMgU3lzdGVtcywgSW5jLCBT
aWx2ZXIgU3ByaW5nLCBNYXJ5bGFuZCAyMDkxMCwgVVNBLiBjcnVobEBzLTMuY29tPC9hdXRoLWFk
ZHJlc3M+PHRpdGxlcz48dGl0bGU+R2FsbHN0b25lIGRpc2Vhc2UgaXMgYXNzb2NpYXRlZCB3aXRo
IGluY3JlYXNlZCBtb3J0YWxpdHkgaW4gdGhlIFVuaXRlZCBTdGF0ZXM8L3RpdGxlPjxzZWNvbmRh
cnktdGl0bGU+R2FzdHJvZW50ZXJvbG9neTwvc2Vjb25kYXJ5LXRpdGxlPjwvdGl0bGVzPjxwZXJp
b2RpY2FsPjxmdWxsLXRpdGxlPkdhc3Ryb2VudGVyb2xvZ3k8L2Z1bGwtdGl0bGU+PC9wZXJpb2Rp
Y2FsPjxwYWdlcz41MDgtMTY8L3BhZ2VzPjx2b2x1bWU+MTQwPC92b2x1bWU+PG51bWJlcj4yPC9u
dW1iZXI+PGVkaXRpb24+MjAxMC8xMS8xNjwvZWRpdGlvbj48a2V5d29yZHM+PGtleXdvcmQ+QWR1
bHQ8L2tleXdvcmQ+PGtleXdvcmQ+QWdlZDwva2V5d29yZD48a2V5d29yZD5DYXJkaW92YXNjdWxh
ciBEaXNlYXNlcy9tb3J0YWxpdHk8L2tleXdvcmQ+PGtleXdvcmQ+KkNhdXNlIG9mIERlYXRoPC9r
ZXl3b3JkPjxrZXl3b3JkPkNob2xlY3lzdGVjdG9teS9zdGF0aXN0aWNzICZhbXA7IG51bWVyaWNh
bCBkYXRhPC9rZXl3b3JkPjxrZXl3b3JkPkRlYXRoIENlcnRpZmljYXRlczwva2V5d29yZD48a2V5
d29yZD5GZW1hbGU8L2tleXdvcmQ+PGtleXdvcmQ+R2FsbHN0b25lcy9kaWFnbm9zdGljIGltYWdp
bmcvKm1vcnRhbGl0eS9zdXJnZXJ5PC9rZXl3b3JkPjxrZXl3b3JkPkh1bWFuczwva2V5d29yZD48
a2V5d29yZD5NYWxlPC9rZXl3b3JkPjxrZXl3b3JkPk1pZGRsZSBBZ2VkPC9rZXl3b3JkPjxrZXl3
b3JkPk11bHRpdmFyaWF0ZSBBbmFseXNpczwva2V5d29yZD48a2V5d29yZD5OZW9wbGFzbXMvbW9y
dGFsaXR5PC9rZXl3b3JkPjxrZXl3b3JkPlByZXZhbGVuY2U8L2tleXdvcmQ+PGtleXdvcmQ+UHJv
cG9ydGlvbmFsIEhhemFyZHMgTW9kZWxzPC9rZXl3b3JkPjxrZXl3b3JkPlByb3NwZWN0aXZlIFN0
dWRpZXM8L2tleXdvcmQ+PGtleXdvcmQ+VWx0cmFzb25vZ3JhcGh5PC9rZXl3b3JkPjxrZXl3b3Jk
PlVuaXRlZCBTdGF0ZXMvZXBpZGVtaW9sb2d5PC9rZXl3b3JkPjxrZXl3b3JkPllvdW5nIEFkdWx0
PC9rZXl3b3JkPjwva2V5d29yZHM+PGRhdGVzPjx5ZWFyPjIwMTE8L3llYXI+PHB1Yi1kYXRlcz48
ZGF0ZT5GZWI8L2RhdGU+PC9wdWItZGF0ZXM+PC9kYXRlcz48aXNibj4xNTI4LTAwMTIgKEVsZWN0
cm9uaWMpJiN4RDswMDE2LTUwODUgKExpbmtpbmcpPC9pc2JuPjxhY2Nlc3Npb24tbnVtPjIxMDc1
MTA5PC9hY2Nlc3Npb24tbnVtPjx1cmxzPjxyZWxhdGVkLXVybHM+PHVybD5odHRwczovL3d3dy5u
Y2JpLm5sbS5uaWguZ292L3B1Ym1lZC8yMTA3NTEwOTwvdXJsPjwvcmVsYXRlZC11cmxzPjwvdXJs
cz48Y3VzdG9tMj5QTUMzMDYwNjY1PC9jdXN0b20yPjxlbGVjdHJvbmljLXJlc291cmNlLW51bT4x
MC4xMDUzL2ouZ2FzdHJvLjIwMTAuMTAuMDYwPC9lbGVjdHJvbmljLXJlc291cmNlLW51bT48L3Jl
Y29yZD48L0NpdGU+PC9FbmROb3RlPgB=
</w:fldData>
        </w:fldChar>
      </w:r>
      <w:r w:rsidRPr="0026654D">
        <w:rPr>
          <w:rFonts w:ascii="Book Antiqua" w:eastAsiaTheme="minorHAnsi" w:hAnsi="Book Antiqua" w:cstheme="minorBidi"/>
          <w:color w:val="000000" w:themeColor="text1"/>
          <w:lang w:eastAsia="zh-CN"/>
        </w:rPr>
        <w:instrText xml:space="preserve"> ADDIN EN.CITE </w:instrText>
      </w:r>
      <w:r w:rsidRPr="0026654D">
        <w:rPr>
          <w:rFonts w:ascii="Book Antiqua" w:eastAsiaTheme="minorHAnsi" w:hAnsi="Book Antiqua" w:cstheme="minorBidi"/>
          <w:color w:val="000000" w:themeColor="text1"/>
          <w:lang w:eastAsia="zh-CN"/>
        </w:rPr>
        <w:fldChar w:fldCharType="begin">
          <w:fldData xml:space="preserve">PEVuZE5vdGU+PENpdGU+PEF1dGhvcj5HcmltYWxkaTwvQXV0aG9yPjxZZWFyPjE5OTM8L1llYXI+
PFJlY051bT4yMDk8L1JlY051bT48RGlzcGxheVRleHQ+PHN0eWxlIGZhY2U9InN1cGVyc2NyaXB0
Ij5bMTksIDIwXTwvc3R5bGU+PC9EaXNwbGF5VGV4dD48cmVjb3JkPjxyZWMtbnVtYmVyPjIwOTwv
cmVjLW51bWJlcj48Zm9yZWlnbi1rZXlzPjxrZXkgYXBwPSJFTiIgZGItaWQ9Ijl0cjlyNWE5Z3pw
c3pyZXdhNTI1emRkYXZwMGFwdHRzMHR3MCIgdGltZXN0YW1wPSIxNjMzNzcyNzY5Ij4yMDk8L2tl
eT48L2ZvcmVpZ24ta2V5cz48cmVmLXR5cGUgbmFtZT0iSm91cm5hbCBBcnRpY2xlIj4xNzwvcmVm
LXR5cGU+PGNvbnRyaWJ1dG9ycz48YXV0aG9ycz48YXV0aG9yPkdyaW1hbGRpLCBDLiBILjwvYXV0
aG9yPjxhdXRob3I+TmVsc29uLCBSLiBHLjwvYXV0aG9yPjxhdXRob3I+UGV0dGl0dCwgRC4gSi48
L2F1dGhvcj48YXV0aG9yPlNhbXBsaW5lciwgUi4gRS48L2F1dGhvcj48YXV0aG9yPkJlbm5ldHQs
IFAuIEguPC9hdXRob3I+PGF1dGhvcj5Lbm93bGVyLCBXLiBDLjwvYXV0aG9yPjwvYXV0aG9ycz48
L2NvbnRyaWJ1dG9ycz48YXV0aC1hZGRyZXNzPlBob2VuaXggRXBpZGVtaW9sb2d5IGFuZCBDbGlu
aWNhbCBSZXNlYXJjaCBCcmFuY2gsIE5hdGlvbmFsIEluc3RpdHV0ZSBvZiBEaWFiZXRlcyBhbmQg
RGlnZXN0aXZlIGFuZCBLaWRuZXkgRGlzZWFzZXMsIE5hdGlvbmFsIEluc3RpdHV0ZSBvZiBIZWFs
dGgsIEFyaXpvbmEuPC9hdXRoLWFkZHJlc3M+PHRpdGxlcz48dGl0bGU+SW5jcmVhc2VkIG1vcnRh
bGl0eSB3aXRoIGdhbGxzdG9uZSBkaXNlYXNlOiByZXN1bHRzIG9mIGEgMjAteWVhciBwb3B1bGF0
aW9uLWJhc2VkIHN1cnZleSBpbiBQaW1hIEluZGlhbnM8L3RpdGxlPjxzZWNvbmRhcnktdGl0bGU+
QW5uIEludGVybiBNZWQ8L3NlY29uZGFyeS10aXRsZT48L3RpdGxlcz48cGVyaW9kaWNhbD48ZnVs
bC10aXRsZT5Bbm4gSW50ZXJuIE1lZDwvZnVsbC10aXRsZT48L3BlcmlvZGljYWw+PHBhZ2VzPjE4
NS05MDwvcGFnZXM+PHZvbHVtZT4xMTg8L3ZvbHVtZT48bnVtYmVyPjM8L251bWJlcj48ZWRpdGlv
bj4xOTkzLzAyLzAxPC9lZGl0aW9uPjxrZXl3b3Jkcz48a2V5d29yZD5BZG9sZXNjZW50PC9rZXl3
b3JkPjxrZXl3b3JkPkFkdWx0PC9rZXl3b3JkPjxrZXl3b3JkPkFnZSBGYWN0b3JzPC9rZXl3b3Jk
PjxrZXl3b3JkPkFnZWQ8L2tleXdvcmQ+PGtleXdvcmQ+Q2F1c2Ugb2YgRGVhdGg8L2tleXdvcmQ+
PGtleXdvcmQ+Q2hvbGVsaXRoaWFzaXMvKmNvbXBsaWNhdGlvbnMvZXRobm9sb2d5Lyptb3J0YWxp
dHk8L2tleXdvcmQ+PGtleXdvcmQ+RGlnZXN0aXZlIFN5c3RlbSBOZW9wbGFzbXMvY29tcGxpY2F0
aW9ucy9ldGhub2xvZ3kvbW9ydGFsaXR5PC9rZXl3b3JkPjxrZXl3b3JkPkZlbWFsZTwva2V5d29y
ZD48a2V5d29yZD5IdW1hbnM8L2tleXdvcmQ+PGtleXdvcmQ+SW5kaWFucywgTm9ydGggQW1lcmlj
YW4vKnN0YXRpc3RpY3MgJmFtcDsgbnVtZXJpY2FsIGRhdGE8L2tleXdvcmQ+PGtleXdvcmQ+TWFs
ZTwva2V5d29yZD48a2V5d29yZD5NaWRkbGUgQWdlZDwva2V5d29yZD48a2V5d29yZD5Qcm9zcGVj
dGl2ZSBTdHVkaWVzPC9rZXl3b3JkPjxrZXl3b3JkPlNleCBGYWN0b3JzPC9rZXl3b3JkPjwva2V5
d29yZHM+PGRhdGVzPjx5ZWFyPjE5OTM8L3llYXI+PHB1Yi1kYXRlcz48ZGF0ZT5GZWIgMTwvZGF0
ZT48L3B1Yi1kYXRlcz48L2RhdGVzPjxpc2JuPjAwMDMtNDgxOSAoUHJpbnQpJiN4RDswMDAzLTQ4
MTkgKExpbmtpbmcpPC9pc2JuPjxhY2Nlc3Npb24tbnVtPjg0MTc2MzU8L2FjY2Vzc2lvbi1udW0+
PHVybHM+PHJlbGF0ZWQtdXJscz48dXJsPmh0dHBzOi8vd3d3Lm5jYmkubmxtLm5paC5nb3YvcHVi
bWVkLzg0MTc2MzU8L3VybD48L3JlbGF0ZWQtdXJscz48L3VybHM+PGVsZWN0cm9uaWMtcmVzb3Vy
Y2UtbnVtPjEwLjczMjYvMDAwMy00ODE5LTExOC0zLTE5OTMwMjAxMC0wMDAwNTwvZWxlY3Ryb25p
Yy1yZXNvdXJjZS1udW0+PC9yZWNvcmQ+PC9DaXRlPjxDaXRlPjxBdXRob3I+UnVobDwvQXV0aG9y
PjxZZWFyPjIwMTE8L1llYXI+PFJlY051bT4yMDg8L1JlY051bT48cmVjb3JkPjxyZWMtbnVtYmVy
PjIwODwvcmVjLW51bWJlcj48Zm9yZWlnbi1rZXlzPjxrZXkgYXBwPSJFTiIgZGItaWQ9Ijl0cjly
NWE5Z3pwc3pyZXdhNTI1emRkYXZwMGFwdHRzMHR3MCIgdGltZXN0YW1wPSIxNjMzNzcyNzY0Ij4y
MDg8L2tleT48L2ZvcmVpZ24ta2V5cz48cmVmLXR5cGUgbmFtZT0iSm91cm5hbCBBcnRpY2xlIj4x
NzwvcmVmLXR5cGU+PGNvbnRyaWJ1dG9ycz48YXV0aG9ycz48YXV0aG9yPlJ1aGwsIEMuIEUuPC9h
dXRob3I+PGF1dGhvcj5FdmVyaGFydCwgSi4gRS48L2F1dGhvcj48L2F1dGhvcnM+PC9jb250cmli
dXRvcnM+PGF1dGgtYWRkcmVzcz5Tb2NpYWwgYW5kIFNjaWVudGlmaWMgU3lzdGVtcywgSW5jLCBT
aWx2ZXIgU3ByaW5nLCBNYXJ5bGFuZCAyMDkxMCwgVVNBLiBjcnVobEBzLTMuY29tPC9hdXRoLWFk
ZHJlc3M+PHRpdGxlcz48dGl0bGU+R2FsbHN0b25lIGRpc2Vhc2UgaXMgYXNzb2NpYXRlZCB3aXRo
IGluY3JlYXNlZCBtb3J0YWxpdHkgaW4gdGhlIFVuaXRlZCBTdGF0ZXM8L3RpdGxlPjxzZWNvbmRh
cnktdGl0bGU+R2FzdHJvZW50ZXJvbG9neTwvc2Vjb25kYXJ5LXRpdGxlPjwvdGl0bGVzPjxwZXJp
b2RpY2FsPjxmdWxsLXRpdGxlPkdhc3Ryb2VudGVyb2xvZ3k8L2Z1bGwtdGl0bGU+PC9wZXJpb2Rp
Y2FsPjxwYWdlcz41MDgtMTY8L3BhZ2VzPjx2b2x1bWU+MTQwPC92b2x1bWU+PG51bWJlcj4yPC9u
dW1iZXI+PGVkaXRpb24+MjAxMC8xMS8xNjwvZWRpdGlvbj48a2V5d29yZHM+PGtleXdvcmQ+QWR1
bHQ8L2tleXdvcmQ+PGtleXdvcmQ+QWdlZDwva2V5d29yZD48a2V5d29yZD5DYXJkaW92YXNjdWxh
ciBEaXNlYXNlcy9tb3J0YWxpdHk8L2tleXdvcmQ+PGtleXdvcmQ+KkNhdXNlIG9mIERlYXRoPC9r
ZXl3b3JkPjxrZXl3b3JkPkNob2xlY3lzdGVjdG9teS9zdGF0aXN0aWNzICZhbXA7IG51bWVyaWNh
bCBkYXRhPC9rZXl3b3JkPjxrZXl3b3JkPkRlYXRoIENlcnRpZmljYXRlczwva2V5d29yZD48a2V5
d29yZD5GZW1hbGU8L2tleXdvcmQ+PGtleXdvcmQ+R2FsbHN0b25lcy9kaWFnbm9zdGljIGltYWdp
bmcvKm1vcnRhbGl0eS9zdXJnZXJ5PC9rZXl3b3JkPjxrZXl3b3JkPkh1bWFuczwva2V5d29yZD48
a2V5d29yZD5NYWxlPC9rZXl3b3JkPjxrZXl3b3JkPk1pZGRsZSBBZ2VkPC9rZXl3b3JkPjxrZXl3
b3JkPk11bHRpdmFyaWF0ZSBBbmFseXNpczwva2V5d29yZD48a2V5d29yZD5OZW9wbGFzbXMvbW9y
dGFsaXR5PC9rZXl3b3JkPjxrZXl3b3JkPlByZXZhbGVuY2U8L2tleXdvcmQ+PGtleXdvcmQ+UHJv
cG9ydGlvbmFsIEhhemFyZHMgTW9kZWxzPC9rZXl3b3JkPjxrZXl3b3JkPlByb3NwZWN0aXZlIFN0
dWRpZXM8L2tleXdvcmQ+PGtleXdvcmQ+VWx0cmFzb25vZ3JhcGh5PC9rZXl3b3JkPjxrZXl3b3Jk
PlVuaXRlZCBTdGF0ZXMvZXBpZGVtaW9sb2d5PC9rZXl3b3JkPjxrZXl3b3JkPllvdW5nIEFkdWx0
PC9rZXl3b3JkPjwva2V5d29yZHM+PGRhdGVzPjx5ZWFyPjIwMTE8L3llYXI+PHB1Yi1kYXRlcz48
ZGF0ZT5GZWI8L2RhdGU+PC9wdWItZGF0ZXM+PC9kYXRlcz48aXNibj4xNTI4LTAwMTIgKEVsZWN0
cm9uaWMpJiN4RDswMDE2LTUwODUgKExpbmtpbmcpPC9pc2JuPjxhY2Nlc3Npb24tbnVtPjIxMDc1
MTA5PC9hY2Nlc3Npb24tbnVtPjx1cmxzPjxyZWxhdGVkLXVybHM+PHVybD5odHRwczovL3d3dy5u
Y2JpLm5sbS5uaWguZ292L3B1Ym1lZC8yMTA3NTEwOTwvdXJsPjwvcmVsYXRlZC11cmxzPjwvdXJs
cz48Y3VzdG9tMj5QTUMzMDYwNjY1PC9jdXN0b20yPjxlbGVjdHJvbmljLXJlc291cmNlLW51bT4x
MC4xMDUzL2ouZ2FzdHJvLjIwMTAuMTAuMDYwPC9lbGVjdHJvbmljLXJlc291cmNlLW51bT48L3Jl
Y29yZD48L0NpdGU+PC9FbmROb3RlPgB=
</w:fldData>
        </w:fldChar>
      </w:r>
      <w:r w:rsidRPr="0026654D">
        <w:rPr>
          <w:rFonts w:ascii="Book Antiqua" w:eastAsiaTheme="minorHAnsi" w:hAnsi="Book Antiqua" w:cstheme="minorBidi"/>
          <w:color w:val="000000" w:themeColor="text1"/>
          <w:lang w:eastAsia="zh-CN"/>
        </w:rPr>
        <w:instrText xml:space="preserve"> ADDIN EN.CITE.DATA </w:instrText>
      </w:r>
      <w:r w:rsidRPr="0026654D">
        <w:rPr>
          <w:rFonts w:ascii="Book Antiqua" w:eastAsiaTheme="minorHAnsi" w:hAnsi="Book Antiqua" w:cstheme="minorBidi"/>
          <w:color w:val="000000" w:themeColor="text1"/>
          <w:lang w:eastAsia="zh-CN"/>
        </w:rPr>
      </w:r>
      <w:r w:rsidRPr="0026654D">
        <w:rPr>
          <w:rFonts w:ascii="Book Antiqua" w:eastAsiaTheme="minorHAnsi" w:hAnsi="Book Antiqua" w:cstheme="minorBidi"/>
          <w:color w:val="000000" w:themeColor="text1"/>
          <w:lang w:eastAsia="zh-CN"/>
        </w:rPr>
        <w:fldChar w:fldCharType="end"/>
      </w:r>
      <w:r w:rsidRPr="0026654D">
        <w:rPr>
          <w:rFonts w:ascii="Book Antiqua" w:eastAsiaTheme="minorHAnsi" w:hAnsi="Book Antiqua" w:cstheme="minorBidi"/>
          <w:color w:val="000000" w:themeColor="text1"/>
          <w:lang w:eastAsia="zh-CN"/>
        </w:rPr>
      </w:r>
      <w:r w:rsidRPr="0026654D">
        <w:rPr>
          <w:rFonts w:ascii="Book Antiqua" w:eastAsiaTheme="minorHAnsi" w:hAnsi="Book Antiqua" w:cstheme="minorBidi"/>
          <w:color w:val="000000" w:themeColor="text1"/>
          <w:lang w:eastAsia="zh-CN"/>
        </w:rPr>
        <w:fldChar w:fldCharType="separate"/>
      </w:r>
      <w:r w:rsidRPr="0026654D">
        <w:rPr>
          <w:rFonts w:ascii="Book Antiqua" w:eastAsiaTheme="minorHAnsi" w:hAnsi="Book Antiqua" w:cstheme="minorBidi"/>
          <w:noProof/>
          <w:color w:val="000000" w:themeColor="text1"/>
          <w:vertAlign w:val="superscript"/>
          <w:lang w:eastAsia="zh-CN"/>
        </w:rPr>
        <w:t>[19,20]</w:t>
      </w:r>
      <w:r w:rsidRPr="0026654D">
        <w:rPr>
          <w:rFonts w:ascii="Book Antiqua" w:eastAsiaTheme="minorHAnsi" w:hAnsi="Book Antiqua" w:cstheme="minorBidi"/>
          <w:color w:val="000000" w:themeColor="text1"/>
          <w:lang w:eastAsia="zh-CN"/>
        </w:rPr>
        <w:fldChar w:fldCharType="end"/>
      </w:r>
      <w:r w:rsidRPr="0026654D">
        <w:rPr>
          <w:rFonts w:ascii="Book Antiqua" w:eastAsiaTheme="minorHAnsi" w:hAnsi="Book Antiqua" w:cstheme="minorBidi"/>
          <w:color w:val="000000" w:themeColor="text1"/>
          <w:lang w:eastAsia="zh-CN"/>
        </w:rPr>
        <w:t>. In addition, gallstone diseases are associated with comorbidities such as cardiovascular diseases like hypertension, hyperlipidemia and malignancies</w:t>
      </w:r>
      <w:r w:rsidRPr="0026654D">
        <w:rPr>
          <w:rFonts w:ascii="Book Antiqua" w:eastAsiaTheme="minorHAnsi" w:hAnsi="Book Antiqua" w:cstheme="minorBidi"/>
          <w:color w:val="000000" w:themeColor="text1"/>
          <w:lang w:eastAsia="zh-CN"/>
        </w:rPr>
        <w:fldChar w:fldCharType="begin">
          <w:fldData xml:space="preserve">PEVuZE5vdGU+PENpdGU+PEF1dGhvcj5aaGVuZzwvQXV0aG9yPjxZZWFyPjIwMTg8L1llYXI+PFJl
Y051bT4yMDY8L1JlY051bT48RGlzcGxheVRleHQ+PHN0eWxlIGZhY2U9InN1cGVyc2NyaXB0Ij5b
MjEsIDIyXTwvc3R5bGU+PC9EaXNwbGF5VGV4dD48cmVjb3JkPjxyZWMtbnVtYmVyPjIwNjwvcmVj
LW51bWJlcj48Zm9yZWlnbi1rZXlzPjxrZXkgYXBwPSJFTiIgZGItaWQ9Ijl0cjlyNWE5Z3pwc3py
ZXdhNTI1emRkYXZwMGFwdHRzMHR3MCIgdGltZXN0YW1wPSIxNjMzNzcyMjY0Ij4yMDY8L2tleT48
L2ZvcmVpZ24ta2V5cz48cmVmLXR5cGUgbmFtZT0iSm91cm5hbCBBcnRpY2xlIj4xNzwvcmVmLXR5
cGU+PGNvbnRyaWJ1dG9ycz48YXV0aG9ycz48YXV0aG9yPlpoZW5nLCBZLjwvYXV0aG9yPjxhdXRo
b3I+WHUsIE0uPC9hdXRob3I+PGF1dGhvcj5IZWlhbnphLCBZLjwvYXV0aG9yPjxhdXRob3I+TWEs
IFcuPC9hdXRob3I+PGF1dGhvcj5XYW5nLCBULjwvYXV0aG9yPjxhdXRob3I+U3VuLCBELjwvYXV0
aG9yPjxhdXRob3I+QWxiZXJ0LCBDLiBNLjwvYXV0aG9yPjxhdXRob3I+SHUsIEYuIEIuPC9hdXRo
b3I+PGF1dGhvcj5SZXhyb2RlLCBLLiBNLjwvYXV0aG9yPjxhdXRob3I+TWFuc29uLCBKLiBFLjwv
YXV0aG9yPjxhdXRob3I+UWksIEwuPC9hdXRob3I+PC9hdXRob3JzPjwvY29udHJpYnV0b3JzPjxh
dXRoLWFkZHJlc3M+U3RhdGUgS2V5IExhYm9yYXRvcnkgb2YgR2VuZXRpYyBFbmdpbmVlcmluZywg
SHVtYW4gUGhlbm9tZSBJbnN0aXR1dGUgYW5kIFNjaG9vbCBvZiBMaWZlIFNjaWVuY2VzLCBGdWRh
biBVbml2ZXJzaXR5LCBTaGFuZ2hhaSwgQ2hpbmEuJiN4RDtEZXBhcnRtZW50IG9mIE51dHJpdGlv
biwgSGFydmFyZCBULkguIENoYW4gU2Nob29sIG9mIFB1YmxpYyBIZWFsdGgsIEJvc3RvbiwgTWFz
c2FjaHVzZXR0cywgVVNBLiYjeEQ7U2hhbmdoYWkgQ2xpbmljYWwgQ2VudGVyIGZvciBFbmRvY3Jp
bmUgYW5kIE1ldGFib2xpYyBEaXNlYXNlcywgU2hhbmdoYWkgSW5zdGl0dXRlIG9mIEVuZG9jcmlu
ZSBhbmQgTWV0YWJvbGljIERpc2Vhc2VzLCBEZXBhcnRtZW50IG9mIEVuZG9jcmlub2xvZ3kgYW5k
IE1ldGFib2xpc20sIFJ1aWppbiBIb3NwaXRhbCwgU2hhbmdoYWkgSmlhbyBUb25nIFVuaXZlcnNp
dHkgU2Nob29sIG9mIE1lZGljaW5lLCBTaGFuZ2hhaSwgQ2hpbmEuJiN4RDtEZXBhcnRtZW50IG9m
IEVwaWRlbWlvbG9neSwgU2Nob29sIG9mIFB1YmxpYyBIZWFsdGggYW5kIFRyb3BpY2FsIE1lZGlj
aW5lLCBUdWxhbmUgVW5pdmVyc2l0eSwgTmV3IE9ybGVhbnMsIExvdWlzaWFuYSwgVVNBLiYjeEQ7
RGVwYXJ0bWVudCBvZiBFcGlkZW1pb2xvZ3ksIEhhcnZhcmQgVC5ILiBDaGFuIFNjaG9vbCBvZiBQ
dWJsaWMgSGVhbHRoLCBCb3N0b24sIE1hc3NhY2h1c2V0dHMsIFVTQS4mI3hEO0RpdmlzaW9uIG9m
IFByZXZlbnRpdmUgTWVkaWNpbmUsIERlcGFydG1lbnQgb2YgTWVkaWNpbmUsIEJyaWdoYW0gYW5k
IFdvbWVuJmFwb3M7cyBIb3NwaXRhbCBhbmQgSGFydmFyZCBNZWRpY2FsIFNjaG9vbCwgQm9zdG9u
LCBNYXNzYWNodXNldHRzLCBVU0EuJiN4RDtDaGFubmluZyBEaXZpc2lvbiBvZiBOZXR3b3JrIE1l
ZGljaW5lLCBEZXBhcnRtZW50IG9mIE1lZGljaW5lLCBCcmlnaGFtIGFuZCBXb21lbiZhcG9zO3Mg
SG9zcGl0YWwgYW5kIEhhcnZhcmQgTWVkaWNhbCBTY2hvb2wsIEJvc3RvbiwgTWFzc2FjaHVzZXR0
cywgVVNBLjwvYXV0aC1hZGRyZXNzPjx0aXRsZXM+PHRpdGxlPkdhbGxzdG9uZSBkaXNlYXNlIGFu
ZCBpbmNyZWFzZWQgcmlzayBvZiBtb3J0YWxpdHk6IFR3byBsYXJnZSBwcm9zcGVjdGl2ZSBzdHVk
aWVzIGluIFVTIG1lbiBhbmQgd29tZW48L3RpdGxlPjxzZWNvbmRhcnktdGl0bGU+SiBHYXN0cm9l
bnRlcm9sIEhlcGF0b2w8L3NlY29uZGFyeS10aXRsZT48L3RpdGxlcz48cGVyaW9kaWNhbD48ZnVs
bC10aXRsZT5KIEdhc3Ryb2VudGVyb2wgSGVwYXRvbDwvZnVsbC10aXRsZT48L3BlcmlvZGljYWw+
PHBhZ2VzPjE5MjUtMTkzMTwvcGFnZXM+PHZvbHVtZT4zMzwvdm9sdW1lPjxudW1iZXI+MTE8L251
bWJlcj48ZWRpdGlvbj4yMDE4LzA0LzIwPC9lZGl0aW9uPjxrZXl3b3Jkcz48a2V5d29yZD5DYXJk
aW92YXNjdWxhciBEaXNlYXNlcy9lcGlkZW1pb2xvZ3kvZXRpb2xvZ3kvbW9ydGFsaXR5PC9rZXl3
b3JkPjxrZXl3b3JkPkNhdXNlIG9mIERlYXRoPC9rZXl3b3JkPjxrZXl3b3JkPkNocm9uaWMgRGlz
ZWFzZTwva2V5d29yZD48a2V5d29yZD5EeXNsaXBpZGVtaWFzL2VwaWRlbWlvbG9neS9ldGlvbG9n
eTwva2V5d29yZD48a2V5d29yZD5GZW1hbGU8L2tleXdvcmQ+PGtleXdvcmQ+Rm9sbG93LVVwIFN0
dWRpZXM8L2tleXdvcmQ+PGtleXdvcmQ+R2FsbHN0b25lcy9jb21wbGljYXRpb25zLyptb3J0YWxp
dHk8L2tleXdvcmQ+PGtleXdvcmQ+SHVtYW5zPC9rZXl3b3JkPjxrZXl3b3JkPkluY2lkZW5jZTwv
a2V5d29yZD48a2V5d29yZD5NYWxlPC9rZXl3b3JkPjxrZXl3b3JkPk5lb3BsYXNtcy9tb3J0YWxp
dHk8L2tleXdvcmQ+PGtleXdvcmQ+T2Jlc2l0eS9lcGlkZW1pb2xvZ3kvZXRpb2xvZ3k8L2tleXdv
cmQ+PGtleXdvcmQ+UHJldmFsZW5jZTwva2V5d29yZD48a2V5d29yZD5Qcm9wb3J0aW9uYWwgSGF6
YXJkcyBNb2RlbHM8L2tleXdvcmQ+PGtleXdvcmQ+UHJvc3BlY3RpdmUgU3R1ZGllczwva2V5d29y
ZD48a2V5d29yZD5SaXNrPC9rZXl3b3JkPjxrZXl3b3JkPlJpc2sgRmFjdG9yczwva2V5d29yZD48
a2V5d29yZD5UaW1lIEZhY3RvcnM8L2tleXdvcmQ+PGtleXdvcmQ+VW5pdGVkIFN0YXRlcy9lcGlk
ZW1pb2xvZ3k8L2tleXdvcmQ+PGtleXdvcmQ+Y29ob3J0IHN0dWRpZXM8L2tleXdvcmQ+PGtleXdv
cmQ+Z2FsbHN0b25lIGRpc2Vhc2U8L2tleXdvcmQ+PGtleXdvcmQ+bW9ydGFsaXR5PC9rZXl3b3Jk
Pjwva2V5d29yZHM+PGRhdGVzPjx5ZWFyPjIwMTg8L3llYXI+PHB1Yi1kYXRlcz48ZGF0ZT5Ob3Y8
L2RhdGU+PC9wdWItZGF0ZXM+PC9kYXRlcz48aXNibj4xNDQwLTE3NDYgKEVsZWN0cm9uaWMpJiN4
RDswODE1LTkzMTkgKExpbmtpbmcpPC9pc2JuPjxhY2Nlc3Npb24tbnVtPjI5NjcxODkzPC9hY2Nl
c3Npb24tbnVtPjx1cmxzPjxyZWxhdGVkLXVybHM+PHVybD5odHRwczovL3d3dy5uY2JpLm5sbS5u
aWguZ292L3B1Ym1lZC8yOTY3MTg5MzwvdXJsPjwvcmVsYXRlZC11cmxzPjwvdXJscz48ZWxlY3Ry
b25pYy1yZXNvdXJjZS1udW0+MTAuMTExMS9qZ2guMTQyNjQ8L2VsZWN0cm9uaWMtcmVzb3VyY2Ut
bnVtPjwvcmVjb3JkPjwvQ2l0ZT48Q2l0ZT48QXV0aG9yPlNoYWJhbnphZGVoPC9BdXRob3I+PFll
YXI+MjAxNzwvWWVhcj48UmVjTnVtPjIwNzwvUmVjTnVtPjxyZWNvcmQ+PHJlYy1udW1iZXI+MjA3
PC9yZWMtbnVtYmVyPjxmb3JlaWduLWtleXM+PGtleSBhcHA9IkVOIiBkYi1pZD0iOXRyOXI1YTln
enBzenJld2E1MjV6ZGRhdnAwYXB0dHMwdHcwIiB0aW1lc3RhbXA9IjE2MzM3NzI0OTAiPjIwNzwv
a2V5PjwvZm9yZWlnbi1rZXlzPjxyZWYtdHlwZSBuYW1lPSJKb3VybmFsIEFydGljbGUiPjE3PC9y
ZWYtdHlwZT48Y29udHJpYnV0b3JzPjxhdXRob3JzPjxhdXRob3I+U2hhYmFuemFkZWgsIEQuIE0u
PC9hdXRob3I+PGF1dGhvcj5Tb3JlbnNlbiwgTC4gVC48L2F1dGhvcj48YXV0aG9yPkpvcmdlbnNl
biwgVC48L2F1dGhvcj48L2F1dGhvcnM+PC9jb250cmlidXRvcnM+PGF1dGgtYWRkcmVzcz5EaWdl
c3RpdmUgRGlzZWFzZSBDZW50ZXIsIEJpc3BlYmplcmcgVW5pdmVyc2l0eSBIb3NwaXRhbCwgQmlz
cGViamVyZyBCYWtrZSAyMywgMjQwMCwgQ29wZW5oYWdlbiwgRGVubWFyay4gZGFuaWVsLm1vZW5z
dGVkLnNoYWJhbnphZGVoLjAxQHJlZ2lvbmguZGsuJiN4RDtSZXNlYXJjaCBDZW50cmUgZm9yIFBy
ZXZlbnRpb24gYW5kIEhlYWx0aCwgQ2VudHJlIGZvciBIZWFsdGgsIENhcGl0YWwgUmVnaW9uIG9m
IERlbm1hcmssIEdsb3N0cnVwLCBEZW5tYXJrLiBkYW5pZWwubW9lbnN0ZWQuc2hhYmFuemFkZWgu
MDFAcmVnaW9uaC5kay4mI3hEO0RpZ2VzdGl2ZSBEaXNlYXNlIENlbnRlciwgQmlzcGViamVyZyBV
bml2ZXJzaXR5IEhvc3BpdGFsLCBCaXNwZWJqZXJnIEJha2tlIDIzLCAyNDAwLCBDb3BlbmhhZ2Vu
LCBEZW5tYXJrLiYjeEQ7RGVwYXJ0bWVudCBvZiBDbGluaWNhbCBNZWRpY2luZSwgRmFjdWx0eSBv
ZiBIZWFsdGggYW5kIE1lZGljYWwgU2NpZW5jZXMsIFVuaXZlcnNpdHkgb2YgQ29wZW5oYWdlbiwg
Q29wZW5oYWdlbiwgRGVubWFyay4mI3hEO1Jlc2VhcmNoIENlbnRyZSBmb3IgUHJldmVudGlvbiBh
bmQgSGVhbHRoLCBDZW50cmUgZm9yIEhlYWx0aCwgQ2FwaXRhbCBSZWdpb24gb2YgRGVubWFyaywg
R2xvc3RydXAsIERlbm1hcmsuJiN4RDtEZXBhcnRtZW50IG9mIFB1YmxpYyBIZWFsdGgsIEZhY3Vs
dHkgb2YgSGVhbHRoIGFuZCBNZWRpY2FsIFNjaWVuY2VzLCBVbml2ZXJzaXR5IG9mIENvcGVuaGFn
ZW4sIENvcGVuaGFnZW4sIERlbm1hcmsuJiN4RDtUaGUgRmFjdWx0eSBvZiBNZWRpY2luZSwgQWFs
Ym9yZyBVbml2ZXJzaXR5LCBBYWxib3JnLCBEZW5tYXJrLjwvYXV0aC1hZGRyZXNzPjx0aXRsZXM+
PHRpdGxlPkdhbGxzdG9uZSBkaXNlYXNlIGFuZCBtb3J0YWxpdHk6IGEgY29ob3J0IHN0dWR5PC90
aXRsZT48c2Vjb25kYXJ5LXRpdGxlPkludCBKIFB1YmxpYyBIZWFsdGg8L3NlY29uZGFyeS10aXRs
ZT48L3RpdGxlcz48cGVyaW9kaWNhbD48ZnVsbC10aXRsZT5JbnQgSiBQdWJsaWMgSGVhbHRoPC9m
dWxsLXRpdGxlPjwvcGVyaW9kaWNhbD48cGFnZXM+MzUzLTM2MDwvcGFnZXM+PHZvbHVtZT42Mjwv
dm9sdW1lPjxudW1iZXI+MzwvbnVtYmVyPjxlZGl0aW9uPjIwMTYvMTEvMDc8L2VkaXRpb24+PGtl
eXdvcmRzPjxrZXl3b3JkPkFkdWx0PC9rZXl3b3JkPjxrZXl3b3JkPkFnZWQ8L2tleXdvcmQ+PGtl
eXdvcmQ+Q2FyZGlvdmFzY3VsYXIgRGlzZWFzZXMvbW9ydGFsaXR5PC9rZXl3b3JkPjxrZXl3b3Jk
PkNhdXNlIG9mIERlYXRoPC9rZXl3b3JkPjxrZXl3b3JkPkNvaG9ydCBTdHVkaWVzPC9rZXl3b3Jk
PjxrZXl3b3JkPkZlbWFsZTwva2V5d29yZD48a2V5d29yZD5HYWxsc3RvbmVzL2RpYWdub3Npcy8q
bW9ydGFsaXR5PC9rZXl3b3JkPjxrZXl3b3JkPkh1bWFuczwva2V5d29yZD48a2V5d29yZD5NYWxl
PC9rZXl3b3JkPjxrZXl3b3JkPk1pZGRsZSBBZ2VkPC9rZXl3b3JkPjxrZXl3b3JkPlJpc2sgRmFj
dG9yczwva2V5d29yZD48a2V5d29yZD5DaG9sZWxpdGhpYXNpczwva2V5d29yZD48a2V5d29yZD5F
cGlkZW1pb2xvZ2ljIHN0dWRpZXM8L2tleXdvcmQ+PGtleXdvcmQ+RXBpZGVtaW9sb2d5IHN0dWRp
ZXM8L2tleXdvcmQ+PGtleXdvcmQ+R2FsbGJsYWRkZXIgZGlzZWFzZXM8L2tleXdvcmQ+PGtleXdv
cmQ+R2FsbHN0b25lczwva2V5d29yZD48a2V5d29yZD5VbHRyYXNvbm9ncmFwaHk8L2tleXdvcmQ+
PC9rZXl3b3Jkcz48ZGF0ZXM+PHllYXI+MjAxNzwveWVhcj48cHViLWRhdGVzPjxkYXRlPkFwcjwv
ZGF0ZT48L3B1Yi1kYXRlcz48L2RhdGVzPjxpc2JuPjE2NjEtODU2NCAoRWxlY3Ryb25pYykmI3hE
OzE2NjEtODU1NiAoTGlua2luZyk8L2lzYm4+PGFjY2Vzc2lvbi1udW0+Mjc4MTU1NjQ8L2FjY2Vz
c2lvbi1udW0+PHVybHM+PHJlbGF0ZWQtdXJscz48dXJsPmh0dHBzOi8vd3d3Lm5jYmkubmxtLm5p
aC5nb3YvcHVibWVkLzI3ODE1NTY0PC91cmw+PC9yZWxhdGVkLXVybHM+PC91cmxzPjxlbGVjdHJv
bmljLXJlc291cmNlLW51bT4xMC4xMDA3L3MwMDAzOC0wMTYtMDkxNi03PC9lbGVjdHJvbmljLXJl
c291cmNlLW51bT48L3JlY29yZD48L0NpdGU+PC9FbmROb3RlPn==
</w:fldData>
        </w:fldChar>
      </w:r>
      <w:r w:rsidRPr="0026654D">
        <w:rPr>
          <w:rFonts w:ascii="Book Antiqua" w:eastAsiaTheme="minorHAnsi" w:hAnsi="Book Antiqua" w:cstheme="minorBidi"/>
          <w:color w:val="000000" w:themeColor="text1"/>
          <w:lang w:eastAsia="zh-CN"/>
        </w:rPr>
        <w:instrText xml:space="preserve"> ADDIN EN.CITE </w:instrText>
      </w:r>
      <w:r w:rsidRPr="0026654D">
        <w:rPr>
          <w:rFonts w:ascii="Book Antiqua" w:eastAsiaTheme="minorHAnsi" w:hAnsi="Book Antiqua" w:cstheme="minorBidi"/>
          <w:color w:val="000000" w:themeColor="text1"/>
          <w:lang w:eastAsia="zh-CN"/>
        </w:rPr>
        <w:fldChar w:fldCharType="begin">
          <w:fldData xml:space="preserve">PEVuZE5vdGU+PENpdGU+PEF1dGhvcj5aaGVuZzwvQXV0aG9yPjxZZWFyPjIwMTg8L1llYXI+PFJl
Y051bT4yMDY8L1JlY051bT48RGlzcGxheVRleHQ+PHN0eWxlIGZhY2U9InN1cGVyc2NyaXB0Ij5b
MjEsIDIyXTwvc3R5bGU+PC9EaXNwbGF5VGV4dD48cmVjb3JkPjxyZWMtbnVtYmVyPjIwNjwvcmVj
LW51bWJlcj48Zm9yZWlnbi1rZXlzPjxrZXkgYXBwPSJFTiIgZGItaWQ9Ijl0cjlyNWE5Z3pwc3py
ZXdhNTI1emRkYXZwMGFwdHRzMHR3MCIgdGltZXN0YW1wPSIxNjMzNzcyMjY0Ij4yMDY8L2tleT48
L2ZvcmVpZ24ta2V5cz48cmVmLXR5cGUgbmFtZT0iSm91cm5hbCBBcnRpY2xlIj4xNzwvcmVmLXR5
cGU+PGNvbnRyaWJ1dG9ycz48YXV0aG9ycz48YXV0aG9yPlpoZW5nLCBZLjwvYXV0aG9yPjxhdXRo
b3I+WHUsIE0uPC9hdXRob3I+PGF1dGhvcj5IZWlhbnphLCBZLjwvYXV0aG9yPjxhdXRob3I+TWEs
IFcuPC9hdXRob3I+PGF1dGhvcj5XYW5nLCBULjwvYXV0aG9yPjxhdXRob3I+U3VuLCBELjwvYXV0
aG9yPjxhdXRob3I+QWxiZXJ0LCBDLiBNLjwvYXV0aG9yPjxhdXRob3I+SHUsIEYuIEIuPC9hdXRo
b3I+PGF1dGhvcj5SZXhyb2RlLCBLLiBNLjwvYXV0aG9yPjxhdXRob3I+TWFuc29uLCBKLiBFLjwv
YXV0aG9yPjxhdXRob3I+UWksIEwuPC9hdXRob3I+PC9hdXRob3JzPjwvY29udHJpYnV0b3JzPjxh
dXRoLWFkZHJlc3M+U3RhdGUgS2V5IExhYm9yYXRvcnkgb2YgR2VuZXRpYyBFbmdpbmVlcmluZywg
SHVtYW4gUGhlbm9tZSBJbnN0aXR1dGUgYW5kIFNjaG9vbCBvZiBMaWZlIFNjaWVuY2VzLCBGdWRh
biBVbml2ZXJzaXR5LCBTaGFuZ2hhaSwgQ2hpbmEuJiN4RDtEZXBhcnRtZW50IG9mIE51dHJpdGlv
biwgSGFydmFyZCBULkguIENoYW4gU2Nob29sIG9mIFB1YmxpYyBIZWFsdGgsIEJvc3RvbiwgTWFz
c2FjaHVzZXR0cywgVVNBLiYjeEQ7U2hhbmdoYWkgQ2xpbmljYWwgQ2VudGVyIGZvciBFbmRvY3Jp
bmUgYW5kIE1ldGFib2xpYyBEaXNlYXNlcywgU2hhbmdoYWkgSW5zdGl0dXRlIG9mIEVuZG9jcmlu
ZSBhbmQgTWV0YWJvbGljIERpc2Vhc2VzLCBEZXBhcnRtZW50IG9mIEVuZG9jcmlub2xvZ3kgYW5k
IE1ldGFib2xpc20sIFJ1aWppbiBIb3NwaXRhbCwgU2hhbmdoYWkgSmlhbyBUb25nIFVuaXZlcnNp
dHkgU2Nob29sIG9mIE1lZGljaW5lLCBTaGFuZ2hhaSwgQ2hpbmEuJiN4RDtEZXBhcnRtZW50IG9m
IEVwaWRlbWlvbG9neSwgU2Nob29sIG9mIFB1YmxpYyBIZWFsdGggYW5kIFRyb3BpY2FsIE1lZGlj
aW5lLCBUdWxhbmUgVW5pdmVyc2l0eSwgTmV3IE9ybGVhbnMsIExvdWlzaWFuYSwgVVNBLiYjeEQ7
RGVwYXJ0bWVudCBvZiBFcGlkZW1pb2xvZ3ksIEhhcnZhcmQgVC5ILiBDaGFuIFNjaG9vbCBvZiBQ
dWJsaWMgSGVhbHRoLCBCb3N0b24sIE1hc3NhY2h1c2V0dHMsIFVTQS4mI3hEO0RpdmlzaW9uIG9m
IFByZXZlbnRpdmUgTWVkaWNpbmUsIERlcGFydG1lbnQgb2YgTWVkaWNpbmUsIEJyaWdoYW0gYW5k
IFdvbWVuJmFwb3M7cyBIb3NwaXRhbCBhbmQgSGFydmFyZCBNZWRpY2FsIFNjaG9vbCwgQm9zdG9u
LCBNYXNzYWNodXNldHRzLCBVU0EuJiN4RDtDaGFubmluZyBEaXZpc2lvbiBvZiBOZXR3b3JrIE1l
ZGljaW5lLCBEZXBhcnRtZW50IG9mIE1lZGljaW5lLCBCcmlnaGFtIGFuZCBXb21lbiZhcG9zO3Mg
SG9zcGl0YWwgYW5kIEhhcnZhcmQgTWVkaWNhbCBTY2hvb2wsIEJvc3RvbiwgTWFzc2FjaHVzZXR0
cywgVVNBLjwvYXV0aC1hZGRyZXNzPjx0aXRsZXM+PHRpdGxlPkdhbGxzdG9uZSBkaXNlYXNlIGFu
ZCBpbmNyZWFzZWQgcmlzayBvZiBtb3J0YWxpdHk6IFR3byBsYXJnZSBwcm9zcGVjdGl2ZSBzdHVk
aWVzIGluIFVTIG1lbiBhbmQgd29tZW48L3RpdGxlPjxzZWNvbmRhcnktdGl0bGU+SiBHYXN0cm9l
bnRlcm9sIEhlcGF0b2w8L3NlY29uZGFyeS10aXRsZT48L3RpdGxlcz48cGVyaW9kaWNhbD48ZnVs
bC10aXRsZT5KIEdhc3Ryb2VudGVyb2wgSGVwYXRvbDwvZnVsbC10aXRsZT48L3BlcmlvZGljYWw+
PHBhZ2VzPjE5MjUtMTkzMTwvcGFnZXM+PHZvbHVtZT4zMzwvdm9sdW1lPjxudW1iZXI+MTE8L251
bWJlcj48ZWRpdGlvbj4yMDE4LzA0LzIwPC9lZGl0aW9uPjxrZXl3b3Jkcz48a2V5d29yZD5DYXJk
aW92YXNjdWxhciBEaXNlYXNlcy9lcGlkZW1pb2xvZ3kvZXRpb2xvZ3kvbW9ydGFsaXR5PC9rZXl3
b3JkPjxrZXl3b3JkPkNhdXNlIG9mIERlYXRoPC9rZXl3b3JkPjxrZXl3b3JkPkNocm9uaWMgRGlz
ZWFzZTwva2V5d29yZD48a2V5d29yZD5EeXNsaXBpZGVtaWFzL2VwaWRlbWlvbG9neS9ldGlvbG9n
eTwva2V5d29yZD48a2V5d29yZD5GZW1hbGU8L2tleXdvcmQ+PGtleXdvcmQ+Rm9sbG93LVVwIFN0
dWRpZXM8L2tleXdvcmQ+PGtleXdvcmQ+R2FsbHN0b25lcy9jb21wbGljYXRpb25zLyptb3J0YWxp
dHk8L2tleXdvcmQ+PGtleXdvcmQ+SHVtYW5zPC9rZXl3b3JkPjxrZXl3b3JkPkluY2lkZW5jZTwv
a2V5d29yZD48a2V5d29yZD5NYWxlPC9rZXl3b3JkPjxrZXl3b3JkPk5lb3BsYXNtcy9tb3J0YWxp
dHk8L2tleXdvcmQ+PGtleXdvcmQ+T2Jlc2l0eS9lcGlkZW1pb2xvZ3kvZXRpb2xvZ3k8L2tleXdv
cmQ+PGtleXdvcmQ+UHJldmFsZW5jZTwva2V5d29yZD48a2V5d29yZD5Qcm9wb3J0aW9uYWwgSGF6
YXJkcyBNb2RlbHM8L2tleXdvcmQ+PGtleXdvcmQ+UHJvc3BlY3RpdmUgU3R1ZGllczwva2V5d29y
ZD48a2V5d29yZD5SaXNrPC9rZXl3b3JkPjxrZXl3b3JkPlJpc2sgRmFjdG9yczwva2V5d29yZD48
a2V5d29yZD5UaW1lIEZhY3RvcnM8L2tleXdvcmQ+PGtleXdvcmQ+VW5pdGVkIFN0YXRlcy9lcGlk
ZW1pb2xvZ3k8L2tleXdvcmQ+PGtleXdvcmQ+Y29ob3J0IHN0dWRpZXM8L2tleXdvcmQ+PGtleXdv
cmQ+Z2FsbHN0b25lIGRpc2Vhc2U8L2tleXdvcmQ+PGtleXdvcmQ+bW9ydGFsaXR5PC9rZXl3b3Jk
Pjwva2V5d29yZHM+PGRhdGVzPjx5ZWFyPjIwMTg8L3llYXI+PHB1Yi1kYXRlcz48ZGF0ZT5Ob3Y8
L2RhdGU+PC9wdWItZGF0ZXM+PC9kYXRlcz48aXNibj4xNDQwLTE3NDYgKEVsZWN0cm9uaWMpJiN4
RDswODE1LTkzMTkgKExpbmtpbmcpPC9pc2JuPjxhY2Nlc3Npb24tbnVtPjI5NjcxODkzPC9hY2Nl
c3Npb24tbnVtPjx1cmxzPjxyZWxhdGVkLXVybHM+PHVybD5odHRwczovL3d3dy5uY2JpLm5sbS5u
aWguZ292L3B1Ym1lZC8yOTY3MTg5MzwvdXJsPjwvcmVsYXRlZC11cmxzPjwvdXJscz48ZWxlY3Ry
b25pYy1yZXNvdXJjZS1udW0+MTAuMTExMS9qZ2guMTQyNjQ8L2VsZWN0cm9uaWMtcmVzb3VyY2Ut
bnVtPjwvcmVjb3JkPjwvQ2l0ZT48Q2l0ZT48QXV0aG9yPlNoYWJhbnphZGVoPC9BdXRob3I+PFll
YXI+MjAxNzwvWWVhcj48UmVjTnVtPjIwNzwvUmVjTnVtPjxyZWNvcmQ+PHJlYy1udW1iZXI+MjA3
PC9yZWMtbnVtYmVyPjxmb3JlaWduLWtleXM+PGtleSBhcHA9IkVOIiBkYi1pZD0iOXRyOXI1YTln
enBzenJld2E1MjV6ZGRhdnAwYXB0dHMwdHcwIiB0aW1lc3RhbXA9IjE2MzM3NzI0OTAiPjIwNzwv
a2V5PjwvZm9yZWlnbi1rZXlzPjxyZWYtdHlwZSBuYW1lPSJKb3VybmFsIEFydGljbGUiPjE3PC9y
ZWYtdHlwZT48Y29udHJpYnV0b3JzPjxhdXRob3JzPjxhdXRob3I+U2hhYmFuemFkZWgsIEQuIE0u
PC9hdXRob3I+PGF1dGhvcj5Tb3JlbnNlbiwgTC4gVC48L2F1dGhvcj48YXV0aG9yPkpvcmdlbnNl
biwgVC48L2F1dGhvcj48L2F1dGhvcnM+PC9jb250cmlidXRvcnM+PGF1dGgtYWRkcmVzcz5EaWdl
c3RpdmUgRGlzZWFzZSBDZW50ZXIsIEJpc3BlYmplcmcgVW5pdmVyc2l0eSBIb3NwaXRhbCwgQmlz
cGViamVyZyBCYWtrZSAyMywgMjQwMCwgQ29wZW5oYWdlbiwgRGVubWFyay4gZGFuaWVsLm1vZW5z
dGVkLnNoYWJhbnphZGVoLjAxQHJlZ2lvbmguZGsuJiN4RDtSZXNlYXJjaCBDZW50cmUgZm9yIFBy
ZXZlbnRpb24gYW5kIEhlYWx0aCwgQ2VudHJlIGZvciBIZWFsdGgsIENhcGl0YWwgUmVnaW9uIG9m
IERlbm1hcmssIEdsb3N0cnVwLCBEZW5tYXJrLiBkYW5pZWwubW9lbnN0ZWQuc2hhYmFuemFkZWgu
MDFAcmVnaW9uaC5kay4mI3hEO0RpZ2VzdGl2ZSBEaXNlYXNlIENlbnRlciwgQmlzcGViamVyZyBV
bml2ZXJzaXR5IEhvc3BpdGFsLCBCaXNwZWJqZXJnIEJha2tlIDIzLCAyNDAwLCBDb3BlbmhhZ2Vu
LCBEZW5tYXJrLiYjeEQ7RGVwYXJ0bWVudCBvZiBDbGluaWNhbCBNZWRpY2luZSwgRmFjdWx0eSBv
ZiBIZWFsdGggYW5kIE1lZGljYWwgU2NpZW5jZXMsIFVuaXZlcnNpdHkgb2YgQ29wZW5oYWdlbiwg
Q29wZW5oYWdlbiwgRGVubWFyay4mI3hEO1Jlc2VhcmNoIENlbnRyZSBmb3IgUHJldmVudGlvbiBh
bmQgSGVhbHRoLCBDZW50cmUgZm9yIEhlYWx0aCwgQ2FwaXRhbCBSZWdpb24gb2YgRGVubWFyaywg
R2xvc3RydXAsIERlbm1hcmsuJiN4RDtEZXBhcnRtZW50IG9mIFB1YmxpYyBIZWFsdGgsIEZhY3Vs
dHkgb2YgSGVhbHRoIGFuZCBNZWRpY2FsIFNjaWVuY2VzLCBVbml2ZXJzaXR5IG9mIENvcGVuaGFn
ZW4sIENvcGVuaGFnZW4sIERlbm1hcmsuJiN4RDtUaGUgRmFjdWx0eSBvZiBNZWRpY2luZSwgQWFs
Ym9yZyBVbml2ZXJzaXR5LCBBYWxib3JnLCBEZW5tYXJrLjwvYXV0aC1hZGRyZXNzPjx0aXRsZXM+
PHRpdGxlPkdhbGxzdG9uZSBkaXNlYXNlIGFuZCBtb3J0YWxpdHk6IGEgY29ob3J0IHN0dWR5PC90
aXRsZT48c2Vjb25kYXJ5LXRpdGxlPkludCBKIFB1YmxpYyBIZWFsdGg8L3NlY29uZGFyeS10aXRs
ZT48L3RpdGxlcz48cGVyaW9kaWNhbD48ZnVsbC10aXRsZT5JbnQgSiBQdWJsaWMgSGVhbHRoPC9m
dWxsLXRpdGxlPjwvcGVyaW9kaWNhbD48cGFnZXM+MzUzLTM2MDwvcGFnZXM+PHZvbHVtZT42Mjwv
dm9sdW1lPjxudW1iZXI+MzwvbnVtYmVyPjxlZGl0aW9uPjIwMTYvMTEvMDc8L2VkaXRpb24+PGtl
eXdvcmRzPjxrZXl3b3JkPkFkdWx0PC9rZXl3b3JkPjxrZXl3b3JkPkFnZWQ8L2tleXdvcmQ+PGtl
eXdvcmQ+Q2FyZGlvdmFzY3VsYXIgRGlzZWFzZXMvbW9ydGFsaXR5PC9rZXl3b3JkPjxrZXl3b3Jk
PkNhdXNlIG9mIERlYXRoPC9rZXl3b3JkPjxrZXl3b3JkPkNvaG9ydCBTdHVkaWVzPC9rZXl3b3Jk
PjxrZXl3b3JkPkZlbWFsZTwva2V5d29yZD48a2V5d29yZD5HYWxsc3RvbmVzL2RpYWdub3Npcy8q
bW9ydGFsaXR5PC9rZXl3b3JkPjxrZXl3b3JkPkh1bWFuczwva2V5d29yZD48a2V5d29yZD5NYWxl
PC9rZXl3b3JkPjxrZXl3b3JkPk1pZGRsZSBBZ2VkPC9rZXl3b3JkPjxrZXl3b3JkPlJpc2sgRmFj
dG9yczwva2V5d29yZD48a2V5d29yZD5DaG9sZWxpdGhpYXNpczwva2V5d29yZD48a2V5d29yZD5F
cGlkZW1pb2xvZ2ljIHN0dWRpZXM8L2tleXdvcmQ+PGtleXdvcmQ+RXBpZGVtaW9sb2d5IHN0dWRp
ZXM8L2tleXdvcmQ+PGtleXdvcmQ+R2FsbGJsYWRkZXIgZGlzZWFzZXM8L2tleXdvcmQ+PGtleXdv
cmQ+R2FsbHN0b25lczwva2V5d29yZD48a2V5d29yZD5VbHRyYXNvbm9ncmFwaHk8L2tleXdvcmQ+
PC9rZXl3b3Jkcz48ZGF0ZXM+PHllYXI+MjAxNzwveWVhcj48cHViLWRhdGVzPjxkYXRlPkFwcjwv
ZGF0ZT48L3B1Yi1kYXRlcz48L2RhdGVzPjxpc2JuPjE2NjEtODU2NCAoRWxlY3Ryb25pYykmI3hE
OzE2NjEtODU1NiAoTGlua2luZyk8L2lzYm4+PGFjY2Vzc2lvbi1udW0+Mjc4MTU1NjQ8L2FjY2Vz
c2lvbi1udW0+PHVybHM+PHJlbGF0ZWQtdXJscz48dXJsPmh0dHBzOi8vd3d3Lm5jYmkubmxtLm5p
aC5nb3YvcHVibWVkLzI3ODE1NTY0PC91cmw+PC9yZWxhdGVkLXVybHM+PC91cmxzPjxlbGVjdHJv
bmljLXJlc291cmNlLW51bT4xMC4xMDA3L3MwMDAzOC0wMTYtMDkxNi03PC9lbGVjdHJvbmljLXJl
c291cmNlLW51bT48L3JlY29yZD48L0NpdGU+PC9FbmROb3RlPn==
</w:fldData>
        </w:fldChar>
      </w:r>
      <w:r w:rsidRPr="0026654D">
        <w:rPr>
          <w:rFonts w:ascii="Book Antiqua" w:eastAsiaTheme="minorHAnsi" w:hAnsi="Book Antiqua" w:cstheme="minorBidi"/>
          <w:color w:val="000000" w:themeColor="text1"/>
          <w:lang w:eastAsia="zh-CN"/>
        </w:rPr>
        <w:instrText xml:space="preserve"> ADDIN EN.CITE.DATA </w:instrText>
      </w:r>
      <w:r w:rsidRPr="0026654D">
        <w:rPr>
          <w:rFonts w:ascii="Book Antiqua" w:eastAsiaTheme="minorHAnsi" w:hAnsi="Book Antiqua" w:cstheme="minorBidi"/>
          <w:color w:val="000000" w:themeColor="text1"/>
          <w:lang w:eastAsia="zh-CN"/>
        </w:rPr>
      </w:r>
      <w:r w:rsidRPr="0026654D">
        <w:rPr>
          <w:rFonts w:ascii="Book Antiqua" w:eastAsiaTheme="minorHAnsi" w:hAnsi="Book Antiqua" w:cstheme="minorBidi"/>
          <w:color w:val="000000" w:themeColor="text1"/>
          <w:lang w:eastAsia="zh-CN"/>
        </w:rPr>
        <w:fldChar w:fldCharType="end"/>
      </w:r>
      <w:r w:rsidRPr="0026654D">
        <w:rPr>
          <w:rFonts w:ascii="Book Antiqua" w:eastAsiaTheme="minorHAnsi" w:hAnsi="Book Antiqua" w:cstheme="minorBidi"/>
          <w:color w:val="000000" w:themeColor="text1"/>
          <w:lang w:eastAsia="zh-CN"/>
        </w:rPr>
      </w:r>
      <w:r w:rsidRPr="0026654D">
        <w:rPr>
          <w:rFonts w:ascii="Book Antiqua" w:eastAsiaTheme="minorHAnsi" w:hAnsi="Book Antiqua" w:cstheme="minorBidi"/>
          <w:color w:val="000000" w:themeColor="text1"/>
          <w:lang w:eastAsia="zh-CN"/>
        </w:rPr>
        <w:fldChar w:fldCharType="separate"/>
      </w:r>
      <w:r w:rsidRPr="0026654D">
        <w:rPr>
          <w:rFonts w:ascii="Book Antiqua" w:eastAsiaTheme="minorHAnsi" w:hAnsi="Book Antiqua" w:cstheme="minorBidi"/>
          <w:noProof/>
          <w:color w:val="000000" w:themeColor="text1"/>
          <w:vertAlign w:val="superscript"/>
          <w:lang w:eastAsia="zh-CN"/>
        </w:rPr>
        <w:t>[21,22]</w:t>
      </w:r>
      <w:r w:rsidRPr="0026654D">
        <w:rPr>
          <w:rFonts w:ascii="Book Antiqua" w:eastAsiaTheme="minorHAnsi" w:hAnsi="Book Antiqua" w:cstheme="minorBidi"/>
          <w:color w:val="000000" w:themeColor="text1"/>
          <w:lang w:eastAsia="zh-CN"/>
        </w:rPr>
        <w:fldChar w:fldCharType="end"/>
      </w:r>
      <w:r w:rsidRPr="0026654D">
        <w:rPr>
          <w:rFonts w:ascii="Book Antiqua" w:eastAsiaTheme="minorHAnsi" w:hAnsi="Book Antiqua" w:cstheme="minorBidi"/>
          <w:color w:val="000000" w:themeColor="text1"/>
          <w:lang w:eastAsia="zh-CN"/>
        </w:rPr>
        <w:t>. T</w:t>
      </w:r>
      <w:r w:rsidRPr="0026654D">
        <w:rPr>
          <w:rFonts w:ascii="Book Antiqua" w:eastAsiaTheme="minorHAnsi" w:hAnsi="Book Antiqua" w:cstheme="minorBidi"/>
          <w:lang w:eastAsia="zh-CN"/>
        </w:rPr>
        <w:t xml:space="preserve">hus, early prophylactic cholecystectomy could </w:t>
      </w:r>
      <w:r w:rsidRPr="0026654D">
        <w:rPr>
          <w:rFonts w:ascii="Book Antiqua" w:eastAsiaTheme="minorHAnsi" w:hAnsi="Book Antiqua" w:cstheme="minorBidi"/>
          <w:lang w:eastAsia="zh-CN"/>
        </w:rPr>
        <w:lastRenderedPageBreak/>
        <w:t>reduce some risk burden, especially in selected patients. However, the current standard of practice is to recommend cholecystectomy only after symptoms or complications have occurred.</w:t>
      </w:r>
    </w:p>
    <w:p w14:paraId="19C2E254" w14:textId="6FAF146D" w:rsidR="00DF6BE9" w:rsidRPr="0026654D" w:rsidRDefault="00DF6BE9" w:rsidP="00A93398">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One of the earliest and most common presenting complaints in patients with symptomatic gallstones is biliary colic</w:t>
      </w:r>
      <w:r w:rsidRPr="0026654D">
        <w:rPr>
          <w:rFonts w:ascii="Book Antiqua" w:eastAsiaTheme="minorHAnsi" w:hAnsi="Book Antiqua" w:cstheme="minorBidi"/>
          <w:lang w:eastAsia="zh-CN"/>
        </w:rPr>
        <w:fldChar w:fldCharType="begin">
          <w:fldData xml:space="preserve">PEVuZE5vdGU+PENpdGU+PEF1dGhvcj5HdXR0PC9BdXRob3I+PFllYXI+MjAyMDwvWWVhcj48UmVj
TnVtPjIwNDwvUmVjTnVtPjxEaXNwbGF5VGV4dD48c3R5bGUgZmFjZT0ic3VwZXJzY3JpcHQiPlsx
OCwgMjNdPC9zdHlsZT48L0Rpc3BsYXlUZXh0PjxyZWNvcmQ+PHJlYy1udW1iZXI+MjA0PC9yZWMt
bnVtYmVyPjxmb3JlaWduLWtleXM+PGtleSBhcHA9IkVOIiBkYi1pZD0iOXRyOXI1YTlnenBzenJl
d2E1MjV6ZGRhdnAwYXB0dHMwdHcwIiB0aW1lc3RhbXA9IjE2MzM3NDIyNjYiPjIwNDwva2V5Pjwv
Zm9yZWlnbi1rZXlzPjxyZWYtdHlwZSBuYW1lPSJKb3VybmFsIEFydGljbGUiPjE3PC9yZWYtdHlw
ZT48Y29udHJpYnV0b3JzPjxhdXRob3JzPjxhdXRob3I+R3V0dCwgQy48L2F1dGhvcj48YXV0aG9y
PlNjaGxhZmVyLCBTLjwvYXV0aG9yPjxhdXRob3I+TGFtbWVydCwgRi48L2F1dGhvcj48L2F1dGhv
cnM+PC9jb250cmlidXRvcnM+PGF1dGgtYWRkcmVzcz5EZXBhcnRtZW50IG9mIEdlbmVyYWwsIEFi
ZG9taW5hbCwgVGhvcmFjaWMsIGFuZCBWYXNjdWxhciBTdXJnZXJ5LCBNZW1taW5nZW4gSG9zcGl0
YWwsIE1lbW1pbmdlbiBEZXBhcnRtZW50IG9mIEludGVybmFsIE1lZGljaW5lIElJIChHYXN0cm9l
bnRlcm9sb2d5LCBIZXBhdG9sb2d5LCBFbmRvY3Jpbm9sb2d5LCBEaWFiZXRvbG9neSwgYW5kIE51
dHJpdGlvbmFsIE1lZGljaW5lKSwgU2FhcmxhbmQgVW5pdmVyc2l0eSBIb3NwaXRhbCwgSG9tYnVy
Zy48L2F1dGgtYWRkcmVzcz48dGl0bGVzPjx0aXRsZT5UaGUgVHJlYXRtZW50IG9mIEdhbGxzdG9u
ZSBEaXNlYXNlPC90aXRsZT48c2Vjb25kYXJ5LXRpdGxlPkR0c2NoIEFyenRlYmwgSW50PC9zZWNv
bmRhcnktdGl0bGU+PC90aXRsZXM+PHBlcmlvZGljYWw+PGZ1bGwtdGl0bGU+RHRzY2ggQXJ6dGVi
bCBJbnQ8L2Z1bGwtdGl0bGU+PC9wZXJpb2RpY2FsPjxwYWdlcz4xNDgtMTU4PC9wYWdlcz48dm9s
dW1lPjExNzwvdm9sdW1lPjxudW1iZXI+OTwvbnVtYmVyPjxlZGl0aW9uPjIwMjAvMDQvMDM8L2Vk
aXRpb24+PGtleXdvcmRzPjxrZXl3b3JkPkdhbGxzdG9uZXMvZGlhZ25vc2lzLyp0aGVyYXB5PC9r
ZXl3b3JkPjxrZXl3b3JkPkh1bWFuczwva2V5d29yZD48a2V5d29yZD5QcmFjdGljZSBHdWlkZWxp
bmVzIGFzIFRvcGljPC9rZXl3b3JkPjxrZXl3b3JkPlRpbWUgRmFjdG9yczwva2V5d29yZD48a2V5
d29yZD5UcmVhdG1lbnQgT3V0Y29tZTwva2V5d29yZD48L2tleXdvcmRzPjxkYXRlcz48eWVhcj4y
MDIwPC95ZWFyPjxwdWItZGF0ZXM+PGRhdGU+RmViIDI4PC9kYXRlPjwvcHViLWRhdGVzPjwvZGF0
ZXM+PGlzYm4+MTg2Ni0wNDUyIChFbGVjdHJvbmljKSYjeEQ7MTg2Ni0wNDUyIChMaW5raW5nKTwv
aXNibj48YWNjZXNzaW9uLW51bT4zMjIzNDE5NTwvYWNjZXNzaW9uLW51bT48dXJscz48cmVsYXRl
ZC11cmxzPjx1cmw+aHR0cHM6Ly93d3cubmNiaS5ubG0ubmloLmdvdi9wdWJtZWQvMzIyMzQxOTU8
L3VybD48L3JlbGF0ZWQtdXJscz48L3VybHM+PGN1c3RvbTI+UE1DNzEzMjA3OTwvY3VzdG9tMj48
ZWxlY3Ryb25pYy1yZXNvdXJjZS1udW0+MTAuMzIzOC9hcnp0ZWJsLjIwMjAuMDE0ODwvZWxlY3Ry
b25pYy1yZXNvdXJjZS1udW0+PC9yZWNvcmQ+PC9DaXRlPjxDaXRlPjxBdXRob3I+UG9ydGluY2Fz
YTwvQXV0aG9yPjxZZWFyPjIwMDY8L1llYXI+PFJlY051bT4yMDM8L1JlY051bT48cmVjb3JkPjxy
ZWMtbnVtYmVyPjIwMzwvcmVjLW51bWJlcj48Zm9yZWlnbi1rZXlzPjxrZXkgYXBwPSJFTiIgZGIt
aWQ9Ijl0cjlyNWE5Z3pwc3pyZXdhNTI1emRkYXZwMGFwdHRzMHR3MCIgdGltZXN0YW1wPSIxNjMz
NzQyMDI4Ij4yMDM8L2tleT48L2ZvcmVpZ24ta2V5cz48cmVmLXR5cGUgbmFtZT0iSm91cm5hbCBB
cnRpY2xlIj4xNzwvcmVmLXR5cGU+PGNvbnRyaWJ1dG9ycz48YXV0aG9ycz48YXV0aG9yPlBvcnRp
bmNhc2EsIFAuPC9hdXRob3I+PGF1dGhvcj5Nb3NjaGV0dGEsIEEuPC9hdXRob3I+PGF1dGhvcj5Q
YWxhc2NpYW5vLCBHLjwvYXV0aG9yPjwvYXV0aG9ycz48L2NvbnRyaWJ1dG9ycz48YXV0aC1hZGRy
ZXNzPkRlcGFydG1lbnQgb2YgSW50ZXJuYWwgYW5kIFB1YmxpYyBNZWRpY2luZSwgVW5pdmVyc2l0
eSBNZWRpY2FsIFNjaG9vbCwgQmFyaSwgSXRhbHkuIHAucG9ydGluY2FzYUBzZW1laW90aWNhLnVu
aWJhLml0PC9hdXRoLWFkZHJlc3M+PHRpdGxlcz48dGl0bGU+Q2hvbGVzdGVyb2wgZ2FsbHN0b25l
IGRpc2Vhc2U8L3RpdGxlPjxzZWNvbmRhcnktdGl0bGU+TGFuY2V0PC9zZWNvbmRhcnktdGl0bGU+
PC90aXRsZXM+PHBlcmlvZGljYWw+PGZ1bGwtdGl0bGU+TGFuY2V0PC9mdWxsLXRpdGxlPjwvcGVy
aW9kaWNhbD48cGFnZXM+MjMwLTk8L3BhZ2VzPjx2b2x1bWU+MzY4PC92b2x1bWU+PG51bWJlcj45
NTMxPC9udW1iZXI+PGVkaXRpb24+MjAwNi8wNy8xODwvZWRpdGlvbj48a2V5d29yZHM+PGtleXdv
cmQ+QWR1bHQ8L2tleXdvcmQ+PGtleXdvcmQ+Q2hvbGVjeXN0ZWN0b215PC9rZXl3b3JkPjxrZXl3
b3JkPkNob2xlc3Rlcm9sLypiaW9zeW50aGVzaXMvbWV0YWJvbGlzbTwva2V5d29yZD48a2V5d29y
ZD5DaG9sZXN0ZXJvbCwgRGlldGFyeS8qbWV0YWJvbGlzbTwva2V5d29yZD48a2V5d29yZD4qR2Fs
bHN0b25lcy9kaWFnbm9zaXMvZXRpb2xvZ3kvcGh5c2lvcGF0aG9sb2d5PC9rZXl3b3JkPjxrZXl3
b3JkPkh1bWFuczwva2V5d29yZD48a2V5d29yZD5MaXZlci9tZXRhYm9saXNtLypwaHlzaW9sb2d5
PC9rZXl3b3JkPjxrZXl3b3JkPlJpc2sgRmFjdG9yczwva2V5d29yZD48L2tleXdvcmRzPjxkYXRl
cz48eWVhcj4yMDA2PC95ZWFyPjxwdWItZGF0ZXM+PGRhdGU+SnVsIDE1PC9kYXRlPjwvcHViLWRh
dGVzPjwvZGF0ZXM+PGlzYm4+MTQ3NC01NDdYIChFbGVjdHJvbmljKSYjeEQ7MDE0MC02NzM2IChM
aW5raW5nKTwvaXNibj48YWNjZXNzaW9uLW51bT4xNjg0NDQ5MzwvYWNjZXNzaW9uLW51bT48dXJs
cz48cmVsYXRlZC11cmxzPjx1cmw+aHR0cHM6Ly93d3cubmNiaS5ubG0ubmloLmdvdi9wdWJtZWQv
MTY4NDQ0OTM8L3VybD48L3JlbGF0ZWQtdXJscz48L3VybHM+PGVsZWN0cm9uaWMtcmVzb3VyY2Ut
bnVtPjEwLjEwMTYvUzAxNDAtNjczNigwNik2OTA0NC0yPC9lbGVjdHJvbmljLXJlc291cmNlLW51
bT48L3JlY29yZD48L0NpdGU+PC9FbmROb3RlPgB=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HdXR0PC9BdXRob3I+PFllYXI+MjAyMDwvWWVhcj48UmVj
TnVtPjIwNDwvUmVjTnVtPjxEaXNwbGF5VGV4dD48c3R5bGUgZmFjZT0ic3VwZXJzY3JpcHQiPlsx
OCwgMjNdPC9zdHlsZT48L0Rpc3BsYXlUZXh0PjxyZWNvcmQ+PHJlYy1udW1iZXI+MjA0PC9yZWMt
bnVtYmVyPjxmb3JlaWduLWtleXM+PGtleSBhcHA9IkVOIiBkYi1pZD0iOXRyOXI1YTlnenBzenJl
d2E1MjV6ZGRhdnAwYXB0dHMwdHcwIiB0aW1lc3RhbXA9IjE2MzM3NDIyNjYiPjIwNDwva2V5Pjwv
Zm9yZWlnbi1rZXlzPjxyZWYtdHlwZSBuYW1lPSJKb3VybmFsIEFydGljbGUiPjE3PC9yZWYtdHlw
ZT48Y29udHJpYnV0b3JzPjxhdXRob3JzPjxhdXRob3I+R3V0dCwgQy48L2F1dGhvcj48YXV0aG9y
PlNjaGxhZmVyLCBTLjwvYXV0aG9yPjxhdXRob3I+TGFtbWVydCwgRi48L2F1dGhvcj48L2F1dGhv
cnM+PC9jb250cmlidXRvcnM+PGF1dGgtYWRkcmVzcz5EZXBhcnRtZW50IG9mIEdlbmVyYWwsIEFi
ZG9taW5hbCwgVGhvcmFjaWMsIGFuZCBWYXNjdWxhciBTdXJnZXJ5LCBNZW1taW5nZW4gSG9zcGl0
YWwsIE1lbW1pbmdlbiBEZXBhcnRtZW50IG9mIEludGVybmFsIE1lZGljaW5lIElJIChHYXN0cm9l
bnRlcm9sb2d5LCBIZXBhdG9sb2d5LCBFbmRvY3Jpbm9sb2d5LCBEaWFiZXRvbG9neSwgYW5kIE51
dHJpdGlvbmFsIE1lZGljaW5lKSwgU2FhcmxhbmQgVW5pdmVyc2l0eSBIb3NwaXRhbCwgSG9tYnVy
Zy48L2F1dGgtYWRkcmVzcz48dGl0bGVzPjx0aXRsZT5UaGUgVHJlYXRtZW50IG9mIEdhbGxzdG9u
ZSBEaXNlYXNlPC90aXRsZT48c2Vjb25kYXJ5LXRpdGxlPkR0c2NoIEFyenRlYmwgSW50PC9zZWNv
bmRhcnktdGl0bGU+PC90aXRsZXM+PHBlcmlvZGljYWw+PGZ1bGwtdGl0bGU+RHRzY2ggQXJ6dGVi
bCBJbnQ8L2Z1bGwtdGl0bGU+PC9wZXJpb2RpY2FsPjxwYWdlcz4xNDgtMTU4PC9wYWdlcz48dm9s
dW1lPjExNzwvdm9sdW1lPjxudW1iZXI+OTwvbnVtYmVyPjxlZGl0aW9uPjIwMjAvMDQvMDM8L2Vk
aXRpb24+PGtleXdvcmRzPjxrZXl3b3JkPkdhbGxzdG9uZXMvZGlhZ25vc2lzLyp0aGVyYXB5PC9r
ZXl3b3JkPjxrZXl3b3JkPkh1bWFuczwva2V5d29yZD48a2V5d29yZD5QcmFjdGljZSBHdWlkZWxp
bmVzIGFzIFRvcGljPC9rZXl3b3JkPjxrZXl3b3JkPlRpbWUgRmFjdG9yczwva2V5d29yZD48a2V5
d29yZD5UcmVhdG1lbnQgT3V0Y29tZTwva2V5d29yZD48L2tleXdvcmRzPjxkYXRlcz48eWVhcj4y
MDIwPC95ZWFyPjxwdWItZGF0ZXM+PGRhdGU+RmViIDI4PC9kYXRlPjwvcHViLWRhdGVzPjwvZGF0
ZXM+PGlzYm4+MTg2Ni0wNDUyIChFbGVjdHJvbmljKSYjeEQ7MTg2Ni0wNDUyIChMaW5raW5nKTwv
aXNibj48YWNjZXNzaW9uLW51bT4zMjIzNDE5NTwvYWNjZXNzaW9uLW51bT48dXJscz48cmVsYXRl
ZC11cmxzPjx1cmw+aHR0cHM6Ly93d3cubmNiaS5ubG0ubmloLmdvdi9wdWJtZWQvMzIyMzQxOTU8
L3VybD48L3JlbGF0ZWQtdXJscz48L3VybHM+PGN1c3RvbTI+UE1DNzEzMjA3OTwvY3VzdG9tMj48
ZWxlY3Ryb25pYy1yZXNvdXJjZS1udW0+MTAuMzIzOC9hcnp0ZWJsLjIwMjAuMDE0ODwvZWxlY3Ry
b25pYy1yZXNvdXJjZS1udW0+PC9yZWNvcmQ+PC9DaXRlPjxDaXRlPjxBdXRob3I+UG9ydGluY2Fz
YTwvQXV0aG9yPjxZZWFyPjIwMDY8L1llYXI+PFJlY051bT4yMDM8L1JlY051bT48cmVjb3JkPjxy
ZWMtbnVtYmVyPjIwMzwvcmVjLW51bWJlcj48Zm9yZWlnbi1rZXlzPjxrZXkgYXBwPSJFTiIgZGIt
aWQ9Ijl0cjlyNWE5Z3pwc3pyZXdhNTI1emRkYXZwMGFwdHRzMHR3MCIgdGltZXN0YW1wPSIxNjMz
NzQyMDI4Ij4yMDM8L2tleT48L2ZvcmVpZ24ta2V5cz48cmVmLXR5cGUgbmFtZT0iSm91cm5hbCBB
cnRpY2xlIj4xNzwvcmVmLXR5cGU+PGNvbnRyaWJ1dG9ycz48YXV0aG9ycz48YXV0aG9yPlBvcnRp
bmNhc2EsIFAuPC9hdXRob3I+PGF1dGhvcj5Nb3NjaGV0dGEsIEEuPC9hdXRob3I+PGF1dGhvcj5Q
YWxhc2NpYW5vLCBHLjwvYXV0aG9yPjwvYXV0aG9ycz48L2NvbnRyaWJ1dG9ycz48YXV0aC1hZGRy
ZXNzPkRlcGFydG1lbnQgb2YgSW50ZXJuYWwgYW5kIFB1YmxpYyBNZWRpY2luZSwgVW5pdmVyc2l0
eSBNZWRpY2FsIFNjaG9vbCwgQmFyaSwgSXRhbHkuIHAucG9ydGluY2FzYUBzZW1laW90aWNhLnVu
aWJhLml0PC9hdXRoLWFkZHJlc3M+PHRpdGxlcz48dGl0bGU+Q2hvbGVzdGVyb2wgZ2FsbHN0b25l
IGRpc2Vhc2U8L3RpdGxlPjxzZWNvbmRhcnktdGl0bGU+TGFuY2V0PC9zZWNvbmRhcnktdGl0bGU+
PC90aXRsZXM+PHBlcmlvZGljYWw+PGZ1bGwtdGl0bGU+TGFuY2V0PC9mdWxsLXRpdGxlPjwvcGVy
aW9kaWNhbD48cGFnZXM+MjMwLTk8L3BhZ2VzPjx2b2x1bWU+MzY4PC92b2x1bWU+PG51bWJlcj45
NTMxPC9udW1iZXI+PGVkaXRpb24+MjAwNi8wNy8xODwvZWRpdGlvbj48a2V5d29yZHM+PGtleXdv
cmQ+QWR1bHQ8L2tleXdvcmQ+PGtleXdvcmQ+Q2hvbGVjeXN0ZWN0b215PC9rZXl3b3JkPjxrZXl3
b3JkPkNob2xlc3Rlcm9sLypiaW9zeW50aGVzaXMvbWV0YWJvbGlzbTwva2V5d29yZD48a2V5d29y
ZD5DaG9sZXN0ZXJvbCwgRGlldGFyeS8qbWV0YWJvbGlzbTwva2V5d29yZD48a2V5d29yZD4qR2Fs
bHN0b25lcy9kaWFnbm9zaXMvZXRpb2xvZ3kvcGh5c2lvcGF0aG9sb2d5PC9rZXl3b3JkPjxrZXl3
b3JkPkh1bWFuczwva2V5d29yZD48a2V5d29yZD5MaXZlci9tZXRhYm9saXNtLypwaHlzaW9sb2d5
PC9rZXl3b3JkPjxrZXl3b3JkPlJpc2sgRmFjdG9yczwva2V5d29yZD48L2tleXdvcmRzPjxkYXRl
cz48eWVhcj4yMDA2PC95ZWFyPjxwdWItZGF0ZXM+PGRhdGU+SnVsIDE1PC9kYXRlPjwvcHViLWRh
dGVzPjwvZGF0ZXM+PGlzYm4+MTQ3NC01NDdYIChFbGVjdHJvbmljKSYjeEQ7MDE0MC02NzM2IChM
aW5raW5nKTwvaXNibj48YWNjZXNzaW9uLW51bT4xNjg0NDQ5MzwvYWNjZXNzaW9uLW51bT48dXJs
cz48cmVsYXRlZC11cmxzPjx1cmw+aHR0cHM6Ly93d3cubmNiaS5ubG0ubmloLmdvdi9wdWJtZWQv
MTY4NDQ0OTM8L3VybD48L3JlbGF0ZWQtdXJscz48L3VybHM+PGVsZWN0cm9uaWMtcmVzb3VyY2Ut
bnVtPjEwLjEwMTYvUzAxNDAtNjczNigwNik2OTA0NC0yPC9lbGVjdHJvbmljLXJlc291cmNlLW51
bT48L3JlY29yZD48L0NpdGU+PC9FbmROb3RlPgB=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8,2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Sometimes, biliary colic can be confused with dyspepsia or atypical chest pain, resulting in a delayed diagnosis of gallstone disease. This subsequently increases the risk of complications like acute cholecystitis, acute cholangitis and acute biliary pancreatitis. If timely intervention is not done, severe complications like Mirrizzi’s syndrome, cholecystoenteric fistula, pyogenic liver abscess, and gallstone ileus can develop</w:t>
      </w:r>
      <w:r w:rsidRPr="0026654D">
        <w:rPr>
          <w:rFonts w:ascii="Book Antiqua" w:eastAsiaTheme="minorHAnsi" w:hAnsi="Book Antiqua" w:cstheme="minorBidi"/>
          <w:lang w:eastAsia="zh-CN"/>
        </w:rPr>
        <w:fldChar w:fldCharType="begin">
          <w:fldData xml:space="preserve">PEVuZE5vdGU+PENpdGU+PEF1dGhvcj5ZYW1hc2hpdGE8L0F1dGhvcj48WWVhcj4yMDA3PC9ZZWFy
PjxSZWNOdW0+MjA1PC9SZWNOdW0+PERpc3BsYXlUZXh0PjxzdHlsZSBmYWNlPSJzdXBlcnNjcmlw
dCI+WzI0XTwvc3R5bGU+PC9EaXNwbGF5VGV4dD48cmVjb3JkPjxyZWMtbnVtYmVyPjIwNTwvcmVj
LW51bWJlcj48Zm9yZWlnbi1rZXlzPjxrZXkgYXBwPSJFTiIgZGItaWQ9Ijl0cjlyNWE5Z3pwc3py
ZXdhNTI1emRkYXZwMGFwdHRzMHR3MCIgdGltZXN0YW1wPSIxNjMzNzY4NzA2Ij4yMDU8L2tleT48
L2ZvcmVpZ24ta2V5cz48cmVmLXR5cGUgbmFtZT0iSm91cm5hbCBBcnRpY2xlIj4xNzwvcmVmLXR5
cGU+PGNvbnRyaWJ1dG9ycz48YXV0aG9ycz48YXV0aG9yPllhbWFzaGl0YSwgWS48L2F1dGhvcj48
YXV0aG9yPlRha2FkYSwgVC48L2F1dGhvcj48YXV0aG9yPkthd2FyYWRhLCBZLjwvYXV0aG9yPjxh
dXRob3I+TmltdXJhLCBZLjwvYXV0aG9yPjxhdXRob3I+SGlyb3RhLCBNLjwvYXV0aG9yPjxhdXRo
b3I+TWl1cmEsIEYuPC9hdXRob3I+PGF1dGhvcj5NYXl1bWksIFQuPC9hdXRob3I+PGF1dGhvcj5Z
b3NoaWRhLCBNLjwvYXV0aG9yPjxhdXRob3I+U3RyYXNiZXJnLCBTLjwvYXV0aG9yPjxhdXRob3I+
UGl0dCwgSC4gQS48L2F1dGhvcj48YXV0aG9yPmRlIFNhbnRpYmFuZXMsIEUuPC9hdXRob3I+PGF1
dGhvcj5CZWxnaGl0aSwgSi48L2F1dGhvcj48YXV0aG9yPkJ1Y2hsZXIsIE0uIFcuPC9hdXRob3I+
PGF1dGhvcj5Hb3VtYSwgRC4gSi48L2F1dGhvcj48YXV0aG9yPkZhbiwgUy4gVC48L2F1dGhvcj48
YXV0aG9yPkhpbHZhbm8sIFMuIEMuPC9hdXRob3I+PGF1dGhvcj5MYXUsIEouIFcuPC9hdXRob3I+
PGF1dGhvcj5LaW0sIFMuIFcuPC9hdXRob3I+PGF1dGhvcj5CZWxsaSwgRy48L2F1dGhvcj48YXV0
aG9yPldpbmRzb3IsIEouIEEuPC9hdXRob3I+PGF1dGhvcj5MaWF1LCBLLiBILjwvYXV0aG9yPjxh
dXRob3I+U2FjaGFrdWwsIFYuPC9hdXRob3I+PC9hdXRob3JzPjwvY29udHJpYnV0b3JzPjxhdXRo
LWFkZHJlc3M+RGVwYXJ0bWVudCBvZiBTdXJnZXJ5LCBGdWt1b2thIFVuaXZlcnNpdHkgSG9zcGl0
YWwsIEZ1a3Vva2EgVW5pdmVyc2l0eSBTY2hvb2wgb2YgTWVkaWNpbmUsIDctNDUtMSBOYW5ha3Vt
YSwgSm9uYW4ta3UsIEZ1a3Vva2EsIDgxNC0wMTgwLCBKYXBhbi48L2F1dGgtYWRkcmVzcz48dGl0
bGVzPjx0aXRsZT5TdXJnaWNhbCB0cmVhdG1lbnQgb2YgcGF0aWVudHMgd2l0aCBhY3V0ZSBjaG9s
ZWN5c3RpdGlzOiBUb2t5byBHdWlkZWxpbmVzPC90aXRsZT48c2Vjb25kYXJ5LXRpdGxlPkogSGVw
YXRvYmlsaWFyeSBQYW5jcmVhdCBTdXJnPC9zZWNvbmRhcnktdGl0bGU+PC90aXRsZXM+PHBlcmlv
ZGljYWw+PGZ1bGwtdGl0bGU+SiBIZXBhdG9iaWxpYXJ5IFBhbmNyZWF0IFN1cmc8L2Z1bGwtdGl0
bGU+PC9wZXJpb2RpY2FsPjxwYWdlcz45MS03PC9wYWdlcz48dm9sdW1lPjE0PC92b2x1bWU+PG51
bWJlcj4xPC9udW1iZXI+PGVkaXRpb24+MjAwNy8wMS8yNjwvZWRpdGlvbj48a2V5d29yZHM+PGtl
eXdvcmQ+QmlsZSBEdWN0cy9pbmp1cmllczwva2V5d29yZD48a2V5d29yZD4qQ2hvbGVjeXN0ZWN0
b215PC9rZXl3b3JkPjxrZXl3b3JkPipDaG9sZWN5c3RlY3RvbXksIExhcGFyb3Njb3BpYy9hZHZl
cnNlIGVmZmVjdHM8L2tleXdvcmQ+PGtleXdvcmQ+Q2hvbGVjeXN0aXRpcywgQWN1dGUvKnN1cmdl
cnk8L2tleXdvcmQ+PGtleXdvcmQ+SHVtYW5zPC9rZXl3b3JkPjxrZXl3b3JkPkludHJhb3BlcmF0
aXZlIENvbXBsaWNhdGlvbnM8L2tleXdvcmQ+PGtleXdvcmQ+UmFuZG9taXplZCBDb250cm9sbGVk
IFRyaWFscyBhcyBUb3BpYzwva2V5d29yZD48a2V5d29yZD5Ub2t5bzwva2V5d29yZD48a2V5d29y
ZD5UcmVhdG1lbnQgT3V0Y29tZTwva2V5d29yZD48L2tleXdvcmRzPjxkYXRlcz48eWVhcj4yMDA3
PC95ZWFyPjwvZGF0ZXM+PGlzYm4+MDk0NC0xMTY2IChQcmludCkmI3hEOzA5NDQtMTE2NiAoTGlu
a2luZyk8L2lzYm4+PGFjY2Vzc2lvbi1udW0+MTcyNTIzMDI8L2FjY2Vzc2lvbi1udW0+PHVybHM+
PHJlbGF0ZWQtdXJscz48dXJsPmh0dHBzOi8vd3d3Lm5jYmkubmxtLm5paC5nb3YvcHVibWVkLzE3
MjUyMzAyPC91cmw+PC9yZWxhdGVkLXVybHM+PC91cmxzPjxjdXN0b20yPlBNQzI3ODQ0OTk8L2N1
c3RvbTI+PGVsZWN0cm9uaWMtcmVzb3VyY2UtbnVtPjEwLjEwMDcvczAwNTM0LTAwNi0xMTYxLXg8
L2VsZWN0cm9uaWMtcmVzb3VyY2UtbnVt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ZYW1hc2hpdGE8L0F1dGhvcj48WWVhcj4yMDA3PC9ZZWFy
PjxSZWNOdW0+MjA1PC9SZWNOdW0+PERpc3BsYXlUZXh0PjxzdHlsZSBmYWNlPSJzdXBlcnNjcmlw
dCI+WzI0XTwvc3R5bGU+PC9EaXNwbGF5VGV4dD48cmVjb3JkPjxyZWMtbnVtYmVyPjIwNTwvcmVj
LW51bWJlcj48Zm9yZWlnbi1rZXlzPjxrZXkgYXBwPSJFTiIgZGItaWQ9Ijl0cjlyNWE5Z3pwc3py
ZXdhNTI1emRkYXZwMGFwdHRzMHR3MCIgdGltZXN0YW1wPSIxNjMzNzY4NzA2Ij4yMDU8L2tleT48
L2ZvcmVpZ24ta2V5cz48cmVmLXR5cGUgbmFtZT0iSm91cm5hbCBBcnRpY2xlIj4xNzwvcmVmLXR5
cGU+PGNvbnRyaWJ1dG9ycz48YXV0aG9ycz48YXV0aG9yPllhbWFzaGl0YSwgWS48L2F1dGhvcj48
YXV0aG9yPlRha2FkYSwgVC48L2F1dGhvcj48YXV0aG9yPkthd2FyYWRhLCBZLjwvYXV0aG9yPjxh
dXRob3I+TmltdXJhLCBZLjwvYXV0aG9yPjxhdXRob3I+SGlyb3RhLCBNLjwvYXV0aG9yPjxhdXRo
b3I+TWl1cmEsIEYuPC9hdXRob3I+PGF1dGhvcj5NYXl1bWksIFQuPC9hdXRob3I+PGF1dGhvcj5Z
b3NoaWRhLCBNLjwvYXV0aG9yPjxhdXRob3I+U3RyYXNiZXJnLCBTLjwvYXV0aG9yPjxhdXRob3I+
UGl0dCwgSC4gQS48L2F1dGhvcj48YXV0aG9yPmRlIFNhbnRpYmFuZXMsIEUuPC9hdXRob3I+PGF1
dGhvcj5CZWxnaGl0aSwgSi48L2F1dGhvcj48YXV0aG9yPkJ1Y2hsZXIsIE0uIFcuPC9hdXRob3I+
PGF1dGhvcj5Hb3VtYSwgRC4gSi48L2F1dGhvcj48YXV0aG9yPkZhbiwgUy4gVC48L2F1dGhvcj48
YXV0aG9yPkhpbHZhbm8sIFMuIEMuPC9hdXRob3I+PGF1dGhvcj5MYXUsIEouIFcuPC9hdXRob3I+
PGF1dGhvcj5LaW0sIFMuIFcuPC9hdXRob3I+PGF1dGhvcj5CZWxsaSwgRy48L2F1dGhvcj48YXV0
aG9yPldpbmRzb3IsIEouIEEuPC9hdXRob3I+PGF1dGhvcj5MaWF1LCBLLiBILjwvYXV0aG9yPjxh
dXRob3I+U2FjaGFrdWwsIFYuPC9hdXRob3I+PC9hdXRob3JzPjwvY29udHJpYnV0b3JzPjxhdXRo
LWFkZHJlc3M+RGVwYXJ0bWVudCBvZiBTdXJnZXJ5LCBGdWt1b2thIFVuaXZlcnNpdHkgSG9zcGl0
YWwsIEZ1a3Vva2EgVW5pdmVyc2l0eSBTY2hvb2wgb2YgTWVkaWNpbmUsIDctNDUtMSBOYW5ha3Vt
YSwgSm9uYW4ta3UsIEZ1a3Vva2EsIDgxNC0wMTgwLCBKYXBhbi48L2F1dGgtYWRkcmVzcz48dGl0
bGVzPjx0aXRsZT5TdXJnaWNhbCB0cmVhdG1lbnQgb2YgcGF0aWVudHMgd2l0aCBhY3V0ZSBjaG9s
ZWN5c3RpdGlzOiBUb2t5byBHdWlkZWxpbmVzPC90aXRsZT48c2Vjb25kYXJ5LXRpdGxlPkogSGVw
YXRvYmlsaWFyeSBQYW5jcmVhdCBTdXJnPC9zZWNvbmRhcnktdGl0bGU+PC90aXRsZXM+PHBlcmlv
ZGljYWw+PGZ1bGwtdGl0bGU+SiBIZXBhdG9iaWxpYXJ5IFBhbmNyZWF0IFN1cmc8L2Z1bGwtdGl0
bGU+PC9wZXJpb2RpY2FsPjxwYWdlcz45MS03PC9wYWdlcz48dm9sdW1lPjE0PC92b2x1bWU+PG51
bWJlcj4xPC9udW1iZXI+PGVkaXRpb24+MjAwNy8wMS8yNjwvZWRpdGlvbj48a2V5d29yZHM+PGtl
eXdvcmQ+QmlsZSBEdWN0cy9pbmp1cmllczwva2V5d29yZD48a2V5d29yZD4qQ2hvbGVjeXN0ZWN0
b215PC9rZXl3b3JkPjxrZXl3b3JkPipDaG9sZWN5c3RlY3RvbXksIExhcGFyb3Njb3BpYy9hZHZl
cnNlIGVmZmVjdHM8L2tleXdvcmQ+PGtleXdvcmQ+Q2hvbGVjeXN0aXRpcywgQWN1dGUvKnN1cmdl
cnk8L2tleXdvcmQ+PGtleXdvcmQ+SHVtYW5zPC9rZXl3b3JkPjxrZXl3b3JkPkludHJhb3BlcmF0
aXZlIENvbXBsaWNhdGlvbnM8L2tleXdvcmQ+PGtleXdvcmQ+UmFuZG9taXplZCBDb250cm9sbGVk
IFRyaWFscyBhcyBUb3BpYzwva2V5d29yZD48a2V5d29yZD5Ub2t5bzwva2V5d29yZD48a2V5d29y
ZD5UcmVhdG1lbnQgT3V0Y29tZTwva2V5d29yZD48L2tleXdvcmRzPjxkYXRlcz48eWVhcj4yMDA3
PC95ZWFyPjwvZGF0ZXM+PGlzYm4+MDk0NC0xMTY2IChQcmludCkmI3hEOzA5NDQtMTE2NiAoTGlu
a2luZyk8L2lzYm4+PGFjY2Vzc2lvbi1udW0+MTcyNTIzMDI8L2FjY2Vzc2lvbi1udW0+PHVybHM+
PHJlbGF0ZWQtdXJscz48dXJsPmh0dHBzOi8vd3d3Lm5jYmkubmxtLm5paC5nb3YvcHVibWVkLzE3
MjUyMzAyPC91cmw+PC9yZWxhdGVkLXVybHM+PC91cmxzPjxjdXN0b20yPlBNQzI3ODQ0OTk8L2N1
c3RvbTI+PGVsZWN0cm9uaWMtcmVzb3VyY2UtbnVtPjEwLjEwMDcvczAwNTM0LTAwNi0xMTYxLXg8
L2VsZWN0cm9uaWMtcmVzb3VyY2UtbnVt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Clinical outcomes of patients with complicated gallstone disease are inferior to </w:t>
      </w:r>
      <w:r w:rsidR="00844233">
        <w:rPr>
          <w:rFonts w:ascii="Book Antiqua" w:eastAsiaTheme="minorHAnsi" w:hAnsi="Book Antiqua" w:cstheme="minorBidi"/>
          <w:lang w:eastAsia="zh-CN"/>
        </w:rPr>
        <w:t xml:space="preserve">those of </w:t>
      </w:r>
      <w:r w:rsidRPr="0026654D">
        <w:rPr>
          <w:rFonts w:ascii="Book Antiqua" w:eastAsiaTheme="minorHAnsi" w:hAnsi="Book Antiqua" w:cstheme="minorBidi"/>
          <w:lang w:eastAsia="zh-CN"/>
        </w:rPr>
        <w:t>elective laparoscopic cholecystectomy for symptomatic biliary colic patients</w:t>
      </w:r>
      <w:r w:rsidRPr="0026654D">
        <w:rPr>
          <w:rFonts w:ascii="Book Antiqua" w:eastAsiaTheme="minorHAnsi" w:hAnsi="Book Antiqua" w:cstheme="minorBidi"/>
          <w:lang w:eastAsia="zh-CN"/>
        </w:rPr>
        <w:fldChar w:fldCharType="begin">
          <w:fldData xml:space="preserve">PEVuZE5vdGU+PENpdGU+PEF1dGhvcj5BcmdpcmlvdjwvQXV0aG9yPjxZZWFyPjIwMjA8L1llYXI+
PFJlY051bT4zOTU8L1JlY051bT48RGlzcGxheVRleHQ+PHN0eWxlIGZhY2U9InN1cGVyc2NyaXB0
Ij5bMjUsIDI2XTwvc3R5bGU+PC9EaXNwbGF5VGV4dD48cmVjb3JkPjxyZWMtbnVtYmVyPjM5NTwv
cmVjLW51bWJlcj48Zm9yZWlnbi1rZXlzPjxrZXkgYXBwPSJFTiIgZGItaWQ9Ijl0cjlyNWE5Z3pw
c3pyZXdhNTI1emRkYXZwMGFwdHRzMHR3MCIgdGltZXN0YW1wPSIxNjM1MDg2MjgwIj4zOTU8L2tl
eT48L2ZvcmVpZ24ta2V5cz48cmVmLXR5cGUgbmFtZT0iSm91cm5hbCBBcnRpY2xlIj4xNzwvcmVm
LXR5cGU+PGNvbnRyaWJ1dG9ycz48YXV0aG9ycz48YXV0aG9yPkFyZ2lyaW92LCBZLjwvYXV0aG9y
PjxhdXRob3I+RGFuaSwgTS48L2F1dGhvcj48YXV0aG9yPlRzaXJvbmlzLCBDLjwvYXV0aG9yPjxh
dXRob3I+S29pemlhLCBMLiBKLjwvYXV0aG9yPjwvYXV0aG9ycz48L2NvbnRyaWJ1dG9ycz48YXV0
aC1hZGRyZXNzPkN1dHJhbGUgUGVyaW9wZXJhdGl2ZSBhbmQgQWdlaW5nIFJlc2VhcmNoIEdyb3Vw
LCBEZXBhcnRtZW50IG9mIEJpb2VuZ2luZWVyaW5nLCBJbXBlcmlhbCBDb2xsZWdlIExvbmRvbiwg
TG9uZG9uLCBVbml0ZWQgS2luZ2RvbS4mI3hEO0RlcGFydG1lbnQgb2YgU3VyZ2VyeSwgSW1wZXJp
YWwgQ29sbGVnZSBIZWFsdGhjYXJlIE5IUyBUcnVzdCwgTG9uZG9uLCBVbml0ZWQgS2luZ2RvbS48
L2F1dGgtYWRkcmVzcz48dGl0bGVzPjx0aXRsZT5DaG9sZWN5c3RlY3RvbXkgZm9yIENvbXBsaWNh
dGVkIEdhbGxibGFkZGVyIGFuZCBDb21tb24gQmlsaWFyeSBEdWN0IFN0b25lczogQ3VycmVudCBT
dXJnaWNhbCBNYW5hZ2VtZW50PC90aXRsZT48c2Vjb25kYXJ5LXRpdGxlPkZyb250IFN1cmc8L3Nl
Y29uZGFyeS10aXRsZT48L3RpdGxlcz48cGVyaW9kaWNhbD48ZnVsbC10aXRsZT5Gcm9udCBTdXJn
PC9mdWxsLXRpdGxlPjwvcGVyaW9kaWNhbD48cGFnZXM+NDI8L3BhZ2VzPjx2b2x1bWU+Nzwvdm9s
dW1lPjxlZGl0aW9uPjIwMjAvMDgvMTU8L2VkaXRpb24+PGtleXdvcmRzPjxrZXl3b3JkPmJpbGlh
cnkgZGlzZWFzZTwva2V5d29yZD48a2V5d29yZD5jaG9sZWN5c3RlY3RvbXk8L2tleXdvcmQ+PGtl
eXdvcmQ+ZGVsYXllZCBjaG9sZWN5c3RlY3RvbXk8L2tleXdvcmQ+PGtleXdvcmQ+ZWFybHkgY2hv
bGVjeXN0ZWN0b215PC9rZXl3b3JkPjxrZXl3b3JkPmdhbGxzdG9uZXM8L2tleXdvcmQ+PC9rZXl3
b3Jkcz48ZGF0ZXM+PHllYXI+MjAyMDwveWVhcj48L2RhdGVzPjxpc2JuPjIyOTYtODc1WCAoUHJp
bnQpJiN4RDsyMjk2LTg3NVggKExpbmtpbmcpPC9pc2JuPjxhY2Nlc3Npb24tbnVtPjMyNzkzNjI3
PC9hY2Nlc3Npb24tbnVtPjx1cmxzPjxyZWxhdGVkLXVybHM+PHVybD5odHRwczovL3d3dy5uY2Jp
Lm5sbS5uaWguZ292L3B1Ym1lZC8zMjc5MzYyNzwvdXJsPjwvcmVsYXRlZC11cmxzPjwvdXJscz48
Y3VzdG9tMj5QTUM3Mzg1MjQ2PC9jdXN0b20yPjxlbGVjdHJvbmljLXJlc291cmNlLW51bT4xMC4z
Mzg5L2ZzdXJnLjIwMjAuMDAwNDI8L2VsZWN0cm9uaWMtcmVzb3VyY2UtbnVtPjwvcmVjb3JkPjwv
Q2l0ZT48Q2l0ZT48QXV0aG9yPkdsYXNnb3c8L0F1dGhvcj48WWVhcj4yMDAwPC9ZZWFyPjxSZWNO
dW0+Mzk0PC9SZWNOdW0+PHJlY29yZD48cmVjLW51bWJlcj4zOTQ8L3JlYy1udW1iZXI+PGZvcmVp
Z24ta2V5cz48a2V5IGFwcD0iRU4iIGRiLWlkPSI5dHI5cjVhOWd6cHN6cmV3YTUyNXpkZGF2cDBh
cHR0czB0dzAiIHRpbWVzdGFtcD0iMTYzNTA4NTk2OSI+Mzk0PC9rZXk+PC9mb3JlaWduLWtleXM+
PHJlZi10eXBlIG5hbWU9IkpvdXJuYWwgQXJ0aWNsZSI+MTc8L3JlZi10eXBlPjxjb250cmlidXRv
cnM+PGF1dGhvcnM+PGF1dGhvcj5HbGFzZ293LCBSb2JlcnQgRTwvYXV0aG9yPjxhdXRob3I+Q2hv
LCBNaWNoYWVsPC9hdXRob3I+PGF1dGhvcj5IdXR0ZXIsIE1hdHRoZXcgTTwvYXV0aG9yPjxhdXRo
b3I+TXVsdmloaWxsLCBTZWFuIEo8L2F1dGhvcj48L2F1dGhvcnM+PC9jb250cmlidXRvcnM+PHRp
dGxlcz48dGl0bGU+VGhlIHNwZWN0cnVtIGFuZCBjb3N0IG9mIGNvbXBsaWNhdGVkIGdhbGxzdG9u
ZSBkaXNlYXNlIGluIENhbGlmb3JuaWE8L3RpdGxlPjxzZWNvbmRhcnktdGl0bGU+QXJjaGl2ZXMg
b2YgU3VyZ2VyeTwvc2Vjb25kYXJ5LXRpdGxlPjwvdGl0bGVzPjxwZXJpb2RpY2FsPjxmdWxsLXRp
dGxlPkFyY2hpdmVzIG9mIFN1cmdlcnk8L2Z1bGwtdGl0bGU+PC9wZXJpb2RpY2FsPjxwYWdlcz4x
MDIxLTEwMjU8L3BhZ2VzPjx2b2x1bWU+MTM1PC92b2x1bWU+PG51bWJlcj45PC9udW1iZXI+PGRh
dGVzPjx5ZWFyPjIwMDA8L3llYXI+PC9kYXRlcz48aXNibj4wMDA0LTAwMTA8L2lzYm4+PHVybHM+
PC91cmxzPjwv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cmdpcmlvdjwvQXV0aG9yPjxZZWFyPjIwMjA8L1llYXI+
PFJlY051bT4zOTU8L1JlY051bT48RGlzcGxheVRleHQ+PHN0eWxlIGZhY2U9InN1cGVyc2NyaXB0
Ij5bMjUsIDI2XTwvc3R5bGU+PC9EaXNwbGF5VGV4dD48cmVjb3JkPjxyZWMtbnVtYmVyPjM5NTwv
cmVjLW51bWJlcj48Zm9yZWlnbi1rZXlzPjxrZXkgYXBwPSJFTiIgZGItaWQ9Ijl0cjlyNWE5Z3pw
c3pyZXdhNTI1emRkYXZwMGFwdHRzMHR3MCIgdGltZXN0YW1wPSIxNjM1MDg2MjgwIj4zOTU8L2tl
eT48L2ZvcmVpZ24ta2V5cz48cmVmLXR5cGUgbmFtZT0iSm91cm5hbCBBcnRpY2xlIj4xNzwvcmVm
LXR5cGU+PGNvbnRyaWJ1dG9ycz48YXV0aG9ycz48YXV0aG9yPkFyZ2lyaW92LCBZLjwvYXV0aG9y
PjxhdXRob3I+RGFuaSwgTS48L2F1dGhvcj48YXV0aG9yPlRzaXJvbmlzLCBDLjwvYXV0aG9yPjxh
dXRob3I+S29pemlhLCBMLiBKLjwvYXV0aG9yPjwvYXV0aG9ycz48L2NvbnRyaWJ1dG9ycz48YXV0
aC1hZGRyZXNzPkN1dHJhbGUgUGVyaW9wZXJhdGl2ZSBhbmQgQWdlaW5nIFJlc2VhcmNoIEdyb3Vw
LCBEZXBhcnRtZW50IG9mIEJpb2VuZ2luZWVyaW5nLCBJbXBlcmlhbCBDb2xsZWdlIExvbmRvbiwg
TG9uZG9uLCBVbml0ZWQgS2luZ2RvbS4mI3hEO0RlcGFydG1lbnQgb2YgU3VyZ2VyeSwgSW1wZXJp
YWwgQ29sbGVnZSBIZWFsdGhjYXJlIE5IUyBUcnVzdCwgTG9uZG9uLCBVbml0ZWQgS2luZ2RvbS48
L2F1dGgtYWRkcmVzcz48dGl0bGVzPjx0aXRsZT5DaG9sZWN5c3RlY3RvbXkgZm9yIENvbXBsaWNh
dGVkIEdhbGxibGFkZGVyIGFuZCBDb21tb24gQmlsaWFyeSBEdWN0IFN0b25lczogQ3VycmVudCBT
dXJnaWNhbCBNYW5hZ2VtZW50PC90aXRsZT48c2Vjb25kYXJ5LXRpdGxlPkZyb250IFN1cmc8L3Nl
Y29uZGFyeS10aXRsZT48L3RpdGxlcz48cGVyaW9kaWNhbD48ZnVsbC10aXRsZT5Gcm9udCBTdXJn
PC9mdWxsLXRpdGxlPjwvcGVyaW9kaWNhbD48cGFnZXM+NDI8L3BhZ2VzPjx2b2x1bWU+Nzwvdm9s
dW1lPjxlZGl0aW9uPjIwMjAvMDgvMTU8L2VkaXRpb24+PGtleXdvcmRzPjxrZXl3b3JkPmJpbGlh
cnkgZGlzZWFzZTwva2V5d29yZD48a2V5d29yZD5jaG9sZWN5c3RlY3RvbXk8L2tleXdvcmQ+PGtl
eXdvcmQ+ZGVsYXllZCBjaG9sZWN5c3RlY3RvbXk8L2tleXdvcmQ+PGtleXdvcmQ+ZWFybHkgY2hv
bGVjeXN0ZWN0b215PC9rZXl3b3JkPjxrZXl3b3JkPmdhbGxzdG9uZXM8L2tleXdvcmQ+PC9rZXl3
b3Jkcz48ZGF0ZXM+PHllYXI+MjAyMDwveWVhcj48L2RhdGVzPjxpc2JuPjIyOTYtODc1WCAoUHJp
bnQpJiN4RDsyMjk2LTg3NVggKExpbmtpbmcpPC9pc2JuPjxhY2Nlc3Npb24tbnVtPjMyNzkzNjI3
PC9hY2Nlc3Npb24tbnVtPjx1cmxzPjxyZWxhdGVkLXVybHM+PHVybD5odHRwczovL3d3dy5uY2Jp
Lm5sbS5uaWguZ292L3B1Ym1lZC8zMjc5MzYyNzwvdXJsPjwvcmVsYXRlZC11cmxzPjwvdXJscz48
Y3VzdG9tMj5QTUM3Mzg1MjQ2PC9jdXN0b20yPjxlbGVjdHJvbmljLXJlc291cmNlLW51bT4xMC4z
Mzg5L2ZzdXJnLjIwMjAuMDAwNDI8L2VsZWN0cm9uaWMtcmVzb3VyY2UtbnVtPjwvcmVjb3JkPjwv
Q2l0ZT48Q2l0ZT48QXV0aG9yPkdsYXNnb3c8L0F1dGhvcj48WWVhcj4yMDAwPC9ZZWFyPjxSZWNO
dW0+Mzk0PC9SZWNOdW0+PHJlY29yZD48cmVjLW51bWJlcj4zOTQ8L3JlYy1udW1iZXI+PGZvcmVp
Z24ta2V5cz48a2V5IGFwcD0iRU4iIGRiLWlkPSI5dHI5cjVhOWd6cHN6cmV3YTUyNXpkZGF2cDBh
cHR0czB0dzAiIHRpbWVzdGFtcD0iMTYzNTA4NTk2OSI+Mzk0PC9rZXk+PC9mb3JlaWduLWtleXM+
PHJlZi10eXBlIG5hbWU9IkpvdXJuYWwgQXJ0aWNsZSI+MTc8L3JlZi10eXBlPjxjb250cmlidXRv
cnM+PGF1dGhvcnM+PGF1dGhvcj5HbGFzZ293LCBSb2JlcnQgRTwvYXV0aG9yPjxhdXRob3I+Q2hv
LCBNaWNoYWVsPC9hdXRob3I+PGF1dGhvcj5IdXR0ZXIsIE1hdHRoZXcgTTwvYXV0aG9yPjxhdXRo
b3I+TXVsdmloaWxsLCBTZWFuIEo8L2F1dGhvcj48L2F1dGhvcnM+PC9jb250cmlidXRvcnM+PHRp
dGxlcz48dGl0bGU+VGhlIHNwZWN0cnVtIGFuZCBjb3N0IG9mIGNvbXBsaWNhdGVkIGdhbGxzdG9u
ZSBkaXNlYXNlIGluIENhbGlmb3JuaWE8L3RpdGxlPjxzZWNvbmRhcnktdGl0bGU+QXJjaGl2ZXMg
b2YgU3VyZ2VyeTwvc2Vjb25kYXJ5LXRpdGxlPjwvdGl0bGVzPjxwZXJpb2RpY2FsPjxmdWxsLXRp
dGxlPkFyY2hpdmVzIG9mIFN1cmdlcnk8L2Z1bGwtdGl0bGU+PC9wZXJpb2RpY2FsPjxwYWdlcz4x
MDIxLTEwMjU8L3BhZ2VzPjx2b2x1bWU+MTM1PC92b2x1bWU+PG51bWJlcj45PC9udW1iZXI+PGRh
dGVzPjx5ZWFyPjIwMDA8L3llYXI+PC9kYXRlcz48aXNibj4wMDA0LTAwMTA8L2lzYm4+PHVybHM+
PC91cmxzPjwv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5,2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p>
    <w:p w14:paraId="64716543" w14:textId="2691BB1A" w:rsidR="00DF6BE9" w:rsidRPr="0026654D" w:rsidRDefault="00DF6BE9" w:rsidP="00A93398">
      <w:pPr>
        <w:adjustRightInd w:val="0"/>
        <w:snapToGrid w:val="0"/>
        <w:spacing w:line="360" w:lineRule="auto"/>
        <w:ind w:firstLineChars="200" w:firstLine="480"/>
        <w:jc w:val="both"/>
        <w:rPr>
          <w:rFonts w:ascii="Book Antiqua" w:eastAsiaTheme="minorHAnsi" w:hAnsi="Book Antiqua" w:cstheme="minorBidi"/>
          <w:color w:val="0070C0"/>
          <w:lang w:eastAsia="zh-CN"/>
        </w:rPr>
      </w:pPr>
      <w:r w:rsidRPr="0026654D">
        <w:rPr>
          <w:rFonts w:ascii="Book Antiqua" w:eastAsiaTheme="minorHAnsi" w:hAnsi="Book Antiqua" w:cstheme="minorBidi"/>
          <w:lang w:eastAsia="zh-CN"/>
        </w:rPr>
        <w:t>Since 1985, laparoscopic cholecystectomy has replaced traditional open cholecystectomy as the gold standard for managing gallstones and related complications</w:t>
      </w:r>
      <w:r w:rsidRPr="0026654D">
        <w:rPr>
          <w:rFonts w:ascii="Book Antiqua" w:eastAsiaTheme="minorHAnsi" w:hAnsi="Book Antiqua" w:cstheme="minorBidi"/>
          <w:lang w:eastAsia="zh-CN"/>
        </w:rPr>
        <w:fldChar w:fldCharType="begin">
          <w:fldData xml:space="preserve">PEVuZE5vdGU+PENpdGU+PEF1dGhvcj5TY2h3ZXNpbmdlcjwvQXV0aG9yPjxZZWFyPjE5OTY8L1ll
YXI+PFJlY051bT4yMzA8L1JlY051bT48RGlzcGxheVRleHQ+PHN0eWxlIGZhY2U9InN1cGVyc2Ny
aXB0Ij5bMjcsIDI4XTwvc3R5bGU+PC9EaXNwbGF5VGV4dD48cmVjb3JkPjxyZWMtbnVtYmVyPjIz
MDwvcmVjLW51bWJlcj48Zm9yZWlnbi1rZXlzPjxrZXkgYXBwPSJFTiIgZGItaWQ9Ijl0cjlyNWE5
Z3pwc3pyZXdhNTI1emRkYXZwMGFwdHRzMHR3MCIgdGltZXN0YW1wPSIxNjMzNzg2MDg1Ij4yMzA8
L2tleT48L2ZvcmVpZ24ta2V5cz48cmVmLXR5cGUgbmFtZT0iSm91cm5hbCBBcnRpY2xlIj4xNzwv
cmVmLXR5cGU+PGNvbnRyaWJ1dG9ycz48YXV0aG9ycz48YXV0aG9yPlNjaHdlc2luZ2VyLCBXLiBI
LjwvYXV0aG9yPjxhdXRob3I+RGllaGwsIEEuIEsuPC9hdXRob3I+PC9hdXRob3JzPjwvY29udHJp
YnV0b3JzPjxhdXRoLWFkZHJlc3M+RGVwYXJ0bWVudCBvZiBTdXJnZXJ5LCBVbml2ZXJzaXR5IG9m
IFRleGFzIEhlYWx0aCBTY2llbmNlIENlbnRlciBhdCBTYW4gQW50b25pbywgVVNBLjwvYXV0aC1h
ZGRyZXNzPjx0aXRsZXM+PHRpdGxlPkNoYW5naW5nIGluZGljYXRpb25zIGZvciBsYXBhcm9zY29w
aWMgY2hvbGVjeXN0ZWN0b215LiBTdG9uZXMgd2l0aG91dCBzeW1wdG9tcyBhbmQgc3ltcHRvbXMg
d2l0aG91dCBzdG9uZXM8L3RpdGxlPjxzZWNvbmRhcnktdGl0bGU+U3VyZyBDbGluIE5vcnRoIEFt
PC9zZWNvbmRhcnktdGl0bGU+PC90aXRsZXM+PHBlcmlvZGljYWw+PGZ1bGwtdGl0bGU+U3VyZyBD
bGluIE5vcnRoIEFtPC9mdWxsLXRpdGxlPjwvcGVyaW9kaWNhbD48cGFnZXM+NDkzLTUwNDwvcGFn
ZXM+PHZvbHVtZT43Njwvdm9sdW1lPjxudW1iZXI+MzwvbnVtYmVyPjxlZGl0aW9uPjE5OTYvMDYv
MDE8L2VkaXRpb24+PGtleXdvcmRzPjxrZXl3b3JkPkNoaWxkPC9rZXl3b3JkPjxrZXl3b3JkPipD
aG9sZWN5c3RlY3RvbXksIExhcGFyb3Njb3BpYy9tZXRob2RzPC9rZXl3b3JkPjxrZXl3b3JkPkNo
b2xlY3lzdGl0aXMvc3VyZ2VyeTwva2V5d29yZD48a2V5d29yZD5DaG9sZWxpdGhpYXNpcy9jb21w
bGljYXRpb25zL3BoeXNpb3BhdGhvbG9neS8qc3VyZ2VyeTwva2V5d29yZD48a2V5d29yZD5EaWFi
ZXRlcyBDb21wbGljYXRpb25zPC9rZXl3b3JkPjxrZXl3b3JkPkZlbWFsZTwva2V5d29yZD48a2V5
d29yZD5IdW1hbnM8L2tleXdvcmQ+PGtleXdvcmQ+T2RkcyBSYXRpbzwva2V5d29yZD48a2V5d29y
ZD5SaXNrIEFzc2Vzc21lbnQ8L2tleXdvcmQ+PGtleXdvcmQ+UmlzayBGYWN0b3JzPC9rZXl3b3Jk
PjxrZXl3b3JkPlNhZmV0eTwva2V5d29yZD48a2V5d29yZD5UcmVhdG1lbnQgT3V0Y29tZTwva2V5
d29yZD48L2tleXdvcmRzPjxkYXRlcz48eWVhcj4xOTk2PC95ZWFyPjxwdWItZGF0ZXM+PGRhdGU+
SnVuPC9kYXRlPjwvcHViLWRhdGVzPjwvZGF0ZXM+PGlzYm4+MDAzOS02MTA5IChQcmludCkmI3hE
OzAwMzktNjEwOSAoTGlua2luZyk8L2lzYm4+PGFjY2Vzc2lvbi1udW0+ODY2OTAwOTwvYWNjZXNz
aW9uLW51bT48dXJscz48cmVsYXRlZC11cmxzPjx1cmw+aHR0cHM6Ly93d3cubmNiaS5ubG0ubmlo
Lmdvdi9wdWJtZWQvODY2OTAwOTwvdXJsPjwvcmVsYXRlZC11cmxzPjwvdXJscz48ZWxlY3Ryb25p
Yy1yZXNvdXJjZS1udW0+MTAuMTAxNi9zMDAzOS02MTA5KDA1KTcwNDU2LTQ8L2VsZWN0cm9uaWMt
cmVzb3VyY2UtbnVtPjwvcmVjb3JkPjwvQ2l0ZT48Q2l0ZT48QXV0aG9yPlJleW5vbGRzPC9BdXRo
b3I+PFllYXI+MjAwMTwvWWVhcj48UmVjTnVtPjIyOTwvUmVjTnVtPjxyZWNvcmQ+PHJlYy1udW1i
ZXI+MjI5PC9yZWMtbnVtYmVyPjxmb3JlaWduLWtleXM+PGtleSBhcHA9IkVOIiBkYi1pZD0iOXRy
OXI1YTlnenBzenJld2E1MjV6ZGRhdnAwYXB0dHMwdHcwIiB0aW1lc3RhbXA9IjE2MzM3ODYwNjUi
PjIyOTwva2V5PjwvZm9yZWlnbi1rZXlzPjxyZWYtdHlwZSBuYW1lPSJKb3VybmFsIEFydGljbGUi
PjE3PC9yZWYtdHlwZT48Y29udHJpYnV0b3JzPjxhdXRob3JzPjxhdXRob3I+UmV5bm9sZHMsIFcu
LCBKci48L2F1dGhvcj48L2F1dGhvcnM+PC9jb250cmlidXRvcnM+PGF1dGgtYWRkcmVzcz5Ob3J0
aGVhc3QgQWxhYmFtYSBSZWdpb25hbCBNZWRpY2FsIENlbnRlciwgQW5uaXN0b24sIFVTQS4gd3Jl
eW5vbGRzbWVkcGx1c0BudGkubmV0PC9hdXRoLWFkZHJlc3M+PHRpdGxlcz48dGl0bGU+VGhlIGZp
cnN0IGxhcGFyb3Njb3BpYyBjaG9sZWN5c3RlY3RvbXk8L3RpdGxlPjxzZWNvbmRhcnktdGl0bGU+
SlNMUzwvc2Vjb25kYXJ5LXRpdGxlPjwvdGl0bGVzPjxwZXJpb2RpY2FsPjxmdWxsLXRpdGxlPkpT
TFM8L2Z1bGwtdGl0bGU+PC9wZXJpb2RpY2FsPjxwYWdlcz44OS05NDwvcGFnZXM+PHZvbHVtZT41
PC92b2x1bWU+PG51bWJlcj4xPC9udW1iZXI+PGVkaXRpb24+MjAwMS8wNC8xNzwvZWRpdGlvbj48
a2V5d29yZHM+PGtleXdvcmQ+Q2hvbGVjeXN0ZWN0b215LCBMYXBhcm9zY29waWMvKmhpc3Rvcnk8
L2tleXdvcmQ+PGtleXdvcmQ+RXF1aXBtZW50IERlc2lnbjwva2V5d29yZD48a2V5d29yZD5HZXJt
YW55PC9rZXl3b3JkPjxrZXl3b3JkPkhpc3RvcnksIDE5dGggQ2VudHVyeTwva2V5d29yZD48a2V5
d29yZD5IaXN0b3J5LCAyMHRoIENlbnR1cnk8L2tleXdvcmQ+PGtleXdvcmQ+SHVtYW5zPC9rZXl3
b3JkPjxrZXl3b3JkPkxhcGFyb3Njb3Blcy8qaGlzdG9yeTwva2V5d29yZD48L2tleXdvcmRzPjxk
YXRlcz48eWVhcj4yMDAxPC95ZWFyPjxwdWItZGF0ZXM+PGRhdGU+SmFuLU1hcjwvZGF0ZT48L3B1
Yi1kYXRlcz48L2RhdGVzPjxpc2JuPjEwODYtODA4OSAoUHJpbnQpJiN4RDsxMDg2LTgwODkgKExp
bmtpbmcpPC9pc2JuPjxhY2Nlc3Npb24tbnVtPjExMzA0MDA0PC9hY2Nlc3Npb24tbnVtPjx1cmxz
PjxyZWxhdGVkLXVybHM+PHVybD5odHRwczovL3d3dy5uY2JpLm5sbS5uaWguZ292L3B1Ym1lZC8x
MTMwNDAwNDwvdXJsPjwvcmVsYXRlZC11cmxzPjwvdXJscz48Y3VzdG9tMj5QTUMzMDE1NDIwPC9j
dXN0b20y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TY2h3ZXNpbmdlcjwvQXV0aG9yPjxZZWFyPjE5OTY8L1ll
YXI+PFJlY051bT4yMzA8L1JlY051bT48RGlzcGxheVRleHQ+PHN0eWxlIGZhY2U9InN1cGVyc2Ny
aXB0Ij5bMjcsIDI4XTwvc3R5bGU+PC9EaXNwbGF5VGV4dD48cmVjb3JkPjxyZWMtbnVtYmVyPjIz
MDwvcmVjLW51bWJlcj48Zm9yZWlnbi1rZXlzPjxrZXkgYXBwPSJFTiIgZGItaWQ9Ijl0cjlyNWE5
Z3pwc3pyZXdhNTI1emRkYXZwMGFwdHRzMHR3MCIgdGltZXN0YW1wPSIxNjMzNzg2MDg1Ij4yMzA8
L2tleT48L2ZvcmVpZ24ta2V5cz48cmVmLXR5cGUgbmFtZT0iSm91cm5hbCBBcnRpY2xlIj4xNzwv
cmVmLXR5cGU+PGNvbnRyaWJ1dG9ycz48YXV0aG9ycz48YXV0aG9yPlNjaHdlc2luZ2VyLCBXLiBI
LjwvYXV0aG9yPjxhdXRob3I+RGllaGwsIEEuIEsuPC9hdXRob3I+PC9hdXRob3JzPjwvY29udHJp
YnV0b3JzPjxhdXRoLWFkZHJlc3M+RGVwYXJ0bWVudCBvZiBTdXJnZXJ5LCBVbml2ZXJzaXR5IG9m
IFRleGFzIEhlYWx0aCBTY2llbmNlIENlbnRlciBhdCBTYW4gQW50b25pbywgVVNBLjwvYXV0aC1h
ZGRyZXNzPjx0aXRsZXM+PHRpdGxlPkNoYW5naW5nIGluZGljYXRpb25zIGZvciBsYXBhcm9zY29w
aWMgY2hvbGVjeXN0ZWN0b215LiBTdG9uZXMgd2l0aG91dCBzeW1wdG9tcyBhbmQgc3ltcHRvbXMg
d2l0aG91dCBzdG9uZXM8L3RpdGxlPjxzZWNvbmRhcnktdGl0bGU+U3VyZyBDbGluIE5vcnRoIEFt
PC9zZWNvbmRhcnktdGl0bGU+PC90aXRsZXM+PHBlcmlvZGljYWw+PGZ1bGwtdGl0bGU+U3VyZyBD
bGluIE5vcnRoIEFtPC9mdWxsLXRpdGxlPjwvcGVyaW9kaWNhbD48cGFnZXM+NDkzLTUwNDwvcGFn
ZXM+PHZvbHVtZT43Njwvdm9sdW1lPjxudW1iZXI+MzwvbnVtYmVyPjxlZGl0aW9uPjE5OTYvMDYv
MDE8L2VkaXRpb24+PGtleXdvcmRzPjxrZXl3b3JkPkNoaWxkPC9rZXl3b3JkPjxrZXl3b3JkPipD
aG9sZWN5c3RlY3RvbXksIExhcGFyb3Njb3BpYy9tZXRob2RzPC9rZXl3b3JkPjxrZXl3b3JkPkNo
b2xlY3lzdGl0aXMvc3VyZ2VyeTwva2V5d29yZD48a2V5d29yZD5DaG9sZWxpdGhpYXNpcy9jb21w
bGljYXRpb25zL3BoeXNpb3BhdGhvbG9neS8qc3VyZ2VyeTwva2V5d29yZD48a2V5d29yZD5EaWFi
ZXRlcyBDb21wbGljYXRpb25zPC9rZXl3b3JkPjxrZXl3b3JkPkZlbWFsZTwva2V5d29yZD48a2V5
d29yZD5IdW1hbnM8L2tleXdvcmQ+PGtleXdvcmQ+T2RkcyBSYXRpbzwva2V5d29yZD48a2V5d29y
ZD5SaXNrIEFzc2Vzc21lbnQ8L2tleXdvcmQ+PGtleXdvcmQ+UmlzayBGYWN0b3JzPC9rZXl3b3Jk
PjxrZXl3b3JkPlNhZmV0eTwva2V5d29yZD48a2V5d29yZD5UcmVhdG1lbnQgT3V0Y29tZTwva2V5
d29yZD48L2tleXdvcmRzPjxkYXRlcz48eWVhcj4xOTk2PC95ZWFyPjxwdWItZGF0ZXM+PGRhdGU+
SnVuPC9kYXRlPjwvcHViLWRhdGVzPjwvZGF0ZXM+PGlzYm4+MDAzOS02MTA5IChQcmludCkmI3hE
OzAwMzktNjEwOSAoTGlua2luZyk8L2lzYm4+PGFjY2Vzc2lvbi1udW0+ODY2OTAwOTwvYWNjZXNz
aW9uLW51bT48dXJscz48cmVsYXRlZC11cmxzPjx1cmw+aHR0cHM6Ly93d3cubmNiaS5ubG0ubmlo
Lmdvdi9wdWJtZWQvODY2OTAwOTwvdXJsPjwvcmVsYXRlZC11cmxzPjwvdXJscz48ZWxlY3Ryb25p
Yy1yZXNvdXJjZS1udW0+MTAuMTAxNi9zMDAzOS02MTA5KDA1KTcwNDU2LTQ8L2VsZWN0cm9uaWMt
cmVzb3VyY2UtbnVtPjwvcmVjb3JkPjwvQ2l0ZT48Q2l0ZT48QXV0aG9yPlJleW5vbGRzPC9BdXRo
b3I+PFllYXI+MjAwMTwvWWVhcj48UmVjTnVtPjIyOTwvUmVjTnVtPjxyZWNvcmQ+PHJlYy1udW1i
ZXI+MjI5PC9yZWMtbnVtYmVyPjxmb3JlaWduLWtleXM+PGtleSBhcHA9IkVOIiBkYi1pZD0iOXRy
OXI1YTlnenBzenJld2E1MjV6ZGRhdnAwYXB0dHMwdHcwIiB0aW1lc3RhbXA9IjE2MzM3ODYwNjUi
PjIyOTwva2V5PjwvZm9yZWlnbi1rZXlzPjxyZWYtdHlwZSBuYW1lPSJKb3VybmFsIEFydGljbGUi
PjE3PC9yZWYtdHlwZT48Y29udHJpYnV0b3JzPjxhdXRob3JzPjxhdXRob3I+UmV5bm9sZHMsIFcu
LCBKci48L2F1dGhvcj48L2F1dGhvcnM+PC9jb250cmlidXRvcnM+PGF1dGgtYWRkcmVzcz5Ob3J0
aGVhc3QgQWxhYmFtYSBSZWdpb25hbCBNZWRpY2FsIENlbnRlciwgQW5uaXN0b24sIFVTQS4gd3Jl
eW5vbGRzbWVkcGx1c0BudGkubmV0PC9hdXRoLWFkZHJlc3M+PHRpdGxlcz48dGl0bGU+VGhlIGZp
cnN0IGxhcGFyb3Njb3BpYyBjaG9sZWN5c3RlY3RvbXk8L3RpdGxlPjxzZWNvbmRhcnktdGl0bGU+
SlNMUzwvc2Vjb25kYXJ5LXRpdGxlPjwvdGl0bGVzPjxwZXJpb2RpY2FsPjxmdWxsLXRpdGxlPkpT
TFM8L2Z1bGwtdGl0bGU+PC9wZXJpb2RpY2FsPjxwYWdlcz44OS05NDwvcGFnZXM+PHZvbHVtZT41
PC92b2x1bWU+PG51bWJlcj4xPC9udW1iZXI+PGVkaXRpb24+MjAwMS8wNC8xNzwvZWRpdGlvbj48
a2V5d29yZHM+PGtleXdvcmQ+Q2hvbGVjeXN0ZWN0b215LCBMYXBhcm9zY29waWMvKmhpc3Rvcnk8
L2tleXdvcmQ+PGtleXdvcmQ+RXF1aXBtZW50IERlc2lnbjwva2V5d29yZD48a2V5d29yZD5HZXJt
YW55PC9rZXl3b3JkPjxrZXl3b3JkPkhpc3RvcnksIDE5dGggQ2VudHVyeTwva2V5d29yZD48a2V5
d29yZD5IaXN0b3J5LCAyMHRoIENlbnR1cnk8L2tleXdvcmQ+PGtleXdvcmQ+SHVtYW5zPC9rZXl3
b3JkPjxrZXl3b3JkPkxhcGFyb3Njb3Blcy8qaGlzdG9yeTwva2V5d29yZD48L2tleXdvcmRzPjxk
YXRlcz48eWVhcj4yMDAxPC95ZWFyPjxwdWItZGF0ZXM+PGRhdGU+SmFuLU1hcjwvZGF0ZT48L3B1
Yi1kYXRlcz48L2RhdGVzPjxpc2JuPjEwODYtODA4OSAoUHJpbnQpJiN4RDsxMDg2LTgwODkgKExp
bmtpbmcpPC9pc2JuPjxhY2Nlc3Npb24tbnVtPjExMzA0MDA0PC9hY2Nlc3Npb24tbnVtPjx1cmxz
PjxyZWxhdGVkLXVybHM+PHVybD5odHRwczovL3d3dy5uY2JpLm5sbS5uaWguZ292L3B1Ym1lZC8x
MTMwNDAwNDwvdXJsPjwvcmVsYXRlZC11cmxzPjwvdXJscz48Y3VzdG9tMj5QTUMzMDE1NDIwPC9j
dXN0b20y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7,2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Therefore, it is intuitive to ask ourselves, can elective laparoscopic cholecystectomy in asymptomatic gallstone patients reduce the overall morbidity and mortality from gallstone disease? </w:t>
      </w:r>
      <w:r w:rsidR="00844233">
        <w:rPr>
          <w:rFonts w:ascii="Book Antiqua" w:eastAsiaTheme="minorHAnsi" w:hAnsi="Book Antiqua" w:cstheme="minorBidi"/>
          <w:lang w:eastAsia="zh-CN"/>
        </w:rPr>
        <w:t>We</w:t>
      </w:r>
      <w:r w:rsidRPr="0026654D">
        <w:rPr>
          <w:rFonts w:ascii="Book Antiqua" w:eastAsiaTheme="minorHAnsi" w:hAnsi="Book Antiqua" w:cstheme="minorBidi"/>
          <w:lang w:eastAsia="zh-CN"/>
        </w:rPr>
        <w:t xml:space="preserve"> need to review the current evidence about the natural course of asymptomatic gallstones, complications of cholecystectomy, quality of life outcomes, emerging concerns of gut microbiome alteration following cholecystectomy, and ethical and economic considerations. </w:t>
      </w:r>
      <w:r w:rsidR="00844233">
        <w:rPr>
          <w:rFonts w:ascii="Book Antiqua" w:eastAsiaTheme="minorHAnsi" w:hAnsi="Book Antiqua" w:cstheme="minorBidi"/>
          <w:lang w:eastAsia="zh-CN"/>
        </w:rPr>
        <w:t>As</w:t>
      </w:r>
      <w:r w:rsidRPr="0026654D">
        <w:rPr>
          <w:rFonts w:ascii="Book Antiqua" w:eastAsiaTheme="minorHAnsi" w:hAnsi="Book Antiqua" w:cstheme="minorBidi"/>
          <w:lang w:eastAsia="zh-CN"/>
        </w:rPr>
        <w:t xml:space="preserve"> bile duct injury (BDI) is an Achilles heel of cholecystectomy, it is integral that we include BDI in our discussion. </w:t>
      </w:r>
    </w:p>
    <w:p w14:paraId="6D46B6BF"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 </w:t>
      </w:r>
    </w:p>
    <w:p w14:paraId="4CDD9D72" w14:textId="3FC39DBA"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 xml:space="preserve">NATURAL COURSE OF ASYMPTOMATIC AND SYMPTOMATIC GALLSTONE PATIENTS </w:t>
      </w:r>
    </w:p>
    <w:p w14:paraId="7F963013" w14:textId="07531DBE" w:rsidR="00DF6BE9" w:rsidRPr="0026654D" w:rsidRDefault="00DF6BE9" w:rsidP="00D454A3">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William Mayo stated, </w:t>
      </w:r>
      <w:r w:rsidR="00844233">
        <w:rPr>
          <w:rFonts w:ascii="Book Antiqua" w:eastAsiaTheme="minorHAnsi" w:hAnsi="Book Antiqua" w:cstheme="minorBidi"/>
          <w:lang w:eastAsia="zh-CN"/>
        </w:rPr>
        <w:t>“</w:t>
      </w:r>
      <w:r w:rsidRPr="0026654D">
        <w:rPr>
          <w:rFonts w:ascii="Book Antiqua" w:eastAsiaTheme="minorHAnsi" w:hAnsi="Book Antiqua" w:cstheme="minorBidi"/>
          <w:lang w:eastAsia="zh-CN"/>
        </w:rPr>
        <w:t>There is no innocent gallstone</w:t>
      </w:r>
      <w:r w:rsidR="00844233">
        <w:rPr>
          <w:rFonts w:ascii="Book Antiqua" w:eastAsiaTheme="minorHAnsi" w:hAnsi="Book Antiqua" w:cstheme="minorBidi"/>
          <w:lang w:eastAsia="zh-CN"/>
        </w:rPr>
        <w:t>”</w:t>
      </w:r>
      <w:r w:rsidR="00844233"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 xml:space="preserve">The progression from asymptomatic to symptomatic gallstone disease </w:t>
      </w:r>
      <w:r w:rsidR="00844233">
        <w:rPr>
          <w:rFonts w:ascii="Book Antiqua" w:eastAsiaTheme="minorHAnsi" w:hAnsi="Book Antiqua" w:cstheme="minorBidi"/>
          <w:lang w:eastAsia="zh-CN"/>
        </w:rPr>
        <w:t>was</w:t>
      </w:r>
      <w:r w:rsidR="00844233"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variable, ranging from 11.7</w:t>
      </w:r>
      <w:r w:rsidR="00844233" w:rsidRPr="0026654D">
        <w:rPr>
          <w:rFonts w:ascii="Book Antiqua" w:eastAsiaTheme="minorHAnsi" w:hAnsi="Book Antiqua" w:cstheme="minorBidi"/>
          <w:lang w:eastAsia="zh-CN"/>
        </w:rPr>
        <w:t>%</w:t>
      </w:r>
      <w:r w:rsidR="00844233">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23.7% over 9</w:t>
      </w:r>
      <w:r w:rsidR="008E7CD3">
        <w:rPr>
          <w:rFonts w:ascii="Book Antiqua" w:eastAsiaTheme="minorHAnsi" w:hAnsi="Book Antiqua" w:cstheme="minorBidi"/>
          <w:lang w:eastAsia="zh-CN"/>
        </w:rPr>
        <w:t>-</w:t>
      </w:r>
      <w:r w:rsidRPr="0026654D">
        <w:rPr>
          <w:rFonts w:ascii="Book Antiqua" w:eastAsiaTheme="minorHAnsi" w:hAnsi="Book Antiqua" w:cstheme="minorBidi"/>
          <w:lang w:eastAsia="zh-CN"/>
        </w:rPr>
        <w:t>20 years</w:t>
      </w:r>
      <w:r w:rsidRPr="0026654D">
        <w:rPr>
          <w:rFonts w:ascii="Book Antiqua" w:eastAsiaTheme="minorHAnsi" w:hAnsi="Book Antiqua" w:cstheme="minorBidi"/>
          <w:lang w:eastAsia="zh-CN"/>
        </w:rPr>
        <w:fldChar w:fldCharType="begin">
          <w:fldData xml:space="preserve">PEVuZE5vdGU+PENpdGU+PEF1dGhvcj5GZXN0aTwvQXV0aG9yPjxZZWFyPjIwMTA8L1llYXI+PFJl
Y051bT4yMTM8L1JlY051bT48RGlzcGxheVRleHQ+PHN0eWxlIGZhY2U9InN1cGVyc2NyaXB0Ij5b
MjktMzJdPC9zdHlsZT48L0Rpc3BsYXlUZXh0PjxyZWNvcmQ+PHJlYy1udW1iZXI+MjEzPC9yZWMt
bnVtYmVyPjxmb3JlaWduLWtleXM+PGtleSBhcHA9IkVOIiBkYi1pZD0iOXRyOXI1YTlnenBzenJl
d2E1MjV6ZGRhdnAwYXB0dHMwdHcwIiB0aW1lc3RhbXA9IjE2MzM3NzQ4MzAiPjIxMzwva2V5Pjwv
Zm9yZWlnbi1rZXlzPjxyZWYtdHlwZSBuYW1lPSJKb3VybmFsIEFydGljbGUiPjE3PC9yZWYtdHlw
ZT48Y29udHJpYnV0b3JzPjxhdXRob3JzPjxhdXRob3I+RmVzdGksIEQuPC9hdXRob3I+PGF1dGhv
cj5SZWdnaWFuaSwgTS4gTC48L2F1dGhvcj48YXV0aG9yPkF0dGlsaSwgQS4gRi48L2F1dGhvcj48
YXV0aG9yPkxvcmlhLCBQLjwvYXV0aG9yPjxhdXRob3I+UGF6emksIFAuPC9hdXRob3I+PGF1dGhv
cj5TY2Fpb2xpLCBFLjwvYXV0aG9yPjxhdXRob3I+Q2Fwb2RpY2FzYSwgUy48L2F1dGhvcj48YXV0
aG9yPlJvbWFubywgRi48L2F1dGhvcj48YXV0aG9yPlJvZGEsIEUuPC9hdXRob3I+PGF1dGhvcj5D
b2xlY2NoaWEsIEEuPC9hdXRob3I+PC9hdXRob3JzPjwvY29udHJpYnV0b3JzPjxhdXRoLWFkZHJl
c3M+RGVwYXJ0bWVudCBvZiBDbGluaWNhbCBNZWRpY2luZSwgVW5pdmVyc2l0eSBvZiBCb2xvZ25h
LCBCb2xvZ25hLCBJdGFseS4gZGF2aWRlLmZlc3RpQHVuaWJvLml0PC9hdXRoLWFkZHJlc3M+PHRp
dGxlcz48dGl0bGU+TmF0dXJhbCBoaXN0b3J5IG9mIGdhbGxzdG9uZSBkaXNlYXNlOiBFeHBlY3Rh
bnQgbWFuYWdlbWVudCBvciBhY3RpdmUgdHJlYXRtZW50PyBSZXN1bHRzIGZyb20gYSBwb3B1bGF0
aW9uLWJhc2VkIGNvaG9ydCBzdHVkeTwvdGl0bGU+PHNlY29uZGFyeS10aXRsZT5KIEdhc3Ryb2Vu
dGVyb2wgSGVwYXRvbDwvc2Vjb25kYXJ5LXRpdGxlPjwvdGl0bGVzPjxwZXJpb2RpY2FsPjxmdWxs
LXRpdGxlPkogR2FzdHJvZW50ZXJvbCBIZXBhdG9sPC9mdWxsLXRpdGxlPjwvcGVyaW9kaWNhbD48
cGFnZXM+NzE5LTI0PC9wYWdlcz48dm9sdW1lPjI1PC92b2x1bWU+PG51bWJlcj40PC9udW1iZXI+
PGVkaXRpb24+MjAxMC8wNS8yNTwvZWRpdGlvbj48a2V5d29yZHM+PGtleXdvcmQ+QWR1bHQ8L2tl
eXdvcmQ+PGtleXdvcmQ+QWdlZDwva2V5d29yZD48a2V5d29yZD5DaGktU3F1YXJlIERpc3RyaWJ1
dGlvbjwva2V5d29yZD48a2V5d29yZD5DaG9sZWN5c3RlY3RvbXkvYWR2ZXJzZSBlZmZlY3RzPC9r
ZXl3b3JkPjxrZXl3b3JkPkNyb3NzLVNlY3Rpb25hbCBTdHVkaWVzPC9rZXl3b3JkPjxrZXl3b3Jk
PkRpc2Vhc2UgUHJvZ3Jlc3Npb248L2tleXdvcmQ+PGtleXdvcmQ+RmVtYWxlPC9rZXl3b3JkPjxr
ZXl3b3JkPkdhbGxzdG9uZXMvY29tcGxpY2F0aW9ucy9kaWFnbm9zdGljIGltYWdpbmcvKmVwaWRl
bWlvbG9neS9zdXJnZXJ5PC9rZXl3b3JkPjxrZXl3b3JkPkh1bWFuczwva2V5d29yZD48a2V5d29y
ZD5JdGFseS9lcGlkZW1pb2xvZ3k8L2tleXdvcmQ+PGtleXdvcmQ+TG9naXN0aWMgTW9kZWxzPC9r
ZXl3b3JkPjxrZXl3b3JkPk1hbGU8L2tleXdvcmQ+PGtleXdvcmQ+TWlkZGxlIEFnZWQ8L2tleXdv
cmQ+PGtleXdvcmQ+UGF0aWVudCBTZWxlY3Rpb248L2tleXdvcmQ+PGtleXdvcmQ+UG9wdWxhdGlv
biBTdXJ2ZWlsbGFuY2U8L2tleXdvcmQ+PGtleXdvcmQ+UmVjdXJyZW5jZTwva2V5d29yZD48a2V5
d29yZD5SaXNrIEFzc2Vzc21lbnQ8L2tleXdvcmQ+PGtleXdvcmQ+UmlzayBGYWN0b3JzPC9rZXl3
b3JkPjxrZXl3b3JkPlNldmVyaXR5IG9mIElsbG5lc3MgSW5kZXg8L2tleXdvcmQ+PGtleXdvcmQ+
U3VydmV5cyBhbmQgUXVlc3Rpb25uYWlyZXM8L2tleXdvcmQ+PGtleXdvcmQ+VGltZSBGYWN0b3Jz
PC9rZXl3b3JkPjxrZXl3b3JkPlRyZWF0bWVudCBPdXRjb21lPC9rZXl3b3JkPjxrZXl3b3JkPlVs
dHJhc29ub2dyYXBoeTwva2V5d29yZD48L2tleXdvcmRzPjxkYXRlcz48eWVhcj4yMDEwPC95ZWFy
PjxwdWItZGF0ZXM+PGRhdGU+QXByPC9kYXRlPjwvcHViLWRhdGVzPjwvZGF0ZXM+PGlzYm4+MTQ0
MC0xNzQ2IChFbGVjdHJvbmljKSYjeEQ7MDgxNS05MzE5IChMaW5raW5nKTwvaXNibj48YWNjZXNz
aW9uLW51bT4yMDQ5MjMyODwvYWNjZXNzaW9uLW51bT48dXJscz48cmVsYXRlZC11cmxzPjx1cmw+
aHR0cHM6Ly93d3cubmNiaS5ubG0ubmloLmdvdi9wdWJtZWQvMjA0OTIzMjg8L3VybD48L3JlbGF0
ZWQtdXJscz48L3VybHM+PGVsZWN0cm9uaWMtcmVzb3VyY2UtbnVtPjEwLjExMTEvai4xNDQwLTE3
NDYuMjAwOS4wNjE0Ni54PC9lbGVjdHJvbmljLXJlc291cmNlLW51bT48L3JlY29yZD48L0NpdGU+
PENpdGU+PEF1dGhvcj5BdHRpbGk8L0F1dGhvcj48WWVhcj4xOTk1PC9ZZWFyPjxSZWNOdW0+MjIz
PC9SZWNOdW0+PHJlY29yZD48cmVjLW51bWJlcj4yMjM8L3JlYy1udW1iZXI+PGZvcmVpZ24ta2V5
cz48a2V5IGFwcD0iRU4iIGRiLWlkPSI5dHI5cjVhOWd6cHN6cmV3YTUyNXpkZGF2cDBhcHR0czB0
dzAiIHRpbWVzdGFtcD0iMTYzMzc3Njg2OSI+MjIzPC9rZXk+PC9mb3JlaWduLWtleXM+PHJlZi10
eXBlIG5hbWU9IkpvdXJuYWwgQXJ0aWNsZSI+MTc8L3JlZi10eXBlPjxjb250cmlidXRvcnM+PGF1
dGhvcnM+PGF1dGhvcj5BdHRpbGksIEEuIEYuPC9hdXRob3I+PGF1dGhvcj5EZSBTYW50aXMsIEEu
PC9hdXRob3I+PGF1dGhvcj5DYXByaSwgUi48L2F1dGhvcj48YXV0aG9yPlJlcGljZSwgQS4gTS48
L2F1dGhvcj48YXV0aG9yPk1hc2VsbGksIFMuPC9hdXRob3I+PC9hdXRob3JzPjwvY29udHJpYnV0
b3JzPjxhdXRoLWFkZHJlc3M+RGVwYXJ0bWVudCBvZiBJbnRlcm5hbCBNZWRpY2luZSwgVW5pdmVy
c2l0eSBvZiBMJmFwb3M7QXF1aWxhLCBJdGFseS48L2F1dGgtYWRkcmVzcz48dGl0bGVzPjx0aXRs
ZT5UaGUgbmF0dXJhbCBoaXN0b3J5IG9mIGdhbGxzdG9uZXM6IHRoZSBHUkVQQ08gZXhwZXJpZW5j
ZS4gVGhlIEdSRVBDTyBHcm91cDwvdGl0bGU+PHNlY29uZGFyeS10aXRsZT5IZXBhdG9sb2d5PC9z
ZWNvbmRhcnktdGl0bGU+PC90aXRsZXM+PHBlcmlvZGljYWw+PGZ1bGwtdGl0bGU+SGVwYXRvbG9n
eTwvZnVsbC10aXRsZT48L3BlcmlvZGljYWw+PHBhZ2VzPjY1NS02MDwvcGFnZXM+PHZvbHVtZT4y
MTwvdm9sdW1lPjxudW1iZXI+MzwvbnVtYmVyPjxlZGl0aW9uPjE5OTUvMDMvMDE8L2VkaXRpb24+
PGtleXdvcmRzPjxrZXl3b3JkPkFkdWx0PC9rZXl3b3JkPjxrZXl3b3JkPkFnZWQ8L2tleXdvcmQ+
PGtleXdvcmQ+QmlsaWFyeSBUcmFjdCBEaXNlYXNlcy9ldGlvbG9neTwva2V5d29yZD48a2V5d29y
ZD5DYXVzZSBvZiBEZWF0aDwva2V5d29yZD48a2V5d29yZD5DaG9sZWN5c3RlY3RvbXk8L2tleXdv
cmQ+PGtleXdvcmQ+Q2hvbGVsaXRoaWFzaXMvKmNvbXBsaWNhdGlvbnMvbW9ydGFsaXR5PC9rZXl3
b3JkPjxrZXl3b3JkPkNvbGljL2V0aW9sb2d5PC9rZXl3b3JkPjxrZXl3b3JkPkZlbWFsZTwva2V5
d29yZD48a2V5d29yZD5Gb2xsb3ctVXAgU3R1ZGllczwva2V5d29yZD48a2V5d29yZD5HYWxsYmxh
ZGRlciBOZW9wbGFzbXMvZXRpb2xvZ3k8L2tleXdvcmQ+PGtleXdvcmQ+SHVtYW5zPC9rZXl3b3Jk
PjxrZXl3b3JkPk1hbGU8L2tleXdvcmQ+PGtleXdvcmQ+TWlkZGxlIEFnZWQ8L2tleXdvcmQ+PGtl
eXdvcmQ+UHJvYmFiaWxpdHk8L2tleXdvcmQ+PGtleXdvcmQ+UHJvc3BlY3RpdmUgU3R1ZGllczwv
a2V5d29yZD48L2tleXdvcmRzPjxkYXRlcz48eWVhcj4xOTk1PC95ZWFyPjxwdWItZGF0ZXM+PGRh
dGU+TWFyPC9kYXRlPjwvcHViLWRhdGVzPjwvZGF0ZXM+PGlzYm4+MDI3MC05MTM5IChQcmludCkm
I3hEOzAyNzAtOTEzOSAoTGlua2luZyk8L2lzYm4+PGFjY2Vzc2lvbi1udW0+Nzg3NTY2MzwvYWNj
ZXNzaW9uLW51bT48dXJscz48cmVsYXRlZC11cmxzPjx1cmw+aHR0cHM6Ly93d3cubmNiaS5ubG0u
bmloLmdvdi9wdWJtZWQvNzg3NTY2MzwvdXJsPjwvcmVsYXRlZC11cmxzPjwvdXJscz48ZWxlY3Ry
b25pYy1yZXNvdXJjZS1udW0+MTAuMTAwMi9oZXAuMTg0MDIxMDMwOTwvZWxlY3Ryb25pYy1yZXNv
dXJjZS1udW0+PC9yZWNvcmQ+PC9DaXRlPjxDaXRlPjxBdXRob3I+U2hhYmFuemFkZWg8L0F1dGhv
cj48WWVhcj4yMDE2PC9ZZWFyPjxSZWNOdW0+MjI2PC9SZWNOdW0+PHJlY29yZD48cmVjLW51bWJl
cj4yMjY8L3JlYy1udW1iZXI+PGZvcmVpZ24ta2V5cz48a2V5IGFwcD0iRU4iIGRiLWlkPSI5dHI5
cjVhOWd6cHN6cmV3YTUyNXpkZGF2cDBhcHR0czB0dzAiIHRpbWVzdGFtcD0iMTYzMzc3NjkxNyI+
MjI2PC9rZXk+PC9mb3JlaWduLWtleXM+PHJlZi10eXBlIG5hbWU9IkpvdXJuYWwgQXJ0aWNsZSI+
MTc8L3JlZi10eXBlPjxjb250cmlidXRvcnM+PGF1dGhvcnM+PGF1dGhvcj5TaGFiYW56YWRlaCwg
RC4gTS48L2F1dGhvcj48YXV0aG9yPlNvcmVuc2VuLCBMLiBULjwvYXV0aG9yPjxhdXRob3I+Sm9y
Z2Vuc2VuLCBULjwvYXV0aG9yPjwvYXV0aG9ycz48L2NvbnRyaWJ1dG9ycz48YXV0aC1hZGRyZXNz
PkRpZ2VzdGl2ZSBEaXNlYXNlIENlbnRlciwgQmlzcGViamVyZyBVbml2ZXJzaXR5IEhvc3BpdGFs
LCBDb3BlbmhhZ2VuLCBEZW5tYXJrOyBSZXNlYXJjaCBDZW50cmUgZm9yIFByZXZlbnRpb24gYW5k
IEhlYWx0aCwgQ2VudHJlIGZvciBIZWFsdGgsIENhcGl0YWwgUmVnaW9uIG9mIENvcGVuaGFnZW4s
IENvcGVuaGFnZW4sIERlbm1hcmsuIEVsZWN0cm9uaWMgYWRkcmVzczogZG1zaGFiYW5AZ21haWwu
Y29tLiYjeEQ7RGlnZXN0aXZlIERpc2Vhc2UgQ2VudGVyLCBCaXNwZWJqZXJnIFVuaXZlcnNpdHkg
SG9zcGl0YWwsIENvcGVuaGFnZW4sIERlbm1hcms7IEluc3RpdHV0ZSBmb3IgQ2xpbmljYWwgTWVk
aWNpbmUsIEZhY3VsdHkgb2YgSGVhbHRoIGFuZCBNZWRpY2FsIFNjaWVuY2VzLCBVbml2ZXJzaXR5
IG9mIENvcGVuaGFnZW4sIENvcGVuaGFnZW4sIERlbm1hcmsuJiN4RDtSZXNlYXJjaCBDZW50cmUg
Zm9yIFByZXZlbnRpb24gYW5kIEhlYWx0aCwgQ2VudHJlIGZvciBIZWFsdGgsIENhcGl0YWwgUmVn
aW9uIG9mIENvcGVuaGFnZW4sIENvcGVuaGFnZW4sIERlbm1hcms7IERlcGFydG1lbnQgb2YgUHVi
bGljIEhlYWx0aCwgRmFjdWx0eSBvZiBIZWFsdGggYW5kIE1lZGljYWwgU2NpZW5jZXMsIFVuaXZl
cnNpdHkgb2YgQ29wZW5oYWdlbiwgQ29wZW5oYWdlbiwgRGVubWFyazsgRmFjdWx0eSBvZiBNZWRp
Y2luZSwgQWFsYm9yZyBVbml2ZXJzaXR5LCBBYWxib3JnLCBEZW5tYXJrLjwvYXV0aC1hZGRyZXNz
Pjx0aXRsZXM+PHRpdGxlPkEgUHJlZGljdGlvbiBSdWxlIGZvciBSaXNrIFN0cmF0aWZpY2F0aW9u
IG9mIEluY2lkZW50YWxseSBEaXNjb3ZlcmVkIEdhbGxzdG9uZXM6IFJlc3VsdHMgRnJvbSBhIExh
cmdlIENvaG9ydCBTdHVkeTwvdGl0bGU+PHNlY29uZGFyeS10aXRsZT5HYXN0cm9lbnRlcm9sb2d5
PC9zZWNvbmRhcnktdGl0bGU+PC90aXRsZXM+PHBlcmlvZGljYWw+PGZ1bGwtdGl0bGU+R2FzdHJv
ZW50ZXJvbG9neTwvZnVsbC10aXRsZT48L3BlcmlvZGljYWw+PHBhZ2VzPjE1Ni0xNjcgZTE8L3Bh
Z2VzPjx2b2x1bWU+MTUwPC92b2x1bWU+PG51bWJlcj4xPC9udW1iZXI+PGVkaXRpb24+MjAxNS8w
OS8xNzwvZWRpdGlvbj48a2V5d29yZHM+PGtleXdvcmQ+QWR1bHQ8L2tleXdvcmQ+PGtleXdvcmQ+
QWdlIERpc3RyaWJ1dGlvbjwva2V5d29yZD48a2V5d29yZD5BZ2VkPC9rZXl3b3JkPjxrZXl3b3Jk
PkNob2xlY3lzdGVjdG9teS9tZXRob2RzPC9rZXl3b3JkPjxrZXl3b3JkPkNvaG9ydCBTdHVkaWVz
PC9rZXl3b3JkPjxrZXl3b3JkPkRlY2lzaW9uIFN1cHBvcnQgVGVjaG5pcXVlczwva2V5d29yZD48
a2V5d29yZD5EZW5tYXJrL2VwaWRlbWlvbG9neTwva2V5d29yZD48a2V5d29yZD5GZW1hbGU8L2tl
eXdvcmQ+PGtleXdvcmQ+Rm9sbG93LVVwIFN0dWRpZXM8L2tleXdvcmQ+PGtleXdvcmQ+R2FsbHN0
b25lcy8qZGlhZ25vc2lzL2RpYWdub3N0aWMgaW1hZ2luZy8qZXBpZGVtaW9sb2d5L3N1cmdlcnk8
L2tleXdvcmQ+PGtleXdvcmQ+SHVtYW5zPC9rZXl3b3JkPjxrZXl3b3JkPkluY2lkZW5jZTwva2V5
d29yZD48a2V5d29yZD4qSW5jaWRlbnRhbCBGaW5kaW5nczwva2V5d29yZD48a2V5d29yZD5Mb25n
aXR1ZGluYWwgU3R1ZGllczwva2V5d29yZD48a2V5d29yZD5NYWxlPC9rZXl3b3JkPjxrZXl3b3Jk
Pk1pZGRsZSBBZ2VkPC9rZXl3b3JkPjxrZXl3b3JkPlByZWRpY3RpdmUgVmFsdWUgb2YgVGVzdHM8
L2tleXdvcmQ+PGtleXdvcmQ+UHJvcG9ydGlvbmFsIEhhemFyZHMgTW9kZWxzPC9rZXl3b3JkPjxr
ZXl3b3JkPlJpc2sgQXNzZXNzbWVudDwva2V5d29yZD48a2V5d29yZD5TZXZlcml0eSBvZiBJbGxu
ZXNzIEluZGV4PC9rZXl3b3JkPjxrZXl3b3JkPlNleCBEaXN0cmlidXRpb248L2tleXdvcmQ+PGtl
eXdvcmQ+VHJlYXRtZW50IE91dGNvbWU8L2tleXdvcmQ+PGtleXdvcmQ+VWx0cmFzb25vZ3JhcGh5
LCBEb3BwbGVyL21ldGhvZHM8L2tleXdvcmQ+PGtleXdvcmQ+VXJiYW4gUG9wdWxhdGlvbjwva2V5
d29yZD48a2V5d29yZD5DaG9sZWxpdGhpYXNpczwva2V5d29yZD48a2V5d29yZD5HYWxsYmxhZGRl
ciBEaXNlYXNlPC9rZXl3b3JkPjxrZXl3b3JkPkxvbmdpdHVkaW5hbDwva2V5d29yZD48a2V5d29y
ZD5VbHRyYXNvbm9ncmFwaHk8L2tleXdvcmQ+PC9rZXl3b3Jkcz48ZGF0ZXM+PHllYXI+MjAxNjwv
eWVhcj48cHViLWRhdGVzPjxkYXRlPkphbjwvZGF0ZT48L3B1Yi1kYXRlcz48L2RhdGVzPjxpc2Ju
PjE1MjgtMDAxMiAoRWxlY3Ryb25pYykmI3hEOzAwMTYtNTA4NSAoTGlua2luZyk8L2lzYm4+PGFj
Y2Vzc2lvbi1udW0+MjYzNzUzNjc8L2FjY2Vzc2lvbi1udW0+PHVybHM+PHJlbGF0ZWQtdXJscz48
dXJsPmh0dHBzOi8vd3d3Lm5jYmkubmxtLm5paC5nb3YvcHVibWVkLzI2Mzc1MzY3PC91cmw+PC9y
ZWxhdGVkLXVybHM+PC91cmxzPjxlbGVjdHJvbmljLXJlc291cmNlLW51bT4xMC4xMDUzL2ouZ2Fz
dHJvLjIwMTUuMDkuMDAyPC9lbGVjdHJvbmljLXJlc291cmNlLW51bT48L3JlY29yZD48L0NpdGU+
PENpdGU+PEF1dGhvcj5BbmdlbGljbzwvQXV0aG9yPjxZZWFyPjE5OTc8L1llYXI+PFJlY051bT4y
Mjg8L1JlY051bT48cmVjb3JkPjxyZWMtbnVtYmVyPjIyODwvcmVjLW51bWJlcj48Zm9yZWlnbi1r
ZXlzPjxrZXkgYXBwPSJFTiIgZGItaWQ9Ijl0cjlyNWE5Z3pwc3pyZXdhNTI1emRkYXZwMGFwdHRz
MHR3MCIgdGltZXN0YW1wPSIxNjMzNzc3NjkzIj4yMjg8L2tleT48L2ZvcmVpZ24ta2V5cz48cmVm
LXR5cGUgbmFtZT0iSm91cm5hbCBBcnRpY2xlIj4xNzwvcmVmLXR5cGU+PGNvbnRyaWJ1dG9ycz48
YXV0aG9ycz48YXV0aG9yPkFuZ2VsaWNvLCBGLjwvYXV0aG9yPjxhdXRob3I+RGVsIEJlbiwgTS48
L2F1dGhvcj48YXV0aG9yPkJhcmJhdG8sIEEuPC9hdXRob3I+PGF1dGhvcj5Db250aSwgUi48L2F1
dGhvcj48YXV0aG9yPlVyYmluYXRpLCBHLjwvYXV0aG9yPjwvYXV0aG9ycz48L2NvbnRyaWJ1dG9y
cz48YXV0aC1hZGRyZXNzPkluc3RpdHV0ZSBvZiBTeXN0ZW1hdGljIE1lZGljYWwgVGhlcmFweSwg
VW5pdmVyc2l0eSBMYSBTYXBpZW56YSwgUm9tZSwgSXRhbHkuPC9hdXRoLWFkZHJlc3M+PHRpdGxl
cz48dGl0bGU+VGVuLXllYXIgaW5jaWRlbmNlIGFuZCBuYXR1cmFsIGhpc3Rvcnkgb2YgZ2FsbHN0
b25lIGRpc2Vhc2UgaW4gYSBydXJhbCBwb3B1bGF0aW9uIG9mIHdvbWVuIGluIGNlbnRyYWwgSXRh
bHkuIFRoZSBSb21lIEdyb3VwIGZvciB0aGUgRXBpZGVtaW9sb2d5IGFuZCBQcmV2ZW50aW9uIG9m
IENob2xlbGl0aGlhc2lzIChHUkVQQ08pPC90aXRsZT48c2Vjb25kYXJ5LXRpdGxlPkl0YWwgSiBH
YXN0cm9lbnRlcm9sIEhlcGF0b2w8L3NlY29uZGFyeS10aXRsZT48L3RpdGxlcz48cGVyaW9kaWNh
bD48ZnVsbC10aXRsZT5JdGFsIEogR2FzdHJvZW50ZXJvbCBIZXBhdG9sPC9mdWxsLXRpdGxlPjwv
cGVyaW9kaWNhbD48cGFnZXM+MjQ5LTU0PC9wYWdlcz48dm9sdW1lPjI5PC92b2x1bWU+PG51bWJl
cj4zPC9udW1iZXI+PGVkaXRpb24+MTk5Ny8wNi8wMTwvZWRpdGlvbj48a2V5d29yZHM+PGtleXdv
cmQ+QWR1bHQ8L2tleXdvcmQ+PGtleXdvcmQ+QWdlZDwva2V5d29yZD48a2V5d29yZD5DaG9sZWxp
dGhpYXNpcy8qZXBpZGVtaW9sb2d5L3BoeXNpb3BhdGhvbG9neTwva2V5d29yZD48a2V5d29yZD5E
aXNlYXNlIFByb2dyZXNzaW9uPC9rZXl3b3JkPjxrZXl3b3JkPkZlbWFsZTwva2V5d29yZD48a2V5
d29yZD5IdW1hbnM8L2tleXdvcmQ+PGtleXdvcmQ+SW5jaWRlbmNlPC9rZXl3b3JkPjxrZXl3b3Jk
Pkl0YWx5L2VwaWRlbWlvbG9neTwva2V5d29yZD48a2V5d29yZD5Mb25naXR1ZGluYWwgU3R1ZGll
czwva2V5d29yZD48a2V5d29yZD5NaWRkbGUgQWdlZDwva2V5d29yZD48a2V5d29yZD5SaXNrIEZh
Y3RvcnM8L2tleXdvcmQ+PGtleXdvcmQ+UnVyYWwgUG9wdWxhdGlvbjwva2V5d29yZD48L2tleXdv
cmRzPjxkYXRlcz48eWVhcj4xOTk3PC95ZWFyPjxwdWItZGF0ZXM+PGRhdGU+SnVuPC9kYXRlPjwv
cHViLWRhdGVzPjwvZGF0ZXM+PGlzYm4+MTEyNS04MDU1IChQcmludCkmI3hEOzExMjUtODA1NSAo
TGlua2luZyk8L2lzYm4+PGFjY2Vzc2lvbi1udW0+OTY0NjIxNzwvYWNjZXNzaW9uLW51bT48dXJs
cz48cmVsYXRlZC11cmxzPjx1cmw+aHR0cHM6Ly93d3cubmNiaS5ubG0ubmloLmdvdi9wdWJtZWQv
OTY0NjIxNzwvdXJsPjwvcmVsYXRlZC11cmxzPjwvdXJscz48L3JlY29yZD48L0NpdGU+PC9FbmRO
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GZXN0aTwvQXV0aG9yPjxZZWFyPjIwMTA8L1llYXI+PFJl
Y051bT4yMTM8L1JlY051bT48RGlzcGxheVRleHQ+PHN0eWxlIGZhY2U9InN1cGVyc2NyaXB0Ij5b
MjktMzJdPC9zdHlsZT48L0Rpc3BsYXlUZXh0PjxyZWNvcmQ+PHJlYy1udW1iZXI+MjEzPC9yZWMt
bnVtYmVyPjxmb3JlaWduLWtleXM+PGtleSBhcHA9IkVOIiBkYi1pZD0iOXRyOXI1YTlnenBzenJl
d2E1MjV6ZGRhdnAwYXB0dHMwdHcwIiB0aW1lc3RhbXA9IjE2MzM3NzQ4MzAiPjIxMzwva2V5Pjwv
Zm9yZWlnbi1rZXlzPjxyZWYtdHlwZSBuYW1lPSJKb3VybmFsIEFydGljbGUiPjE3PC9yZWYtdHlw
ZT48Y29udHJpYnV0b3JzPjxhdXRob3JzPjxhdXRob3I+RmVzdGksIEQuPC9hdXRob3I+PGF1dGhv
cj5SZWdnaWFuaSwgTS4gTC48L2F1dGhvcj48YXV0aG9yPkF0dGlsaSwgQS4gRi48L2F1dGhvcj48
YXV0aG9yPkxvcmlhLCBQLjwvYXV0aG9yPjxhdXRob3I+UGF6emksIFAuPC9hdXRob3I+PGF1dGhv
cj5TY2Fpb2xpLCBFLjwvYXV0aG9yPjxhdXRob3I+Q2Fwb2RpY2FzYSwgUy48L2F1dGhvcj48YXV0
aG9yPlJvbWFubywgRi48L2F1dGhvcj48YXV0aG9yPlJvZGEsIEUuPC9hdXRob3I+PGF1dGhvcj5D
b2xlY2NoaWEsIEEuPC9hdXRob3I+PC9hdXRob3JzPjwvY29udHJpYnV0b3JzPjxhdXRoLWFkZHJl
c3M+RGVwYXJ0bWVudCBvZiBDbGluaWNhbCBNZWRpY2luZSwgVW5pdmVyc2l0eSBvZiBCb2xvZ25h
LCBCb2xvZ25hLCBJdGFseS4gZGF2aWRlLmZlc3RpQHVuaWJvLml0PC9hdXRoLWFkZHJlc3M+PHRp
dGxlcz48dGl0bGU+TmF0dXJhbCBoaXN0b3J5IG9mIGdhbGxzdG9uZSBkaXNlYXNlOiBFeHBlY3Rh
bnQgbWFuYWdlbWVudCBvciBhY3RpdmUgdHJlYXRtZW50PyBSZXN1bHRzIGZyb20gYSBwb3B1bGF0
aW9uLWJhc2VkIGNvaG9ydCBzdHVkeTwvdGl0bGU+PHNlY29uZGFyeS10aXRsZT5KIEdhc3Ryb2Vu
dGVyb2wgSGVwYXRvbDwvc2Vjb25kYXJ5LXRpdGxlPjwvdGl0bGVzPjxwZXJpb2RpY2FsPjxmdWxs
LXRpdGxlPkogR2FzdHJvZW50ZXJvbCBIZXBhdG9sPC9mdWxsLXRpdGxlPjwvcGVyaW9kaWNhbD48
cGFnZXM+NzE5LTI0PC9wYWdlcz48dm9sdW1lPjI1PC92b2x1bWU+PG51bWJlcj40PC9udW1iZXI+
PGVkaXRpb24+MjAxMC8wNS8yNTwvZWRpdGlvbj48a2V5d29yZHM+PGtleXdvcmQ+QWR1bHQ8L2tl
eXdvcmQ+PGtleXdvcmQ+QWdlZDwva2V5d29yZD48a2V5d29yZD5DaGktU3F1YXJlIERpc3RyaWJ1
dGlvbjwva2V5d29yZD48a2V5d29yZD5DaG9sZWN5c3RlY3RvbXkvYWR2ZXJzZSBlZmZlY3RzPC9r
ZXl3b3JkPjxrZXl3b3JkPkNyb3NzLVNlY3Rpb25hbCBTdHVkaWVzPC9rZXl3b3JkPjxrZXl3b3Jk
PkRpc2Vhc2UgUHJvZ3Jlc3Npb248L2tleXdvcmQ+PGtleXdvcmQ+RmVtYWxlPC9rZXl3b3JkPjxr
ZXl3b3JkPkdhbGxzdG9uZXMvY29tcGxpY2F0aW9ucy9kaWFnbm9zdGljIGltYWdpbmcvKmVwaWRl
bWlvbG9neS9zdXJnZXJ5PC9rZXl3b3JkPjxrZXl3b3JkPkh1bWFuczwva2V5d29yZD48a2V5d29y
ZD5JdGFseS9lcGlkZW1pb2xvZ3k8L2tleXdvcmQ+PGtleXdvcmQ+TG9naXN0aWMgTW9kZWxzPC9r
ZXl3b3JkPjxrZXl3b3JkPk1hbGU8L2tleXdvcmQ+PGtleXdvcmQ+TWlkZGxlIEFnZWQ8L2tleXdv
cmQ+PGtleXdvcmQ+UGF0aWVudCBTZWxlY3Rpb248L2tleXdvcmQ+PGtleXdvcmQ+UG9wdWxhdGlv
biBTdXJ2ZWlsbGFuY2U8L2tleXdvcmQ+PGtleXdvcmQ+UmVjdXJyZW5jZTwva2V5d29yZD48a2V5
d29yZD5SaXNrIEFzc2Vzc21lbnQ8L2tleXdvcmQ+PGtleXdvcmQ+UmlzayBGYWN0b3JzPC9rZXl3
b3JkPjxrZXl3b3JkPlNldmVyaXR5IG9mIElsbG5lc3MgSW5kZXg8L2tleXdvcmQ+PGtleXdvcmQ+
U3VydmV5cyBhbmQgUXVlc3Rpb25uYWlyZXM8L2tleXdvcmQ+PGtleXdvcmQ+VGltZSBGYWN0b3Jz
PC9rZXl3b3JkPjxrZXl3b3JkPlRyZWF0bWVudCBPdXRjb21lPC9rZXl3b3JkPjxrZXl3b3JkPlVs
dHJhc29ub2dyYXBoeTwva2V5d29yZD48L2tleXdvcmRzPjxkYXRlcz48eWVhcj4yMDEwPC95ZWFy
PjxwdWItZGF0ZXM+PGRhdGU+QXByPC9kYXRlPjwvcHViLWRhdGVzPjwvZGF0ZXM+PGlzYm4+MTQ0
MC0xNzQ2IChFbGVjdHJvbmljKSYjeEQ7MDgxNS05MzE5IChMaW5raW5nKTwvaXNibj48YWNjZXNz
aW9uLW51bT4yMDQ5MjMyODwvYWNjZXNzaW9uLW51bT48dXJscz48cmVsYXRlZC11cmxzPjx1cmw+
aHR0cHM6Ly93d3cubmNiaS5ubG0ubmloLmdvdi9wdWJtZWQvMjA0OTIzMjg8L3VybD48L3JlbGF0
ZWQtdXJscz48L3VybHM+PGVsZWN0cm9uaWMtcmVzb3VyY2UtbnVtPjEwLjExMTEvai4xNDQwLTE3
NDYuMjAwOS4wNjE0Ni54PC9lbGVjdHJvbmljLXJlc291cmNlLW51bT48L3JlY29yZD48L0NpdGU+
PENpdGU+PEF1dGhvcj5BdHRpbGk8L0F1dGhvcj48WWVhcj4xOTk1PC9ZZWFyPjxSZWNOdW0+MjIz
PC9SZWNOdW0+PHJlY29yZD48cmVjLW51bWJlcj4yMjM8L3JlYy1udW1iZXI+PGZvcmVpZ24ta2V5
cz48a2V5IGFwcD0iRU4iIGRiLWlkPSI5dHI5cjVhOWd6cHN6cmV3YTUyNXpkZGF2cDBhcHR0czB0
dzAiIHRpbWVzdGFtcD0iMTYzMzc3Njg2OSI+MjIzPC9rZXk+PC9mb3JlaWduLWtleXM+PHJlZi10
eXBlIG5hbWU9IkpvdXJuYWwgQXJ0aWNsZSI+MTc8L3JlZi10eXBlPjxjb250cmlidXRvcnM+PGF1
dGhvcnM+PGF1dGhvcj5BdHRpbGksIEEuIEYuPC9hdXRob3I+PGF1dGhvcj5EZSBTYW50aXMsIEEu
PC9hdXRob3I+PGF1dGhvcj5DYXByaSwgUi48L2F1dGhvcj48YXV0aG9yPlJlcGljZSwgQS4gTS48
L2F1dGhvcj48YXV0aG9yPk1hc2VsbGksIFMuPC9hdXRob3I+PC9hdXRob3JzPjwvY29udHJpYnV0
b3JzPjxhdXRoLWFkZHJlc3M+RGVwYXJ0bWVudCBvZiBJbnRlcm5hbCBNZWRpY2luZSwgVW5pdmVy
c2l0eSBvZiBMJmFwb3M7QXF1aWxhLCBJdGFseS48L2F1dGgtYWRkcmVzcz48dGl0bGVzPjx0aXRs
ZT5UaGUgbmF0dXJhbCBoaXN0b3J5IG9mIGdhbGxzdG9uZXM6IHRoZSBHUkVQQ08gZXhwZXJpZW5j
ZS4gVGhlIEdSRVBDTyBHcm91cDwvdGl0bGU+PHNlY29uZGFyeS10aXRsZT5IZXBhdG9sb2d5PC9z
ZWNvbmRhcnktdGl0bGU+PC90aXRsZXM+PHBlcmlvZGljYWw+PGZ1bGwtdGl0bGU+SGVwYXRvbG9n
eTwvZnVsbC10aXRsZT48L3BlcmlvZGljYWw+PHBhZ2VzPjY1NS02MDwvcGFnZXM+PHZvbHVtZT4y
MTwvdm9sdW1lPjxudW1iZXI+MzwvbnVtYmVyPjxlZGl0aW9uPjE5OTUvMDMvMDE8L2VkaXRpb24+
PGtleXdvcmRzPjxrZXl3b3JkPkFkdWx0PC9rZXl3b3JkPjxrZXl3b3JkPkFnZWQ8L2tleXdvcmQ+
PGtleXdvcmQ+QmlsaWFyeSBUcmFjdCBEaXNlYXNlcy9ldGlvbG9neTwva2V5d29yZD48a2V5d29y
ZD5DYXVzZSBvZiBEZWF0aDwva2V5d29yZD48a2V5d29yZD5DaG9sZWN5c3RlY3RvbXk8L2tleXdv
cmQ+PGtleXdvcmQ+Q2hvbGVsaXRoaWFzaXMvKmNvbXBsaWNhdGlvbnMvbW9ydGFsaXR5PC9rZXl3
b3JkPjxrZXl3b3JkPkNvbGljL2V0aW9sb2d5PC9rZXl3b3JkPjxrZXl3b3JkPkZlbWFsZTwva2V5
d29yZD48a2V5d29yZD5Gb2xsb3ctVXAgU3R1ZGllczwva2V5d29yZD48a2V5d29yZD5HYWxsYmxh
ZGRlciBOZW9wbGFzbXMvZXRpb2xvZ3k8L2tleXdvcmQ+PGtleXdvcmQ+SHVtYW5zPC9rZXl3b3Jk
PjxrZXl3b3JkPk1hbGU8L2tleXdvcmQ+PGtleXdvcmQ+TWlkZGxlIEFnZWQ8L2tleXdvcmQ+PGtl
eXdvcmQ+UHJvYmFiaWxpdHk8L2tleXdvcmQ+PGtleXdvcmQ+UHJvc3BlY3RpdmUgU3R1ZGllczwv
a2V5d29yZD48L2tleXdvcmRzPjxkYXRlcz48eWVhcj4xOTk1PC95ZWFyPjxwdWItZGF0ZXM+PGRh
dGU+TWFyPC9kYXRlPjwvcHViLWRhdGVzPjwvZGF0ZXM+PGlzYm4+MDI3MC05MTM5IChQcmludCkm
I3hEOzAyNzAtOTEzOSAoTGlua2luZyk8L2lzYm4+PGFjY2Vzc2lvbi1udW0+Nzg3NTY2MzwvYWNj
ZXNzaW9uLW51bT48dXJscz48cmVsYXRlZC11cmxzPjx1cmw+aHR0cHM6Ly93d3cubmNiaS5ubG0u
bmloLmdvdi9wdWJtZWQvNzg3NTY2MzwvdXJsPjwvcmVsYXRlZC11cmxzPjwvdXJscz48ZWxlY3Ry
b25pYy1yZXNvdXJjZS1udW0+MTAuMTAwMi9oZXAuMTg0MDIxMDMwOTwvZWxlY3Ryb25pYy1yZXNv
dXJjZS1udW0+PC9yZWNvcmQ+PC9DaXRlPjxDaXRlPjxBdXRob3I+U2hhYmFuemFkZWg8L0F1dGhv
cj48WWVhcj4yMDE2PC9ZZWFyPjxSZWNOdW0+MjI2PC9SZWNOdW0+PHJlY29yZD48cmVjLW51bWJl
cj4yMjY8L3JlYy1udW1iZXI+PGZvcmVpZ24ta2V5cz48a2V5IGFwcD0iRU4iIGRiLWlkPSI5dHI5
cjVhOWd6cHN6cmV3YTUyNXpkZGF2cDBhcHR0czB0dzAiIHRpbWVzdGFtcD0iMTYzMzc3NjkxNyI+
MjI2PC9rZXk+PC9mb3JlaWduLWtleXM+PHJlZi10eXBlIG5hbWU9IkpvdXJuYWwgQXJ0aWNsZSI+
MTc8L3JlZi10eXBlPjxjb250cmlidXRvcnM+PGF1dGhvcnM+PGF1dGhvcj5TaGFiYW56YWRlaCwg
RC4gTS48L2F1dGhvcj48YXV0aG9yPlNvcmVuc2VuLCBMLiBULjwvYXV0aG9yPjxhdXRob3I+Sm9y
Z2Vuc2VuLCBULjwvYXV0aG9yPjwvYXV0aG9ycz48L2NvbnRyaWJ1dG9ycz48YXV0aC1hZGRyZXNz
PkRpZ2VzdGl2ZSBEaXNlYXNlIENlbnRlciwgQmlzcGViamVyZyBVbml2ZXJzaXR5IEhvc3BpdGFs
LCBDb3BlbmhhZ2VuLCBEZW5tYXJrOyBSZXNlYXJjaCBDZW50cmUgZm9yIFByZXZlbnRpb24gYW5k
IEhlYWx0aCwgQ2VudHJlIGZvciBIZWFsdGgsIENhcGl0YWwgUmVnaW9uIG9mIENvcGVuaGFnZW4s
IENvcGVuaGFnZW4sIERlbm1hcmsuIEVsZWN0cm9uaWMgYWRkcmVzczogZG1zaGFiYW5AZ21haWwu
Y29tLiYjeEQ7RGlnZXN0aXZlIERpc2Vhc2UgQ2VudGVyLCBCaXNwZWJqZXJnIFVuaXZlcnNpdHkg
SG9zcGl0YWwsIENvcGVuaGFnZW4sIERlbm1hcms7IEluc3RpdHV0ZSBmb3IgQ2xpbmljYWwgTWVk
aWNpbmUsIEZhY3VsdHkgb2YgSGVhbHRoIGFuZCBNZWRpY2FsIFNjaWVuY2VzLCBVbml2ZXJzaXR5
IG9mIENvcGVuaGFnZW4sIENvcGVuaGFnZW4sIERlbm1hcmsuJiN4RDtSZXNlYXJjaCBDZW50cmUg
Zm9yIFByZXZlbnRpb24gYW5kIEhlYWx0aCwgQ2VudHJlIGZvciBIZWFsdGgsIENhcGl0YWwgUmVn
aW9uIG9mIENvcGVuaGFnZW4sIENvcGVuaGFnZW4sIERlbm1hcms7IERlcGFydG1lbnQgb2YgUHVi
bGljIEhlYWx0aCwgRmFjdWx0eSBvZiBIZWFsdGggYW5kIE1lZGljYWwgU2NpZW5jZXMsIFVuaXZl
cnNpdHkgb2YgQ29wZW5oYWdlbiwgQ29wZW5oYWdlbiwgRGVubWFyazsgRmFjdWx0eSBvZiBNZWRp
Y2luZSwgQWFsYm9yZyBVbml2ZXJzaXR5LCBBYWxib3JnLCBEZW5tYXJrLjwvYXV0aC1hZGRyZXNz
Pjx0aXRsZXM+PHRpdGxlPkEgUHJlZGljdGlvbiBSdWxlIGZvciBSaXNrIFN0cmF0aWZpY2F0aW9u
IG9mIEluY2lkZW50YWxseSBEaXNjb3ZlcmVkIEdhbGxzdG9uZXM6IFJlc3VsdHMgRnJvbSBhIExh
cmdlIENvaG9ydCBTdHVkeTwvdGl0bGU+PHNlY29uZGFyeS10aXRsZT5HYXN0cm9lbnRlcm9sb2d5
PC9zZWNvbmRhcnktdGl0bGU+PC90aXRsZXM+PHBlcmlvZGljYWw+PGZ1bGwtdGl0bGU+R2FzdHJv
ZW50ZXJvbG9neTwvZnVsbC10aXRsZT48L3BlcmlvZGljYWw+PHBhZ2VzPjE1Ni0xNjcgZTE8L3Bh
Z2VzPjx2b2x1bWU+MTUwPC92b2x1bWU+PG51bWJlcj4xPC9udW1iZXI+PGVkaXRpb24+MjAxNS8w
OS8xNzwvZWRpdGlvbj48a2V5d29yZHM+PGtleXdvcmQ+QWR1bHQ8L2tleXdvcmQ+PGtleXdvcmQ+
QWdlIERpc3RyaWJ1dGlvbjwva2V5d29yZD48a2V5d29yZD5BZ2VkPC9rZXl3b3JkPjxrZXl3b3Jk
PkNob2xlY3lzdGVjdG9teS9tZXRob2RzPC9rZXl3b3JkPjxrZXl3b3JkPkNvaG9ydCBTdHVkaWVz
PC9rZXl3b3JkPjxrZXl3b3JkPkRlY2lzaW9uIFN1cHBvcnQgVGVjaG5pcXVlczwva2V5d29yZD48
a2V5d29yZD5EZW5tYXJrL2VwaWRlbWlvbG9neTwva2V5d29yZD48a2V5d29yZD5GZW1hbGU8L2tl
eXdvcmQ+PGtleXdvcmQ+Rm9sbG93LVVwIFN0dWRpZXM8L2tleXdvcmQ+PGtleXdvcmQ+R2FsbHN0
b25lcy8qZGlhZ25vc2lzL2RpYWdub3N0aWMgaW1hZ2luZy8qZXBpZGVtaW9sb2d5L3N1cmdlcnk8
L2tleXdvcmQ+PGtleXdvcmQ+SHVtYW5zPC9rZXl3b3JkPjxrZXl3b3JkPkluY2lkZW5jZTwva2V5
d29yZD48a2V5d29yZD4qSW5jaWRlbnRhbCBGaW5kaW5nczwva2V5d29yZD48a2V5d29yZD5Mb25n
aXR1ZGluYWwgU3R1ZGllczwva2V5d29yZD48a2V5d29yZD5NYWxlPC9rZXl3b3JkPjxrZXl3b3Jk
Pk1pZGRsZSBBZ2VkPC9rZXl3b3JkPjxrZXl3b3JkPlByZWRpY3RpdmUgVmFsdWUgb2YgVGVzdHM8
L2tleXdvcmQ+PGtleXdvcmQ+UHJvcG9ydGlvbmFsIEhhemFyZHMgTW9kZWxzPC9rZXl3b3JkPjxr
ZXl3b3JkPlJpc2sgQXNzZXNzbWVudDwva2V5d29yZD48a2V5d29yZD5TZXZlcml0eSBvZiBJbGxu
ZXNzIEluZGV4PC9rZXl3b3JkPjxrZXl3b3JkPlNleCBEaXN0cmlidXRpb248L2tleXdvcmQ+PGtl
eXdvcmQ+VHJlYXRtZW50IE91dGNvbWU8L2tleXdvcmQ+PGtleXdvcmQ+VWx0cmFzb25vZ3JhcGh5
LCBEb3BwbGVyL21ldGhvZHM8L2tleXdvcmQ+PGtleXdvcmQ+VXJiYW4gUG9wdWxhdGlvbjwva2V5
d29yZD48a2V5d29yZD5DaG9sZWxpdGhpYXNpczwva2V5d29yZD48a2V5d29yZD5HYWxsYmxhZGRl
ciBEaXNlYXNlPC9rZXl3b3JkPjxrZXl3b3JkPkxvbmdpdHVkaW5hbDwva2V5d29yZD48a2V5d29y
ZD5VbHRyYXNvbm9ncmFwaHk8L2tleXdvcmQ+PC9rZXl3b3Jkcz48ZGF0ZXM+PHllYXI+MjAxNjwv
eWVhcj48cHViLWRhdGVzPjxkYXRlPkphbjwvZGF0ZT48L3B1Yi1kYXRlcz48L2RhdGVzPjxpc2Ju
PjE1MjgtMDAxMiAoRWxlY3Ryb25pYykmI3hEOzAwMTYtNTA4NSAoTGlua2luZyk8L2lzYm4+PGFj
Y2Vzc2lvbi1udW0+MjYzNzUzNjc8L2FjY2Vzc2lvbi1udW0+PHVybHM+PHJlbGF0ZWQtdXJscz48
dXJsPmh0dHBzOi8vd3d3Lm5jYmkubmxtLm5paC5nb3YvcHVibWVkLzI2Mzc1MzY3PC91cmw+PC9y
ZWxhdGVkLXVybHM+PC91cmxzPjxlbGVjdHJvbmljLXJlc291cmNlLW51bT4xMC4xMDUzL2ouZ2Fz
dHJvLjIwMTUuMDkuMDAyPC9lbGVjdHJvbmljLXJlc291cmNlLW51bT48L3JlY29yZD48L0NpdGU+
PENpdGU+PEF1dGhvcj5BbmdlbGljbzwvQXV0aG9yPjxZZWFyPjE5OTc8L1llYXI+PFJlY051bT4y
Mjg8L1JlY051bT48cmVjb3JkPjxyZWMtbnVtYmVyPjIyODwvcmVjLW51bWJlcj48Zm9yZWlnbi1r
ZXlzPjxrZXkgYXBwPSJFTiIgZGItaWQ9Ijl0cjlyNWE5Z3pwc3pyZXdhNTI1emRkYXZwMGFwdHRz
MHR3MCIgdGltZXN0YW1wPSIxNjMzNzc3NjkzIj4yMjg8L2tleT48L2ZvcmVpZ24ta2V5cz48cmVm
LXR5cGUgbmFtZT0iSm91cm5hbCBBcnRpY2xlIj4xNzwvcmVmLXR5cGU+PGNvbnRyaWJ1dG9ycz48
YXV0aG9ycz48YXV0aG9yPkFuZ2VsaWNvLCBGLjwvYXV0aG9yPjxhdXRob3I+RGVsIEJlbiwgTS48
L2F1dGhvcj48YXV0aG9yPkJhcmJhdG8sIEEuPC9hdXRob3I+PGF1dGhvcj5Db250aSwgUi48L2F1
dGhvcj48YXV0aG9yPlVyYmluYXRpLCBHLjwvYXV0aG9yPjwvYXV0aG9ycz48L2NvbnRyaWJ1dG9y
cz48YXV0aC1hZGRyZXNzPkluc3RpdHV0ZSBvZiBTeXN0ZW1hdGljIE1lZGljYWwgVGhlcmFweSwg
VW5pdmVyc2l0eSBMYSBTYXBpZW56YSwgUm9tZSwgSXRhbHkuPC9hdXRoLWFkZHJlc3M+PHRpdGxl
cz48dGl0bGU+VGVuLXllYXIgaW5jaWRlbmNlIGFuZCBuYXR1cmFsIGhpc3Rvcnkgb2YgZ2FsbHN0
b25lIGRpc2Vhc2UgaW4gYSBydXJhbCBwb3B1bGF0aW9uIG9mIHdvbWVuIGluIGNlbnRyYWwgSXRh
bHkuIFRoZSBSb21lIEdyb3VwIGZvciB0aGUgRXBpZGVtaW9sb2d5IGFuZCBQcmV2ZW50aW9uIG9m
IENob2xlbGl0aGlhc2lzIChHUkVQQ08pPC90aXRsZT48c2Vjb25kYXJ5LXRpdGxlPkl0YWwgSiBH
YXN0cm9lbnRlcm9sIEhlcGF0b2w8L3NlY29uZGFyeS10aXRsZT48L3RpdGxlcz48cGVyaW9kaWNh
bD48ZnVsbC10aXRsZT5JdGFsIEogR2FzdHJvZW50ZXJvbCBIZXBhdG9sPC9mdWxsLXRpdGxlPjwv
cGVyaW9kaWNhbD48cGFnZXM+MjQ5LTU0PC9wYWdlcz48dm9sdW1lPjI5PC92b2x1bWU+PG51bWJl
cj4zPC9udW1iZXI+PGVkaXRpb24+MTk5Ny8wNi8wMTwvZWRpdGlvbj48a2V5d29yZHM+PGtleXdv
cmQ+QWR1bHQ8L2tleXdvcmQ+PGtleXdvcmQ+QWdlZDwva2V5d29yZD48a2V5d29yZD5DaG9sZWxp
dGhpYXNpcy8qZXBpZGVtaW9sb2d5L3BoeXNpb3BhdGhvbG9neTwva2V5d29yZD48a2V5d29yZD5E
aXNlYXNlIFByb2dyZXNzaW9uPC9rZXl3b3JkPjxrZXl3b3JkPkZlbWFsZTwva2V5d29yZD48a2V5
d29yZD5IdW1hbnM8L2tleXdvcmQ+PGtleXdvcmQ+SW5jaWRlbmNlPC9rZXl3b3JkPjxrZXl3b3Jk
Pkl0YWx5L2VwaWRlbWlvbG9neTwva2V5d29yZD48a2V5d29yZD5Mb25naXR1ZGluYWwgU3R1ZGll
czwva2V5d29yZD48a2V5d29yZD5NaWRkbGUgQWdlZDwva2V5d29yZD48a2V5d29yZD5SaXNrIEZh
Y3RvcnM8L2tleXdvcmQ+PGtleXdvcmQ+UnVyYWwgUG9wdWxhdGlvbjwva2V5d29yZD48L2tleXdv
cmRzPjxkYXRlcz48eWVhcj4xOTk3PC95ZWFyPjxwdWItZGF0ZXM+PGRhdGU+SnVuPC9kYXRlPjwv
cHViLWRhdGVzPjwvZGF0ZXM+PGlzYm4+MTEyNS04MDU1IChQcmludCkmI3hEOzExMjUtODA1NSAo
TGlua2luZyk8L2lzYm4+PGFjY2Vzc2lvbi1udW0+OTY0NjIxNzwvYWNjZXNzaW9uLW51bT48dXJs
cz48cmVsYXRlZC11cmxzPjx1cmw+aHR0cHM6Ly93d3cubmNiaS5ubG0ubmloLmdvdi9wdWJtZWQv
OTY0NjIxNzwvdXJsPjwvcmVsYXRlZC11cmxzPjwvdXJscz48L3JlY29yZD48L0NpdGU+PC9FbmRO
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9-32]</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e cumulative incidence of developing complications for asymptomatic gallstone patients was about 3</w:t>
      </w:r>
      <w:r w:rsidR="00844233" w:rsidRPr="0026654D">
        <w:rPr>
          <w:rFonts w:ascii="Book Antiqua" w:eastAsiaTheme="minorHAnsi" w:hAnsi="Book Antiqua" w:cstheme="minorBidi"/>
          <w:lang w:eastAsia="zh-CN"/>
        </w:rPr>
        <w:t>%</w:t>
      </w:r>
      <w:r w:rsidR="008555AD">
        <w:rPr>
          <w:rFonts w:ascii="Book Antiqua" w:eastAsiaTheme="minorHAnsi" w:hAnsi="Book Antiqua" w:cstheme="minorBidi"/>
          <w:lang w:eastAsia="zh-CN"/>
        </w:rPr>
        <w:t>-</w:t>
      </w:r>
      <w:r w:rsidRPr="0026654D">
        <w:rPr>
          <w:rFonts w:ascii="Book Antiqua" w:eastAsiaTheme="minorHAnsi" w:hAnsi="Book Antiqua" w:cstheme="minorBidi"/>
          <w:lang w:eastAsia="zh-CN"/>
        </w:rPr>
        <w:t>8% over the same period</w:t>
      </w:r>
      <w:r w:rsidRPr="0026654D">
        <w:rPr>
          <w:rFonts w:ascii="Book Antiqua" w:eastAsiaTheme="minorHAnsi" w:hAnsi="Book Antiqua" w:cstheme="minorBidi"/>
          <w:lang w:eastAsia="zh-CN"/>
        </w:rPr>
        <w:fldChar w:fldCharType="begin">
          <w:fldData xml:space="preserve">PEVuZE5vdGU+PENpdGU+PEF1dGhvcj5BdHRpbGk8L0F1dGhvcj48WWVhcj4xOTk1PC9ZZWFyPjxS
ZWNOdW0+MjIzPC9SZWNOdW0+PERpc3BsYXlUZXh0PjxzdHlsZSBmYWNlPSJzdXBlcnNjcmlwdCI+
WzI5LTMxLCAzM108L3N0eWxlPjwvRGlzcGxheVRleHQ+PHJlY29yZD48cmVjLW51bWJlcj4yMjM8
L3JlYy1udW1iZXI+PGZvcmVpZ24ta2V5cz48a2V5IGFwcD0iRU4iIGRiLWlkPSI5dHI5cjVhOWd6
cHN6cmV3YTUyNXpkZGF2cDBhcHR0czB0dzAiIHRpbWVzdGFtcD0iMTYzMzc3Njg2OSI+MjIzPC9r
ZXk+PC9mb3JlaWduLWtleXM+PHJlZi10eXBlIG5hbWU9IkpvdXJuYWwgQXJ0aWNsZSI+MTc8L3Jl
Zi10eXBlPjxjb250cmlidXRvcnM+PGF1dGhvcnM+PGF1dGhvcj5BdHRpbGksIEEuIEYuPC9hdXRo
b3I+PGF1dGhvcj5EZSBTYW50aXMsIEEuPC9hdXRob3I+PGF1dGhvcj5DYXByaSwgUi48L2F1dGhv
cj48YXV0aG9yPlJlcGljZSwgQS4gTS48L2F1dGhvcj48YXV0aG9yPk1hc2VsbGksIFMuPC9hdXRo
b3I+PC9hdXRob3JzPjwvY29udHJpYnV0b3JzPjxhdXRoLWFkZHJlc3M+RGVwYXJ0bWVudCBvZiBJ
bnRlcm5hbCBNZWRpY2luZSwgVW5pdmVyc2l0eSBvZiBMJmFwb3M7QXF1aWxhLCBJdGFseS48L2F1
dGgtYWRkcmVzcz48dGl0bGVzPjx0aXRsZT5UaGUgbmF0dXJhbCBoaXN0b3J5IG9mIGdhbGxzdG9u
ZXM6IHRoZSBHUkVQQ08gZXhwZXJpZW5jZS4gVGhlIEdSRVBDTyBHcm91cDwvdGl0bGU+PHNlY29u
ZGFyeS10aXRsZT5IZXBhdG9sb2d5PC9zZWNvbmRhcnktdGl0bGU+PC90aXRsZXM+PHBlcmlvZGlj
YWw+PGZ1bGwtdGl0bGU+SGVwYXRvbG9neTwvZnVsbC10aXRsZT48L3BlcmlvZGljYWw+PHBhZ2Vz
PjY1NS02MDwvcGFnZXM+PHZvbHVtZT4yMTwvdm9sdW1lPjxudW1iZXI+MzwvbnVtYmVyPjxlZGl0
aW9uPjE5OTUvMDMvMDE8L2VkaXRpb24+PGtleXdvcmRzPjxrZXl3b3JkPkFkdWx0PC9rZXl3b3Jk
PjxrZXl3b3JkPkFnZWQ8L2tleXdvcmQ+PGtleXdvcmQ+QmlsaWFyeSBUcmFjdCBEaXNlYXNlcy9l
dGlvbG9neTwva2V5d29yZD48a2V5d29yZD5DYXVzZSBvZiBEZWF0aDwva2V5d29yZD48a2V5d29y
ZD5DaG9sZWN5c3RlY3RvbXk8L2tleXdvcmQ+PGtleXdvcmQ+Q2hvbGVsaXRoaWFzaXMvKmNvbXBs
aWNhdGlvbnMvbW9ydGFsaXR5PC9rZXl3b3JkPjxrZXl3b3JkPkNvbGljL2V0aW9sb2d5PC9rZXl3
b3JkPjxrZXl3b3JkPkZlbWFsZTwva2V5d29yZD48a2V5d29yZD5Gb2xsb3ctVXAgU3R1ZGllczwv
a2V5d29yZD48a2V5d29yZD5HYWxsYmxhZGRlciBOZW9wbGFzbXMvZXRpb2xvZ3k8L2tleXdvcmQ+
PGtleXdvcmQ+SHVtYW5zPC9rZXl3b3JkPjxrZXl3b3JkPk1hbGU8L2tleXdvcmQ+PGtleXdvcmQ+
TWlkZGxlIEFnZWQ8L2tleXdvcmQ+PGtleXdvcmQ+UHJvYmFiaWxpdHk8L2tleXdvcmQ+PGtleXdv
cmQ+UHJvc3BlY3RpdmUgU3R1ZGllczwva2V5d29yZD48L2tleXdvcmRzPjxkYXRlcz48eWVhcj4x
OTk1PC95ZWFyPjxwdWItZGF0ZXM+PGRhdGU+TWFyPC9kYXRlPjwvcHViLWRhdGVzPjwvZGF0ZXM+
PGlzYm4+MDI3MC05MTM5IChQcmludCkmI3hEOzAyNzAtOTEzOSAoTGlua2luZyk8L2lzYm4+PGFj
Y2Vzc2lvbi1udW0+Nzg3NTY2MzwvYWNjZXNzaW9uLW51bT48dXJscz48cmVsYXRlZC11cmxzPjx1
cmw+aHR0cHM6Ly93d3cubmNiaS5ubG0ubmloLmdvdi9wdWJtZWQvNzg3NTY2MzwvdXJsPjwvcmVs
YXRlZC11cmxzPjwvdXJscz48ZWxlY3Ryb25pYy1yZXNvdXJjZS1udW0+MTAuMTAwMi9oZXAuMTg0
MDIxMDMwOTwvZWxlY3Ryb25pYy1yZXNvdXJjZS1udW0+PC9yZWNvcmQ+PC9DaXRlPjxDaXRlPjxB
dXRob3I+RmVzdGk8L0F1dGhvcj48WWVhcj4yMDEwPC9ZZWFyPjxSZWNOdW0+MjEzPC9SZWNOdW0+
PHJlY29yZD48cmVjLW51bWJlcj4yMTM8L3JlYy1udW1iZXI+PGZvcmVpZ24ta2V5cz48a2V5IGFw
cD0iRU4iIGRiLWlkPSI5dHI5cjVhOWd6cHN6cmV3YTUyNXpkZGF2cDBhcHR0czB0dzAiIHRpbWVz
dGFtcD0iMTYzMzc3NDgzMCI+MjEzPC9rZXk+PC9mb3JlaWduLWtleXM+PHJlZi10eXBlIG5hbWU9
IkpvdXJuYWwgQXJ0aWNsZSI+MTc8L3JlZi10eXBlPjxjb250cmlidXRvcnM+PGF1dGhvcnM+PGF1
dGhvcj5GZXN0aSwgRC48L2F1dGhvcj48YXV0aG9yPlJlZ2dpYW5pLCBNLiBMLjwvYXV0aG9yPjxh
dXRob3I+QXR0aWxpLCBBLiBGLjwvYXV0aG9yPjxhdXRob3I+TG9yaWEsIFAuPC9hdXRob3I+PGF1
dGhvcj5QYXp6aSwgUC48L2F1dGhvcj48YXV0aG9yPlNjYWlvbGksIEUuPC9hdXRob3I+PGF1dGhv
cj5DYXBvZGljYXNhLCBTLjwvYXV0aG9yPjxhdXRob3I+Um9tYW5vLCBGLjwvYXV0aG9yPjxhdXRo
b3I+Um9kYSwgRS48L2F1dGhvcj48YXV0aG9yPkNvbGVjY2hpYSwgQS48L2F1dGhvcj48L2F1dGhv
cnM+PC9jb250cmlidXRvcnM+PGF1dGgtYWRkcmVzcz5EZXBhcnRtZW50IG9mIENsaW5pY2FsIE1l
ZGljaW5lLCBVbml2ZXJzaXR5IG9mIEJvbG9nbmEsIEJvbG9nbmEsIEl0YWx5LiBkYXZpZGUuZmVz
dGlAdW5pYm8uaXQ8L2F1dGgtYWRkcmVzcz48dGl0bGVzPjx0aXRsZT5OYXR1cmFsIGhpc3Rvcnkg
b2YgZ2FsbHN0b25lIGRpc2Vhc2U6IEV4cGVjdGFudCBtYW5hZ2VtZW50IG9yIGFjdGl2ZSB0cmVh
dG1lbnQ/IFJlc3VsdHMgZnJvbSBhIHBvcHVsYXRpb24tYmFzZWQgY29ob3J0IHN0dWR5PC90aXRs
ZT48c2Vjb25kYXJ5LXRpdGxlPkogR2FzdHJvZW50ZXJvbCBIZXBhdG9sPC9zZWNvbmRhcnktdGl0
bGU+PC90aXRsZXM+PHBlcmlvZGljYWw+PGZ1bGwtdGl0bGU+SiBHYXN0cm9lbnRlcm9sIEhlcGF0
b2w8L2Z1bGwtdGl0bGU+PC9wZXJpb2RpY2FsPjxwYWdlcz43MTktMjQ8L3BhZ2VzPjx2b2x1bWU+
MjU8L3ZvbHVtZT48bnVtYmVyPjQ8L251bWJlcj48ZWRpdGlvbj4yMDEwLzA1LzI1PC9lZGl0aW9u
PjxrZXl3b3Jkcz48a2V5d29yZD5BZHVsdDwva2V5d29yZD48a2V5d29yZD5BZ2VkPC9rZXl3b3Jk
PjxrZXl3b3JkPkNoaS1TcXVhcmUgRGlzdHJpYnV0aW9uPC9rZXl3b3JkPjxrZXl3b3JkPkNob2xl
Y3lzdGVjdG9teS9hZHZlcnNlIGVmZmVjdHM8L2tleXdvcmQ+PGtleXdvcmQ+Q3Jvc3MtU2VjdGlv
bmFsIFN0dWRpZXM8L2tleXdvcmQ+PGtleXdvcmQ+RGlzZWFzZSBQcm9ncmVzc2lvbjwva2V5d29y
ZD48a2V5d29yZD5GZW1hbGU8L2tleXdvcmQ+PGtleXdvcmQ+R2FsbHN0b25lcy9jb21wbGljYXRp
b25zL2RpYWdub3N0aWMgaW1hZ2luZy8qZXBpZGVtaW9sb2d5L3N1cmdlcnk8L2tleXdvcmQ+PGtl
eXdvcmQ+SHVtYW5zPC9rZXl3b3JkPjxrZXl3b3JkPkl0YWx5L2VwaWRlbWlvbG9neTwva2V5d29y
ZD48a2V5d29yZD5Mb2dpc3RpYyBNb2RlbHM8L2tleXdvcmQ+PGtleXdvcmQ+TWFsZTwva2V5d29y
ZD48a2V5d29yZD5NaWRkbGUgQWdlZDwva2V5d29yZD48a2V5d29yZD5QYXRpZW50IFNlbGVjdGlv
bjwva2V5d29yZD48a2V5d29yZD5Qb3B1bGF0aW9uIFN1cnZlaWxsYW5jZTwva2V5d29yZD48a2V5
d29yZD5SZWN1cnJlbmNlPC9rZXl3b3JkPjxrZXl3b3JkPlJpc2sgQXNzZXNzbWVudDwva2V5d29y
ZD48a2V5d29yZD5SaXNrIEZhY3RvcnM8L2tleXdvcmQ+PGtleXdvcmQ+U2V2ZXJpdHkgb2YgSWxs
bmVzcyBJbmRleDwva2V5d29yZD48a2V5d29yZD5TdXJ2ZXlzIGFuZCBRdWVzdGlvbm5haXJlczwv
a2V5d29yZD48a2V5d29yZD5UaW1lIEZhY3RvcnM8L2tleXdvcmQ+PGtleXdvcmQ+VHJlYXRtZW50
IE91dGNvbWU8L2tleXdvcmQ+PGtleXdvcmQ+VWx0cmFzb25vZ3JhcGh5PC9rZXl3b3JkPjwva2V5
d29yZHM+PGRhdGVzPjx5ZWFyPjIwMTA8L3llYXI+PHB1Yi1kYXRlcz48ZGF0ZT5BcHI8L2RhdGU+
PC9wdWItZGF0ZXM+PC9kYXRlcz48aXNibj4xNDQwLTE3NDYgKEVsZWN0cm9uaWMpJiN4RDswODE1
LTkzMTkgKExpbmtpbmcpPC9pc2JuPjxhY2Nlc3Npb24tbnVtPjIwNDkyMzI4PC9hY2Nlc3Npb24t
bnVtPjx1cmxzPjxyZWxhdGVkLXVybHM+PHVybD5odHRwczovL3d3dy5uY2JpLm5sbS5uaWguZ292
L3B1Ym1lZC8yMDQ5MjMyODwvdXJsPjwvcmVsYXRlZC11cmxzPjwvdXJscz48ZWxlY3Ryb25pYy1y
ZXNvdXJjZS1udW0+MTAuMTExMS9qLjE0NDAtMTc0Ni4yMDA5LjA2MTQ2Lng8L2VsZWN0cm9uaWMt
cmVzb3VyY2UtbnVtPjwvcmVjb3JkPjwvQ2l0ZT48Q2l0ZT48QXV0aG9yPkhhbGxkZXN0YW08L0F1
dGhvcj48WWVhcj4yMDA0PC9ZZWFyPjxSZWNOdW0+MjI1PC9SZWNOdW0+PHJlY29yZD48cmVjLW51
bWJlcj4yMjU8L3JlYy1udW1iZXI+PGZvcmVpZ24ta2V5cz48a2V5IGFwcD0iRU4iIGRiLWlkPSI5
dHI5cjVhOWd6cHN6cmV3YTUyNXpkZGF2cDBhcHR0czB0dzAiIHRpbWVzdGFtcD0iMTYzMzc3Njkx
MiI+MjI1PC9rZXk+PC9mb3JlaWduLWtleXM+PHJlZi10eXBlIG5hbWU9IkpvdXJuYWwgQXJ0aWNs
ZSI+MTc8L3JlZi10eXBlPjxjb250cmlidXRvcnM+PGF1dGhvcnM+PGF1dGhvcj5IYWxsZGVzdGFt
LCBJLjwvYXV0aG9yPjxhdXRob3I+RW5lbGwsIEUuIEwuPC9hdXRob3I+PGF1dGhvcj5LdWxsbWFu
LCBFLjwvYXV0aG9yPjxhdXRob3I+Qm9yY2gsIEsuPC9hdXRob3I+PC9hdXRob3JzPjwvY29udHJp
YnV0b3JzPjxhdXRoLWFkZHJlc3M+RGVwYXJ0bWVudCBvZiBTdXJnZXJ5LCBVbml2ZXJzaXR5IEhv
c3BpdGFsIG9mIExpbmtvcGluZywgU0UtNTgxODUgTGlua29waW5nLCBTd2VkZW4uPC9hdXRoLWFk
ZHJlc3M+PHRpdGxlcz48dGl0bGU+RGV2ZWxvcG1lbnQgb2Ygc3ltcHRvbXMgYW5kIGNvbXBsaWNh
dGlvbnMgaW4gaW5kaXZpZHVhbHMgd2l0aCBhc3ltcHRvbWF0aWMgZ2FsbHN0b25lczwvdGl0bGU+
PHNlY29uZGFyeS10aXRsZT5CciBKIFN1cmc8L3NlY29uZGFyeS10aXRsZT48L3RpdGxlcz48cGVy
aW9kaWNhbD48ZnVsbC10aXRsZT5CciBKIFN1cmc8L2Z1bGwtdGl0bGU+PC9wZXJpb2RpY2FsPjxw
YWdlcz43MzQtODwvcGFnZXM+PHZvbHVtZT45MTwvdm9sdW1lPjxudW1iZXI+NjwvbnVtYmVyPjxl
ZGl0aW9uPjIwMDQvMDUvMjg8L2VkaXRpb24+PGtleXdvcmRzPjxrZXl3b3JkPkFkdWx0PC9rZXl3
b3JkPjxrZXl3b3JkPkFnZSBGYWN0b3JzPC9rZXl3b3JkPjxrZXl3b3JkPkFnZWQ8L2tleXdvcmQ+
PGtleXdvcmQ+QWdlZCwgODAgYW5kIG92ZXI8L2tleXdvcmQ+PGtleXdvcmQ+Q2hvbGVjeXN0ZWN0
b215PC9rZXl3b3JkPjxrZXl3b3JkPkZlbWFsZTwva2V5d29yZD48a2V5d29yZD5Gb2xsb3ctVXAg
U3R1ZGllczwva2V5d29yZD48a2V5d29yZD5HYWxsc3RvbmVzLypjb21wbGljYXRpb25zL2RpYWdu
b3N0aWMgaW1hZ2luZy90aGVyYXB5PC9rZXl3b3JkPjxrZXl3b3JkPkhvc3BpdGFsaXphdGlvbjwv
a2V5d29yZD48a2V5d29yZD5IdW1hbnM8L2tleXdvcmQ+PGtleXdvcmQ+TGl0aG90cmlwc3k8L2tl
eXdvcmQ+PGtleXdvcmQ+TWFsZTwva2V5d29yZD48a2V5d29yZD5NaWRkbGUgQWdlZDwva2V5d29y
ZD48a2V5d29yZD5SaXNrIEZhY3RvcnM8L2tleXdvcmQ+PGtleXdvcmQ+VWx0cmFzb25vZ3JhcGh5
PC9rZXl3b3JkPjwva2V5d29yZHM+PGRhdGVzPjx5ZWFyPjIwMDQ8L3llYXI+PHB1Yi1kYXRlcz48
ZGF0ZT5KdW48L2RhdGU+PC9wdWItZGF0ZXM+PC9kYXRlcz48aXNibj4wMDA3LTEzMjMgKFByaW50
KSYjeEQ7MDAwNy0xMzIzIChMaW5raW5nKTwvaXNibj48YWNjZXNzaW9uLW51bT4xNTE2NDQ0NDwv
YWNjZXNzaW9uLW51bT48dXJscz48cmVsYXRlZC11cmxzPjx1cmw+aHR0cHM6Ly93d3cubmNiaS5u
bG0ubmloLmdvdi9wdWJtZWQvMTUxNjQ0NDQ8L3VybD48L3JlbGF0ZWQtdXJscz48L3VybHM+PGVs
ZWN0cm9uaWMtcmVzb3VyY2UtbnVtPjEwLjEwMDIvYmpzLjQ1NDc8L2VsZWN0cm9uaWMtcmVzb3Vy
Y2UtbnVtPjwvcmVjb3JkPjwvQ2l0ZT48Q2l0ZT48QXV0aG9yPlNoYWJhbnphZGVoPC9BdXRob3I+
PFllYXI+MjAxNjwvWWVhcj48UmVjTnVtPjIyNjwvUmVjTnVtPjxyZWNvcmQ+PHJlYy1udW1iZXI+
MjI2PC9yZWMtbnVtYmVyPjxmb3JlaWduLWtleXM+PGtleSBhcHA9IkVOIiBkYi1pZD0iOXRyOXI1
YTlnenBzenJld2E1MjV6ZGRhdnAwYXB0dHMwdHcwIiB0aW1lc3RhbXA9IjE2MzM3NzY5MTciPjIy
Njwva2V5PjwvZm9yZWlnbi1rZXlzPjxyZWYtdHlwZSBuYW1lPSJKb3VybmFsIEFydGljbGUiPjE3
PC9yZWYtdHlwZT48Y29udHJpYnV0b3JzPjxhdXRob3JzPjxhdXRob3I+U2hhYmFuemFkZWgsIEQu
IE0uPC9hdXRob3I+PGF1dGhvcj5Tb3JlbnNlbiwgTC4gVC48L2F1dGhvcj48YXV0aG9yPkpvcmdl
bnNlbiwgVC48L2F1dGhvcj48L2F1dGhvcnM+PC9jb250cmlidXRvcnM+PGF1dGgtYWRkcmVzcz5E
aWdlc3RpdmUgRGlzZWFzZSBDZW50ZXIsIEJpc3BlYmplcmcgVW5pdmVyc2l0eSBIb3NwaXRhbCwg
Q29wZW5oYWdlbiwgRGVubWFyazsgUmVzZWFyY2ggQ2VudHJlIGZvciBQcmV2ZW50aW9uIGFuZCBI
ZWFsdGgsIENlbnRyZSBmb3IgSGVhbHRoLCBDYXBpdGFsIFJlZ2lvbiBvZiBDb3BlbmhhZ2VuLCBD
b3BlbmhhZ2VuLCBEZW5tYXJrLiBFbGVjdHJvbmljIGFkZHJlc3M6IGRtc2hhYmFuQGdtYWlsLmNv
bS4mI3hEO0RpZ2VzdGl2ZSBEaXNlYXNlIENlbnRlciwgQmlzcGViamVyZyBVbml2ZXJzaXR5IEhv
c3BpdGFsLCBDb3BlbmhhZ2VuLCBEZW5tYXJrOyBJbnN0aXR1dGUgZm9yIENsaW5pY2FsIE1lZGlj
aW5lLCBGYWN1bHR5IG9mIEhlYWx0aCBhbmQgTWVkaWNhbCBTY2llbmNlcywgVW5pdmVyc2l0eSBv
ZiBDb3BlbmhhZ2VuLCBDb3BlbmhhZ2VuLCBEZW5tYXJrLiYjeEQ7UmVzZWFyY2ggQ2VudHJlIGZv
ciBQcmV2ZW50aW9uIGFuZCBIZWFsdGgsIENlbnRyZSBmb3IgSGVhbHRoLCBDYXBpdGFsIFJlZ2lv
biBvZiBDb3BlbmhhZ2VuLCBDb3BlbmhhZ2VuLCBEZW5tYXJrOyBEZXBhcnRtZW50IG9mIFB1Ymxp
YyBIZWFsdGgsIEZhY3VsdHkgb2YgSGVhbHRoIGFuZCBNZWRpY2FsIFNjaWVuY2VzLCBVbml2ZXJz
aXR5IG9mIENvcGVuaGFnZW4sIENvcGVuaGFnZW4sIERlbm1hcms7IEZhY3VsdHkgb2YgTWVkaWNp
bmUsIEFhbGJvcmcgVW5pdmVyc2l0eSwgQWFsYm9yZywgRGVubWFyay48L2F1dGgtYWRkcmVzcz48
dGl0bGVzPjx0aXRsZT5BIFByZWRpY3Rpb24gUnVsZSBmb3IgUmlzayBTdHJhdGlmaWNhdGlvbiBv
ZiBJbmNpZGVudGFsbHkgRGlzY292ZXJlZCBHYWxsc3RvbmVzOiBSZXN1bHRzIEZyb20gYSBMYXJn
ZSBDb2hvcnQgU3R1ZHk8L3RpdGxlPjxzZWNvbmRhcnktdGl0bGU+R2FzdHJvZW50ZXJvbG9neTwv
c2Vjb25kYXJ5LXRpdGxlPjwvdGl0bGVzPjxwZXJpb2RpY2FsPjxmdWxsLXRpdGxlPkdhc3Ryb2Vu
dGVyb2xvZ3k8L2Z1bGwtdGl0bGU+PC9wZXJpb2RpY2FsPjxwYWdlcz4xNTYtMTY3IGUxPC9wYWdl
cz48dm9sdW1lPjE1MDwvdm9sdW1lPjxudW1iZXI+MTwvbnVtYmVyPjxlZGl0aW9uPjIwMTUvMDkv
MTc8L2VkaXRpb24+PGtleXdvcmRzPjxrZXl3b3JkPkFkdWx0PC9rZXl3b3JkPjxrZXl3b3JkPkFn
ZSBEaXN0cmlidXRpb248L2tleXdvcmQ+PGtleXdvcmQ+QWdlZDwva2V5d29yZD48a2V5d29yZD5D
aG9sZWN5c3RlY3RvbXkvbWV0aG9kczwva2V5d29yZD48a2V5d29yZD5Db2hvcnQgU3R1ZGllczwv
a2V5d29yZD48a2V5d29yZD5EZWNpc2lvbiBTdXBwb3J0IFRlY2huaXF1ZXM8L2tleXdvcmQ+PGtl
eXdvcmQ+RGVubWFyay9lcGlkZW1pb2xvZ3k8L2tleXdvcmQ+PGtleXdvcmQ+RmVtYWxlPC9rZXl3
b3JkPjxrZXl3b3JkPkZvbGxvdy1VcCBTdHVkaWVzPC9rZXl3b3JkPjxrZXl3b3JkPkdhbGxzdG9u
ZXMvKmRpYWdub3Npcy9kaWFnbm9zdGljIGltYWdpbmcvKmVwaWRlbWlvbG9neS9zdXJnZXJ5PC9r
ZXl3b3JkPjxrZXl3b3JkPkh1bWFuczwva2V5d29yZD48a2V5d29yZD5JbmNpZGVuY2U8L2tleXdv
cmQ+PGtleXdvcmQ+KkluY2lkZW50YWwgRmluZGluZ3M8L2tleXdvcmQ+PGtleXdvcmQ+TG9uZ2l0
dWRpbmFsIFN0dWRpZXM8L2tleXdvcmQ+PGtleXdvcmQ+TWFsZTwva2V5d29yZD48a2V5d29yZD5N
aWRkbGUgQWdlZDwva2V5d29yZD48a2V5d29yZD5QcmVkaWN0aXZlIFZhbHVlIG9mIFRlc3RzPC9r
ZXl3b3JkPjxrZXl3b3JkPlByb3BvcnRpb25hbCBIYXphcmRzIE1vZGVsczwva2V5d29yZD48a2V5
d29yZD5SaXNrIEFzc2Vzc21lbnQ8L2tleXdvcmQ+PGtleXdvcmQ+U2V2ZXJpdHkgb2YgSWxsbmVz
cyBJbmRleDwva2V5d29yZD48a2V5d29yZD5TZXggRGlzdHJpYnV0aW9uPC9rZXl3b3JkPjxrZXl3
b3JkPlRyZWF0bWVudCBPdXRjb21lPC9rZXl3b3JkPjxrZXl3b3JkPlVsdHJhc29ub2dyYXBoeSwg
RG9wcGxlci9tZXRob2RzPC9rZXl3b3JkPjxrZXl3b3JkPlVyYmFuIFBvcHVsYXRpb248L2tleXdv
cmQ+PGtleXdvcmQ+Q2hvbGVsaXRoaWFzaXM8L2tleXdvcmQ+PGtleXdvcmQ+R2FsbGJsYWRkZXIg
RGlzZWFzZTwva2V5d29yZD48a2V5d29yZD5Mb25naXR1ZGluYWw8L2tleXdvcmQ+PGtleXdvcmQ+
VWx0cmFzb25vZ3JhcGh5PC9rZXl3b3JkPjwva2V5d29yZHM+PGRhdGVzPjx5ZWFyPjIwMTY8L3ll
YXI+PHB1Yi1kYXRlcz48ZGF0ZT5KYW48L2RhdGU+PC9wdWItZGF0ZXM+PC9kYXRlcz48aXNibj4x
NTI4LTAwMTIgKEVsZWN0cm9uaWMpJiN4RDswMDE2LTUwODUgKExpbmtpbmcpPC9pc2JuPjxhY2Nl
c3Npb24tbnVtPjI2Mzc1MzY3PC9hY2Nlc3Npb24tbnVtPjx1cmxzPjxyZWxhdGVkLXVybHM+PHVy
bD5odHRwczovL3d3dy5uY2JpLm5sbS5uaWguZ292L3B1Ym1lZC8yNjM3NTM2NzwvdXJsPjwvcmVs
YXRlZC11cmxzPjwvdXJscz48ZWxlY3Ryb25pYy1yZXNvdXJjZS1udW0+MTAuMTA1My9qLmdhc3Ry
by4yMDE1LjA5LjAwMjwvZWxlY3Ryb25pYy1yZXNvdXJjZS1udW0+PC9yZWNvcmQ+PC9DaXRlPjwv
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dHRpbGk8L0F1dGhvcj48WWVhcj4xOTk1PC9ZZWFyPjxS
ZWNOdW0+MjIzPC9SZWNOdW0+PERpc3BsYXlUZXh0PjxzdHlsZSBmYWNlPSJzdXBlcnNjcmlwdCI+
WzI5LTMxLCAzM108L3N0eWxlPjwvRGlzcGxheVRleHQ+PHJlY29yZD48cmVjLW51bWJlcj4yMjM8
L3JlYy1udW1iZXI+PGZvcmVpZ24ta2V5cz48a2V5IGFwcD0iRU4iIGRiLWlkPSI5dHI5cjVhOWd6
cHN6cmV3YTUyNXpkZGF2cDBhcHR0czB0dzAiIHRpbWVzdGFtcD0iMTYzMzc3Njg2OSI+MjIzPC9r
ZXk+PC9mb3JlaWduLWtleXM+PHJlZi10eXBlIG5hbWU9IkpvdXJuYWwgQXJ0aWNsZSI+MTc8L3Jl
Zi10eXBlPjxjb250cmlidXRvcnM+PGF1dGhvcnM+PGF1dGhvcj5BdHRpbGksIEEuIEYuPC9hdXRo
b3I+PGF1dGhvcj5EZSBTYW50aXMsIEEuPC9hdXRob3I+PGF1dGhvcj5DYXByaSwgUi48L2F1dGhv
cj48YXV0aG9yPlJlcGljZSwgQS4gTS48L2F1dGhvcj48YXV0aG9yPk1hc2VsbGksIFMuPC9hdXRo
b3I+PC9hdXRob3JzPjwvY29udHJpYnV0b3JzPjxhdXRoLWFkZHJlc3M+RGVwYXJ0bWVudCBvZiBJ
bnRlcm5hbCBNZWRpY2luZSwgVW5pdmVyc2l0eSBvZiBMJmFwb3M7QXF1aWxhLCBJdGFseS48L2F1
dGgtYWRkcmVzcz48dGl0bGVzPjx0aXRsZT5UaGUgbmF0dXJhbCBoaXN0b3J5IG9mIGdhbGxzdG9u
ZXM6IHRoZSBHUkVQQ08gZXhwZXJpZW5jZS4gVGhlIEdSRVBDTyBHcm91cDwvdGl0bGU+PHNlY29u
ZGFyeS10aXRsZT5IZXBhdG9sb2d5PC9zZWNvbmRhcnktdGl0bGU+PC90aXRsZXM+PHBlcmlvZGlj
YWw+PGZ1bGwtdGl0bGU+SGVwYXRvbG9neTwvZnVsbC10aXRsZT48L3BlcmlvZGljYWw+PHBhZ2Vz
PjY1NS02MDwvcGFnZXM+PHZvbHVtZT4yMTwvdm9sdW1lPjxudW1iZXI+MzwvbnVtYmVyPjxlZGl0
aW9uPjE5OTUvMDMvMDE8L2VkaXRpb24+PGtleXdvcmRzPjxrZXl3b3JkPkFkdWx0PC9rZXl3b3Jk
PjxrZXl3b3JkPkFnZWQ8L2tleXdvcmQ+PGtleXdvcmQ+QmlsaWFyeSBUcmFjdCBEaXNlYXNlcy9l
dGlvbG9neTwva2V5d29yZD48a2V5d29yZD5DYXVzZSBvZiBEZWF0aDwva2V5d29yZD48a2V5d29y
ZD5DaG9sZWN5c3RlY3RvbXk8L2tleXdvcmQ+PGtleXdvcmQ+Q2hvbGVsaXRoaWFzaXMvKmNvbXBs
aWNhdGlvbnMvbW9ydGFsaXR5PC9rZXl3b3JkPjxrZXl3b3JkPkNvbGljL2V0aW9sb2d5PC9rZXl3
b3JkPjxrZXl3b3JkPkZlbWFsZTwva2V5d29yZD48a2V5d29yZD5Gb2xsb3ctVXAgU3R1ZGllczwv
a2V5d29yZD48a2V5d29yZD5HYWxsYmxhZGRlciBOZW9wbGFzbXMvZXRpb2xvZ3k8L2tleXdvcmQ+
PGtleXdvcmQ+SHVtYW5zPC9rZXl3b3JkPjxrZXl3b3JkPk1hbGU8L2tleXdvcmQ+PGtleXdvcmQ+
TWlkZGxlIEFnZWQ8L2tleXdvcmQ+PGtleXdvcmQ+UHJvYmFiaWxpdHk8L2tleXdvcmQ+PGtleXdv
cmQ+UHJvc3BlY3RpdmUgU3R1ZGllczwva2V5d29yZD48L2tleXdvcmRzPjxkYXRlcz48eWVhcj4x
OTk1PC95ZWFyPjxwdWItZGF0ZXM+PGRhdGU+TWFyPC9kYXRlPjwvcHViLWRhdGVzPjwvZGF0ZXM+
PGlzYm4+MDI3MC05MTM5IChQcmludCkmI3hEOzAyNzAtOTEzOSAoTGlua2luZyk8L2lzYm4+PGFj
Y2Vzc2lvbi1udW0+Nzg3NTY2MzwvYWNjZXNzaW9uLW51bT48dXJscz48cmVsYXRlZC11cmxzPjx1
cmw+aHR0cHM6Ly93d3cubmNiaS5ubG0ubmloLmdvdi9wdWJtZWQvNzg3NTY2MzwvdXJsPjwvcmVs
YXRlZC11cmxzPjwvdXJscz48ZWxlY3Ryb25pYy1yZXNvdXJjZS1udW0+MTAuMTAwMi9oZXAuMTg0
MDIxMDMwOTwvZWxlY3Ryb25pYy1yZXNvdXJjZS1udW0+PC9yZWNvcmQ+PC9DaXRlPjxDaXRlPjxB
dXRob3I+RmVzdGk8L0F1dGhvcj48WWVhcj4yMDEwPC9ZZWFyPjxSZWNOdW0+MjEzPC9SZWNOdW0+
PHJlY29yZD48cmVjLW51bWJlcj4yMTM8L3JlYy1udW1iZXI+PGZvcmVpZ24ta2V5cz48a2V5IGFw
cD0iRU4iIGRiLWlkPSI5dHI5cjVhOWd6cHN6cmV3YTUyNXpkZGF2cDBhcHR0czB0dzAiIHRpbWVz
dGFtcD0iMTYzMzc3NDgzMCI+MjEzPC9rZXk+PC9mb3JlaWduLWtleXM+PHJlZi10eXBlIG5hbWU9
IkpvdXJuYWwgQXJ0aWNsZSI+MTc8L3JlZi10eXBlPjxjb250cmlidXRvcnM+PGF1dGhvcnM+PGF1
dGhvcj5GZXN0aSwgRC48L2F1dGhvcj48YXV0aG9yPlJlZ2dpYW5pLCBNLiBMLjwvYXV0aG9yPjxh
dXRob3I+QXR0aWxpLCBBLiBGLjwvYXV0aG9yPjxhdXRob3I+TG9yaWEsIFAuPC9hdXRob3I+PGF1
dGhvcj5QYXp6aSwgUC48L2F1dGhvcj48YXV0aG9yPlNjYWlvbGksIEUuPC9hdXRob3I+PGF1dGhv
cj5DYXBvZGljYXNhLCBTLjwvYXV0aG9yPjxhdXRob3I+Um9tYW5vLCBGLjwvYXV0aG9yPjxhdXRo
b3I+Um9kYSwgRS48L2F1dGhvcj48YXV0aG9yPkNvbGVjY2hpYSwgQS48L2F1dGhvcj48L2F1dGhv
cnM+PC9jb250cmlidXRvcnM+PGF1dGgtYWRkcmVzcz5EZXBhcnRtZW50IG9mIENsaW5pY2FsIE1l
ZGljaW5lLCBVbml2ZXJzaXR5IG9mIEJvbG9nbmEsIEJvbG9nbmEsIEl0YWx5LiBkYXZpZGUuZmVz
dGlAdW5pYm8uaXQ8L2F1dGgtYWRkcmVzcz48dGl0bGVzPjx0aXRsZT5OYXR1cmFsIGhpc3Rvcnkg
b2YgZ2FsbHN0b25lIGRpc2Vhc2U6IEV4cGVjdGFudCBtYW5hZ2VtZW50IG9yIGFjdGl2ZSB0cmVh
dG1lbnQ/IFJlc3VsdHMgZnJvbSBhIHBvcHVsYXRpb24tYmFzZWQgY29ob3J0IHN0dWR5PC90aXRs
ZT48c2Vjb25kYXJ5LXRpdGxlPkogR2FzdHJvZW50ZXJvbCBIZXBhdG9sPC9zZWNvbmRhcnktdGl0
bGU+PC90aXRsZXM+PHBlcmlvZGljYWw+PGZ1bGwtdGl0bGU+SiBHYXN0cm9lbnRlcm9sIEhlcGF0
b2w8L2Z1bGwtdGl0bGU+PC9wZXJpb2RpY2FsPjxwYWdlcz43MTktMjQ8L3BhZ2VzPjx2b2x1bWU+
MjU8L3ZvbHVtZT48bnVtYmVyPjQ8L251bWJlcj48ZWRpdGlvbj4yMDEwLzA1LzI1PC9lZGl0aW9u
PjxrZXl3b3Jkcz48a2V5d29yZD5BZHVsdDwva2V5d29yZD48a2V5d29yZD5BZ2VkPC9rZXl3b3Jk
PjxrZXl3b3JkPkNoaS1TcXVhcmUgRGlzdHJpYnV0aW9uPC9rZXl3b3JkPjxrZXl3b3JkPkNob2xl
Y3lzdGVjdG9teS9hZHZlcnNlIGVmZmVjdHM8L2tleXdvcmQ+PGtleXdvcmQ+Q3Jvc3MtU2VjdGlv
bmFsIFN0dWRpZXM8L2tleXdvcmQ+PGtleXdvcmQ+RGlzZWFzZSBQcm9ncmVzc2lvbjwva2V5d29y
ZD48a2V5d29yZD5GZW1hbGU8L2tleXdvcmQ+PGtleXdvcmQ+R2FsbHN0b25lcy9jb21wbGljYXRp
b25zL2RpYWdub3N0aWMgaW1hZ2luZy8qZXBpZGVtaW9sb2d5L3N1cmdlcnk8L2tleXdvcmQ+PGtl
eXdvcmQ+SHVtYW5zPC9rZXl3b3JkPjxrZXl3b3JkPkl0YWx5L2VwaWRlbWlvbG9neTwva2V5d29y
ZD48a2V5d29yZD5Mb2dpc3RpYyBNb2RlbHM8L2tleXdvcmQ+PGtleXdvcmQ+TWFsZTwva2V5d29y
ZD48a2V5d29yZD5NaWRkbGUgQWdlZDwva2V5d29yZD48a2V5d29yZD5QYXRpZW50IFNlbGVjdGlv
bjwva2V5d29yZD48a2V5d29yZD5Qb3B1bGF0aW9uIFN1cnZlaWxsYW5jZTwva2V5d29yZD48a2V5
d29yZD5SZWN1cnJlbmNlPC9rZXl3b3JkPjxrZXl3b3JkPlJpc2sgQXNzZXNzbWVudDwva2V5d29y
ZD48a2V5d29yZD5SaXNrIEZhY3RvcnM8L2tleXdvcmQ+PGtleXdvcmQ+U2V2ZXJpdHkgb2YgSWxs
bmVzcyBJbmRleDwva2V5d29yZD48a2V5d29yZD5TdXJ2ZXlzIGFuZCBRdWVzdGlvbm5haXJlczwv
a2V5d29yZD48a2V5d29yZD5UaW1lIEZhY3RvcnM8L2tleXdvcmQ+PGtleXdvcmQ+VHJlYXRtZW50
IE91dGNvbWU8L2tleXdvcmQ+PGtleXdvcmQ+VWx0cmFzb25vZ3JhcGh5PC9rZXl3b3JkPjwva2V5
d29yZHM+PGRhdGVzPjx5ZWFyPjIwMTA8L3llYXI+PHB1Yi1kYXRlcz48ZGF0ZT5BcHI8L2RhdGU+
PC9wdWItZGF0ZXM+PC9kYXRlcz48aXNibj4xNDQwLTE3NDYgKEVsZWN0cm9uaWMpJiN4RDswODE1
LTkzMTkgKExpbmtpbmcpPC9pc2JuPjxhY2Nlc3Npb24tbnVtPjIwNDkyMzI4PC9hY2Nlc3Npb24t
bnVtPjx1cmxzPjxyZWxhdGVkLXVybHM+PHVybD5odHRwczovL3d3dy5uY2JpLm5sbS5uaWguZ292
L3B1Ym1lZC8yMDQ5MjMyODwvdXJsPjwvcmVsYXRlZC11cmxzPjwvdXJscz48ZWxlY3Ryb25pYy1y
ZXNvdXJjZS1udW0+MTAuMTExMS9qLjE0NDAtMTc0Ni4yMDA5LjA2MTQ2Lng8L2VsZWN0cm9uaWMt
cmVzb3VyY2UtbnVtPjwvcmVjb3JkPjwvQ2l0ZT48Q2l0ZT48QXV0aG9yPkhhbGxkZXN0YW08L0F1
dGhvcj48WWVhcj4yMDA0PC9ZZWFyPjxSZWNOdW0+MjI1PC9SZWNOdW0+PHJlY29yZD48cmVjLW51
bWJlcj4yMjU8L3JlYy1udW1iZXI+PGZvcmVpZ24ta2V5cz48a2V5IGFwcD0iRU4iIGRiLWlkPSI5
dHI5cjVhOWd6cHN6cmV3YTUyNXpkZGF2cDBhcHR0czB0dzAiIHRpbWVzdGFtcD0iMTYzMzc3Njkx
MiI+MjI1PC9rZXk+PC9mb3JlaWduLWtleXM+PHJlZi10eXBlIG5hbWU9IkpvdXJuYWwgQXJ0aWNs
ZSI+MTc8L3JlZi10eXBlPjxjb250cmlidXRvcnM+PGF1dGhvcnM+PGF1dGhvcj5IYWxsZGVzdGFt
LCBJLjwvYXV0aG9yPjxhdXRob3I+RW5lbGwsIEUuIEwuPC9hdXRob3I+PGF1dGhvcj5LdWxsbWFu
LCBFLjwvYXV0aG9yPjxhdXRob3I+Qm9yY2gsIEsuPC9hdXRob3I+PC9hdXRob3JzPjwvY29udHJp
YnV0b3JzPjxhdXRoLWFkZHJlc3M+RGVwYXJ0bWVudCBvZiBTdXJnZXJ5LCBVbml2ZXJzaXR5IEhv
c3BpdGFsIG9mIExpbmtvcGluZywgU0UtNTgxODUgTGlua29waW5nLCBTd2VkZW4uPC9hdXRoLWFk
ZHJlc3M+PHRpdGxlcz48dGl0bGU+RGV2ZWxvcG1lbnQgb2Ygc3ltcHRvbXMgYW5kIGNvbXBsaWNh
dGlvbnMgaW4gaW5kaXZpZHVhbHMgd2l0aCBhc3ltcHRvbWF0aWMgZ2FsbHN0b25lczwvdGl0bGU+
PHNlY29uZGFyeS10aXRsZT5CciBKIFN1cmc8L3NlY29uZGFyeS10aXRsZT48L3RpdGxlcz48cGVy
aW9kaWNhbD48ZnVsbC10aXRsZT5CciBKIFN1cmc8L2Z1bGwtdGl0bGU+PC9wZXJpb2RpY2FsPjxw
YWdlcz43MzQtODwvcGFnZXM+PHZvbHVtZT45MTwvdm9sdW1lPjxudW1iZXI+NjwvbnVtYmVyPjxl
ZGl0aW9uPjIwMDQvMDUvMjg8L2VkaXRpb24+PGtleXdvcmRzPjxrZXl3b3JkPkFkdWx0PC9rZXl3
b3JkPjxrZXl3b3JkPkFnZSBGYWN0b3JzPC9rZXl3b3JkPjxrZXl3b3JkPkFnZWQ8L2tleXdvcmQ+
PGtleXdvcmQ+QWdlZCwgODAgYW5kIG92ZXI8L2tleXdvcmQ+PGtleXdvcmQ+Q2hvbGVjeXN0ZWN0
b215PC9rZXl3b3JkPjxrZXl3b3JkPkZlbWFsZTwva2V5d29yZD48a2V5d29yZD5Gb2xsb3ctVXAg
U3R1ZGllczwva2V5d29yZD48a2V5d29yZD5HYWxsc3RvbmVzLypjb21wbGljYXRpb25zL2RpYWdu
b3N0aWMgaW1hZ2luZy90aGVyYXB5PC9rZXl3b3JkPjxrZXl3b3JkPkhvc3BpdGFsaXphdGlvbjwv
a2V5d29yZD48a2V5d29yZD5IdW1hbnM8L2tleXdvcmQ+PGtleXdvcmQ+TGl0aG90cmlwc3k8L2tl
eXdvcmQ+PGtleXdvcmQ+TWFsZTwva2V5d29yZD48a2V5d29yZD5NaWRkbGUgQWdlZDwva2V5d29y
ZD48a2V5d29yZD5SaXNrIEZhY3RvcnM8L2tleXdvcmQ+PGtleXdvcmQ+VWx0cmFzb25vZ3JhcGh5
PC9rZXl3b3JkPjwva2V5d29yZHM+PGRhdGVzPjx5ZWFyPjIwMDQ8L3llYXI+PHB1Yi1kYXRlcz48
ZGF0ZT5KdW48L2RhdGU+PC9wdWItZGF0ZXM+PC9kYXRlcz48aXNibj4wMDA3LTEzMjMgKFByaW50
KSYjeEQ7MDAwNy0xMzIzIChMaW5raW5nKTwvaXNibj48YWNjZXNzaW9uLW51bT4xNTE2NDQ0NDwv
YWNjZXNzaW9uLW51bT48dXJscz48cmVsYXRlZC11cmxzPjx1cmw+aHR0cHM6Ly93d3cubmNiaS5u
bG0ubmloLmdvdi9wdWJtZWQvMTUxNjQ0NDQ8L3VybD48L3JlbGF0ZWQtdXJscz48L3VybHM+PGVs
ZWN0cm9uaWMtcmVzb3VyY2UtbnVtPjEwLjEwMDIvYmpzLjQ1NDc8L2VsZWN0cm9uaWMtcmVzb3Vy
Y2UtbnVtPjwvcmVjb3JkPjwvQ2l0ZT48Q2l0ZT48QXV0aG9yPlNoYWJhbnphZGVoPC9BdXRob3I+
PFllYXI+MjAxNjwvWWVhcj48UmVjTnVtPjIyNjwvUmVjTnVtPjxyZWNvcmQ+PHJlYy1udW1iZXI+
MjI2PC9yZWMtbnVtYmVyPjxmb3JlaWduLWtleXM+PGtleSBhcHA9IkVOIiBkYi1pZD0iOXRyOXI1
YTlnenBzenJld2E1MjV6ZGRhdnAwYXB0dHMwdHcwIiB0aW1lc3RhbXA9IjE2MzM3NzY5MTciPjIy
Njwva2V5PjwvZm9yZWlnbi1rZXlzPjxyZWYtdHlwZSBuYW1lPSJKb3VybmFsIEFydGljbGUiPjE3
PC9yZWYtdHlwZT48Y29udHJpYnV0b3JzPjxhdXRob3JzPjxhdXRob3I+U2hhYmFuemFkZWgsIEQu
IE0uPC9hdXRob3I+PGF1dGhvcj5Tb3JlbnNlbiwgTC4gVC48L2F1dGhvcj48YXV0aG9yPkpvcmdl
bnNlbiwgVC48L2F1dGhvcj48L2F1dGhvcnM+PC9jb250cmlidXRvcnM+PGF1dGgtYWRkcmVzcz5E
aWdlc3RpdmUgRGlzZWFzZSBDZW50ZXIsIEJpc3BlYmplcmcgVW5pdmVyc2l0eSBIb3NwaXRhbCwg
Q29wZW5oYWdlbiwgRGVubWFyazsgUmVzZWFyY2ggQ2VudHJlIGZvciBQcmV2ZW50aW9uIGFuZCBI
ZWFsdGgsIENlbnRyZSBmb3IgSGVhbHRoLCBDYXBpdGFsIFJlZ2lvbiBvZiBDb3BlbmhhZ2VuLCBD
b3BlbmhhZ2VuLCBEZW5tYXJrLiBFbGVjdHJvbmljIGFkZHJlc3M6IGRtc2hhYmFuQGdtYWlsLmNv
bS4mI3hEO0RpZ2VzdGl2ZSBEaXNlYXNlIENlbnRlciwgQmlzcGViamVyZyBVbml2ZXJzaXR5IEhv
c3BpdGFsLCBDb3BlbmhhZ2VuLCBEZW5tYXJrOyBJbnN0aXR1dGUgZm9yIENsaW5pY2FsIE1lZGlj
aW5lLCBGYWN1bHR5IG9mIEhlYWx0aCBhbmQgTWVkaWNhbCBTY2llbmNlcywgVW5pdmVyc2l0eSBv
ZiBDb3BlbmhhZ2VuLCBDb3BlbmhhZ2VuLCBEZW5tYXJrLiYjeEQ7UmVzZWFyY2ggQ2VudHJlIGZv
ciBQcmV2ZW50aW9uIGFuZCBIZWFsdGgsIENlbnRyZSBmb3IgSGVhbHRoLCBDYXBpdGFsIFJlZ2lv
biBvZiBDb3BlbmhhZ2VuLCBDb3BlbmhhZ2VuLCBEZW5tYXJrOyBEZXBhcnRtZW50IG9mIFB1Ymxp
YyBIZWFsdGgsIEZhY3VsdHkgb2YgSGVhbHRoIGFuZCBNZWRpY2FsIFNjaWVuY2VzLCBVbml2ZXJz
aXR5IG9mIENvcGVuaGFnZW4sIENvcGVuaGFnZW4sIERlbm1hcms7IEZhY3VsdHkgb2YgTWVkaWNp
bmUsIEFhbGJvcmcgVW5pdmVyc2l0eSwgQWFsYm9yZywgRGVubWFyay48L2F1dGgtYWRkcmVzcz48
dGl0bGVzPjx0aXRsZT5BIFByZWRpY3Rpb24gUnVsZSBmb3IgUmlzayBTdHJhdGlmaWNhdGlvbiBv
ZiBJbmNpZGVudGFsbHkgRGlzY292ZXJlZCBHYWxsc3RvbmVzOiBSZXN1bHRzIEZyb20gYSBMYXJn
ZSBDb2hvcnQgU3R1ZHk8L3RpdGxlPjxzZWNvbmRhcnktdGl0bGU+R2FzdHJvZW50ZXJvbG9neTwv
c2Vjb25kYXJ5LXRpdGxlPjwvdGl0bGVzPjxwZXJpb2RpY2FsPjxmdWxsLXRpdGxlPkdhc3Ryb2Vu
dGVyb2xvZ3k8L2Z1bGwtdGl0bGU+PC9wZXJpb2RpY2FsPjxwYWdlcz4xNTYtMTY3IGUxPC9wYWdl
cz48dm9sdW1lPjE1MDwvdm9sdW1lPjxudW1iZXI+MTwvbnVtYmVyPjxlZGl0aW9uPjIwMTUvMDkv
MTc8L2VkaXRpb24+PGtleXdvcmRzPjxrZXl3b3JkPkFkdWx0PC9rZXl3b3JkPjxrZXl3b3JkPkFn
ZSBEaXN0cmlidXRpb248L2tleXdvcmQ+PGtleXdvcmQ+QWdlZDwva2V5d29yZD48a2V5d29yZD5D
aG9sZWN5c3RlY3RvbXkvbWV0aG9kczwva2V5d29yZD48a2V5d29yZD5Db2hvcnQgU3R1ZGllczwv
a2V5d29yZD48a2V5d29yZD5EZWNpc2lvbiBTdXBwb3J0IFRlY2huaXF1ZXM8L2tleXdvcmQ+PGtl
eXdvcmQ+RGVubWFyay9lcGlkZW1pb2xvZ3k8L2tleXdvcmQ+PGtleXdvcmQ+RmVtYWxlPC9rZXl3
b3JkPjxrZXl3b3JkPkZvbGxvdy1VcCBTdHVkaWVzPC9rZXl3b3JkPjxrZXl3b3JkPkdhbGxzdG9u
ZXMvKmRpYWdub3Npcy9kaWFnbm9zdGljIGltYWdpbmcvKmVwaWRlbWlvbG9neS9zdXJnZXJ5PC9r
ZXl3b3JkPjxrZXl3b3JkPkh1bWFuczwva2V5d29yZD48a2V5d29yZD5JbmNpZGVuY2U8L2tleXdv
cmQ+PGtleXdvcmQ+KkluY2lkZW50YWwgRmluZGluZ3M8L2tleXdvcmQ+PGtleXdvcmQ+TG9uZ2l0
dWRpbmFsIFN0dWRpZXM8L2tleXdvcmQ+PGtleXdvcmQ+TWFsZTwva2V5d29yZD48a2V5d29yZD5N
aWRkbGUgQWdlZDwva2V5d29yZD48a2V5d29yZD5QcmVkaWN0aXZlIFZhbHVlIG9mIFRlc3RzPC9r
ZXl3b3JkPjxrZXl3b3JkPlByb3BvcnRpb25hbCBIYXphcmRzIE1vZGVsczwva2V5d29yZD48a2V5
d29yZD5SaXNrIEFzc2Vzc21lbnQ8L2tleXdvcmQ+PGtleXdvcmQ+U2V2ZXJpdHkgb2YgSWxsbmVz
cyBJbmRleDwva2V5d29yZD48a2V5d29yZD5TZXggRGlzdHJpYnV0aW9uPC9rZXl3b3JkPjxrZXl3
b3JkPlRyZWF0bWVudCBPdXRjb21lPC9rZXl3b3JkPjxrZXl3b3JkPlVsdHJhc29ub2dyYXBoeSwg
RG9wcGxlci9tZXRob2RzPC9rZXl3b3JkPjxrZXl3b3JkPlVyYmFuIFBvcHVsYXRpb248L2tleXdv
cmQ+PGtleXdvcmQ+Q2hvbGVsaXRoaWFzaXM8L2tleXdvcmQ+PGtleXdvcmQ+R2FsbGJsYWRkZXIg
RGlzZWFzZTwva2V5d29yZD48a2V5d29yZD5Mb25naXR1ZGluYWw8L2tleXdvcmQ+PGtleXdvcmQ+
VWx0cmFzb25vZ3JhcGh5PC9rZXl3b3JkPjwva2V5d29yZHM+PGRhdGVzPjx5ZWFyPjIwMTY8L3ll
YXI+PHB1Yi1kYXRlcz48ZGF0ZT5KYW48L2RhdGU+PC9wdWItZGF0ZXM+PC9kYXRlcz48aXNibj4x
NTI4LTAwMTIgKEVsZWN0cm9uaWMpJiN4RDswMDE2LTUwODUgKExpbmtpbmcpPC9pc2JuPjxhY2Nl
c3Npb24tbnVtPjI2Mzc1MzY3PC9hY2Nlc3Npb24tbnVtPjx1cmxzPjxyZWxhdGVkLXVybHM+PHVy
bD5odHRwczovL3d3dy5uY2JpLm5sbS5uaWguZ292L3B1Ym1lZC8yNjM3NTM2NzwvdXJsPjwvcmVs
YXRlZC11cmxzPjwvdXJscz48ZWxlY3Ryb25pYy1yZXNvdXJjZS1udW0+MTAuMTA1My9qLmdhc3Ry
by4yMDE1LjA5LjAwMjwvZWxlY3Ryb25pYy1yZXNvdXJjZS1udW0+PC9yZWNvcmQ+PC9DaXRlPjwv
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9-31,3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In contrast, prior population studies have reported that the rate of recurrent symptoms in already symptomatic patients was significantly higher, ranging from 18.6</w:t>
      </w:r>
      <w:r w:rsidR="00844233" w:rsidRPr="0026654D">
        <w:rPr>
          <w:rFonts w:ascii="Book Antiqua" w:eastAsiaTheme="minorHAnsi" w:hAnsi="Book Antiqua" w:cstheme="minorBidi"/>
          <w:lang w:eastAsia="zh-CN"/>
        </w:rPr>
        <w:t>%</w:t>
      </w:r>
      <w:r w:rsidR="00844233">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 xml:space="preserve">37.1% over </w:t>
      </w:r>
      <w:r w:rsidRPr="0026654D">
        <w:rPr>
          <w:rFonts w:ascii="Book Antiqua" w:eastAsiaTheme="minorHAnsi" w:hAnsi="Book Antiqua" w:cstheme="minorBidi"/>
          <w:lang w:eastAsia="zh-CN"/>
        </w:rPr>
        <w:lastRenderedPageBreak/>
        <w:t>1</w:t>
      </w:r>
      <w:r w:rsidR="008C4F8F">
        <w:rPr>
          <w:rFonts w:ascii="Book Antiqua" w:eastAsiaTheme="minorHAnsi" w:hAnsi="Book Antiqua" w:cstheme="minorBidi"/>
          <w:lang w:eastAsia="zh-CN"/>
        </w:rPr>
        <w:t>-</w:t>
      </w:r>
      <w:r w:rsidRPr="0026654D">
        <w:rPr>
          <w:rFonts w:ascii="Book Antiqua" w:eastAsiaTheme="minorHAnsi" w:hAnsi="Book Antiqua" w:cstheme="minorBidi"/>
          <w:lang w:eastAsia="zh-CN"/>
        </w:rPr>
        <w:t>14 years</w:t>
      </w:r>
      <w:r w:rsidRPr="0026654D">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MywgMzQtMzhdPC9zdHlsZT48L0Rpc3BsYXlUZXh0PjxyZWNvcmQ+PHJlYy1udW1iZXI+MTk1
PC9yZWMtbnVtYmVyPjxmb3JlaWduLWtleXM+PGtleSBhcHA9IkVOIiBkYi1pZD0iOXRyOXI1YTln
enBzenJld2E1MjV6ZGRhdnAwYXB0dHMwdHcwIiB0aW1lc3RhbXA9IjE2MzM2ODkxOTYiPjE5NTwv
a2V5PjwvZm9yZWlnbi1rZXlzPjxyZWYtdHlwZSBuYW1lPSJKb3VybmFsIEFydGljbGUiPjE3PC9y
ZWYtdHlwZT48Y29udHJpYnV0b3JzPjxhdXRob3JzPjxhdXRob3I+QmFyYmFyYSwgTC48L2F1dGhv
cj48YXV0aG9yPlNhbWEsIEMuPC9hdXRob3I+PGF1dGhvcj5Nb3JzZWxsaSBMYWJhdGUsIEEuIE0u
PC9hdXRob3I+PGF1dGhvcj5UYXJvbmksIEYuPC9hdXRob3I+PGF1dGhvcj5SdXN0aWNhbGksIEEu
IEcuPC9hdXRob3I+PGF1dGhvcj5GZXN0aSwgRC48L2F1dGhvcj48YXV0aG9yPlNhcGlvLCBDLjwv
YXV0aG9yPjxhdXRob3I+Um9kYSwgRS48L2F1dGhvcj48YXV0aG9yPkJhbnRlcmxlLCBDLjwvYXV0
aG9yPjxhdXRob3I+UHVjaSwgQS48L2F1dGhvcj48YXV0aG9yPmV0IGFsLiw8L2F1dGhvcj48L2F1
dGhvcnM+PC9jb250cmlidXRvcnM+PGF1dGgtYWRkcmVzcz5DbGluaWNhIE1lZGljYSBJLCBVbml2
ZXJzaXRhIGRpIEJvbG9nbmEsIEl0YWx5LjwvYXV0aC1hZGRyZXNzPjx0aXRsZXM+PHRpdGxlPkEg
cG9wdWxhdGlvbiBzdHVkeSBvbiB0aGUgcHJldmFsZW5jZSBvZiBnYWxsc3RvbmUgZGlzZWFzZTog
dGhlIFNpcm1pb25lIFN0dWR5PC90aXRsZT48c2Vjb25kYXJ5LXRpdGxlPkhlcGF0b2xvZ3k8L3Nl
Y29uZGFyeS10aXRsZT48L3RpdGxlcz48cGVyaW9kaWNhbD48ZnVsbC10aXRsZT5IZXBhdG9sb2d5
PC9mdWxsLXRpdGxlPjwvcGVyaW9kaWNhbD48cGFnZXM+OTEzLTc8L3BhZ2VzPjx2b2x1bWU+Nzwv
dm9sdW1lPjxudW1iZXI+NTwvbnVtYmVyPjxlZGl0aW9uPjE5ODcvMDkvMDE8L2VkaXRpb24+PGtl
eXdvcmRzPjxrZXl3b3JkPkFkb2xlc2NlbnQ8L2tleXdvcmQ+PGtleXdvcmQ+QWR1bHQ8L2tleXdv
cmQ+PGtleXdvcmQ+QWdlIEZhY3RvcnM8L2tleXdvcmQ+PGtleXdvcmQ+QWdlZDwva2V5d29yZD48
a2V5d29yZD5DaG9sZWN5c3RlY3RvbXk8L2tleXdvcmQ+PGtleXdvcmQ+Q2hvbGVsaXRoaWFzaXMv
KmVwaWRlbWlvbG9neS9ldGlvbG9neS9zdXJnZXJ5PC9rZXl3b3JkPjxrZXl3b3JkPkZlbWFsZTwv
a2V5d29yZD48a2V5d29yZD5IdW1hbnM8L2tleXdvcmQ+PGtleXdvcmQ+SXRhbHk8L2tleXdvcmQ+
PGtleXdvcmQ+TWFsZTwva2V5d29yZD48a2V5d29yZD5NaWRkbGUgQWdlZDwva2V5d29yZD48a2V5
d29yZD5PYmVzaXR5L2NvbXBsaWNhdGlvbnM8L2tleXdvcmQ+PGtleXdvcmQ+UGFyaXR5PC9rZXl3
b3JkPjxrZXl3b3JkPlByZWduYW5jeTwva2V5d29yZD48a2V5d29yZD5SaXNrIEZhY3RvcnM8L2tl
eXdvcmQ+PGtleXdvcmQ+U2V4IEZhY3RvcnM8L2tleXdvcmQ+PGtleXdvcmQ+VHJpZ2x5Y2VyaWRl
cy9ibG9vZDwva2V5d29yZD48L2tleXdvcmRzPjxkYXRlcz48eWVhcj4xOTg3PC95ZWFyPjxwdWIt
ZGF0ZXM+PGRhdGU+U2VwLU9jdDwvZGF0ZT48L3B1Yi1kYXRlcz48L2RhdGVzPjxpc2JuPjAyNzAt
OTEzOSAoUHJpbnQpJiN4RDswMjcwLTkxMzkgKExpbmtpbmcpPC9pc2JuPjxhY2Nlc3Npb24tbnVt
PjM2NTM4NTU8L2FjY2Vzc2lvbi1udW0+PHVybHM+PHJlbGF0ZWQtdXJscz48dXJsPmh0dHBzOi8v
d3d3Lm5jYmkubmxtLm5paC5nb3YvcHVibWVkLzM2NTM4NTU8L3VybD48L3JlbGF0ZWQtdXJscz48
L3VybHM+PGVsZWN0cm9uaWMtcmVzb3VyY2UtbnVtPjEwLjEwMDIvaGVwLjE4NDAwNzA1MjA8L2Vs
ZWN0cm9uaWMtcmVzb3VyY2UtbnVtPjwvcmVjb3JkPjwvQ2l0ZT48Q2l0ZT48QXV0aG9yPlJpYWxs
PC9BdXRob3I+PFllYXI+MjAxNTwvWWVhcj48UmVjTnVtPjIxODwvUmVjTnVtPjxyZWNvcmQ+PHJl
Yy1udW1iZXI+MjE4PC9yZWMtbnVtYmVyPjxmb3JlaWduLWtleXM+PGtleSBhcHA9IkVOIiBkYi1p
ZD0iOXRyOXI1YTlnenBzenJld2E1MjV6ZGRhdnAwYXB0dHMwdHcwIiB0aW1lc3RhbXA9IjE2MzM3
NzYzOTEiPjIxODwva2V5PjwvZm9yZWlnbi1rZXlzPjxyZWYtdHlwZSBuYW1lPSJKb3VybmFsIEFy
dGljbGUiPjE3PC9yZWYtdHlwZT48Y29udHJpYnV0b3JzPjxhdXRob3JzPjxhdXRob3I+UmlhbGws
IFQuIFMuPC9hdXRob3I+PGF1dGhvcj5BZGhpa2FyaSwgRC48L2F1dGhvcj48YXV0aG9yPlBhcm1h
ciwgQS4gRC48L2F1dGhvcj48YXV0aG9yPkxpbmRlciwgUy4gSy48L2F1dGhvcj48YXV0aG9yPkRp
bW91LCBGLiBNLjwvYXV0aG9yPjxhdXRob3I+Q3Jvd2VsbCwgVy48L2F1dGhvcj48YXV0aG9yPlRh
bWlyaXNhLCBOLiBQLjwvYXV0aG9yPjxhdXRob3I+VG93bnNlbmQsIEMuIE0uLCBKci48L2F1dGhv
cj48YXV0aG9yPkdvb2R3aW4sIEouIFMuPC9hdXRob3I+PC9hdXRob3JzPjwvY29udHJpYnV0b3Jz
PjxhdXRoLWFkZHJlc3M+RGVwYXJ0bWVudCBvZiBTdXJnZXJ5LCBUaGUgVW5pdmVyc2l0eSBvZiBU
ZXhhcyBNZWRpY2FsIEJyYW5jaCwgR2FsdmVzdG9uLCBUWC4gRWxlY3Ryb25pYyBhZGRyZXNzOiB0
c3JpYWxsQHV0bWIuZWR1LiYjeEQ7RGVwYXJ0bWVudCBvZiBTdXJnZXJ5LCBUaGUgVW5pdmVyc2l0
eSBvZiBUZXhhcyBNZWRpY2FsIEJyYW5jaCwgR2FsdmVzdG9uLCBUWC4mI3hEO0RlcGFydG1lbnQg
b2YgU3VyZ2VyeSwgVGhlIFVuaXZlcnNpdHkgb2YgVGV4YXMgTWVkaWNhbCBCcmFuY2gsIEdhbHZl
c3RvbiwgVFg7IERlcGFydG1lbnQgb2YgU3VyZ2VyeSwgVGhlIFVuaXZlcnNpdHkgb2YgQ2FsaWZv
cm5pYSwgU2FuIEZyYW5jaXNjby1FYXN0IEJheSwgT2FrbGFuZCwgQ0EuJiN4RDtEZXBhcnRtZW50
IG9mIFN1cmdlcnksIFRoZSBVbml2ZXJzaXR5IG9mIFRleGFzIE1lZGljYWwgQnJhbmNoLCBHYWx2
ZXN0b24sIFRYOyBEZXBhcnRtZW50IG9mIFN1cmdlcnksIFRoZSBVbml2ZXJzaXR5IG9mIFNvdXRo
IEZsb3JpZGEsIFRhbXBhLCBGTC4mI3hEO0RlcGFydG1lbnQgb2YgSW50ZXJuYWwgTWVkaWNpbmUs
IFRoZSBVbml2ZXJzaXR5IG9mIFRleGFzIE1lZGljYWwgQnJhbmNoLCBHYWx2ZXN0b24sIFRYLjwv
YXV0aC1hZGRyZXNzPjx0aXRsZXM+PHRpdGxlPlRoZSByaXNrIHBhcmFkb3g6IHVzZSBvZiBlbGVj
dGl2ZSBjaG9sZWN5c3RlY3RvbXkgaW4gb2xkZXIgcGF0aWVudHMgaXMgaW5kZXBlbmRlbnQgb2Yg
dGhlaXIgcmlzayBvZiBkZXZlbG9waW5nIGNvbXBsaWNhdGlvbnM8L3RpdGxlPjxzZWNvbmRhcnkt
dGl0bGU+SiBBbSBDb2xsIFN1cmc8L3NlY29uZGFyeS10aXRsZT48L3RpdGxlcz48cGVyaW9kaWNh
bD48ZnVsbC10aXRsZT5KIEFtIENvbGwgU3VyZzwvZnVsbC10aXRsZT48L3BlcmlvZGljYWw+PHBh
Z2VzPjY4Mi05MDwvcGFnZXM+PHZvbHVtZT4yMjA8L3ZvbHVtZT48bnVtYmVyPjQ8L251bWJlcj48
ZWRpdGlvbj4yMDE1LzAyLzExPC9lZGl0aW9uPjxrZXl3b3Jkcz48a2V5d29yZD5BZ2VkPC9rZXl3
b3JkPjxrZXl3b3JkPkFnZWQsIDgwIGFuZCBvdmVyPC9rZXl3b3JkPjxrZXl3b3JkPkNob2xlY3lz
dGVjdG9teS8qbWV0aG9kczwva2V5d29yZD48a2V5d29yZD4qRWxlY3RpdmUgU3VyZ2ljYWwgUHJv
Y2VkdXJlczwva2V5d29yZD48a2V5d29yZD5GZW1hbGU8L2tleXdvcmQ+PGtleXdvcmQ+Rm9sbG93
LVVwIFN0dWRpZXM8L2tleXdvcmQ+PGtleXdvcmQ+R2FsbHN0b25lcy8qc3VyZ2VyeTwva2V5d29y
ZD48a2V5d29yZD5IdW1hbnM8L2tleXdvcmQ+PGtleXdvcmQ+SW5jaWRlbmNlPC9rZXl3b3JkPjxr
ZXl3b3JkPk1hbGU8L2tleXdvcmQ+PGtleXdvcmQ+TWVkaWNhcmUvc3RhdGlzdGljcyAmYW1wOyBu
dW1lcmljYWwgZGF0YTwva2V5d29yZD48a2V5d29yZD5Qb3N0b3BlcmF0aXZlIENvbXBsaWNhdGlv
bnMvKmVwaWRlbWlvbG9neS9ldGlvbG9neTwva2V5d29yZD48a2V5d29yZD5Qcm9nbm9zaXM8L2tl
eXdvcmQ+PGtleXdvcmQ+UmVwcm9kdWNpYmlsaXR5IG9mIFJlc3VsdHM8L2tleXdvcmQ+PGtleXdv
cmQ+UmV0cm9zcGVjdGl2ZSBTdHVkaWVzPC9rZXl3b3JkPjxrZXl3b3JkPlJpc2sgQXNzZXNzbWVu
dC8qbWV0aG9kczwva2V5d29yZD48a2V5d29yZD5SaXNrIEZhY3RvcnM8L2tleXdvcmQ+PGtleXdv
cmQ+U3Vydml2YWwgUmF0ZTwva2V5d29yZD48a2V5d29yZD5UZXhhcy9lcGlkZW1pb2xvZ3k8L2tl
eXdvcmQ+PGtleXdvcmQ+VGltZSBGYWN0b3JzPC9rZXl3b3JkPjxrZXl3b3JkPlVuaXRlZCBTdGF0
ZXMvZXBpZGVtaW9sb2d5PC9rZXl3b3JkPjwva2V5d29yZHM+PGRhdGVzPjx5ZWFyPjIwMTU8L3ll
YXI+PHB1Yi1kYXRlcz48ZGF0ZT5BcHI8L2RhdGU+PC9wdWItZGF0ZXM+PC9kYXRlcz48aXNibj4x
ODc5LTExOTAgKEVsZWN0cm9uaWMpJiN4RDsxMDcyLTc1MTUgKExpbmtpbmcpPC9pc2JuPjxhY2Nl
c3Npb24tbnVtPjI1NjYwNzMxPC9hY2Nlc3Npb24tbnVtPjx1cmxzPjxyZWxhdGVkLXVybHM+PHVy
bD5odHRwczovL3d3dy5uY2JpLm5sbS5uaWguZ292L3B1Ym1lZC8yNTY2MDczMTwvdXJsPjwvcmVs
YXRlZC11cmxzPjwvdXJscz48Y3VzdG9tMj5QTUM0MzcyNDY0PC9jdXN0b20yPjxlbGVjdHJvbmlj
LXJlc291cmNlLW51bT4xMC4xMDE2L2ouamFtY29sbHN1cmcuMjAxNC4xMi4wMTI8L2VsZWN0cm9u
aWMtcmVzb3VyY2UtbnVtPjwvcmVjb3JkPjwvQ2l0ZT48Q2l0ZT48QXV0aG9yPlJpYWxsPC9BdXRo
b3I+PFllYXI+MjAxMDwvWWVhcj48UmVjTnVtPjIxNzwvUmVjTnVtPjxyZWNvcmQ+PHJlYy1udW1i
ZXI+MjE3PC9yZWMtbnVtYmVyPjxmb3JlaWduLWtleXM+PGtleSBhcHA9IkVOIiBkYi1pZD0iOXRy
OXI1YTlnenBzenJld2E1MjV6ZGRhdnAwYXB0dHMwdHcwIiB0aW1lc3RhbXA9IjE2MzM3NzYzNjci
PjIxNzwva2V5PjwvZm9yZWlnbi1rZXlzPjxyZWYtdHlwZSBuYW1lPSJKb3VybmFsIEFydGljbGUi
PjE3PC9yZWYtdHlwZT48Y29udHJpYnV0b3JzPjxhdXRob3JzPjxhdXRob3I+UmlhbGwsIFQuIFMu
PC9hdXRob3I+PGF1dGhvcj5aaGFuZywgRC48L2F1dGhvcj48YXV0aG9yPlRvd25zZW5kLCBDLiBN
LiwgSnIuPC9hdXRob3I+PGF1dGhvcj5LdW8sIFkuIEYuPC9hdXRob3I+PGF1dGhvcj5Hb29kd2lu
LCBKLiBTLjwvYXV0aG9yPjwvYXV0aG9ycz48L2NvbnRyaWJ1dG9ycz48YXV0aC1hZGRyZXNzPkRl
cGFydG1lbnQgb2YgU3VyZ2VyeSwgVGhlIFVuaXZlcnNpdHkgb2YgVGV4YXMgTWVkaWNhbCBCcmFu
Y2gsIEdhbHZlc3RvbiwgVFgsIFVTQS48L2F1dGgtYWRkcmVzcz48dGl0bGVzPjx0aXRsZT5GYWls
dXJlIHRvIHBlcmZvcm0gY2hvbGVjeXN0ZWN0b215IGZvciBhY3V0ZSBjaG9sZWN5c3RpdGlzIGlu
IGVsZGVybHkgcGF0aWVudHMgaXMgYXNzb2NpYXRlZCB3aXRoIGluY3JlYXNlZCBtb3JiaWRpdHks
IG1vcnRhbGl0eSwgYW5kIGNvc3Q8L3RpdGxlPjxzZWNvbmRhcnktdGl0bGU+SiBBbSBDb2xsIFN1
cmc8L3NlY29uZGFyeS10aXRsZT48L3RpdGxlcz48cGVyaW9kaWNhbD48ZnVsbC10aXRsZT5KIEFt
IENvbGwgU3VyZzwvZnVsbC10aXRsZT48L3BlcmlvZGljYWw+PHBhZ2VzPjY2OC03NywgNjc3LTk8
L3BhZ2VzPjx2b2x1bWU+MjEwPC92b2x1bWU+PG51bWJlcj41PC9udW1iZXI+PGVkaXRpb24+MjAx
MC8wNC8yODwvZWRpdGlvbj48a2V5d29yZHM+PGtleXdvcmQ+QWdlZDwva2V5d29yZD48a2V5d29y
ZD5BZ2VkLCA4MCBhbmQgb3Zlcjwva2V5d29yZD48a2V5d29yZD5DaG9sZWN5c3RlY3RvbXkvKnN0
YXRpc3RpY3MgJmFtcDsgbnVtZXJpY2FsIGRhdGE8L2tleXdvcmQ+PGtleXdvcmQ+Q2hvbGVjeXN0
aXRpcywgQWN1dGUvY29tcGxpY2F0aW9ucy8qbW9ydGFsaXR5LypzdXJnZXJ5PC9rZXl3b3JkPjxr
ZXl3b3JkPkNvaG9ydCBTdHVkaWVzPC9rZXl3b3JkPjxrZXl3b3JkPkZlbWFsZTwva2V5d29yZD48
a2V5d29yZD5HYWxsc3RvbmVzL2NvbXBsaWNhdGlvbnMvbW9ydGFsaXR5LypzdXJnZXJ5PC9rZXl3
b3JkPjxrZXl3b3JkPipIZWFsdGggQ2FyZSBDb3N0czwva2V5d29yZD48a2V5d29yZD5Ib3NwaXRh
bCBNb3J0YWxpdHk8L2tleXdvcmQ+PGtleXdvcmQ+SG9zcGl0YWxpemF0aW9uL2Vjb25vbWljcy9z
dGF0aXN0aWNzICZhbXA7IG51bWVyaWNhbCBkYXRhPC9rZXl3b3JkPjxrZXl3b3JkPkh1bWFuczwv
a2V5d29yZD48a2V5d29yZD5NYWxlPC9rZXl3b3JkPjxrZXl3b3JkPlJldHJvc3BlY3RpdmUgU3R1
ZGllczwva2V5d29yZD48a2V5d29yZD5SaXNrIEZhY3RvcnM8L2tleXdvcmQ+PGtleXdvcmQ+U3Vy
dml2YWwgUmF0ZTwva2V5d29yZD48a2V5d29yZD5Vbml0ZWQgU3RhdGVzPC9rZXl3b3JkPjwva2V5
d29yZHM+PGRhdGVzPjx5ZWFyPjIwMTA8L3llYXI+PHB1Yi1kYXRlcz48ZGF0ZT5NYXk8L2RhdGU+
PC9wdWItZGF0ZXM+PC9kYXRlcz48aXNibj4xODc5LTExOTAgKEVsZWN0cm9uaWMpJiN4RDsxMDcy
LTc1MTUgKExpbmtpbmcpPC9pc2JuPjxhY2Nlc3Npb24tbnVtPjIwNDIxMDI3PC9hY2Nlc3Npb24t
bnVtPjx1cmxzPjxyZWxhdGVkLXVybHM+PHVybD5odHRwczovL3d3dy5uY2JpLm5sbS5uaWguZ292
L3B1Ym1lZC8yMDQyMTAyNzwvdXJsPjwvcmVsYXRlZC11cmxzPjwvdXJscz48Y3VzdG9tMj5QTUMy
ODY2MTI1PC9jdXN0b20yPjxlbGVjdHJvbmljLXJlc291cmNlLW51bT4xMC4xMDE2L2ouamFtY29s
bHN1cmcuMjAwOS4xMi4wMzE8L2VsZWN0cm9uaWMtcmVzb3VyY2UtbnVtPjwvcmVjb3JkPjwvQ2l0
ZT48Q2l0ZT48QXV0aG9yPlNjaG1pZHQ8L0F1dGhvcj48WWVhcj4yMDExPC9ZZWFyPjxSZWNOdW0+
MjIwPC9SZWNOdW0+PHJlY29yZD48cmVjLW51bWJlcj4yMjA8L3JlYy1udW1iZXI+PGZvcmVpZ24t
a2V5cz48a2V5IGFwcD0iRU4iIGRiLWlkPSI5dHI5cjVhOWd6cHN6cmV3YTUyNXpkZGF2cDBhcHR0
czB0dzAiIHRpbWVzdGFtcD0iMTYzMzc3NjQzNCI+MjIwPC9rZXk+PC9mb3JlaWduLWtleXM+PHJl
Zi10eXBlIG5hbWU9IkpvdXJuYWwgQXJ0aWNsZSI+MTc8L3JlZi10eXBlPjxjb250cmlidXRvcnM+
PGF1dGhvcnM+PGF1dGhvcj5TY2htaWR0LCBNLjwvYXV0aG9yPjxhdXRob3I+U29uZGVuYWEsIEsu
PC9hdXRob3I+PGF1dGhvcj5WZXRyaHVzLCBNLjwvYXV0aG9yPjxhdXRob3I+QmVyaGFuZSwgVC48
L2F1dGhvcj48YXV0aG9yPkVpZGUsIEcuIEUuPC9hdXRob3I+PC9hdXRob3JzPjwvY29udHJpYnV0
b3JzPjxhdXRoLWFkZHJlc3M+SGFyYWxkc3BsYXNzIERlYWNvbmFsIEhvc3BpdGFsLCBVbml2ZXJz
aXR5IG9mIEJlcmdlbiwgQmVyZ2VuLCBOb3J3YXkuPC9hdXRoLWFkZHJlc3M+PHRpdGxlcz48dGl0
bGU+QSByYW5kb21pemVkIGNvbnRyb2xsZWQgc3R1ZHkgb2YgdW5jb21wbGljYXRlZCBnYWxsc3Rv
bmUgZGlzZWFzZSB3aXRoIGEgMTQteWVhciBmb2xsb3ctdXAgc2hvd2VkIHRoYXQgb3BlcmF0aW9u
IHdhcyB0aGUgcHJlZmVycmVkIHRyZWF0bWVudDwvdGl0bGU+PHNlY29uZGFyeS10aXRsZT5EaWcg
U3VyZzwvc2Vjb25kYXJ5LXRpdGxlPjwvdGl0bGVzPjxwZXJpb2RpY2FsPjxmdWxsLXRpdGxlPkRp
ZyBTdXJnPC9mdWxsLXRpdGxlPjwvcGVyaW9kaWNhbD48cGFnZXM+MjcwLTY8L3BhZ2VzPjx2b2x1
bWU+Mjg8L3ZvbHVtZT48bnVtYmVyPjQ8L251bWJlcj48ZWRpdGlvbj4yMDExLzA3LzE2PC9lZGl0
aW9uPjxrZXl3b3Jkcz48a2V5d29yZD5BZHVsdDwva2V5d29yZD48a2V5d29yZD5BZ2UgRmFjdG9y
czwva2V5d29yZD48a2V5d29yZD5BZ2VkPC9rZXl3b3JkPjxrZXl3b3JkPipDaG9sZWN5c3RlY3Rv
bXk8L2tleXdvcmQ+PGtleXdvcmQ+Q2hvbGVjeXN0aXRpcy9ldGlvbG9neTwva2V5d29yZD48a2V5
d29yZD5DaG9sZWRvY2hvbGl0aGlhc2lzL2V0aW9sb2d5PC9rZXl3b3JkPjxrZXl3b3JkPkNob2xl
bGl0aGlhc2lzL2NvbXBsaWNhdGlvbnMvKnRoZXJhcHk8L2tleXdvcmQ+PGtleXdvcmQ+RmVtYWxl
PC9rZXl3b3JkPjxrZXl3b3JkPkZvbGxvdy1VcCBTdHVkaWVzPC9rZXl3b3JkPjxrZXl3b3JkPkh1
bWFuczwva2V5d29yZD48a2V5d29yZD5NYWxlPC9rZXl3b3JkPjxrZXl3b3JkPk1pZGRsZSBBZ2Vk
PC9rZXl3b3JkPjxrZXl3b3JkPlBhbmNyZWF0aXRpcy9ldGlvbG9neTwva2V5d29yZD48a2V5d29y
ZD5TZXZlcml0eSBvZiBJbGxuZXNzIEluZGV4PC9rZXl3b3JkPjxrZXl3b3JkPlRyZWF0bWVudCBP
dXRjb21lPC9rZXl3b3JkPjxrZXl3b3JkPipXYXRjaGZ1bCBXYWl0aW5nPC9rZXl3b3JkPjxrZXl3
b3JkPllvdW5nIEFkdWx0PC9rZXl3b3JkPjwva2V5d29yZHM+PGRhdGVzPjx5ZWFyPjIwMTE8L3ll
YXI+PC9kYXRlcz48aXNibj4xNDIxLTk4ODMgKEVsZWN0cm9uaWMpJiN4RDswMjUzLTQ4ODYgKExp
bmtpbmcpPC9pc2JuPjxhY2Nlc3Npb24tbnVtPjIxNzU3OTE1PC9hY2Nlc3Npb24tbnVtPjx1cmxz
PjxyZWxhdGVkLXVybHM+PHVybD5odHRwczovL3d3dy5uY2JpLm5sbS5uaWguZ292L3B1Ym1lZC8y
MTc1NzkxNTwvdXJsPjwvcmVsYXRlZC11cmxzPjwvdXJscz48ZWxlY3Ryb25pYy1yZXNvdXJjZS1u
dW0+MTAuMTE1OS8wMDAzMjk0NjQ8L2VsZWN0cm9uaWMtcmVzb3VyY2UtbnVtPjwvcmVjb3JkPjwv
Q2l0ZT48Q2l0ZT48QXV0aG9yPlNjaG1pZHQ8L0F1dGhvcj48WWVhcj4yMDExPC9ZZWFyPjxSZWNO
dW0+MjIxPC9SZWNOdW0+PHJlY29yZD48cmVjLW51bWJlcj4yMjE8L3JlYy1udW1iZXI+PGZvcmVp
Z24ta2V5cz48a2V5IGFwcD0iRU4iIGRiLWlkPSI5dHI5cjVhOWd6cHN6cmV3YTUyNXpkZGF2cDBh
cHR0czB0dzAiIHRpbWVzdGFtcD0iMTYzMzc3NjQ0MSI+MjIxPC9rZXk+PC9mb3JlaWduLWtleXM+
PHJlZi10eXBlIG5hbWU9IkpvdXJuYWwgQXJ0aWNsZSI+MTc8L3JlZi10eXBlPjxjb250cmlidXRv
cnM+PGF1dGhvcnM+PGF1dGhvcj5TY2htaWR0LCBNLjwvYXV0aG9yPjxhdXRob3I+U29uZGVuYWEs
IEsuPC9hdXRob3I+PGF1dGhvcj5WZXRyaHVzLCBNLjwvYXV0aG9yPjxhdXRob3I+QmVyaGFuZSwg
VC48L2F1dGhvcj48YXV0aG9yPkVpZGUsIEcuIEUuPC9hdXRob3I+PC9hdXRob3JzPjwvY29udHJp
YnV0b3JzPjxhdXRoLWFkZHJlc3M+SGFyYWxkc3BsYXNzIERlYWNvbmFsIEhvc3BpdGFsLCBCZXJn
ZW4sIE5vcndheS48L2F1dGgtYWRkcmVzcz48dGl0bGVzPjx0aXRsZT5Mb25nLXRlcm0gZm9sbG93
LXVwIG9mIGEgcmFuZG9taXplZCBjb250cm9sbGVkIHRyaWFsIG9mIG9ic2VydmF0aW9uIHZlcnN1
cyBzdXJnZXJ5IGZvciBhY3V0ZSBjaG9sZWN5c3RpdGlzOiBub24tb3BlcmF0aXZlIG1hbmFnZW1l
bnQgaXMgYW4gb3B0aW9uIGluIHNvbWUgcGF0aWVudHM8L3RpdGxlPjxzZWNvbmRhcnktdGl0bGU+
U2NhbmQgSiBHYXN0cm9lbnRlcm9sPC9zZWNvbmRhcnktdGl0bGU+PC90aXRsZXM+PHBlcmlvZGlj
YWw+PGZ1bGwtdGl0bGU+U2NhbmQgSiBHYXN0cm9lbnRlcm9sPC9mdWxsLXRpdGxlPjwvcGVyaW9k
aWNhbD48cGFnZXM+MTI1Ny02MjwvcGFnZXM+PHZvbHVtZT40Njwvdm9sdW1lPjxudW1iZXI+MTA8
L251bWJlcj48ZWRpdGlvbj4yMDExLzA3LzA5PC9lZGl0aW9uPjxrZXl3b3Jkcz48a2V5d29yZD5B
Y3V0ZSBEaXNlYXNlPC9rZXl3b3JkPjxrZXl3b3JkPkFkdWx0PC9rZXl3b3JkPjxrZXl3b3JkPkFn
ZWQ8L2tleXdvcmQ+PGtleXdvcmQ+Q2hvbGVjeXN0ZWN0b215PC9rZXl3b3JkPjxrZXl3b3JkPkNo
b2xlY3lzdGl0aXMvKnN1cmdlcnk8L2tleXdvcmQ+PGtleXdvcmQ+RmVtYWxlPC9rZXl3b3JkPjxr
ZXl3b3JkPkZvbGxvdy1VcCBTdHVkaWVzPC9rZXl3b3JkPjxrZXl3b3JkPkh1bWFuczwva2V5d29y
ZD48a2V5d29yZD5NYWxlPC9rZXl3b3JkPjxrZXl3b3JkPk1pZGRsZSBBZ2VkPC9rZXl3b3JkPjxr
ZXl3b3JkPlJlY3VycmVuY2U8L2tleXdvcmQ+PGtleXdvcmQ+VGltZSBGYWN0b3JzPC9rZXl3b3Jk
PjxrZXl3b3JkPipXYXRjaGZ1bCBXYWl0aW5nPC9rZXl3b3JkPjwva2V5d29yZHM+PGRhdGVzPjx5
ZWFyPjIwMTE8L3llYXI+PHB1Yi1kYXRlcz48ZGF0ZT5PY3Q8L2RhdGU+PC9wdWItZGF0ZXM+PC9k
YXRlcz48aXNibj4xNTAyLTc3MDggKEVsZWN0cm9uaWMpJiN4RDswMDM2LTU1MjEgKExpbmtpbmcp
PC9pc2JuPjxhY2Nlc3Npb24tbnVtPjIxNzM2NTMxPC9hY2Nlc3Npb24tbnVtPjx1cmxzPjxyZWxh
dGVkLXVybHM+PHVybD5odHRwczovL3d3dy5uY2JpLm5sbS5uaWguZ292L3B1Ym1lZC8yMTczNjUz
MTwvdXJsPjwvcmVsYXRlZC11cmxzPjwvdXJscz48ZWxlY3Ryb25pYy1yZXNvdXJjZS1udW0+MTAu
MzEwOS8wMDM2NTUyMS4yMDExLjU5ODU0ODwvZWxlY3Ryb25pYy1yZXNvdXJjZS1udW0+PC9yZWNv
cmQ+PC9DaXRlPjxDaXRlPjxBdXRob3I+V2lsbGlhbXM8L0F1dGhvcj48WWVhcj4yMDE1PC9ZZWFy
PjxSZWNOdW0+MjIyPC9SZWNOdW0+PHJlY29yZD48cmVjLW51bWJlcj4yMjI8L3JlYy1udW1iZXI+
PGZvcmVpZ24ta2V5cz48a2V5IGFwcD0iRU4iIGRiLWlkPSI5dHI5cjVhOWd6cHN6cmV3YTUyNXpk
ZGF2cDBhcHR0czB0dzAiIHRpbWVzdGFtcD0iMTYzMzc3NjQ2MSI+MjIyPC9rZXk+PC9mb3JlaWdu
LWtleXM+PHJlZi10eXBlIG5hbWU9IkpvdXJuYWwgQXJ0aWNsZSI+MTc8L3JlZi10eXBlPjxjb250
cmlidXRvcnM+PGF1dGhvcnM+PGF1dGhvcj5XaWxsaWFtcywgVC4gUC48L2F1dGhvcj48YXV0aG9y
PkRpbW91LCBGLiBNLjwvYXV0aG9yPjxhdXRob3I+QWRoaWthcmksIEQuPC9hdXRob3I+PGF1dGhv
cj5LaW1icm91Z2gsIFQuIEQuPC9hdXRob3I+PGF1dGhvcj5SaWFsbCwgVC4gUy48L2F1dGhvcj48
L2F1dGhvcnM+PC9jb250cmlidXRvcnM+PGF1dGgtYWRkcmVzcz5EZXBhcnRtZW50IG9mIFN1cmdl
cnksIFRoZSBVbml2ZXJzaXR5IG9mIFRleGFzIE1lZGljYWwgQnJhbmNoLCBHYWx2ZXN0b24sIFRl
eGFzLiYjeEQ7RGVwYXJ0bWVudCBvZiBTdXJnZXJ5LCBUaGUgVW5pdmVyc2l0eSBvZiBUZXhhcyBN
ZWRpY2FsIEJyYW5jaCwgR2FsdmVzdG9uLCBUZXhhczsgRGVwYXJ0bWVudCBvZiBTdXJnZXJ5LCBV
bml2ZXJzaXR5IG9mIFNvdXRoIEZsb3JpZGEsIFRhbXBhLCBGbG9yaWRhLiYjeEQ7RGVwYXJ0bWVu
dCBvZiBTdXJnZXJ5LCBUaGUgVW5pdmVyc2l0eSBvZiBUZXhhcyBNZWRpY2FsIEJyYW5jaCwgR2Fs
dmVzdG9uLCBUZXhhcy4gRWxlY3Ryb25pYyBhZGRyZXNzOiB0c3JpYWxsQHV0bWIuZWR1LjwvYXV0
aC1hZGRyZXNzPjx0aXRsZXM+PHRpdGxlPkhvc3BpdGFsIHJlYWRtaXNzaW9uIGFmdGVyIGVtZXJn
ZW5jeSByb29tIHZpc2l0IGZvciBjaG9sZWxpdGhpYXNpczwvdGl0bGU+PHNlY29uZGFyeS10aXRs
ZT5KIFN1cmcgUmVzPC9zZWNvbmRhcnktdGl0bGU+PC90aXRsZXM+PHBlcmlvZGljYWw+PGZ1bGwt
dGl0bGU+SiBTdXJnIFJlczwvZnVsbC10aXRsZT48L3BlcmlvZGljYWw+PHBhZ2VzPjMxOC0yMzwv
cGFnZXM+PHZvbHVtZT4xOTc8L3ZvbHVtZT48bnVtYmVyPjI8L251bWJlcj48ZWRpdGlvbj4yMDE1
LzA1LzEyPC9lZGl0aW9uPjxrZXl3b3Jkcz48a2V5d29yZD5BZHVsdDwva2V5d29yZD48a2V5d29y
ZD5BZ2VkPC9rZXl3b3JkPjxrZXl3b3JkPkFnZWQsIDgwIGFuZCBvdmVyPC9rZXl3b3JkPjxrZXl3
b3JkPipDaG9sZWN5c3RlY3RvbXk8L2tleXdvcmQ+PGtleXdvcmQ+Q2hvbGVsaXRoaWFzaXMvKnN1
cmdlcnk8L2tleXdvcmQ+PGtleXdvcmQ+RW1lcmdlbmNpZXM8L2tleXdvcmQ+PGtleXdvcmQ+KkVt
ZXJnZW5jeSBTZXJ2aWNlLCBIb3NwaXRhbDwva2V5d29yZD48a2V5d29yZD5GZW1hbGU8L2tleXdv
cmQ+PGtleXdvcmQ+Rm9sbG93LVVwIFN0dWRpZXM8L2tleXdvcmQ+PGtleXdvcmQ+SHVtYW5zPC9r
ZXl3b3JkPjxrZXl3b3JkPkthcGxhbi1NZWllciBFc3RpbWF0ZTwva2V5d29yZD48a2V5d29yZD5N
YWxlPC9rZXl3b3JkPjxrZXl3b3JkPk1pZGRsZSBBZ2VkPC9rZXl3b3JkPjxrZXl3b3JkPlBhdGll
bnQgRGlzY2hhcmdlPC9rZXl3b3JkPjxrZXl3b3JkPlBhdGllbnQgUmVhZG1pc3Npb24vKnN0YXRp
c3RpY3MgJmFtcDsgbnVtZXJpY2FsIGRhdGE8L2tleXdvcmQ+PGtleXdvcmQ+UmV0cm9zcGVjdGl2
ZSBTdHVkaWVzPC9rZXl3b3JkPjxrZXl3b3JkPkNob2xlY3lzdGVjdG9teTwva2V5d29yZD48a2V5
d29yZD5DaG9sZWxpdGhpYXNpczwva2V5d29yZD48a2V5d29yZD5FbWVyZ2VuY3kgZGVwYXJ0bWVu
dDwva2V5d29yZD48a2V5d29yZD5FbWVyZ2VuY3kgcm9vbTwva2V5d29yZD48a2V5d29yZD5HYWxs
c3RvbmUgZGlzZWFzZTwva2V5d29yZD48a2V5d29yZD5HYWxsc3RvbmVzPC9rZXl3b3JkPjxrZXl3
b3JkPlN5bXB0b21hdGljIGNob2xlbGl0aGlhc2lzPC9rZXl3b3JkPjwva2V5d29yZHM+PGRhdGVz
Pjx5ZWFyPjIwMTU8L3llYXI+PHB1Yi1kYXRlcz48ZGF0ZT5BdWc8L2RhdGU+PC9wdWItZGF0ZXM+
PC9kYXRlcz48aXNibj4xMDk1LTg2NzMgKEVsZWN0cm9uaWMpJiN4RDswMDIyLTQ4MDQgKExpbmtp
bmcpPC9pc2JuPjxhY2Nlc3Npb24tbnVtPjI1OTU5ODM4PC9hY2Nlc3Npb24tbnVtPjx1cmxzPjxy
ZWxhdGVkLXVybHM+PHVybD5odHRwczovL3d3dy5uY2JpLm5sbS5uaWguZ292L3B1Ym1lZC8yNTk1
OTgzODwvdXJsPjwvcmVsYXRlZC11cmxzPjwvdXJscz48Y3VzdG9tMj5QTUM0NDY2MjAzPC9jdXN0
b20yPjxlbGVjdHJvbmljLXJlc291cmNlLW51bT4xMC4xMDE2L2ouanNzLjIwMTUuMDQuMDMyPC9l
bGVjdHJvbmljLXJlc291cmNlLW51bT48L3JlY29yZD48L0NpdGU+PC9FbmROb3RlPgB=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MywgMzQtMzhdPC9zdHlsZT48L0Rpc3BsYXlUZXh0PjxyZWNvcmQ+PHJlYy1udW1iZXI+MTk1
PC9yZWMtbnVtYmVyPjxmb3JlaWduLWtleXM+PGtleSBhcHA9IkVOIiBkYi1pZD0iOXRyOXI1YTln
enBzenJld2E1MjV6ZGRhdnAwYXB0dHMwdHcwIiB0aW1lc3RhbXA9IjE2MzM2ODkxOTYiPjE5NTwv
a2V5PjwvZm9yZWlnbi1rZXlzPjxyZWYtdHlwZSBuYW1lPSJKb3VybmFsIEFydGljbGUiPjE3PC9y
ZWYtdHlwZT48Y29udHJpYnV0b3JzPjxhdXRob3JzPjxhdXRob3I+QmFyYmFyYSwgTC48L2F1dGhv
cj48YXV0aG9yPlNhbWEsIEMuPC9hdXRob3I+PGF1dGhvcj5Nb3JzZWxsaSBMYWJhdGUsIEEuIE0u
PC9hdXRob3I+PGF1dGhvcj5UYXJvbmksIEYuPC9hdXRob3I+PGF1dGhvcj5SdXN0aWNhbGksIEEu
IEcuPC9hdXRob3I+PGF1dGhvcj5GZXN0aSwgRC48L2F1dGhvcj48YXV0aG9yPlNhcGlvLCBDLjwv
YXV0aG9yPjxhdXRob3I+Um9kYSwgRS48L2F1dGhvcj48YXV0aG9yPkJhbnRlcmxlLCBDLjwvYXV0
aG9yPjxhdXRob3I+UHVjaSwgQS48L2F1dGhvcj48YXV0aG9yPmV0IGFsLiw8L2F1dGhvcj48L2F1
dGhvcnM+PC9jb250cmlidXRvcnM+PGF1dGgtYWRkcmVzcz5DbGluaWNhIE1lZGljYSBJLCBVbml2
ZXJzaXRhIGRpIEJvbG9nbmEsIEl0YWx5LjwvYXV0aC1hZGRyZXNzPjx0aXRsZXM+PHRpdGxlPkEg
cG9wdWxhdGlvbiBzdHVkeSBvbiB0aGUgcHJldmFsZW5jZSBvZiBnYWxsc3RvbmUgZGlzZWFzZTog
dGhlIFNpcm1pb25lIFN0dWR5PC90aXRsZT48c2Vjb25kYXJ5LXRpdGxlPkhlcGF0b2xvZ3k8L3Nl
Y29uZGFyeS10aXRsZT48L3RpdGxlcz48cGVyaW9kaWNhbD48ZnVsbC10aXRsZT5IZXBhdG9sb2d5
PC9mdWxsLXRpdGxlPjwvcGVyaW9kaWNhbD48cGFnZXM+OTEzLTc8L3BhZ2VzPjx2b2x1bWU+Nzwv
dm9sdW1lPjxudW1iZXI+NTwvbnVtYmVyPjxlZGl0aW9uPjE5ODcvMDkvMDE8L2VkaXRpb24+PGtl
eXdvcmRzPjxrZXl3b3JkPkFkb2xlc2NlbnQ8L2tleXdvcmQ+PGtleXdvcmQ+QWR1bHQ8L2tleXdv
cmQ+PGtleXdvcmQ+QWdlIEZhY3RvcnM8L2tleXdvcmQ+PGtleXdvcmQ+QWdlZDwva2V5d29yZD48
a2V5d29yZD5DaG9sZWN5c3RlY3RvbXk8L2tleXdvcmQ+PGtleXdvcmQ+Q2hvbGVsaXRoaWFzaXMv
KmVwaWRlbWlvbG9neS9ldGlvbG9neS9zdXJnZXJ5PC9rZXl3b3JkPjxrZXl3b3JkPkZlbWFsZTwv
a2V5d29yZD48a2V5d29yZD5IdW1hbnM8L2tleXdvcmQ+PGtleXdvcmQ+SXRhbHk8L2tleXdvcmQ+
PGtleXdvcmQ+TWFsZTwva2V5d29yZD48a2V5d29yZD5NaWRkbGUgQWdlZDwva2V5d29yZD48a2V5
d29yZD5PYmVzaXR5L2NvbXBsaWNhdGlvbnM8L2tleXdvcmQ+PGtleXdvcmQ+UGFyaXR5PC9rZXl3
b3JkPjxrZXl3b3JkPlByZWduYW5jeTwva2V5d29yZD48a2V5d29yZD5SaXNrIEZhY3RvcnM8L2tl
eXdvcmQ+PGtleXdvcmQ+U2V4IEZhY3RvcnM8L2tleXdvcmQ+PGtleXdvcmQ+VHJpZ2x5Y2VyaWRl
cy9ibG9vZDwva2V5d29yZD48L2tleXdvcmRzPjxkYXRlcz48eWVhcj4xOTg3PC95ZWFyPjxwdWIt
ZGF0ZXM+PGRhdGU+U2VwLU9jdDwvZGF0ZT48L3B1Yi1kYXRlcz48L2RhdGVzPjxpc2JuPjAyNzAt
OTEzOSAoUHJpbnQpJiN4RDswMjcwLTkxMzkgKExpbmtpbmcpPC9pc2JuPjxhY2Nlc3Npb24tbnVt
PjM2NTM4NTU8L2FjY2Vzc2lvbi1udW0+PHVybHM+PHJlbGF0ZWQtdXJscz48dXJsPmh0dHBzOi8v
d3d3Lm5jYmkubmxtLm5paC5nb3YvcHVibWVkLzM2NTM4NTU8L3VybD48L3JlbGF0ZWQtdXJscz48
L3VybHM+PGVsZWN0cm9uaWMtcmVzb3VyY2UtbnVtPjEwLjEwMDIvaGVwLjE4NDAwNzA1MjA8L2Vs
ZWN0cm9uaWMtcmVzb3VyY2UtbnVtPjwvcmVjb3JkPjwvQ2l0ZT48Q2l0ZT48QXV0aG9yPlJpYWxs
PC9BdXRob3I+PFllYXI+MjAxNTwvWWVhcj48UmVjTnVtPjIxODwvUmVjTnVtPjxyZWNvcmQ+PHJl
Yy1udW1iZXI+MjE4PC9yZWMtbnVtYmVyPjxmb3JlaWduLWtleXM+PGtleSBhcHA9IkVOIiBkYi1p
ZD0iOXRyOXI1YTlnenBzenJld2E1MjV6ZGRhdnAwYXB0dHMwdHcwIiB0aW1lc3RhbXA9IjE2MzM3
NzYzOTEiPjIxODwva2V5PjwvZm9yZWlnbi1rZXlzPjxyZWYtdHlwZSBuYW1lPSJKb3VybmFsIEFy
dGljbGUiPjE3PC9yZWYtdHlwZT48Y29udHJpYnV0b3JzPjxhdXRob3JzPjxhdXRob3I+UmlhbGws
IFQuIFMuPC9hdXRob3I+PGF1dGhvcj5BZGhpa2FyaSwgRC48L2F1dGhvcj48YXV0aG9yPlBhcm1h
ciwgQS4gRC48L2F1dGhvcj48YXV0aG9yPkxpbmRlciwgUy4gSy48L2F1dGhvcj48YXV0aG9yPkRp
bW91LCBGLiBNLjwvYXV0aG9yPjxhdXRob3I+Q3Jvd2VsbCwgVy48L2F1dGhvcj48YXV0aG9yPlRh
bWlyaXNhLCBOLiBQLjwvYXV0aG9yPjxhdXRob3I+VG93bnNlbmQsIEMuIE0uLCBKci48L2F1dGhv
cj48YXV0aG9yPkdvb2R3aW4sIEouIFMuPC9hdXRob3I+PC9hdXRob3JzPjwvY29udHJpYnV0b3Jz
PjxhdXRoLWFkZHJlc3M+RGVwYXJ0bWVudCBvZiBTdXJnZXJ5LCBUaGUgVW5pdmVyc2l0eSBvZiBU
ZXhhcyBNZWRpY2FsIEJyYW5jaCwgR2FsdmVzdG9uLCBUWC4gRWxlY3Ryb25pYyBhZGRyZXNzOiB0
c3JpYWxsQHV0bWIuZWR1LiYjeEQ7RGVwYXJ0bWVudCBvZiBTdXJnZXJ5LCBUaGUgVW5pdmVyc2l0
eSBvZiBUZXhhcyBNZWRpY2FsIEJyYW5jaCwgR2FsdmVzdG9uLCBUWC4mI3hEO0RlcGFydG1lbnQg
b2YgU3VyZ2VyeSwgVGhlIFVuaXZlcnNpdHkgb2YgVGV4YXMgTWVkaWNhbCBCcmFuY2gsIEdhbHZl
c3RvbiwgVFg7IERlcGFydG1lbnQgb2YgU3VyZ2VyeSwgVGhlIFVuaXZlcnNpdHkgb2YgQ2FsaWZv
cm5pYSwgU2FuIEZyYW5jaXNjby1FYXN0IEJheSwgT2FrbGFuZCwgQ0EuJiN4RDtEZXBhcnRtZW50
IG9mIFN1cmdlcnksIFRoZSBVbml2ZXJzaXR5IG9mIFRleGFzIE1lZGljYWwgQnJhbmNoLCBHYWx2
ZXN0b24sIFRYOyBEZXBhcnRtZW50IG9mIFN1cmdlcnksIFRoZSBVbml2ZXJzaXR5IG9mIFNvdXRo
IEZsb3JpZGEsIFRhbXBhLCBGTC4mI3hEO0RlcGFydG1lbnQgb2YgSW50ZXJuYWwgTWVkaWNpbmUs
IFRoZSBVbml2ZXJzaXR5IG9mIFRleGFzIE1lZGljYWwgQnJhbmNoLCBHYWx2ZXN0b24sIFRYLjwv
YXV0aC1hZGRyZXNzPjx0aXRsZXM+PHRpdGxlPlRoZSByaXNrIHBhcmFkb3g6IHVzZSBvZiBlbGVj
dGl2ZSBjaG9sZWN5c3RlY3RvbXkgaW4gb2xkZXIgcGF0aWVudHMgaXMgaW5kZXBlbmRlbnQgb2Yg
dGhlaXIgcmlzayBvZiBkZXZlbG9waW5nIGNvbXBsaWNhdGlvbnM8L3RpdGxlPjxzZWNvbmRhcnkt
dGl0bGU+SiBBbSBDb2xsIFN1cmc8L3NlY29uZGFyeS10aXRsZT48L3RpdGxlcz48cGVyaW9kaWNh
bD48ZnVsbC10aXRsZT5KIEFtIENvbGwgU3VyZzwvZnVsbC10aXRsZT48L3BlcmlvZGljYWw+PHBh
Z2VzPjY4Mi05MDwvcGFnZXM+PHZvbHVtZT4yMjA8L3ZvbHVtZT48bnVtYmVyPjQ8L251bWJlcj48
ZWRpdGlvbj4yMDE1LzAyLzExPC9lZGl0aW9uPjxrZXl3b3Jkcz48a2V5d29yZD5BZ2VkPC9rZXl3
b3JkPjxrZXl3b3JkPkFnZWQsIDgwIGFuZCBvdmVyPC9rZXl3b3JkPjxrZXl3b3JkPkNob2xlY3lz
dGVjdG9teS8qbWV0aG9kczwva2V5d29yZD48a2V5d29yZD4qRWxlY3RpdmUgU3VyZ2ljYWwgUHJv
Y2VkdXJlczwva2V5d29yZD48a2V5d29yZD5GZW1hbGU8L2tleXdvcmQ+PGtleXdvcmQ+Rm9sbG93
LVVwIFN0dWRpZXM8L2tleXdvcmQ+PGtleXdvcmQ+R2FsbHN0b25lcy8qc3VyZ2VyeTwva2V5d29y
ZD48a2V5d29yZD5IdW1hbnM8L2tleXdvcmQ+PGtleXdvcmQ+SW5jaWRlbmNlPC9rZXl3b3JkPjxr
ZXl3b3JkPk1hbGU8L2tleXdvcmQ+PGtleXdvcmQ+TWVkaWNhcmUvc3RhdGlzdGljcyAmYW1wOyBu
dW1lcmljYWwgZGF0YTwva2V5d29yZD48a2V5d29yZD5Qb3N0b3BlcmF0aXZlIENvbXBsaWNhdGlv
bnMvKmVwaWRlbWlvbG9neS9ldGlvbG9neTwva2V5d29yZD48a2V5d29yZD5Qcm9nbm9zaXM8L2tl
eXdvcmQ+PGtleXdvcmQ+UmVwcm9kdWNpYmlsaXR5IG9mIFJlc3VsdHM8L2tleXdvcmQ+PGtleXdv
cmQ+UmV0cm9zcGVjdGl2ZSBTdHVkaWVzPC9rZXl3b3JkPjxrZXl3b3JkPlJpc2sgQXNzZXNzbWVu
dC8qbWV0aG9kczwva2V5d29yZD48a2V5d29yZD5SaXNrIEZhY3RvcnM8L2tleXdvcmQ+PGtleXdv
cmQ+U3Vydml2YWwgUmF0ZTwva2V5d29yZD48a2V5d29yZD5UZXhhcy9lcGlkZW1pb2xvZ3k8L2tl
eXdvcmQ+PGtleXdvcmQ+VGltZSBGYWN0b3JzPC9rZXl3b3JkPjxrZXl3b3JkPlVuaXRlZCBTdGF0
ZXMvZXBpZGVtaW9sb2d5PC9rZXl3b3JkPjwva2V5d29yZHM+PGRhdGVzPjx5ZWFyPjIwMTU8L3ll
YXI+PHB1Yi1kYXRlcz48ZGF0ZT5BcHI8L2RhdGU+PC9wdWItZGF0ZXM+PC9kYXRlcz48aXNibj4x
ODc5LTExOTAgKEVsZWN0cm9uaWMpJiN4RDsxMDcyLTc1MTUgKExpbmtpbmcpPC9pc2JuPjxhY2Nl
c3Npb24tbnVtPjI1NjYwNzMxPC9hY2Nlc3Npb24tbnVtPjx1cmxzPjxyZWxhdGVkLXVybHM+PHVy
bD5odHRwczovL3d3dy5uY2JpLm5sbS5uaWguZ292L3B1Ym1lZC8yNTY2MDczMTwvdXJsPjwvcmVs
YXRlZC11cmxzPjwvdXJscz48Y3VzdG9tMj5QTUM0MzcyNDY0PC9jdXN0b20yPjxlbGVjdHJvbmlj
LXJlc291cmNlLW51bT4xMC4xMDE2L2ouamFtY29sbHN1cmcuMjAxNC4xMi4wMTI8L2VsZWN0cm9u
aWMtcmVzb3VyY2UtbnVtPjwvcmVjb3JkPjwvQ2l0ZT48Q2l0ZT48QXV0aG9yPlJpYWxsPC9BdXRo
b3I+PFllYXI+MjAxMDwvWWVhcj48UmVjTnVtPjIxNzwvUmVjTnVtPjxyZWNvcmQ+PHJlYy1udW1i
ZXI+MjE3PC9yZWMtbnVtYmVyPjxmb3JlaWduLWtleXM+PGtleSBhcHA9IkVOIiBkYi1pZD0iOXRy
OXI1YTlnenBzenJld2E1MjV6ZGRhdnAwYXB0dHMwdHcwIiB0aW1lc3RhbXA9IjE2MzM3NzYzNjci
PjIxNzwva2V5PjwvZm9yZWlnbi1rZXlzPjxyZWYtdHlwZSBuYW1lPSJKb3VybmFsIEFydGljbGUi
PjE3PC9yZWYtdHlwZT48Y29udHJpYnV0b3JzPjxhdXRob3JzPjxhdXRob3I+UmlhbGwsIFQuIFMu
PC9hdXRob3I+PGF1dGhvcj5aaGFuZywgRC48L2F1dGhvcj48YXV0aG9yPlRvd25zZW5kLCBDLiBN
LiwgSnIuPC9hdXRob3I+PGF1dGhvcj5LdW8sIFkuIEYuPC9hdXRob3I+PGF1dGhvcj5Hb29kd2lu
LCBKLiBTLjwvYXV0aG9yPjwvYXV0aG9ycz48L2NvbnRyaWJ1dG9ycz48YXV0aC1hZGRyZXNzPkRl
cGFydG1lbnQgb2YgU3VyZ2VyeSwgVGhlIFVuaXZlcnNpdHkgb2YgVGV4YXMgTWVkaWNhbCBCcmFu
Y2gsIEdhbHZlc3RvbiwgVFgsIFVTQS48L2F1dGgtYWRkcmVzcz48dGl0bGVzPjx0aXRsZT5GYWls
dXJlIHRvIHBlcmZvcm0gY2hvbGVjeXN0ZWN0b215IGZvciBhY3V0ZSBjaG9sZWN5c3RpdGlzIGlu
IGVsZGVybHkgcGF0aWVudHMgaXMgYXNzb2NpYXRlZCB3aXRoIGluY3JlYXNlZCBtb3JiaWRpdHks
IG1vcnRhbGl0eSwgYW5kIGNvc3Q8L3RpdGxlPjxzZWNvbmRhcnktdGl0bGU+SiBBbSBDb2xsIFN1
cmc8L3NlY29uZGFyeS10aXRsZT48L3RpdGxlcz48cGVyaW9kaWNhbD48ZnVsbC10aXRsZT5KIEFt
IENvbGwgU3VyZzwvZnVsbC10aXRsZT48L3BlcmlvZGljYWw+PHBhZ2VzPjY2OC03NywgNjc3LTk8
L3BhZ2VzPjx2b2x1bWU+MjEwPC92b2x1bWU+PG51bWJlcj41PC9udW1iZXI+PGVkaXRpb24+MjAx
MC8wNC8yODwvZWRpdGlvbj48a2V5d29yZHM+PGtleXdvcmQ+QWdlZDwva2V5d29yZD48a2V5d29y
ZD5BZ2VkLCA4MCBhbmQgb3Zlcjwva2V5d29yZD48a2V5d29yZD5DaG9sZWN5c3RlY3RvbXkvKnN0
YXRpc3RpY3MgJmFtcDsgbnVtZXJpY2FsIGRhdGE8L2tleXdvcmQ+PGtleXdvcmQ+Q2hvbGVjeXN0
aXRpcywgQWN1dGUvY29tcGxpY2F0aW9ucy8qbW9ydGFsaXR5LypzdXJnZXJ5PC9rZXl3b3JkPjxr
ZXl3b3JkPkNvaG9ydCBTdHVkaWVzPC9rZXl3b3JkPjxrZXl3b3JkPkZlbWFsZTwva2V5d29yZD48
a2V5d29yZD5HYWxsc3RvbmVzL2NvbXBsaWNhdGlvbnMvbW9ydGFsaXR5LypzdXJnZXJ5PC9rZXl3
b3JkPjxrZXl3b3JkPipIZWFsdGggQ2FyZSBDb3N0czwva2V5d29yZD48a2V5d29yZD5Ib3NwaXRh
bCBNb3J0YWxpdHk8L2tleXdvcmQ+PGtleXdvcmQ+SG9zcGl0YWxpemF0aW9uL2Vjb25vbWljcy9z
dGF0aXN0aWNzICZhbXA7IG51bWVyaWNhbCBkYXRhPC9rZXl3b3JkPjxrZXl3b3JkPkh1bWFuczwv
a2V5d29yZD48a2V5d29yZD5NYWxlPC9rZXl3b3JkPjxrZXl3b3JkPlJldHJvc3BlY3RpdmUgU3R1
ZGllczwva2V5d29yZD48a2V5d29yZD5SaXNrIEZhY3RvcnM8L2tleXdvcmQ+PGtleXdvcmQ+U3Vy
dml2YWwgUmF0ZTwva2V5d29yZD48a2V5d29yZD5Vbml0ZWQgU3RhdGVzPC9rZXl3b3JkPjwva2V5
d29yZHM+PGRhdGVzPjx5ZWFyPjIwMTA8L3llYXI+PHB1Yi1kYXRlcz48ZGF0ZT5NYXk8L2RhdGU+
PC9wdWItZGF0ZXM+PC9kYXRlcz48aXNibj4xODc5LTExOTAgKEVsZWN0cm9uaWMpJiN4RDsxMDcy
LTc1MTUgKExpbmtpbmcpPC9pc2JuPjxhY2Nlc3Npb24tbnVtPjIwNDIxMDI3PC9hY2Nlc3Npb24t
bnVtPjx1cmxzPjxyZWxhdGVkLXVybHM+PHVybD5odHRwczovL3d3dy5uY2JpLm5sbS5uaWguZ292
L3B1Ym1lZC8yMDQyMTAyNzwvdXJsPjwvcmVsYXRlZC11cmxzPjwvdXJscz48Y3VzdG9tMj5QTUMy
ODY2MTI1PC9jdXN0b20yPjxlbGVjdHJvbmljLXJlc291cmNlLW51bT4xMC4xMDE2L2ouamFtY29s
bHN1cmcuMjAwOS4xMi4wMzE8L2VsZWN0cm9uaWMtcmVzb3VyY2UtbnVtPjwvcmVjb3JkPjwvQ2l0
ZT48Q2l0ZT48QXV0aG9yPlNjaG1pZHQ8L0F1dGhvcj48WWVhcj4yMDExPC9ZZWFyPjxSZWNOdW0+
MjIwPC9SZWNOdW0+PHJlY29yZD48cmVjLW51bWJlcj4yMjA8L3JlYy1udW1iZXI+PGZvcmVpZ24t
a2V5cz48a2V5IGFwcD0iRU4iIGRiLWlkPSI5dHI5cjVhOWd6cHN6cmV3YTUyNXpkZGF2cDBhcHR0
czB0dzAiIHRpbWVzdGFtcD0iMTYzMzc3NjQzNCI+MjIwPC9rZXk+PC9mb3JlaWduLWtleXM+PHJl
Zi10eXBlIG5hbWU9IkpvdXJuYWwgQXJ0aWNsZSI+MTc8L3JlZi10eXBlPjxjb250cmlidXRvcnM+
PGF1dGhvcnM+PGF1dGhvcj5TY2htaWR0LCBNLjwvYXV0aG9yPjxhdXRob3I+U29uZGVuYWEsIEsu
PC9hdXRob3I+PGF1dGhvcj5WZXRyaHVzLCBNLjwvYXV0aG9yPjxhdXRob3I+QmVyaGFuZSwgVC48
L2F1dGhvcj48YXV0aG9yPkVpZGUsIEcuIEUuPC9hdXRob3I+PC9hdXRob3JzPjwvY29udHJpYnV0
b3JzPjxhdXRoLWFkZHJlc3M+SGFyYWxkc3BsYXNzIERlYWNvbmFsIEhvc3BpdGFsLCBVbml2ZXJz
aXR5IG9mIEJlcmdlbiwgQmVyZ2VuLCBOb3J3YXkuPC9hdXRoLWFkZHJlc3M+PHRpdGxlcz48dGl0
bGU+QSByYW5kb21pemVkIGNvbnRyb2xsZWQgc3R1ZHkgb2YgdW5jb21wbGljYXRlZCBnYWxsc3Rv
bmUgZGlzZWFzZSB3aXRoIGEgMTQteWVhciBmb2xsb3ctdXAgc2hvd2VkIHRoYXQgb3BlcmF0aW9u
IHdhcyB0aGUgcHJlZmVycmVkIHRyZWF0bWVudDwvdGl0bGU+PHNlY29uZGFyeS10aXRsZT5EaWcg
U3VyZzwvc2Vjb25kYXJ5LXRpdGxlPjwvdGl0bGVzPjxwZXJpb2RpY2FsPjxmdWxsLXRpdGxlPkRp
ZyBTdXJnPC9mdWxsLXRpdGxlPjwvcGVyaW9kaWNhbD48cGFnZXM+MjcwLTY8L3BhZ2VzPjx2b2x1
bWU+Mjg8L3ZvbHVtZT48bnVtYmVyPjQ8L251bWJlcj48ZWRpdGlvbj4yMDExLzA3LzE2PC9lZGl0
aW9uPjxrZXl3b3Jkcz48a2V5d29yZD5BZHVsdDwva2V5d29yZD48a2V5d29yZD5BZ2UgRmFjdG9y
czwva2V5d29yZD48a2V5d29yZD5BZ2VkPC9rZXl3b3JkPjxrZXl3b3JkPipDaG9sZWN5c3RlY3Rv
bXk8L2tleXdvcmQ+PGtleXdvcmQ+Q2hvbGVjeXN0aXRpcy9ldGlvbG9neTwva2V5d29yZD48a2V5
d29yZD5DaG9sZWRvY2hvbGl0aGlhc2lzL2V0aW9sb2d5PC9rZXl3b3JkPjxrZXl3b3JkPkNob2xl
bGl0aGlhc2lzL2NvbXBsaWNhdGlvbnMvKnRoZXJhcHk8L2tleXdvcmQ+PGtleXdvcmQ+RmVtYWxl
PC9rZXl3b3JkPjxrZXl3b3JkPkZvbGxvdy1VcCBTdHVkaWVzPC9rZXl3b3JkPjxrZXl3b3JkPkh1
bWFuczwva2V5d29yZD48a2V5d29yZD5NYWxlPC9rZXl3b3JkPjxrZXl3b3JkPk1pZGRsZSBBZ2Vk
PC9rZXl3b3JkPjxrZXl3b3JkPlBhbmNyZWF0aXRpcy9ldGlvbG9neTwva2V5d29yZD48a2V5d29y
ZD5TZXZlcml0eSBvZiBJbGxuZXNzIEluZGV4PC9rZXl3b3JkPjxrZXl3b3JkPlRyZWF0bWVudCBP
dXRjb21lPC9rZXl3b3JkPjxrZXl3b3JkPipXYXRjaGZ1bCBXYWl0aW5nPC9rZXl3b3JkPjxrZXl3
b3JkPllvdW5nIEFkdWx0PC9rZXl3b3JkPjwva2V5d29yZHM+PGRhdGVzPjx5ZWFyPjIwMTE8L3ll
YXI+PC9kYXRlcz48aXNibj4xNDIxLTk4ODMgKEVsZWN0cm9uaWMpJiN4RDswMjUzLTQ4ODYgKExp
bmtpbmcpPC9pc2JuPjxhY2Nlc3Npb24tbnVtPjIxNzU3OTE1PC9hY2Nlc3Npb24tbnVtPjx1cmxz
PjxyZWxhdGVkLXVybHM+PHVybD5odHRwczovL3d3dy5uY2JpLm5sbS5uaWguZ292L3B1Ym1lZC8y
MTc1NzkxNTwvdXJsPjwvcmVsYXRlZC11cmxzPjwvdXJscz48ZWxlY3Ryb25pYy1yZXNvdXJjZS1u
dW0+MTAuMTE1OS8wMDAzMjk0NjQ8L2VsZWN0cm9uaWMtcmVzb3VyY2UtbnVtPjwvcmVjb3JkPjwv
Q2l0ZT48Q2l0ZT48QXV0aG9yPlNjaG1pZHQ8L0F1dGhvcj48WWVhcj4yMDExPC9ZZWFyPjxSZWNO
dW0+MjIxPC9SZWNOdW0+PHJlY29yZD48cmVjLW51bWJlcj4yMjE8L3JlYy1udW1iZXI+PGZvcmVp
Z24ta2V5cz48a2V5IGFwcD0iRU4iIGRiLWlkPSI5dHI5cjVhOWd6cHN6cmV3YTUyNXpkZGF2cDBh
cHR0czB0dzAiIHRpbWVzdGFtcD0iMTYzMzc3NjQ0MSI+MjIxPC9rZXk+PC9mb3JlaWduLWtleXM+
PHJlZi10eXBlIG5hbWU9IkpvdXJuYWwgQXJ0aWNsZSI+MTc8L3JlZi10eXBlPjxjb250cmlidXRv
cnM+PGF1dGhvcnM+PGF1dGhvcj5TY2htaWR0LCBNLjwvYXV0aG9yPjxhdXRob3I+U29uZGVuYWEs
IEsuPC9hdXRob3I+PGF1dGhvcj5WZXRyaHVzLCBNLjwvYXV0aG9yPjxhdXRob3I+QmVyaGFuZSwg
VC48L2F1dGhvcj48YXV0aG9yPkVpZGUsIEcuIEUuPC9hdXRob3I+PC9hdXRob3JzPjwvY29udHJp
YnV0b3JzPjxhdXRoLWFkZHJlc3M+SGFyYWxkc3BsYXNzIERlYWNvbmFsIEhvc3BpdGFsLCBCZXJn
ZW4sIE5vcndheS48L2F1dGgtYWRkcmVzcz48dGl0bGVzPjx0aXRsZT5Mb25nLXRlcm0gZm9sbG93
LXVwIG9mIGEgcmFuZG9taXplZCBjb250cm9sbGVkIHRyaWFsIG9mIG9ic2VydmF0aW9uIHZlcnN1
cyBzdXJnZXJ5IGZvciBhY3V0ZSBjaG9sZWN5c3RpdGlzOiBub24tb3BlcmF0aXZlIG1hbmFnZW1l
bnQgaXMgYW4gb3B0aW9uIGluIHNvbWUgcGF0aWVudHM8L3RpdGxlPjxzZWNvbmRhcnktdGl0bGU+
U2NhbmQgSiBHYXN0cm9lbnRlcm9sPC9zZWNvbmRhcnktdGl0bGU+PC90aXRsZXM+PHBlcmlvZGlj
YWw+PGZ1bGwtdGl0bGU+U2NhbmQgSiBHYXN0cm9lbnRlcm9sPC9mdWxsLXRpdGxlPjwvcGVyaW9k
aWNhbD48cGFnZXM+MTI1Ny02MjwvcGFnZXM+PHZvbHVtZT40Njwvdm9sdW1lPjxudW1iZXI+MTA8
L251bWJlcj48ZWRpdGlvbj4yMDExLzA3LzA5PC9lZGl0aW9uPjxrZXl3b3Jkcz48a2V5d29yZD5B
Y3V0ZSBEaXNlYXNlPC9rZXl3b3JkPjxrZXl3b3JkPkFkdWx0PC9rZXl3b3JkPjxrZXl3b3JkPkFn
ZWQ8L2tleXdvcmQ+PGtleXdvcmQ+Q2hvbGVjeXN0ZWN0b215PC9rZXl3b3JkPjxrZXl3b3JkPkNo
b2xlY3lzdGl0aXMvKnN1cmdlcnk8L2tleXdvcmQ+PGtleXdvcmQ+RmVtYWxlPC9rZXl3b3JkPjxr
ZXl3b3JkPkZvbGxvdy1VcCBTdHVkaWVzPC9rZXl3b3JkPjxrZXl3b3JkPkh1bWFuczwva2V5d29y
ZD48a2V5d29yZD5NYWxlPC9rZXl3b3JkPjxrZXl3b3JkPk1pZGRsZSBBZ2VkPC9rZXl3b3JkPjxr
ZXl3b3JkPlJlY3VycmVuY2U8L2tleXdvcmQ+PGtleXdvcmQ+VGltZSBGYWN0b3JzPC9rZXl3b3Jk
PjxrZXl3b3JkPipXYXRjaGZ1bCBXYWl0aW5nPC9rZXl3b3JkPjwva2V5d29yZHM+PGRhdGVzPjx5
ZWFyPjIwMTE8L3llYXI+PHB1Yi1kYXRlcz48ZGF0ZT5PY3Q8L2RhdGU+PC9wdWItZGF0ZXM+PC9k
YXRlcz48aXNibj4xNTAyLTc3MDggKEVsZWN0cm9uaWMpJiN4RDswMDM2LTU1MjEgKExpbmtpbmcp
PC9pc2JuPjxhY2Nlc3Npb24tbnVtPjIxNzM2NTMxPC9hY2Nlc3Npb24tbnVtPjx1cmxzPjxyZWxh
dGVkLXVybHM+PHVybD5odHRwczovL3d3dy5uY2JpLm5sbS5uaWguZ292L3B1Ym1lZC8yMTczNjUz
MTwvdXJsPjwvcmVsYXRlZC11cmxzPjwvdXJscz48ZWxlY3Ryb25pYy1yZXNvdXJjZS1udW0+MTAu
MzEwOS8wMDM2NTUyMS4yMDExLjU5ODU0ODwvZWxlY3Ryb25pYy1yZXNvdXJjZS1udW0+PC9yZWNv
cmQ+PC9DaXRlPjxDaXRlPjxBdXRob3I+V2lsbGlhbXM8L0F1dGhvcj48WWVhcj4yMDE1PC9ZZWFy
PjxSZWNOdW0+MjIyPC9SZWNOdW0+PHJlY29yZD48cmVjLW51bWJlcj4yMjI8L3JlYy1udW1iZXI+
PGZvcmVpZ24ta2V5cz48a2V5IGFwcD0iRU4iIGRiLWlkPSI5dHI5cjVhOWd6cHN6cmV3YTUyNXpk
ZGF2cDBhcHR0czB0dzAiIHRpbWVzdGFtcD0iMTYzMzc3NjQ2MSI+MjIyPC9rZXk+PC9mb3JlaWdu
LWtleXM+PHJlZi10eXBlIG5hbWU9IkpvdXJuYWwgQXJ0aWNsZSI+MTc8L3JlZi10eXBlPjxjb250
cmlidXRvcnM+PGF1dGhvcnM+PGF1dGhvcj5XaWxsaWFtcywgVC4gUC48L2F1dGhvcj48YXV0aG9y
PkRpbW91LCBGLiBNLjwvYXV0aG9yPjxhdXRob3I+QWRoaWthcmksIEQuPC9hdXRob3I+PGF1dGhv
cj5LaW1icm91Z2gsIFQuIEQuPC9hdXRob3I+PGF1dGhvcj5SaWFsbCwgVC4gUy48L2F1dGhvcj48
L2F1dGhvcnM+PC9jb250cmlidXRvcnM+PGF1dGgtYWRkcmVzcz5EZXBhcnRtZW50IG9mIFN1cmdl
cnksIFRoZSBVbml2ZXJzaXR5IG9mIFRleGFzIE1lZGljYWwgQnJhbmNoLCBHYWx2ZXN0b24sIFRl
eGFzLiYjeEQ7RGVwYXJ0bWVudCBvZiBTdXJnZXJ5LCBUaGUgVW5pdmVyc2l0eSBvZiBUZXhhcyBN
ZWRpY2FsIEJyYW5jaCwgR2FsdmVzdG9uLCBUZXhhczsgRGVwYXJ0bWVudCBvZiBTdXJnZXJ5LCBV
bml2ZXJzaXR5IG9mIFNvdXRoIEZsb3JpZGEsIFRhbXBhLCBGbG9yaWRhLiYjeEQ7RGVwYXJ0bWVu
dCBvZiBTdXJnZXJ5LCBUaGUgVW5pdmVyc2l0eSBvZiBUZXhhcyBNZWRpY2FsIEJyYW5jaCwgR2Fs
dmVzdG9uLCBUZXhhcy4gRWxlY3Ryb25pYyBhZGRyZXNzOiB0c3JpYWxsQHV0bWIuZWR1LjwvYXV0
aC1hZGRyZXNzPjx0aXRsZXM+PHRpdGxlPkhvc3BpdGFsIHJlYWRtaXNzaW9uIGFmdGVyIGVtZXJn
ZW5jeSByb29tIHZpc2l0IGZvciBjaG9sZWxpdGhpYXNpczwvdGl0bGU+PHNlY29uZGFyeS10aXRs
ZT5KIFN1cmcgUmVzPC9zZWNvbmRhcnktdGl0bGU+PC90aXRsZXM+PHBlcmlvZGljYWw+PGZ1bGwt
dGl0bGU+SiBTdXJnIFJlczwvZnVsbC10aXRsZT48L3BlcmlvZGljYWw+PHBhZ2VzPjMxOC0yMzwv
cGFnZXM+PHZvbHVtZT4xOTc8L3ZvbHVtZT48bnVtYmVyPjI8L251bWJlcj48ZWRpdGlvbj4yMDE1
LzA1LzEyPC9lZGl0aW9uPjxrZXl3b3Jkcz48a2V5d29yZD5BZHVsdDwva2V5d29yZD48a2V5d29y
ZD5BZ2VkPC9rZXl3b3JkPjxrZXl3b3JkPkFnZWQsIDgwIGFuZCBvdmVyPC9rZXl3b3JkPjxrZXl3
b3JkPipDaG9sZWN5c3RlY3RvbXk8L2tleXdvcmQ+PGtleXdvcmQ+Q2hvbGVsaXRoaWFzaXMvKnN1
cmdlcnk8L2tleXdvcmQ+PGtleXdvcmQ+RW1lcmdlbmNpZXM8L2tleXdvcmQ+PGtleXdvcmQ+KkVt
ZXJnZW5jeSBTZXJ2aWNlLCBIb3NwaXRhbDwva2V5d29yZD48a2V5d29yZD5GZW1hbGU8L2tleXdv
cmQ+PGtleXdvcmQ+Rm9sbG93LVVwIFN0dWRpZXM8L2tleXdvcmQ+PGtleXdvcmQ+SHVtYW5zPC9r
ZXl3b3JkPjxrZXl3b3JkPkthcGxhbi1NZWllciBFc3RpbWF0ZTwva2V5d29yZD48a2V5d29yZD5N
YWxlPC9rZXl3b3JkPjxrZXl3b3JkPk1pZGRsZSBBZ2VkPC9rZXl3b3JkPjxrZXl3b3JkPlBhdGll
bnQgRGlzY2hhcmdlPC9rZXl3b3JkPjxrZXl3b3JkPlBhdGllbnQgUmVhZG1pc3Npb24vKnN0YXRp
c3RpY3MgJmFtcDsgbnVtZXJpY2FsIGRhdGE8L2tleXdvcmQ+PGtleXdvcmQ+UmV0cm9zcGVjdGl2
ZSBTdHVkaWVzPC9rZXl3b3JkPjxrZXl3b3JkPkNob2xlY3lzdGVjdG9teTwva2V5d29yZD48a2V5
d29yZD5DaG9sZWxpdGhpYXNpczwva2V5d29yZD48a2V5d29yZD5FbWVyZ2VuY3kgZGVwYXJ0bWVu
dDwva2V5d29yZD48a2V5d29yZD5FbWVyZ2VuY3kgcm9vbTwva2V5d29yZD48a2V5d29yZD5HYWxs
c3RvbmUgZGlzZWFzZTwva2V5d29yZD48a2V5d29yZD5HYWxsc3RvbmVzPC9rZXl3b3JkPjxrZXl3
b3JkPlN5bXB0b21hdGljIGNob2xlbGl0aGlhc2lzPC9rZXl3b3JkPjwva2V5d29yZHM+PGRhdGVz
Pjx5ZWFyPjIwMTU8L3llYXI+PHB1Yi1kYXRlcz48ZGF0ZT5BdWc8L2RhdGU+PC9wdWItZGF0ZXM+
PC9kYXRlcz48aXNibj4xMDk1LTg2NzMgKEVsZWN0cm9uaWMpJiN4RDswMDIyLTQ4MDQgKExpbmtp
bmcpPC9pc2JuPjxhY2Nlc3Npb24tbnVtPjI1OTU5ODM4PC9hY2Nlc3Npb24tbnVtPjx1cmxzPjxy
ZWxhdGVkLXVybHM+PHVybD5odHRwczovL3d3dy5uY2JpLm5sbS5uaWguZ292L3B1Ym1lZC8yNTk1
OTgzODwvdXJsPjwvcmVsYXRlZC11cmxzPjwvdXJscz48Y3VzdG9tMj5QTUM0NDY2MjAzPC9jdXN0
b20yPjxlbGVjdHJvbmljLXJlc291cmNlLW51bT4xMC4xMDE2L2ouanNzLjIwMTUuMDQuMDMyPC9l
bGVjdHJvbmljLXJlc291cmNlLW51bT48L3JlY29yZD48L0NpdGU+PC9FbmROb3RlPgB=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34-3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Similarly, this group of patients was also at a higher risk of developing complications, ranging from 4</w:t>
      </w:r>
      <w:r w:rsidR="00844233" w:rsidRPr="0026654D">
        <w:rPr>
          <w:rFonts w:ascii="Book Antiqua" w:eastAsiaTheme="minorHAnsi" w:hAnsi="Book Antiqua" w:cstheme="minorBidi"/>
          <w:lang w:eastAsia="zh-CN"/>
        </w:rPr>
        <w:t>%</w:t>
      </w:r>
      <w:r w:rsidR="00844233">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30.3% over the same period</w:t>
      </w:r>
      <w:r w:rsidRPr="0026654D">
        <w:rPr>
          <w:rFonts w:ascii="Book Antiqua" w:eastAsiaTheme="minorHAnsi" w:hAnsi="Book Antiqua" w:cstheme="minorBidi"/>
          <w:lang w:eastAsia="zh-CN"/>
        </w:rPr>
        <w:fldChar w:fldCharType="begin">
          <w:fldData xml:space="preserve">PEVuZE5vdGU+PENpdGU+PEF1dGhvcj5TY2htaWR0PC9BdXRob3I+PFllYXI+MjAxMTwvWWVhcj48
UmVjTnVtPjIyMDwvUmVjTnVtPjxEaXNwbGF5VGV4dD48c3R5bGUgZmFjZT0ic3VwZXJzY3JpcHQi
PlszNi0zOF08L3N0eWxlPjwvRGlzcGxheVRleHQ+PHJlY29yZD48cmVjLW51bWJlcj4yMjA8L3Jl
Yy1udW1iZXI+PGZvcmVpZ24ta2V5cz48a2V5IGFwcD0iRU4iIGRiLWlkPSI5dHI5cjVhOWd6cHN6
cmV3YTUyNXpkZGF2cDBhcHR0czB0dzAiIHRpbWVzdGFtcD0iMTYzMzc3NjQzNCI+MjIwPC9rZXk+
PC9mb3JlaWduLWtleXM+PHJlZi10eXBlIG5hbWU9IkpvdXJuYWwgQXJ0aWNsZSI+MTc8L3JlZi10
eXBlPjxjb250cmlidXRvcnM+PGF1dGhvcnM+PGF1dGhvcj5TY2htaWR0LCBNLjwvYXV0aG9yPjxh
dXRob3I+U29uZGVuYWEsIEsuPC9hdXRob3I+PGF1dGhvcj5WZXRyaHVzLCBNLjwvYXV0aG9yPjxh
dXRob3I+QmVyaGFuZSwgVC48L2F1dGhvcj48YXV0aG9yPkVpZGUsIEcuIEUuPC9hdXRob3I+PC9h
dXRob3JzPjwvY29udHJpYnV0b3JzPjxhdXRoLWFkZHJlc3M+SGFyYWxkc3BsYXNzIERlYWNvbmFs
IEhvc3BpdGFsLCBVbml2ZXJzaXR5IG9mIEJlcmdlbiwgQmVyZ2VuLCBOb3J3YXkuPC9hdXRoLWFk
ZHJlc3M+PHRpdGxlcz48dGl0bGU+QSByYW5kb21pemVkIGNvbnRyb2xsZWQgc3R1ZHkgb2YgdW5j
b21wbGljYXRlZCBnYWxsc3RvbmUgZGlzZWFzZSB3aXRoIGEgMTQteWVhciBmb2xsb3ctdXAgc2hv
d2VkIHRoYXQgb3BlcmF0aW9uIHdhcyB0aGUgcHJlZmVycmVkIHRyZWF0bWVudDwvdGl0bGU+PHNl
Y29uZGFyeS10aXRsZT5EaWcgU3VyZzwvc2Vjb25kYXJ5LXRpdGxlPjwvdGl0bGVzPjxwZXJpb2Rp
Y2FsPjxmdWxsLXRpdGxlPkRpZyBTdXJnPC9mdWxsLXRpdGxlPjwvcGVyaW9kaWNhbD48cGFnZXM+
MjcwLTY8L3BhZ2VzPjx2b2x1bWU+Mjg8L3ZvbHVtZT48bnVtYmVyPjQ8L251bWJlcj48ZWRpdGlv
bj4yMDExLzA3LzE2PC9lZGl0aW9uPjxrZXl3b3Jkcz48a2V5d29yZD5BZHVsdDwva2V5d29yZD48
a2V5d29yZD5BZ2UgRmFjdG9yczwva2V5d29yZD48a2V5d29yZD5BZ2VkPC9rZXl3b3JkPjxrZXl3
b3JkPipDaG9sZWN5c3RlY3RvbXk8L2tleXdvcmQ+PGtleXdvcmQ+Q2hvbGVjeXN0aXRpcy9ldGlv
bG9neTwva2V5d29yZD48a2V5d29yZD5DaG9sZWRvY2hvbGl0aGlhc2lzL2V0aW9sb2d5PC9rZXl3
b3JkPjxrZXl3b3JkPkNob2xlbGl0aGlhc2lzL2NvbXBsaWNhdGlvbnMvKnRoZXJhcHk8L2tleXdv
cmQ+PGtleXdvcmQ+RmVtYWxlPC9rZXl3b3JkPjxrZXl3b3JkPkZvbGxvdy1VcCBTdHVkaWVzPC9r
ZXl3b3JkPjxrZXl3b3JkPkh1bWFuczwva2V5d29yZD48a2V5d29yZD5NYWxlPC9rZXl3b3JkPjxr
ZXl3b3JkPk1pZGRsZSBBZ2VkPC9rZXl3b3JkPjxrZXl3b3JkPlBhbmNyZWF0aXRpcy9ldGlvbG9n
eTwva2V5d29yZD48a2V5d29yZD5TZXZlcml0eSBvZiBJbGxuZXNzIEluZGV4PC9rZXl3b3JkPjxr
ZXl3b3JkPlRyZWF0bWVudCBPdXRjb21lPC9rZXl3b3JkPjxrZXl3b3JkPipXYXRjaGZ1bCBXYWl0
aW5nPC9rZXl3b3JkPjxrZXl3b3JkPllvdW5nIEFkdWx0PC9rZXl3b3JkPjwva2V5d29yZHM+PGRh
dGVzPjx5ZWFyPjIwMTE8L3llYXI+PC9kYXRlcz48aXNibj4xNDIxLTk4ODMgKEVsZWN0cm9uaWMp
JiN4RDswMjUzLTQ4ODYgKExpbmtpbmcpPC9pc2JuPjxhY2Nlc3Npb24tbnVtPjIxNzU3OTE1PC9h
Y2Nlc3Npb24tbnVtPjx1cmxzPjxyZWxhdGVkLXVybHM+PHVybD5odHRwczovL3d3dy5uY2JpLm5s
bS5uaWguZ292L3B1Ym1lZC8yMTc1NzkxNTwvdXJsPjwvcmVsYXRlZC11cmxzPjwvdXJscz48ZWxl
Y3Ryb25pYy1yZXNvdXJjZS1udW0+MTAuMTE1OS8wMDAzMjk0NjQ8L2VsZWN0cm9uaWMtcmVzb3Vy
Y2UtbnVtPjwvcmVjb3JkPjwvQ2l0ZT48Q2l0ZT48QXV0aG9yPlNjaG1pZHQ8L0F1dGhvcj48WWVh
cj4yMDExPC9ZZWFyPjxSZWNOdW0+MjIxPC9SZWNOdW0+PHJlY29yZD48cmVjLW51bWJlcj4yMjE8
L3JlYy1udW1iZXI+PGZvcmVpZ24ta2V5cz48a2V5IGFwcD0iRU4iIGRiLWlkPSI5dHI5cjVhOWd6
cHN6cmV3YTUyNXpkZGF2cDBhcHR0czB0dzAiIHRpbWVzdGFtcD0iMTYzMzc3NjQ0MSI+MjIxPC9r
ZXk+PC9mb3JlaWduLWtleXM+PHJlZi10eXBlIG5hbWU9IkpvdXJuYWwgQXJ0aWNsZSI+MTc8L3Jl
Zi10eXBlPjxjb250cmlidXRvcnM+PGF1dGhvcnM+PGF1dGhvcj5TY2htaWR0LCBNLjwvYXV0aG9y
PjxhdXRob3I+U29uZGVuYWEsIEsuPC9hdXRob3I+PGF1dGhvcj5WZXRyaHVzLCBNLjwvYXV0aG9y
PjxhdXRob3I+QmVyaGFuZSwgVC48L2F1dGhvcj48YXV0aG9yPkVpZGUsIEcuIEUuPC9hdXRob3I+
PC9hdXRob3JzPjwvY29udHJpYnV0b3JzPjxhdXRoLWFkZHJlc3M+SGFyYWxkc3BsYXNzIERlYWNv
bmFsIEhvc3BpdGFsLCBCZXJnZW4sIE5vcndheS48L2F1dGgtYWRkcmVzcz48dGl0bGVzPjx0aXRs
ZT5Mb25nLXRlcm0gZm9sbG93LXVwIG9mIGEgcmFuZG9taXplZCBjb250cm9sbGVkIHRyaWFsIG9m
IG9ic2VydmF0aW9uIHZlcnN1cyBzdXJnZXJ5IGZvciBhY3V0ZSBjaG9sZWN5c3RpdGlzOiBub24t
b3BlcmF0aXZlIG1hbmFnZW1lbnQgaXMgYW4gb3B0aW9uIGluIHNvbWUgcGF0aWVudHM8L3RpdGxl
PjxzZWNvbmRhcnktdGl0bGU+U2NhbmQgSiBHYXN0cm9lbnRlcm9sPC9zZWNvbmRhcnktdGl0bGU+
PC90aXRsZXM+PHBlcmlvZGljYWw+PGZ1bGwtdGl0bGU+U2NhbmQgSiBHYXN0cm9lbnRlcm9sPC9m
dWxsLXRpdGxlPjwvcGVyaW9kaWNhbD48cGFnZXM+MTI1Ny02MjwvcGFnZXM+PHZvbHVtZT40Njwv
dm9sdW1lPjxudW1iZXI+MTA8L251bWJlcj48ZWRpdGlvbj4yMDExLzA3LzA5PC9lZGl0aW9uPjxr
ZXl3b3Jkcz48a2V5d29yZD5BY3V0ZSBEaXNlYXNlPC9rZXl3b3JkPjxrZXl3b3JkPkFkdWx0PC9r
ZXl3b3JkPjxrZXl3b3JkPkFnZWQ8L2tleXdvcmQ+PGtleXdvcmQ+Q2hvbGVjeXN0ZWN0b215PC9r
ZXl3b3JkPjxrZXl3b3JkPkNob2xlY3lzdGl0aXMvKnN1cmdlcnk8L2tleXdvcmQ+PGtleXdvcmQ+
RmVtYWxlPC9rZXl3b3JkPjxrZXl3b3JkPkZvbGxvdy1VcCBTdHVkaWVzPC9rZXl3b3JkPjxrZXl3
b3JkPkh1bWFuczwva2V5d29yZD48a2V5d29yZD5NYWxlPC9rZXl3b3JkPjxrZXl3b3JkPk1pZGRs
ZSBBZ2VkPC9rZXl3b3JkPjxrZXl3b3JkPlJlY3VycmVuY2U8L2tleXdvcmQ+PGtleXdvcmQ+VGlt
ZSBGYWN0b3JzPC9rZXl3b3JkPjxrZXl3b3JkPipXYXRjaGZ1bCBXYWl0aW5nPC9rZXl3b3JkPjwv
a2V5d29yZHM+PGRhdGVzPjx5ZWFyPjIwMTE8L3llYXI+PHB1Yi1kYXRlcz48ZGF0ZT5PY3Q8L2Rh
dGU+PC9wdWItZGF0ZXM+PC9kYXRlcz48aXNibj4xNTAyLTc3MDggKEVsZWN0cm9uaWMpJiN4RDsw
MDM2LTU1MjEgKExpbmtpbmcpPC9pc2JuPjxhY2Nlc3Npb24tbnVtPjIxNzM2NTMxPC9hY2Nlc3Np
b24tbnVtPjx1cmxzPjxyZWxhdGVkLXVybHM+PHVybD5odHRwczovL3d3dy5uY2JpLm5sbS5uaWgu
Z292L3B1Ym1lZC8yMTczNjUzMTwvdXJsPjwvcmVsYXRlZC11cmxzPjwvdXJscz48ZWxlY3Ryb25p
Yy1yZXNvdXJjZS1udW0+MTAuMzEwOS8wMDM2NTUyMS4yMDExLjU5ODU0ODwvZWxlY3Ryb25pYy1y
ZXNvdXJjZS1udW0+PC9yZWNvcmQ+PC9DaXRlPjxDaXRlPjxBdXRob3I+V2lsbGlhbXM8L0F1dGhv
cj48WWVhcj4yMDE1PC9ZZWFyPjxSZWNOdW0+MjIyPC9SZWNOdW0+PHJlY29yZD48cmVjLW51bWJl
cj4yMjI8L3JlYy1udW1iZXI+PGZvcmVpZ24ta2V5cz48a2V5IGFwcD0iRU4iIGRiLWlkPSI5dHI5
cjVhOWd6cHN6cmV3YTUyNXpkZGF2cDBhcHR0czB0dzAiIHRpbWVzdGFtcD0iMTYzMzc3NjQ2MSI+
MjIyPC9rZXk+PC9mb3JlaWduLWtleXM+PHJlZi10eXBlIG5hbWU9IkpvdXJuYWwgQXJ0aWNsZSI+
MTc8L3JlZi10eXBlPjxjb250cmlidXRvcnM+PGF1dGhvcnM+PGF1dGhvcj5XaWxsaWFtcywgVC4g
UC48L2F1dGhvcj48YXV0aG9yPkRpbW91LCBGLiBNLjwvYXV0aG9yPjxhdXRob3I+QWRoaWthcmks
IEQuPC9hdXRob3I+PGF1dGhvcj5LaW1icm91Z2gsIFQuIEQuPC9hdXRob3I+PGF1dGhvcj5SaWFs
bCwgVC4gUy48L2F1dGhvcj48L2F1dGhvcnM+PC9jb250cmlidXRvcnM+PGF1dGgtYWRkcmVzcz5E
ZXBhcnRtZW50IG9mIFN1cmdlcnksIFRoZSBVbml2ZXJzaXR5IG9mIFRleGFzIE1lZGljYWwgQnJh
bmNoLCBHYWx2ZXN0b24sIFRleGFzLiYjeEQ7RGVwYXJ0bWVudCBvZiBTdXJnZXJ5LCBUaGUgVW5p
dmVyc2l0eSBvZiBUZXhhcyBNZWRpY2FsIEJyYW5jaCwgR2FsdmVzdG9uLCBUZXhhczsgRGVwYXJ0
bWVudCBvZiBTdXJnZXJ5LCBVbml2ZXJzaXR5IG9mIFNvdXRoIEZsb3JpZGEsIFRhbXBhLCBGbG9y
aWRhLiYjeEQ7RGVwYXJ0bWVudCBvZiBTdXJnZXJ5LCBUaGUgVW5pdmVyc2l0eSBvZiBUZXhhcyBN
ZWRpY2FsIEJyYW5jaCwgR2FsdmVzdG9uLCBUZXhhcy4gRWxlY3Ryb25pYyBhZGRyZXNzOiB0c3Jp
YWxsQHV0bWIuZWR1LjwvYXV0aC1hZGRyZXNzPjx0aXRsZXM+PHRpdGxlPkhvc3BpdGFsIHJlYWRt
aXNzaW9uIGFmdGVyIGVtZXJnZW5jeSByb29tIHZpc2l0IGZvciBjaG9sZWxpdGhpYXNpczwvdGl0
bGU+PHNlY29uZGFyeS10aXRsZT5KIFN1cmcgUmVzPC9zZWNvbmRhcnktdGl0bGU+PC90aXRsZXM+
PHBlcmlvZGljYWw+PGZ1bGwtdGl0bGU+SiBTdXJnIFJlczwvZnVsbC10aXRsZT48L3BlcmlvZGlj
YWw+PHBhZ2VzPjMxOC0yMzwvcGFnZXM+PHZvbHVtZT4xOTc8L3ZvbHVtZT48bnVtYmVyPjI8L251
bWJlcj48ZWRpdGlvbj4yMDE1LzA1LzEyPC9lZGl0aW9uPjxrZXl3b3Jkcz48a2V5d29yZD5BZHVs
dDwva2V5d29yZD48a2V5d29yZD5BZ2VkPC9rZXl3b3JkPjxrZXl3b3JkPkFnZWQsIDgwIGFuZCBv
dmVyPC9rZXl3b3JkPjxrZXl3b3JkPipDaG9sZWN5c3RlY3RvbXk8L2tleXdvcmQ+PGtleXdvcmQ+
Q2hvbGVsaXRoaWFzaXMvKnN1cmdlcnk8L2tleXdvcmQ+PGtleXdvcmQ+RW1lcmdlbmNpZXM8L2tl
eXdvcmQ+PGtleXdvcmQ+KkVtZXJnZW5jeSBTZXJ2aWNlLCBIb3NwaXRhbDwva2V5d29yZD48a2V5
d29yZD5GZW1hbGU8L2tleXdvcmQ+PGtleXdvcmQ+Rm9sbG93LVVwIFN0dWRpZXM8L2tleXdvcmQ+
PGtleXdvcmQ+SHVtYW5zPC9rZXl3b3JkPjxrZXl3b3JkPkthcGxhbi1NZWllciBFc3RpbWF0ZTwv
a2V5d29yZD48a2V5d29yZD5NYWxlPC9rZXl3b3JkPjxrZXl3b3JkPk1pZGRsZSBBZ2VkPC9rZXl3
b3JkPjxrZXl3b3JkPlBhdGllbnQgRGlzY2hhcmdlPC9rZXl3b3JkPjxrZXl3b3JkPlBhdGllbnQg
UmVhZG1pc3Npb24vKnN0YXRpc3RpY3MgJmFtcDsgbnVtZXJpY2FsIGRhdGE8L2tleXdvcmQ+PGtl
eXdvcmQ+UmV0cm9zcGVjdGl2ZSBTdHVkaWVzPC9rZXl3b3JkPjxrZXl3b3JkPkNob2xlY3lzdGVj
dG9teTwva2V5d29yZD48a2V5d29yZD5DaG9sZWxpdGhpYXNpczwva2V5d29yZD48a2V5d29yZD5F
bWVyZ2VuY3kgZGVwYXJ0bWVudDwva2V5d29yZD48a2V5d29yZD5FbWVyZ2VuY3kgcm9vbTwva2V5
d29yZD48a2V5d29yZD5HYWxsc3RvbmUgZGlzZWFzZTwva2V5d29yZD48a2V5d29yZD5HYWxsc3Rv
bmVzPC9rZXl3b3JkPjxrZXl3b3JkPlN5bXB0b21hdGljIGNob2xlbGl0aGlhc2lzPC9rZXl3b3Jk
Pjwva2V5d29yZHM+PGRhdGVzPjx5ZWFyPjIwMTU8L3llYXI+PHB1Yi1kYXRlcz48ZGF0ZT5BdWc8
L2RhdGU+PC9wdWItZGF0ZXM+PC9kYXRlcz48aXNibj4xMDk1LTg2NzMgKEVsZWN0cm9uaWMpJiN4
RDswMDIyLTQ4MDQgKExpbmtpbmcpPC9pc2JuPjxhY2Nlc3Npb24tbnVtPjI1OTU5ODM4PC9hY2Nl
c3Npb24tbnVtPjx1cmxzPjxyZWxhdGVkLXVybHM+PHVybD5odHRwczovL3d3dy5uY2JpLm5sbS5u
aWguZ292L3B1Ym1lZC8yNTk1OTgzODwvdXJsPjwvcmVsYXRlZC11cmxzPjwvdXJscz48Y3VzdG9t
Mj5QTUM0NDY2MjAzPC9jdXN0b20yPjxlbGVjdHJvbmljLXJlc291cmNlLW51bT4xMC4xMDE2L2ou
anNzLjIwMTUuMDQuMDMyPC9lbGVjdHJvbmljLXJlc291cmNlLW51bT48L3JlY29yZD48L0NpdGU+
PC9FbmROb3RlPgB=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TY2htaWR0PC9BdXRob3I+PFllYXI+MjAxMTwvWWVhcj48
UmVjTnVtPjIyMDwvUmVjTnVtPjxEaXNwbGF5VGV4dD48c3R5bGUgZmFjZT0ic3VwZXJzY3JpcHQi
PlszNi0zOF08L3N0eWxlPjwvRGlzcGxheVRleHQ+PHJlY29yZD48cmVjLW51bWJlcj4yMjA8L3Jl
Yy1udW1iZXI+PGZvcmVpZ24ta2V5cz48a2V5IGFwcD0iRU4iIGRiLWlkPSI5dHI5cjVhOWd6cHN6
cmV3YTUyNXpkZGF2cDBhcHR0czB0dzAiIHRpbWVzdGFtcD0iMTYzMzc3NjQzNCI+MjIwPC9rZXk+
PC9mb3JlaWduLWtleXM+PHJlZi10eXBlIG5hbWU9IkpvdXJuYWwgQXJ0aWNsZSI+MTc8L3JlZi10
eXBlPjxjb250cmlidXRvcnM+PGF1dGhvcnM+PGF1dGhvcj5TY2htaWR0LCBNLjwvYXV0aG9yPjxh
dXRob3I+U29uZGVuYWEsIEsuPC9hdXRob3I+PGF1dGhvcj5WZXRyaHVzLCBNLjwvYXV0aG9yPjxh
dXRob3I+QmVyaGFuZSwgVC48L2F1dGhvcj48YXV0aG9yPkVpZGUsIEcuIEUuPC9hdXRob3I+PC9h
dXRob3JzPjwvY29udHJpYnV0b3JzPjxhdXRoLWFkZHJlc3M+SGFyYWxkc3BsYXNzIERlYWNvbmFs
IEhvc3BpdGFsLCBVbml2ZXJzaXR5IG9mIEJlcmdlbiwgQmVyZ2VuLCBOb3J3YXkuPC9hdXRoLWFk
ZHJlc3M+PHRpdGxlcz48dGl0bGU+QSByYW5kb21pemVkIGNvbnRyb2xsZWQgc3R1ZHkgb2YgdW5j
b21wbGljYXRlZCBnYWxsc3RvbmUgZGlzZWFzZSB3aXRoIGEgMTQteWVhciBmb2xsb3ctdXAgc2hv
d2VkIHRoYXQgb3BlcmF0aW9uIHdhcyB0aGUgcHJlZmVycmVkIHRyZWF0bWVudDwvdGl0bGU+PHNl
Y29uZGFyeS10aXRsZT5EaWcgU3VyZzwvc2Vjb25kYXJ5LXRpdGxlPjwvdGl0bGVzPjxwZXJpb2Rp
Y2FsPjxmdWxsLXRpdGxlPkRpZyBTdXJnPC9mdWxsLXRpdGxlPjwvcGVyaW9kaWNhbD48cGFnZXM+
MjcwLTY8L3BhZ2VzPjx2b2x1bWU+Mjg8L3ZvbHVtZT48bnVtYmVyPjQ8L251bWJlcj48ZWRpdGlv
bj4yMDExLzA3LzE2PC9lZGl0aW9uPjxrZXl3b3Jkcz48a2V5d29yZD5BZHVsdDwva2V5d29yZD48
a2V5d29yZD5BZ2UgRmFjdG9yczwva2V5d29yZD48a2V5d29yZD5BZ2VkPC9rZXl3b3JkPjxrZXl3
b3JkPipDaG9sZWN5c3RlY3RvbXk8L2tleXdvcmQ+PGtleXdvcmQ+Q2hvbGVjeXN0aXRpcy9ldGlv
bG9neTwva2V5d29yZD48a2V5d29yZD5DaG9sZWRvY2hvbGl0aGlhc2lzL2V0aW9sb2d5PC9rZXl3
b3JkPjxrZXl3b3JkPkNob2xlbGl0aGlhc2lzL2NvbXBsaWNhdGlvbnMvKnRoZXJhcHk8L2tleXdv
cmQ+PGtleXdvcmQ+RmVtYWxlPC9rZXl3b3JkPjxrZXl3b3JkPkZvbGxvdy1VcCBTdHVkaWVzPC9r
ZXl3b3JkPjxrZXl3b3JkPkh1bWFuczwva2V5d29yZD48a2V5d29yZD5NYWxlPC9rZXl3b3JkPjxr
ZXl3b3JkPk1pZGRsZSBBZ2VkPC9rZXl3b3JkPjxrZXl3b3JkPlBhbmNyZWF0aXRpcy9ldGlvbG9n
eTwva2V5d29yZD48a2V5d29yZD5TZXZlcml0eSBvZiBJbGxuZXNzIEluZGV4PC9rZXl3b3JkPjxr
ZXl3b3JkPlRyZWF0bWVudCBPdXRjb21lPC9rZXl3b3JkPjxrZXl3b3JkPipXYXRjaGZ1bCBXYWl0
aW5nPC9rZXl3b3JkPjxrZXl3b3JkPllvdW5nIEFkdWx0PC9rZXl3b3JkPjwva2V5d29yZHM+PGRh
dGVzPjx5ZWFyPjIwMTE8L3llYXI+PC9kYXRlcz48aXNibj4xNDIxLTk4ODMgKEVsZWN0cm9uaWMp
JiN4RDswMjUzLTQ4ODYgKExpbmtpbmcpPC9pc2JuPjxhY2Nlc3Npb24tbnVtPjIxNzU3OTE1PC9h
Y2Nlc3Npb24tbnVtPjx1cmxzPjxyZWxhdGVkLXVybHM+PHVybD5odHRwczovL3d3dy5uY2JpLm5s
bS5uaWguZ292L3B1Ym1lZC8yMTc1NzkxNTwvdXJsPjwvcmVsYXRlZC11cmxzPjwvdXJscz48ZWxl
Y3Ryb25pYy1yZXNvdXJjZS1udW0+MTAuMTE1OS8wMDAzMjk0NjQ8L2VsZWN0cm9uaWMtcmVzb3Vy
Y2UtbnVtPjwvcmVjb3JkPjwvQ2l0ZT48Q2l0ZT48QXV0aG9yPlNjaG1pZHQ8L0F1dGhvcj48WWVh
cj4yMDExPC9ZZWFyPjxSZWNOdW0+MjIxPC9SZWNOdW0+PHJlY29yZD48cmVjLW51bWJlcj4yMjE8
L3JlYy1udW1iZXI+PGZvcmVpZ24ta2V5cz48a2V5IGFwcD0iRU4iIGRiLWlkPSI5dHI5cjVhOWd6
cHN6cmV3YTUyNXpkZGF2cDBhcHR0czB0dzAiIHRpbWVzdGFtcD0iMTYzMzc3NjQ0MSI+MjIxPC9r
ZXk+PC9mb3JlaWduLWtleXM+PHJlZi10eXBlIG5hbWU9IkpvdXJuYWwgQXJ0aWNsZSI+MTc8L3Jl
Zi10eXBlPjxjb250cmlidXRvcnM+PGF1dGhvcnM+PGF1dGhvcj5TY2htaWR0LCBNLjwvYXV0aG9y
PjxhdXRob3I+U29uZGVuYWEsIEsuPC9hdXRob3I+PGF1dGhvcj5WZXRyaHVzLCBNLjwvYXV0aG9y
PjxhdXRob3I+QmVyaGFuZSwgVC48L2F1dGhvcj48YXV0aG9yPkVpZGUsIEcuIEUuPC9hdXRob3I+
PC9hdXRob3JzPjwvY29udHJpYnV0b3JzPjxhdXRoLWFkZHJlc3M+SGFyYWxkc3BsYXNzIERlYWNv
bmFsIEhvc3BpdGFsLCBCZXJnZW4sIE5vcndheS48L2F1dGgtYWRkcmVzcz48dGl0bGVzPjx0aXRs
ZT5Mb25nLXRlcm0gZm9sbG93LXVwIG9mIGEgcmFuZG9taXplZCBjb250cm9sbGVkIHRyaWFsIG9m
IG9ic2VydmF0aW9uIHZlcnN1cyBzdXJnZXJ5IGZvciBhY3V0ZSBjaG9sZWN5c3RpdGlzOiBub24t
b3BlcmF0aXZlIG1hbmFnZW1lbnQgaXMgYW4gb3B0aW9uIGluIHNvbWUgcGF0aWVudHM8L3RpdGxl
PjxzZWNvbmRhcnktdGl0bGU+U2NhbmQgSiBHYXN0cm9lbnRlcm9sPC9zZWNvbmRhcnktdGl0bGU+
PC90aXRsZXM+PHBlcmlvZGljYWw+PGZ1bGwtdGl0bGU+U2NhbmQgSiBHYXN0cm9lbnRlcm9sPC9m
dWxsLXRpdGxlPjwvcGVyaW9kaWNhbD48cGFnZXM+MTI1Ny02MjwvcGFnZXM+PHZvbHVtZT40Njwv
dm9sdW1lPjxudW1iZXI+MTA8L251bWJlcj48ZWRpdGlvbj4yMDExLzA3LzA5PC9lZGl0aW9uPjxr
ZXl3b3Jkcz48a2V5d29yZD5BY3V0ZSBEaXNlYXNlPC9rZXl3b3JkPjxrZXl3b3JkPkFkdWx0PC9r
ZXl3b3JkPjxrZXl3b3JkPkFnZWQ8L2tleXdvcmQ+PGtleXdvcmQ+Q2hvbGVjeXN0ZWN0b215PC9r
ZXl3b3JkPjxrZXl3b3JkPkNob2xlY3lzdGl0aXMvKnN1cmdlcnk8L2tleXdvcmQ+PGtleXdvcmQ+
RmVtYWxlPC9rZXl3b3JkPjxrZXl3b3JkPkZvbGxvdy1VcCBTdHVkaWVzPC9rZXl3b3JkPjxrZXl3
b3JkPkh1bWFuczwva2V5d29yZD48a2V5d29yZD5NYWxlPC9rZXl3b3JkPjxrZXl3b3JkPk1pZGRs
ZSBBZ2VkPC9rZXl3b3JkPjxrZXl3b3JkPlJlY3VycmVuY2U8L2tleXdvcmQ+PGtleXdvcmQ+VGlt
ZSBGYWN0b3JzPC9rZXl3b3JkPjxrZXl3b3JkPipXYXRjaGZ1bCBXYWl0aW5nPC9rZXl3b3JkPjwv
a2V5d29yZHM+PGRhdGVzPjx5ZWFyPjIwMTE8L3llYXI+PHB1Yi1kYXRlcz48ZGF0ZT5PY3Q8L2Rh
dGU+PC9wdWItZGF0ZXM+PC9kYXRlcz48aXNibj4xNTAyLTc3MDggKEVsZWN0cm9uaWMpJiN4RDsw
MDM2LTU1MjEgKExpbmtpbmcpPC9pc2JuPjxhY2Nlc3Npb24tbnVtPjIxNzM2NTMxPC9hY2Nlc3Np
b24tbnVtPjx1cmxzPjxyZWxhdGVkLXVybHM+PHVybD5odHRwczovL3d3dy5uY2JpLm5sbS5uaWgu
Z292L3B1Ym1lZC8yMTczNjUzMTwvdXJsPjwvcmVsYXRlZC11cmxzPjwvdXJscz48ZWxlY3Ryb25p
Yy1yZXNvdXJjZS1udW0+MTAuMzEwOS8wMDM2NTUyMS4yMDExLjU5ODU0ODwvZWxlY3Ryb25pYy1y
ZXNvdXJjZS1udW0+PC9yZWNvcmQ+PC9DaXRlPjxDaXRlPjxBdXRob3I+V2lsbGlhbXM8L0F1dGhv
cj48WWVhcj4yMDE1PC9ZZWFyPjxSZWNOdW0+MjIyPC9SZWNOdW0+PHJlY29yZD48cmVjLW51bWJl
cj4yMjI8L3JlYy1udW1iZXI+PGZvcmVpZ24ta2V5cz48a2V5IGFwcD0iRU4iIGRiLWlkPSI5dHI5
cjVhOWd6cHN6cmV3YTUyNXpkZGF2cDBhcHR0czB0dzAiIHRpbWVzdGFtcD0iMTYzMzc3NjQ2MSI+
MjIyPC9rZXk+PC9mb3JlaWduLWtleXM+PHJlZi10eXBlIG5hbWU9IkpvdXJuYWwgQXJ0aWNsZSI+
MTc8L3JlZi10eXBlPjxjb250cmlidXRvcnM+PGF1dGhvcnM+PGF1dGhvcj5XaWxsaWFtcywgVC4g
UC48L2F1dGhvcj48YXV0aG9yPkRpbW91LCBGLiBNLjwvYXV0aG9yPjxhdXRob3I+QWRoaWthcmks
IEQuPC9hdXRob3I+PGF1dGhvcj5LaW1icm91Z2gsIFQuIEQuPC9hdXRob3I+PGF1dGhvcj5SaWFs
bCwgVC4gUy48L2F1dGhvcj48L2F1dGhvcnM+PC9jb250cmlidXRvcnM+PGF1dGgtYWRkcmVzcz5E
ZXBhcnRtZW50IG9mIFN1cmdlcnksIFRoZSBVbml2ZXJzaXR5IG9mIFRleGFzIE1lZGljYWwgQnJh
bmNoLCBHYWx2ZXN0b24sIFRleGFzLiYjeEQ7RGVwYXJ0bWVudCBvZiBTdXJnZXJ5LCBUaGUgVW5p
dmVyc2l0eSBvZiBUZXhhcyBNZWRpY2FsIEJyYW5jaCwgR2FsdmVzdG9uLCBUZXhhczsgRGVwYXJ0
bWVudCBvZiBTdXJnZXJ5LCBVbml2ZXJzaXR5IG9mIFNvdXRoIEZsb3JpZGEsIFRhbXBhLCBGbG9y
aWRhLiYjeEQ7RGVwYXJ0bWVudCBvZiBTdXJnZXJ5LCBUaGUgVW5pdmVyc2l0eSBvZiBUZXhhcyBN
ZWRpY2FsIEJyYW5jaCwgR2FsdmVzdG9uLCBUZXhhcy4gRWxlY3Ryb25pYyBhZGRyZXNzOiB0c3Jp
YWxsQHV0bWIuZWR1LjwvYXV0aC1hZGRyZXNzPjx0aXRsZXM+PHRpdGxlPkhvc3BpdGFsIHJlYWRt
aXNzaW9uIGFmdGVyIGVtZXJnZW5jeSByb29tIHZpc2l0IGZvciBjaG9sZWxpdGhpYXNpczwvdGl0
bGU+PHNlY29uZGFyeS10aXRsZT5KIFN1cmcgUmVzPC9zZWNvbmRhcnktdGl0bGU+PC90aXRsZXM+
PHBlcmlvZGljYWw+PGZ1bGwtdGl0bGU+SiBTdXJnIFJlczwvZnVsbC10aXRsZT48L3BlcmlvZGlj
YWw+PHBhZ2VzPjMxOC0yMzwvcGFnZXM+PHZvbHVtZT4xOTc8L3ZvbHVtZT48bnVtYmVyPjI8L251
bWJlcj48ZWRpdGlvbj4yMDE1LzA1LzEyPC9lZGl0aW9uPjxrZXl3b3Jkcz48a2V5d29yZD5BZHVs
dDwva2V5d29yZD48a2V5d29yZD5BZ2VkPC9rZXl3b3JkPjxrZXl3b3JkPkFnZWQsIDgwIGFuZCBv
dmVyPC9rZXl3b3JkPjxrZXl3b3JkPipDaG9sZWN5c3RlY3RvbXk8L2tleXdvcmQ+PGtleXdvcmQ+
Q2hvbGVsaXRoaWFzaXMvKnN1cmdlcnk8L2tleXdvcmQ+PGtleXdvcmQ+RW1lcmdlbmNpZXM8L2tl
eXdvcmQ+PGtleXdvcmQ+KkVtZXJnZW5jeSBTZXJ2aWNlLCBIb3NwaXRhbDwva2V5d29yZD48a2V5
d29yZD5GZW1hbGU8L2tleXdvcmQ+PGtleXdvcmQ+Rm9sbG93LVVwIFN0dWRpZXM8L2tleXdvcmQ+
PGtleXdvcmQ+SHVtYW5zPC9rZXl3b3JkPjxrZXl3b3JkPkthcGxhbi1NZWllciBFc3RpbWF0ZTwv
a2V5d29yZD48a2V5d29yZD5NYWxlPC9rZXl3b3JkPjxrZXl3b3JkPk1pZGRsZSBBZ2VkPC9rZXl3
b3JkPjxrZXl3b3JkPlBhdGllbnQgRGlzY2hhcmdlPC9rZXl3b3JkPjxrZXl3b3JkPlBhdGllbnQg
UmVhZG1pc3Npb24vKnN0YXRpc3RpY3MgJmFtcDsgbnVtZXJpY2FsIGRhdGE8L2tleXdvcmQ+PGtl
eXdvcmQ+UmV0cm9zcGVjdGl2ZSBTdHVkaWVzPC9rZXl3b3JkPjxrZXl3b3JkPkNob2xlY3lzdGVj
dG9teTwva2V5d29yZD48a2V5d29yZD5DaG9sZWxpdGhpYXNpczwva2V5d29yZD48a2V5d29yZD5F
bWVyZ2VuY3kgZGVwYXJ0bWVudDwva2V5d29yZD48a2V5d29yZD5FbWVyZ2VuY3kgcm9vbTwva2V5
d29yZD48a2V5d29yZD5HYWxsc3RvbmUgZGlzZWFzZTwva2V5d29yZD48a2V5d29yZD5HYWxsc3Rv
bmVzPC9rZXl3b3JkPjxrZXl3b3JkPlN5bXB0b21hdGljIGNob2xlbGl0aGlhc2lzPC9rZXl3b3Jk
Pjwva2V5d29yZHM+PGRhdGVzPjx5ZWFyPjIwMTU8L3llYXI+PHB1Yi1kYXRlcz48ZGF0ZT5BdWc8
L2RhdGU+PC9wdWItZGF0ZXM+PC9kYXRlcz48aXNibj4xMDk1LTg2NzMgKEVsZWN0cm9uaWMpJiN4
RDswMDIyLTQ4MDQgKExpbmtpbmcpPC9pc2JuPjxhY2Nlc3Npb24tbnVtPjI1OTU5ODM4PC9hY2Nl
c3Npb24tbnVtPjx1cmxzPjxyZWxhdGVkLXVybHM+PHVybD5odHRwczovL3d3dy5uY2JpLm5sbS5u
aWguZ292L3B1Ym1lZC8yNTk1OTgzODwvdXJsPjwvcmVsYXRlZC11cmxzPjwvdXJscz48Y3VzdG9t
Mj5QTUM0NDY2MjAzPC9jdXN0b20yPjxlbGVjdHJvbmljLXJlc291cmNlLW51bT4xMC4xMDE2L2ou
anNzLjIwMTUuMDQuMDMyPC9lbGVjdHJvbmljLXJlc291cmNlLW51bT48L3JlY29yZD48L0NpdGU+
PC9FbmROb3RlPgB=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36-3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r w:rsidR="00844233">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Overall, the cumulative incidences of cholecystectomy due to recurrent symptoms or complications was 22.3</w:t>
      </w:r>
      <w:r w:rsidR="00844233" w:rsidRPr="0026654D">
        <w:rPr>
          <w:rFonts w:ascii="Book Antiqua" w:eastAsiaTheme="minorHAnsi" w:hAnsi="Book Antiqua" w:cstheme="minorBidi"/>
          <w:lang w:eastAsia="zh-CN"/>
        </w:rPr>
        <w:t>%</w:t>
      </w:r>
      <w:r w:rsidR="008C4F8F">
        <w:rPr>
          <w:rFonts w:ascii="Book Antiqua" w:eastAsiaTheme="minorHAnsi" w:hAnsi="Book Antiqua" w:cstheme="minorBidi"/>
          <w:lang w:eastAsia="zh-CN"/>
        </w:rPr>
        <w:t>-</w:t>
      </w:r>
      <w:r w:rsidRPr="0026654D">
        <w:rPr>
          <w:rFonts w:ascii="Book Antiqua" w:eastAsiaTheme="minorHAnsi" w:hAnsi="Book Antiqua" w:cstheme="minorBidi"/>
          <w:lang w:eastAsia="zh-CN"/>
        </w:rPr>
        <w:t>50.7% in symptomatic gallstone patients</w:t>
      </w:r>
      <w:r w:rsidRPr="0026654D">
        <w:rPr>
          <w:rFonts w:ascii="Book Antiqua" w:eastAsiaTheme="minorHAnsi" w:hAnsi="Book Antiqua" w:cstheme="minorBidi"/>
          <w:lang w:eastAsia="zh-CN"/>
        </w:rPr>
        <w:fldChar w:fldCharType="begin">
          <w:fldData xml:space="preserve">PEVuZE5vdGU+PENpdGU+PEF1dGhvcj5SaWFsbDwvQXV0aG9yPjxZZWFyPjIwMTU8L1llYXI+PFJl
Y051bT4yMTg8L1JlY051bT48RGlzcGxheVRleHQ+PHN0eWxlIGZhY2U9InN1cGVyc2NyaXB0Ij5b
MzQsIDM2LTM4XTwvc3R5bGU+PC9EaXNwbGF5VGV4dD48cmVjb3JkPjxyZWMtbnVtYmVyPjIxODwv
cmVjLW51bWJlcj48Zm9yZWlnbi1rZXlzPjxrZXkgYXBwPSJFTiIgZGItaWQ9Ijl0cjlyNWE5Z3pw
c3pyZXdhNTI1emRkYXZwMGFwdHRzMHR3MCIgdGltZXN0YW1wPSIxNjMzNzc2MzkxIj4yMTg8L2tl
eT48L2ZvcmVpZ24ta2V5cz48cmVmLXR5cGUgbmFtZT0iSm91cm5hbCBBcnRpY2xlIj4xNzwvcmVm
LXR5cGU+PGNvbnRyaWJ1dG9ycz48YXV0aG9ycz48YXV0aG9yPlJpYWxsLCBULiBTLjwvYXV0aG9y
PjxhdXRob3I+QWRoaWthcmksIEQuPC9hdXRob3I+PGF1dGhvcj5QYXJtYXIsIEEuIEQuPC9hdXRo
b3I+PGF1dGhvcj5MaW5kZXIsIFMuIEsuPC9hdXRob3I+PGF1dGhvcj5EaW1vdSwgRi4gTS48L2F1
dGhvcj48YXV0aG9yPkNyb3dlbGwsIFcuPC9hdXRob3I+PGF1dGhvcj5UYW1pcmlzYSwgTi4gUC48
L2F1dGhvcj48YXV0aG9yPlRvd25zZW5kLCBDLiBNLiwgSnIuPC9hdXRob3I+PGF1dGhvcj5Hb29k
d2luLCBKLiBTLjwvYXV0aG9yPjwvYXV0aG9ycz48L2NvbnRyaWJ1dG9ycz48YXV0aC1hZGRyZXNz
PkRlcGFydG1lbnQgb2YgU3VyZ2VyeSwgVGhlIFVuaXZlcnNpdHkgb2YgVGV4YXMgTWVkaWNhbCBC
cmFuY2gsIEdhbHZlc3RvbiwgVFguIEVsZWN0cm9uaWMgYWRkcmVzczogdHNyaWFsbEB1dG1iLmVk
dS4mI3hEO0RlcGFydG1lbnQgb2YgU3VyZ2VyeSwgVGhlIFVuaXZlcnNpdHkgb2YgVGV4YXMgTWVk
aWNhbCBCcmFuY2gsIEdhbHZlc3RvbiwgVFguJiN4RDtEZXBhcnRtZW50IG9mIFN1cmdlcnksIFRo
ZSBVbml2ZXJzaXR5IG9mIFRleGFzIE1lZGljYWwgQnJhbmNoLCBHYWx2ZXN0b24sIFRYOyBEZXBh
cnRtZW50IG9mIFN1cmdlcnksIFRoZSBVbml2ZXJzaXR5IG9mIENhbGlmb3JuaWEsIFNhbiBGcmFu
Y2lzY28tRWFzdCBCYXksIE9ha2xhbmQsIENBLiYjeEQ7RGVwYXJ0bWVudCBvZiBTdXJnZXJ5LCBU
aGUgVW5pdmVyc2l0eSBvZiBUZXhhcyBNZWRpY2FsIEJyYW5jaCwgR2FsdmVzdG9uLCBUWDsgRGVw
YXJ0bWVudCBvZiBTdXJnZXJ5LCBUaGUgVW5pdmVyc2l0eSBvZiBTb3V0aCBGbG9yaWRhLCBUYW1w
YSwgRkwuJiN4RDtEZXBhcnRtZW50IG9mIEludGVybmFsIE1lZGljaW5lLCBUaGUgVW5pdmVyc2l0
eSBvZiBUZXhhcyBNZWRpY2FsIEJyYW5jaCwgR2FsdmVzdG9uLCBUWC48L2F1dGgtYWRkcmVzcz48
dGl0bGVzPjx0aXRsZT5UaGUgcmlzayBwYXJhZG94OiB1c2Ugb2YgZWxlY3RpdmUgY2hvbGVjeXN0
ZWN0b215IGluIG9sZGVyIHBhdGllbnRzIGlzIGluZGVwZW5kZW50IG9mIHRoZWlyIHJpc2sgb2Yg
ZGV2ZWxvcGluZyBjb21wbGljYXRpb25zPC90aXRsZT48c2Vjb25kYXJ5LXRpdGxlPkogQW0gQ29s
bCBTdXJnPC9zZWNvbmRhcnktdGl0bGU+PC90aXRsZXM+PHBlcmlvZGljYWw+PGZ1bGwtdGl0bGU+
SiBBbSBDb2xsIFN1cmc8L2Z1bGwtdGl0bGU+PC9wZXJpb2RpY2FsPjxwYWdlcz42ODItOTA8L3Bh
Z2VzPjx2b2x1bWU+MjIwPC92b2x1bWU+PG51bWJlcj40PC9udW1iZXI+PGVkaXRpb24+MjAxNS8w
Mi8xMTwvZWRpdGlvbj48a2V5d29yZHM+PGtleXdvcmQ+QWdlZDwva2V5d29yZD48a2V5d29yZD5B
Z2VkLCA4MCBhbmQgb3Zlcjwva2V5d29yZD48a2V5d29yZD5DaG9sZWN5c3RlY3RvbXkvKm1ldGhv
ZHM8L2tleXdvcmQ+PGtleXdvcmQ+KkVsZWN0aXZlIFN1cmdpY2FsIFByb2NlZHVyZXM8L2tleXdv
cmQ+PGtleXdvcmQ+RmVtYWxlPC9rZXl3b3JkPjxrZXl3b3JkPkZvbGxvdy1VcCBTdHVkaWVzPC9r
ZXl3b3JkPjxrZXl3b3JkPkdhbGxzdG9uZXMvKnN1cmdlcnk8L2tleXdvcmQ+PGtleXdvcmQ+SHVt
YW5zPC9rZXl3b3JkPjxrZXl3b3JkPkluY2lkZW5jZTwva2V5d29yZD48a2V5d29yZD5NYWxlPC9r
ZXl3b3JkPjxrZXl3b3JkPk1lZGljYXJlL3N0YXRpc3RpY3MgJmFtcDsgbnVtZXJpY2FsIGRhdGE8
L2tleXdvcmQ+PGtleXdvcmQ+UG9zdG9wZXJhdGl2ZSBDb21wbGljYXRpb25zLyplcGlkZW1pb2xv
Z3kvZXRpb2xvZ3k8L2tleXdvcmQ+PGtleXdvcmQ+UHJvZ25vc2lzPC9rZXl3b3JkPjxrZXl3b3Jk
PlJlcHJvZHVjaWJpbGl0eSBvZiBSZXN1bHRzPC9rZXl3b3JkPjxrZXl3b3JkPlJldHJvc3BlY3Rp
dmUgU3R1ZGllczwva2V5d29yZD48a2V5d29yZD5SaXNrIEFzc2Vzc21lbnQvKm1ldGhvZHM8L2tl
eXdvcmQ+PGtleXdvcmQ+UmlzayBGYWN0b3JzPC9rZXl3b3JkPjxrZXl3b3JkPlN1cnZpdmFsIFJh
dGU8L2tleXdvcmQ+PGtleXdvcmQ+VGV4YXMvZXBpZGVtaW9sb2d5PC9rZXl3b3JkPjxrZXl3b3Jk
PlRpbWUgRmFjdG9yczwva2V5d29yZD48a2V5d29yZD5Vbml0ZWQgU3RhdGVzL2VwaWRlbWlvbG9n
eTwva2V5d29yZD48L2tleXdvcmRzPjxkYXRlcz48eWVhcj4yMDE1PC95ZWFyPjxwdWItZGF0ZXM+
PGRhdGU+QXByPC9kYXRlPjwvcHViLWRhdGVzPjwvZGF0ZXM+PGlzYm4+MTg3OS0xMTkwIChFbGVj
dHJvbmljKSYjeEQ7MTA3Mi03NTE1IChMaW5raW5nKTwvaXNibj48YWNjZXNzaW9uLW51bT4yNTY2
MDczMTwvYWNjZXNzaW9uLW51bT48dXJscz48cmVsYXRlZC11cmxzPjx1cmw+aHR0cHM6Ly93d3cu
bmNiaS5ubG0ubmloLmdvdi9wdWJtZWQvMjU2NjA3MzE8L3VybD48L3JlbGF0ZWQtdXJscz48L3Vy
bHM+PGN1c3RvbTI+UE1DNDM3MjQ2NDwvY3VzdG9tMj48ZWxlY3Ryb25pYy1yZXNvdXJjZS1udW0+
MTAuMTAxNi9qLmphbWNvbGxzdXJnLjIwMTQuMTIuMDEyPC9lbGVjdHJvbmljLXJlc291cmNlLW51
bT48L3JlY29yZD48L0NpdGU+PENpdGU+PEF1dGhvcj5TY2htaWR0PC9BdXRob3I+PFllYXI+MjAx
MTwvWWVhcj48UmVjTnVtPjIyMDwvUmVjTnVtPjxyZWNvcmQ+PHJlYy1udW1iZXI+MjIwPC9yZWMt
bnVtYmVyPjxmb3JlaWduLWtleXM+PGtleSBhcHA9IkVOIiBkYi1pZD0iOXRyOXI1YTlnenBzenJl
d2E1MjV6ZGRhdnAwYXB0dHMwdHcwIiB0aW1lc3RhbXA9IjE2MzM3NzY0MzQiPjIyMDwva2V5Pjwv
Zm9yZWlnbi1rZXlzPjxyZWYtdHlwZSBuYW1lPSJKb3VybmFsIEFydGljbGUiPjE3PC9yZWYtdHlw
ZT48Y29udHJpYnV0b3JzPjxhdXRob3JzPjxhdXRob3I+U2NobWlkdCwgTS48L2F1dGhvcj48YXV0
aG9yPlNvbmRlbmFhLCBLLjwvYXV0aG9yPjxhdXRob3I+VmV0cmh1cywgTS48L2F1dGhvcj48YXV0
aG9yPkJlcmhhbmUsIFQuPC9hdXRob3I+PGF1dGhvcj5FaWRlLCBHLiBFLjwvYXV0aG9yPjwvYXV0
aG9ycz48L2NvbnRyaWJ1dG9ycz48YXV0aC1hZGRyZXNzPkhhcmFsZHNwbGFzcyBEZWFjb25hbCBI
b3NwaXRhbCwgVW5pdmVyc2l0eSBvZiBCZXJnZW4sIEJlcmdlbiwgTm9yd2F5LjwvYXV0aC1hZGRy
ZXNzPjx0aXRsZXM+PHRpdGxlPkEgcmFuZG9taXplZCBjb250cm9sbGVkIHN0dWR5IG9mIHVuY29t
cGxpY2F0ZWQgZ2FsbHN0b25lIGRpc2Vhc2Ugd2l0aCBhIDE0LXllYXIgZm9sbG93LXVwIHNob3dl
ZCB0aGF0IG9wZXJhdGlvbiB3YXMgdGhlIHByZWZlcnJlZCB0cmVhdG1lbnQ8L3RpdGxlPjxzZWNv
bmRhcnktdGl0bGU+RGlnIFN1cmc8L3NlY29uZGFyeS10aXRsZT48L3RpdGxlcz48cGVyaW9kaWNh
bD48ZnVsbC10aXRsZT5EaWcgU3VyZzwvZnVsbC10aXRsZT48L3BlcmlvZGljYWw+PHBhZ2VzPjI3
MC02PC9wYWdlcz48dm9sdW1lPjI4PC92b2x1bWU+PG51bWJlcj40PC9udW1iZXI+PGVkaXRpb24+
MjAxMS8wNy8xNjwvZWRpdGlvbj48a2V5d29yZHM+PGtleXdvcmQ+QWR1bHQ8L2tleXdvcmQ+PGtl
eXdvcmQ+QWdlIEZhY3RvcnM8L2tleXdvcmQ+PGtleXdvcmQ+QWdlZDwva2V5d29yZD48a2V5d29y
ZD4qQ2hvbGVjeXN0ZWN0b215PC9rZXl3b3JkPjxrZXl3b3JkPkNob2xlY3lzdGl0aXMvZXRpb2xv
Z3k8L2tleXdvcmQ+PGtleXdvcmQ+Q2hvbGVkb2Nob2xpdGhpYXNpcy9ldGlvbG9neTwva2V5d29y
ZD48a2V5d29yZD5DaG9sZWxpdGhpYXNpcy9jb21wbGljYXRpb25zLyp0aGVyYXB5PC9rZXl3b3Jk
PjxrZXl3b3JkPkZlbWFsZTwva2V5d29yZD48a2V5d29yZD5Gb2xsb3ctVXAgU3R1ZGllczwva2V5
d29yZD48a2V5d29yZD5IdW1hbnM8L2tleXdvcmQ+PGtleXdvcmQ+TWFsZTwva2V5d29yZD48a2V5
d29yZD5NaWRkbGUgQWdlZDwva2V5d29yZD48a2V5d29yZD5QYW5jcmVhdGl0aXMvZXRpb2xvZ3k8
L2tleXdvcmQ+PGtleXdvcmQ+U2V2ZXJpdHkgb2YgSWxsbmVzcyBJbmRleDwva2V5d29yZD48a2V5
d29yZD5UcmVhdG1lbnQgT3V0Y29tZTwva2V5d29yZD48a2V5d29yZD4qV2F0Y2hmdWwgV2FpdGlu
Zzwva2V5d29yZD48a2V5d29yZD5Zb3VuZyBBZHVsdDwva2V5d29yZD48L2tleXdvcmRzPjxkYXRl
cz48eWVhcj4yMDExPC95ZWFyPjwvZGF0ZXM+PGlzYm4+MTQyMS05ODgzIChFbGVjdHJvbmljKSYj
eEQ7MDI1My00ODg2IChMaW5raW5nKTwvaXNibj48YWNjZXNzaW9uLW51bT4yMTc1NzkxNTwvYWNj
ZXNzaW9uLW51bT48dXJscz48cmVsYXRlZC11cmxzPjx1cmw+aHR0cHM6Ly93d3cubmNiaS5ubG0u
bmloLmdvdi9wdWJtZWQvMjE3NTc5MTU8L3VybD48L3JlbGF0ZWQtdXJscz48L3VybHM+PGVsZWN0
cm9uaWMtcmVzb3VyY2UtbnVtPjEwLjExNTkvMDAwMzI5NDY0PC9lbGVjdHJvbmljLXJlc291cmNl
LW51bT48L3JlY29yZD48L0NpdGU+PENpdGU+PEF1dGhvcj5TY2htaWR0PC9BdXRob3I+PFllYXI+
MjAxMTwvWWVhcj48UmVjTnVtPjIyMTwvUmVjTnVtPjxyZWNvcmQ+PHJlYy1udW1iZXI+MjIxPC9y
ZWMtbnVtYmVyPjxmb3JlaWduLWtleXM+PGtleSBhcHA9IkVOIiBkYi1pZD0iOXRyOXI1YTlnenBz
enJld2E1MjV6ZGRhdnAwYXB0dHMwdHcwIiB0aW1lc3RhbXA9IjE2MzM3NzY0NDEiPjIyMTwva2V5
PjwvZm9yZWlnbi1rZXlzPjxyZWYtdHlwZSBuYW1lPSJKb3VybmFsIEFydGljbGUiPjE3PC9yZWYt
dHlwZT48Y29udHJpYnV0b3JzPjxhdXRob3JzPjxhdXRob3I+U2NobWlkdCwgTS48L2F1dGhvcj48
YXV0aG9yPlNvbmRlbmFhLCBLLjwvYXV0aG9yPjxhdXRob3I+VmV0cmh1cywgTS48L2F1dGhvcj48
YXV0aG9yPkJlcmhhbmUsIFQuPC9hdXRob3I+PGF1dGhvcj5FaWRlLCBHLiBFLjwvYXV0aG9yPjwv
YXV0aG9ycz48L2NvbnRyaWJ1dG9ycz48YXV0aC1hZGRyZXNzPkhhcmFsZHNwbGFzcyBEZWFjb25h
bCBIb3NwaXRhbCwgQmVyZ2VuLCBOb3J3YXkuPC9hdXRoLWFkZHJlc3M+PHRpdGxlcz48dGl0bGU+
TG9uZy10ZXJtIGZvbGxvdy11cCBvZiBhIHJhbmRvbWl6ZWQgY29udHJvbGxlZCB0cmlhbCBvZiBv
YnNlcnZhdGlvbiB2ZXJzdXMgc3VyZ2VyeSBmb3IgYWN1dGUgY2hvbGVjeXN0aXRpczogbm9uLW9w
ZXJhdGl2ZSBtYW5hZ2VtZW50IGlzIGFuIG9wdGlvbiBpbiBzb21lIHBhdGllbnRzPC90aXRsZT48
c2Vjb25kYXJ5LXRpdGxlPlNjYW5kIEogR2FzdHJvZW50ZXJvbDwvc2Vjb25kYXJ5LXRpdGxlPjwv
dGl0bGVzPjxwZXJpb2RpY2FsPjxmdWxsLXRpdGxlPlNjYW5kIEogR2FzdHJvZW50ZXJvbDwvZnVs
bC10aXRsZT48L3BlcmlvZGljYWw+PHBhZ2VzPjEyNTctNjI8L3BhZ2VzPjx2b2x1bWU+NDY8L3Zv
bHVtZT48bnVtYmVyPjEwPC9udW1iZXI+PGVkaXRpb24+MjAxMS8wNy8wOTwvZWRpdGlvbj48a2V5
d29yZHM+PGtleXdvcmQ+QWN1dGUgRGlzZWFzZTwva2V5d29yZD48a2V5d29yZD5BZHVsdDwva2V5
d29yZD48a2V5d29yZD5BZ2VkPC9rZXl3b3JkPjxrZXl3b3JkPkNob2xlY3lzdGVjdG9teTwva2V5
d29yZD48a2V5d29yZD5DaG9sZWN5c3RpdGlzLypzdXJnZXJ5PC9rZXl3b3JkPjxrZXl3b3JkPkZl
bWFsZTwva2V5d29yZD48a2V5d29yZD5Gb2xsb3ctVXAgU3R1ZGllczwva2V5d29yZD48a2V5d29y
ZD5IdW1hbnM8L2tleXdvcmQ+PGtleXdvcmQ+TWFsZTwva2V5d29yZD48a2V5d29yZD5NaWRkbGUg
QWdlZDwva2V5d29yZD48a2V5d29yZD5SZWN1cnJlbmNlPC9rZXl3b3JkPjxrZXl3b3JkPlRpbWUg
RmFjdG9yczwva2V5d29yZD48a2V5d29yZD4qV2F0Y2hmdWwgV2FpdGluZzwva2V5d29yZD48L2tl
eXdvcmRzPjxkYXRlcz48eWVhcj4yMDExPC95ZWFyPjxwdWItZGF0ZXM+PGRhdGU+T2N0PC9kYXRl
PjwvcHViLWRhdGVzPjwvZGF0ZXM+PGlzYm4+MTUwMi03NzA4IChFbGVjdHJvbmljKSYjeEQ7MDAz
Ni01NTIxIChMaW5raW5nKTwvaXNibj48YWNjZXNzaW9uLW51bT4yMTczNjUzMTwvYWNjZXNzaW9u
LW51bT48dXJscz48cmVsYXRlZC11cmxzPjx1cmw+aHR0cHM6Ly93d3cubmNiaS5ubG0ubmloLmdv
di9wdWJtZWQvMjE3MzY1MzE8L3VybD48L3JlbGF0ZWQtdXJscz48L3VybHM+PGVsZWN0cm9uaWMt
cmVzb3VyY2UtbnVtPjEwLjMxMDkvMDAzNjU1MjEuMjAxMS41OTg1NDg8L2VsZWN0cm9uaWMtcmVz
b3VyY2UtbnVtPjwvcmVjb3JkPjwvQ2l0ZT48Q2l0ZT48QXV0aG9yPldpbGxpYW1zPC9BdXRob3I+
PFllYXI+MjAxNTwvWWVhcj48UmVjTnVtPjIyMjwvUmVjTnVtPjxyZWNvcmQ+PHJlYy1udW1iZXI+
MjIyPC9yZWMtbnVtYmVyPjxmb3JlaWduLWtleXM+PGtleSBhcHA9IkVOIiBkYi1pZD0iOXRyOXI1
YTlnenBzenJld2E1MjV6ZGRhdnAwYXB0dHMwdHcwIiB0aW1lc3RhbXA9IjE2MzM3NzY0NjEiPjIy
Mjwva2V5PjwvZm9yZWlnbi1rZXlzPjxyZWYtdHlwZSBuYW1lPSJKb3VybmFsIEFydGljbGUiPjE3
PC9yZWYtdHlwZT48Y29udHJpYnV0b3JzPjxhdXRob3JzPjxhdXRob3I+V2lsbGlhbXMsIFQuIFAu
PC9hdXRob3I+PGF1dGhvcj5EaW1vdSwgRi4gTS48L2F1dGhvcj48YXV0aG9yPkFkaGlrYXJpLCBE
LjwvYXV0aG9yPjxhdXRob3I+S2ltYnJvdWdoLCBULiBELjwvYXV0aG9yPjxhdXRob3I+UmlhbGws
IFQuIFMuPC9hdXRob3I+PC9hdXRob3JzPjwvY29udHJpYnV0b3JzPjxhdXRoLWFkZHJlc3M+RGVw
YXJ0bWVudCBvZiBTdXJnZXJ5LCBUaGUgVW5pdmVyc2l0eSBvZiBUZXhhcyBNZWRpY2FsIEJyYW5j
aCwgR2FsdmVzdG9uLCBUZXhhcy4mI3hEO0RlcGFydG1lbnQgb2YgU3VyZ2VyeSwgVGhlIFVuaXZl
cnNpdHkgb2YgVGV4YXMgTWVkaWNhbCBCcmFuY2gsIEdhbHZlc3RvbiwgVGV4YXM7IERlcGFydG1l
bnQgb2YgU3VyZ2VyeSwgVW5pdmVyc2l0eSBvZiBTb3V0aCBGbG9yaWRhLCBUYW1wYSwgRmxvcmlk
YS4mI3hEO0RlcGFydG1lbnQgb2YgU3VyZ2VyeSwgVGhlIFVuaXZlcnNpdHkgb2YgVGV4YXMgTWVk
aWNhbCBCcmFuY2gsIEdhbHZlc3RvbiwgVGV4YXMuIEVsZWN0cm9uaWMgYWRkcmVzczogdHNyaWFs
bEB1dG1iLmVkdS48L2F1dGgtYWRkcmVzcz48dGl0bGVzPjx0aXRsZT5Ib3NwaXRhbCByZWFkbWlz
c2lvbiBhZnRlciBlbWVyZ2VuY3kgcm9vbSB2aXNpdCBmb3IgY2hvbGVsaXRoaWFzaXM8L3RpdGxl
PjxzZWNvbmRhcnktdGl0bGU+SiBTdXJnIFJlczwvc2Vjb25kYXJ5LXRpdGxlPjwvdGl0bGVzPjxw
ZXJpb2RpY2FsPjxmdWxsLXRpdGxlPkogU3VyZyBSZXM8L2Z1bGwtdGl0bGU+PC9wZXJpb2RpY2Fs
PjxwYWdlcz4zMTgtMjM8L3BhZ2VzPjx2b2x1bWU+MTk3PC92b2x1bWU+PG51bWJlcj4yPC9udW1i
ZXI+PGVkaXRpb24+MjAxNS8wNS8xMjwvZWRpdGlvbj48a2V5d29yZHM+PGtleXdvcmQ+QWR1bHQ8
L2tleXdvcmQ+PGtleXdvcmQ+QWdlZDwva2V5d29yZD48a2V5d29yZD5BZ2VkLCA4MCBhbmQgb3Zl
cjwva2V5d29yZD48a2V5d29yZD4qQ2hvbGVjeXN0ZWN0b215PC9rZXl3b3JkPjxrZXl3b3JkPkNo
b2xlbGl0aGlhc2lzLypzdXJnZXJ5PC9rZXl3b3JkPjxrZXl3b3JkPkVtZXJnZW5jaWVzPC9rZXl3
b3JkPjxrZXl3b3JkPipFbWVyZ2VuY3kgU2VydmljZSwgSG9zcGl0YWw8L2tleXdvcmQ+PGtleXdv
cmQ+RmVtYWxlPC9rZXl3b3JkPjxrZXl3b3JkPkZvbGxvdy1VcCBTdHVkaWVzPC9rZXl3b3JkPjxr
ZXl3b3JkPkh1bWFuczwva2V5d29yZD48a2V5d29yZD5LYXBsYW4tTWVpZXIgRXN0aW1hdGU8L2tl
eXdvcmQ+PGtleXdvcmQ+TWFsZTwva2V5d29yZD48a2V5d29yZD5NaWRkbGUgQWdlZDwva2V5d29y
ZD48a2V5d29yZD5QYXRpZW50IERpc2NoYXJnZTwva2V5d29yZD48a2V5d29yZD5QYXRpZW50IFJl
YWRtaXNzaW9uLypzdGF0aXN0aWNzICZhbXA7IG51bWVyaWNhbCBkYXRhPC9rZXl3b3JkPjxrZXl3
b3JkPlJldHJvc3BlY3RpdmUgU3R1ZGllczwva2V5d29yZD48a2V5d29yZD5DaG9sZWN5c3RlY3Rv
bXk8L2tleXdvcmQ+PGtleXdvcmQ+Q2hvbGVsaXRoaWFzaXM8L2tleXdvcmQ+PGtleXdvcmQ+RW1l
cmdlbmN5IGRlcGFydG1lbnQ8L2tleXdvcmQ+PGtleXdvcmQ+RW1lcmdlbmN5IHJvb208L2tleXdv
cmQ+PGtleXdvcmQ+R2FsbHN0b25lIGRpc2Vhc2U8L2tleXdvcmQ+PGtleXdvcmQ+R2FsbHN0b25l
czwva2V5d29yZD48a2V5d29yZD5TeW1wdG9tYXRpYyBjaG9sZWxpdGhpYXNpczwva2V5d29yZD48
L2tleXdvcmRzPjxkYXRlcz48eWVhcj4yMDE1PC95ZWFyPjxwdWItZGF0ZXM+PGRhdGU+QXVnPC9k
YXRlPjwvcHViLWRhdGVzPjwvZGF0ZXM+PGlzYm4+MTA5NS04NjczIChFbGVjdHJvbmljKSYjeEQ7
MDAyMi00ODA0IChMaW5raW5nKTwvaXNibj48YWNjZXNzaW9uLW51bT4yNTk1OTgzODwvYWNjZXNz
aW9uLW51bT48dXJscz48cmVsYXRlZC11cmxzPjx1cmw+aHR0cHM6Ly93d3cubmNiaS5ubG0ubmlo
Lmdvdi9wdWJtZWQvMjU5NTk4Mzg8L3VybD48L3JlbGF0ZWQtdXJscz48L3VybHM+PGN1c3RvbTI+
UE1DNDQ2NjIwMzwvY3VzdG9tMj48ZWxlY3Ryb25pYy1yZXNvdXJjZS1udW0+MTAuMTAxNi9qLmpz
cy4yMDE1LjA0LjAzMjwvZWxlY3Ryb25pYy1yZXNvdXJjZS1udW0+PC9yZWNvcmQ+PC9DaXRlPjwv
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SaWFsbDwvQXV0aG9yPjxZZWFyPjIwMTU8L1llYXI+PFJl
Y051bT4yMTg8L1JlY051bT48RGlzcGxheVRleHQ+PHN0eWxlIGZhY2U9InN1cGVyc2NyaXB0Ij5b
MzQsIDM2LTM4XTwvc3R5bGU+PC9EaXNwbGF5VGV4dD48cmVjb3JkPjxyZWMtbnVtYmVyPjIxODwv
cmVjLW51bWJlcj48Zm9yZWlnbi1rZXlzPjxrZXkgYXBwPSJFTiIgZGItaWQ9Ijl0cjlyNWE5Z3pw
c3pyZXdhNTI1emRkYXZwMGFwdHRzMHR3MCIgdGltZXN0YW1wPSIxNjMzNzc2MzkxIj4yMTg8L2tl
eT48L2ZvcmVpZ24ta2V5cz48cmVmLXR5cGUgbmFtZT0iSm91cm5hbCBBcnRpY2xlIj4xNzwvcmVm
LXR5cGU+PGNvbnRyaWJ1dG9ycz48YXV0aG9ycz48YXV0aG9yPlJpYWxsLCBULiBTLjwvYXV0aG9y
PjxhdXRob3I+QWRoaWthcmksIEQuPC9hdXRob3I+PGF1dGhvcj5QYXJtYXIsIEEuIEQuPC9hdXRo
b3I+PGF1dGhvcj5MaW5kZXIsIFMuIEsuPC9hdXRob3I+PGF1dGhvcj5EaW1vdSwgRi4gTS48L2F1
dGhvcj48YXV0aG9yPkNyb3dlbGwsIFcuPC9hdXRob3I+PGF1dGhvcj5UYW1pcmlzYSwgTi4gUC48
L2F1dGhvcj48YXV0aG9yPlRvd25zZW5kLCBDLiBNLiwgSnIuPC9hdXRob3I+PGF1dGhvcj5Hb29k
d2luLCBKLiBTLjwvYXV0aG9yPjwvYXV0aG9ycz48L2NvbnRyaWJ1dG9ycz48YXV0aC1hZGRyZXNz
PkRlcGFydG1lbnQgb2YgU3VyZ2VyeSwgVGhlIFVuaXZlcnNpdHkgb2YgVGV4YXMgTWVkaWNhbCBC
cmFuY2gsIEdhbHZlc3RvbiwgVFguIEVsZWN0cm9uaWMgYWRkcmVzczogdHNyaWFsbEB1dG1iLmVk
dS4mI3hEO0RlcGFydG1lbnQgb2YgU3VyZ2VyeSwgVGhlIFVuaXZlcnNpdHkgb2YgVGV4YXMgTWVk
aWNhbCBCcmFuY2gsIEdhbHZlc3RvbiwgVFguJiN4RDtEZXBhcnRtZW50IG9mIFN1cmdlcnksIFRo
ZSBVbml2ZXJzaXR5IG9mIFRleGFzIE1lZGljYWwgQnJhbmNoLCBHYWx2ZXN0b24sIFRYOyBEZXBh
cnRtZW50IG9mIFN1cmdlcnksIFRoZSBVbml2ZXJzaXR5IG9mIENhbGlmb3JuaWEsIFNhbiBGcmFu
Y2lzY28tRWFzdCBCYXksIE9ha2xhbmQsIENBLiYjeEQ7RGVwYXJ0bWVudCBvZiBTdXJnZXJ5LCBU
aGUgVW5pdmVyc2l0eSBvZiBUZXhhcyBNZWRpY2FsIEJyYW5jaCwgR2FsdmVzdG9uLCBUWDsgRGVw
YXJ0bWVudCBvZiBTdXJnZXJ5LCBUaGUgVW5pdmVyc2l0eSBvZiBTb3V0aCBGbG9yaWRhLCBUYW1w
YSwgRkwuJiN4RDtEZXBhcnRtZW50IG9mIEludGVybmFsIE1lZGljaW5lLCBUaGUgVW5pdmVyc2l0
eSBvZiBUZXhhcyBNZWRpY2FsIEJyYW5jaCwgR2FsdmVzdG9uLCBUWC48L2F1dGgtYWRkcmVzcz48
dGl0bGVzPjx0aXRsZT5UaGUgcmlzayBwYXJhZG94OiB1c2Ugb2YgZWxlY3RpdmUgY2hvbGVjeXN0
ZWN0b215IGluIG9sZGVyIHBhdGllbnRzIGlzIGluZGVwZW5kZW50IG9mIHRoZWlyIHJpc2sgb2Yg
ZGV2ZWxvcGluZyBjb21wbGljYXRpb25zPC90aXRsZT48c2Vjb25kYXJ5LXRpdGxlPkogQW0gQ29s
bCBTdXJnPC9zZWNvbmRhcnktdGl0bGU+PC90aXRsZXM+PHBlcmlvZGljYWw+PGZ1bGwtdGl0bGU+
SiBBbSBDb2xsIFN1cmc8L2Z1bGwtdGl0bGU+PC9wZXJpb2RpY2FsPjxwYWdlcz42ODItOTA8L3Bh
Z2VzPjx2b2x1bWU+MjIwPC92b2x1bWU+PG51bWJlcj40PC9udW1iZXI+PGVkaXRpb24+MjAxNS8w
Mi8xMTwvZWRpdGlvbj48a2V5d29yZHM+PGtleXdvcmQ+QWdlZDwva2V5d29yZD48a2V5d29yZD5B
Z2VkLCA4MCBhbmQgb3Zlcjwva2V5d29yZD48a2V5d29yZD5DaG9sZWN5c3RlY3RvbXkvKm1ldGhv
ZHM8L2tleXdvcmQ+PGtleXdvcmQ+KkVsZWN0aXZlIFN1cmdpY2FsIFByb2NlZHVyZXM8L2tleXdv
cmQ+PGtleXdvcmQ+RmVtYWxlPC9rZXl3b3JkPjxrZXl3b3JkPkZvbGxvdy1VcCBTdHVkaWVzPC9r
ZXl3b3JkPjxrZXl3b3JkPkdhbGxzdG9uZXMvKnN1cmdlcnk8L2tleXdvcmQ+PGtleXdvcmQ+SHVt
YW5zPC9rZXl3b3JkPjxrZXl3b3JkPkluY2lkZW5jZTwva2V5d29yZD48a2V5d29yZD5NYWxlPC9r
ZXl3b3JkPjxrZXl3b3JkPk1lZGljYXJlL3N0YXRpc3RpY3MgJmFtcDsgbnVtZXJpY2FsIGRhdGE8
L2tleXdvcmQ+PGtleXdvcmQ+UG9zdG9wZXJhdGl2ZSBDb21wbGljYXRpb25zLyplcGlkZW1pb2xv
Z3kvZXRpb2xvZ3k8L2tleXdvcmQ+PGtleXdvcmQ+UHJvZ25vc2lzPC9rZXl3b3JkPjxrZXl3b3Jk
PlJlcHJvZHVjaWJpbGl0eSBvZiBSZXN1bHRzPC9rZXl3b3JkPjxrZXl3b3JkPlJldHJvc3BlY3Rp
dmUgU3R1ZGllczwva2V5d29yZD48a2V5d29yZD5SaXNrIEFzc2Vzc21lbnQvKm1ldGhvZHM8L2tl
eXdvcmQ+PGtleXdvcmQ+UmlzayBGYWN0b3JzPC9rZXl3b3JkPjxrZXl3b3JkPlN1cnZpdmFsIFJh
dGU8L2tleXdvcmQ+PGtleXdvcmQ+VGV4YXMvZXBpZGVtaW9sb2d5PC9rZXl3b3JkPjxrZXl3b3Jk
PlRpbWUgRmFjdG9yczwva2V5d29yZD48a2V5d29yZD5Vbml0ZWQgU3RhdGVzL2VwaWRlbWlvbG9n
eTwva2V5d29yZD48L2tleXdvcmRzPjxkYXRlcz48eWVhcj4yMDE1PC95ZWFyPjxwdWItZGF0ZXM+
PGRhdGU+QXByPC9kYXRlPjwvcHViLWRhdGVzPjwvZGF0ZXM+PGlzYm4+MTg3OS0xMTkwIChFbGVj
dHJvbmljKSYjeEQ7MTA3Mi03NTE1IChMaW5raW5nKTwvaXNibj48YWNjZXNzaW9uLW51bT4yNTY2
MDczMTwvYWNjZXNzaW9uLW51bT48dXJscz48cmVsYXRlZC11cmxzPjx1cmw+aHR0cHM6Ly93d3cu
bmNiaS5ubG0ubmloLmdvdi9wdWJtZWQvMjU2NjA3MzE8L3VybD48L3JlbGF0ZWQtdXJscz48L3Vy
bHM+PGN1c3RvbTI+UE1DNDM3MjQ2NDwvY3VzdG9tMj48ZWxlY3Ryb25pYy1yZXNvdXJjZS1udW0+
MTAuMTAxNi9qLmphbWNvbGxzdXJnLjIwMTQuMTIuMDEyPC9lbGVjdHJvbmljLXJlc291cmNlLW51
bT48L3JlY29yZD48L0NpdGU+PENpdGU+PEF1dGhvcj5TY2htaWR0PC9BdXRob3I+PFllYXI+MjAx
MTwvWWVhcj48UmVjTnVtPjIyMDwvUmVjTnVtPjxyZWNvcmQ+PHJlYy1udW1iZXI+MjIwPC9yZWMt
bnVtYmVyPjxmb3JlaWduLWtleXM+PGtleSBhcHA9IkVOIiBkYi1pZD0iOXRyOXI1YTlnenBzenJl
d2E1MjV6ZGRhdnAwYXB0dHMwdHcwIiB0aW1lc3RhbXA9IjE2MzM3NzY0MzQiPjIyMDwva2V5Pjwv
Zm9yZWlnbi1rZXlzPjxyZWYtdHlwZSBuYW1lPSJKb3VybmFsIEFydGljbGUiPjE3PC9yZWYtdHlw
ZT48Y29udHJpYnV0b3JzPjxhdXRob3JzPjxhdXRob3I+U2NobWlkdCwgTS48L2F1dGhvcj48YXV0
aG9yPlNvbmRlbmFhLCBLLjwvYXV0aG9yPjxhdXRob3I+VmV0cmh1cywgTS48L2F1dGhvcj48YXV0
aG9yPkJlcmhhbmUsIFQuPC9hdXRob3I+PGF1dGhvcj5FaWRlLCBHLiBFLjwvYXV0aG9yPjwvYXV0
aG9ycz48L2NvbnRyaWJ1dG9ycz48YXV0aC1hZGRyZXNzPkhhcmFsZHNwbGFzcyBEZWFjb25hbCBI
b3NwaXRhbCwgVW5pdmVyc2l0eSBvZiBCZXJnZW4sIEJlcmdlbiwgTm9yd2F5LjwvYXV0aC1hZGRy
ZXNzPjx0aXRsZXM+PHRpdGxlPkEgcmFuZG9taXplZCBjb250cm9sbGVkIHN0dWR5IG9mIHVuY29t
cGxpY2F0ZWQgZ2FsbHN0b25lIGRpc2Vhc2Ugd2l0aCBhIDE0LXllYXIgZm9sbG93LXVwIHNob3dl
ZCB0aGF0IG9wZXJhdGlvbiB3YXMgdGhlIHByZWZlcnJlZCB0cmVhdG1lbnQ8L3RpdGxlPjxzZWNv
bmRhcnktdGl0bGU+RGlnIFN1cmc8L3NlY29uZGFyeS10aXRsZT48L3RpdGxlcz48cGVyaW9kaWNh
bD48ZnVsbC10aXRsZT5EaWcgU3VyZzwvZnVsbC10aXRsZT48L3BlcmlvZGljYWw+PHBhZ2VzPjI3
MC02PC9wYWdlcz48dm9sdW1lPjI4PC92b2x1bWU+PG51bWJlcj40PC9udW1iZXI+PGVkaXRpb24+
MjAxMS8wNy8xNjwvZWRpdGlvbj48a2V5d29yZHM+PGtleXdvcmQ+QWR1bHQ8L2tleXdvcmQ+PGtl
eXdvcmQ+QWdlIEZhY3RvcnM8L2tleXdvcmQ+PGtleXdvcmQ+QWdlZDwva2V5d29yZD48a2V5d29y
ZD4qQ2hvbGVjeXN0ZWN0b215PC9rZXl3b3JkPjxrZXl3b3JkPkNob2xlY3lzdGl0aXMvZXRpb2xv
Z3k8L2tleXdvcmQ+PGtleXdvcmQ+Q2hvbGVkb2Nob2xpdGhpYXNpcy9ldGlvbG9neTwva2V5d29y
ZD48a2V5d29yZD5DaG9sZWxpdGhpYXNpcy9jb21wbGljYXRpb25zLyp0aGVyYXB5PC9rZXl3b3Jk
PjxrZXl3b3JkPkZlbWFsZTwva2V5d29yZD48a2V5d29yZD5Gb2xsb3ctVXAgU3R1ZGllczwva2V5
d29yZD48a2V5d29yZD5IdW1hbnM8L2tleXdvcmQ+PGtleXdvcmQ+TWFsZTwva2V5d29yZD48a2V5
d29yZD5NaWRkbGUgQWdlZDwva2V5d29yZD48a2V5d29yZD5QYW5jcmVhdGl0aXMvZXRpb2xvZ3k8
L2tleXdvcmQ+PGtleXdvcmQ+U2V2ZXJpdHkgb2YgSWxsbmVzcyBJbmRleDwva2V5d29yZD48a2V5
d29yZD5UcmVhdG1lbnQgT3V0Y29tZTwva2V5d29yZD48a2V5d29yZD4qV2F0Y2hmdWwgV2FpdGlu
Zzwva2V5d29yZD48a2V5d29yZD5Zb3VuZyBBZHVsdDwva2V5d29yZD48L2tleXdvcmRzPjxkYXRl
cz48eWVhcj4yMDExPC95ZWFyPjwvZGF0ZXM+PGlzYm4+MTQyMS05ODgzIChFbGVjdHJvbmljKSYj
eEQ7MDI1My00ODg2IChMaW5raW5nKTwvaXNibj48YWNjZXNzaW9uLW51bT4yMTc1NzkxNTwvYWNj
ZXNzaW9uLW51bT48dXJscz48cmVsYXRlZC11cmxzPjx1cmw+aHR0cHM6Ly93d3cubmNiaS5ubG0u
bmloLmdvdi9wdWJtZWQvMjE3NTc5MTU8L3VybD48L3JlbGF0ZWQtdXJscz48L3VybHM+PGVsZWN0
cm9uaWMtcmVzb3VyY2UtbnVtPjEwLjExNTkvMDAwMzI5NDY0PC9lbGVjdHJvbmljLXJlc291cmNl
LW51bT48L3JlY29yZD48L0NpdGU+PENpdGU+PEF1dGhvcj5TY2htaWR0PC9BdXRob3I+PFllYXI+
MjAxMTwvWWVhcj48UmVjTnVtPjIyMTwvUmVjTnVtPjxyZWNvcmQ+PHJlYy1udW1iZXI+MjIxPC9y
ZWMtbnVtYmVyPjxmb3JlaWduLWtleXM+PGtleSBhcHA9IkVOIiBkYi1pZD0iOXRyOXI1YTlnenBz
enJld2E1MjV6ZGRhdnAwYXB0dHMwdHcwIiB0aW1lc3RhbXA9IjE2MzM3NzY0NDEiPjIyMTwva2V5
PjwvZm9yZWlnbi1rZXlzPjxyZWYtdHlwZSBuYW1lPSJKb3VybmFsIEFydGljbGUiPjE3PC9yZWYt
dHlwZT48Y29udHJpYnV0b3JzPjxhdXRob3JzPjxhdXRob3I+U2NobWlkdCwgTS48L2F1dGhvcj48
YXV0aG9yPlNvbmRlbmFhLCBLLjwvYXV0aG9yPjxhdXRob3I+VmV0cmh1cywgTS48L2F1dGhvcj48
YXV0aG9yPkJlcmhhbmUsIFQuPC9hdXRob3I+PGF1dGhvcj5FaWRlLCBHLiBFLjwvYXV0aG9yPjwv
YXV0aG9ycz48L2NvbnRyaWJ1dG9ycz48YXV0aC1hZGRyZXNzPkhhcmFsZHNwbGFzcyBEZWFjb25h
bCBIb3NwaXRhbCwgQmVyZ2VuLCBOb3J3YXkuPC9hdXRoLWFkZHJlc3M+PHRpdGxlcz48dGl0bGU+
TG9uZy10ZXJtIGZvbGxvdy11cCBvZiBhIHJhbmRvbWl6ZWQgY29udHJvbGxlZCB0cmlhbCBvZiBv
YnNlcnZhdGlvbiB2ZXJzdXMgc3VyZ2VyeSBmb3IgYWN1dGUgY2hvbGVjeXN0aXRpczogbm9uLW9w
ZXJhdGl2ZSBtYW5hZ2VtZW50IGlzIGFuIG9wdGlvbiBpbiBzb21lIHBhdGllbnRzPC90aXRsZT48
c2Vjb25kYXJ5LXRpdGxlPlNjYW5kIEogR2FzdHJvZW50ZXJvbDwvc2Vjb25kYXJ5LXRpdGxlPjwv
dGl0bGVzPjxwZXJpb2RpY2FsPjxmdWxsLXRpdGxlPlNjYW5kIEogR2FzdHJvZW50ZXJvbDwvZnVs
bC10aXRsZT48L3BlcmlvZGljYWw+PHBhZ2VzPjEyNTctNjI8L3BhZ2VzPjx2b2x1bWU+NDY8L3Zv
bHVtZT48bnVtYmVyPjEwPC9udW1iZXI+PGVkaXRpb24+MjAxMS8wNy8wOTwvZWRpdGlvbj48a2V5
d29yZHM+PGtleXdvcmQ+QWN1dGUgRGlzZWFzZTwva2V5d29yZD48a2V5d29yZD5BZHVsdDwva2V5
d29yZD48a2V5d29yZD5BZ2VkPC9rZXl3b3JkPjxrZXl3b3JkPkNob2xlY3lzdGVjdG9teTwva2V5
d29yZD48a2V5d29yZD5DaG9sZWN5c3RpdGlzLypzdXJnZXJ5PC9rZXl3b3JkPjxrZXl3b3JkPkZl
bWFsZTwva2V5d29yZD48a2V5d29yZD5Gb2xsb3ctVXAgU3R1ZGllczwva2V5d29yZD48a2V5d29y
ZD5IdW1hbnM8L2tleXdvcmQ+PGtleXdvcmQ+TWFsZTwva2V5d29yZD48a2V5d29yZD5NaWRkbGUg
QWdlZDwva2V5d29yZD48a2V5d29yZD5SZWN1cnJlbmNlPC9rZXl3b3JkPjxrZXl3b3JkPlRpbWUg
RmFjdG9yczwva2V5d29yZD48a2V5d29yZD4qV2F0Y2hmdWwgV2FpdGluZzwva2V5d29yZD48L2tl
eXdvcmRzPjxkYXRlcz48eWVhcj4yMDExPC95ZWFyPjxwdWItZGF0ZXM+PGRhdGU+T2N0PC9kYXRl
PjwvcHViLWRhdGVzPjwvZGF0ZXM+PGlzYm4+MTUwMi03NzA4IChFbGVjdHJvbmljKSYjeEQ7MDAz
Ni01NTIxIChMaW5raW5nKTwvaXNibj48YWNjZXNzaW9uLW51bT4yMTczNjUzMTwvYWNjZXNzaW9u
LW51bT48dXJscz48cmVsYXRlZC11cmxzPjx1cmw+aHR0cHM6Ly93d3cubmNiaS5ubG0ubmloLmdv
di9wdWJtZWQvMjE3MzY1MzE8L3VybD48L3JlbGF0ZWQtdXJscz48L3VybHM+PGVsZWN0cm9uaWMt
cmVzb3VyY2UtbnVtPjEwLjMxMDkvMDAzNjU1MjEuMjAxMS41OTg1NDg8L2VsZWN0cm9uaWMtcmVz
b3VyY2UtbnVtPjwvcmVjb3JkPjwvQ2l0ZT48Q2l0ZT48QXV0aG9yPldpbGxpYW1zPC9BdXRob3I+
PFllYXI+MjAxNTwvWWVhcj48UmVjTnVtPjIyMjwvUmVjTnVtPjxyZWNvcmQ+PHJlYy1udW1iZXI+
MjIyPC9yZWMtbnVtYmVyPjxmb3JlaWduLWtleXM+PGtleSBhcHA9IkVOIiBkYi1pZD0iOXRyOXI1
YTlnenBzenJld2E1MjV6ZGRhdnAwYXB0dHMwdHcwIiB0aW1lc3RhbXA9IjE2MzM3NzY0NjEiPjIy
Mjwva2V5PjwvZm9yZWlnbi1rZXlzPjxyZWYtdHlwZSBuYW1lPSJKb3VybmFsIEFydGljbGUiPjE3
PC9yZWYtdHlwZT48Y29udHJpYnV0b3JzPjxhdXRob3JzPjxhdXRob3I+V2lsbGlhbXMsIFQuIFAu
PC9hdXRob3I+PGF1dGhvcj5EaW1vdSwgRi4gTS48L2F1dGhvcj48YXV0aG9yPkFkaGlrYXJpLCBE
LjwvYXV0aG9yPjxhdXRob3I+S2ltYnJvdWdoLCBULiBELjwvYXV0aG9yPjxhdXRob3I+UmlhbGws
IFQuIFMuPC9hdXRob3I+PC9hdXRob3JzPjwvY29udHJpYnV0b3JzPjxhdXRoLWFkZHJlc3M+RGVw
YXJ0bWVudCBvZiBTdXJnZXJ5LCBUaGUgVW5pdmVyc2l0eSBvZiBUZXhhcyBNZWRpY2FsIEJyYW5j
aCwgR2FsdmVzdG9uLCBUZXhhcy4mI3hEO0RlcGFydG1lbnQgb2YgU3VyZ2VyeSwgVGhlIFVuaXZl
cnNpdHkgb2YgVGV4YXMgTWVkaWNhbCBCcmFuY2gsIEdhbHZlc3RvbiwgVGV4YXM7IERlcGFydG1l
bnQgb2YgU3VyZ2VyeSwgVW5pdmVyc2l0eSBvZiBTb3V0aCBGbG9yaWRhLCBUYW1wYSwgRmxvcmlk
YS4mI3hEO0RlcGFydG1lbnQgb2YgU3VyZ2VyeSwgVGhlIFVuaXZlcnNpdHkgb2YgVGV4YXMgTWVk
aWNhbCBCcmFuY2gsIEdhbHZlc3RvbiwgVGV4YXMuIEVsZWN0cm9uaWMgYWRkcmVzczogdHNyaWFs
bEB1dG1iLmVkdS48L2F1dGgtYWRkcmVzcz48dGl0bGVzPjx0aXRsZT5Ib3NwaXRhbCByZWFkbWlz
c2lvbiBhZnRlciBlbWVyZ2VuY3kgcm9vbSB2aXNpdCBmb3IgY2hvbGVsaXRoaWFzaXM8L3RpdGxl
PjxzZWNvbmRhcnktdGl0bGU+SiBTdXJnIFJlczwvc2Vjb25kYXJ5LXRpdGxlPjwvdGl0bGVzPjxw
ZXJpb2RpY2FsPjxmdWxsLXRpdGxlPkogU3VyZyBSZXM8L2Z1bGwtdGl0bGU+PC9wZXJpb2RpY2Fs
PjxwYWdlcz4zMTgtMjM8L3BhZ2VzPjx2b2x1bWU+MTk3PC92b2x1bWU+PG51bWJlcj4yPC9udW1i
ZXI+PGVkaXRpb24+MjAxNS8wNS8xMjwvZWRpdGlvbj48a2V5d29yZHM+PGtleXdvcmQ+QWR1bHQ8
L2tleXdvcmQ+PGtleXdvcmQ+QWdlZDwva2V5d29yZD48a2V5d29yZD5BZ2VkLCA4MCBhbmQgb3Zl
cjwva2V5d29yZD48a2V5d29yZD4qQ2hvbGVjeXN0ZWN0b215PC9rZXl3b3JkPjxrZXl3b3JkPkNo
b2xlbGl0aGlhc2lzLypzdXJnZXJ5PC9rZXl3b3JkPjxrZXl3b3JkPkVtZXJnZW5jaWVzPC9rZXl3
b3JkPjxrZXl3b3JkPipFbWVyZ2VuY3kgU2VydmljZSwgSG9zcGl0YWw8L2tleXdvcmQ+PGtleXdv
cmQ+RmVtYWxlPC9rZXl3b3JkPjxrZXl3b3JkPkZvbGxvdy1VcCBTdHVkaWVzPC9rZXl3b3JkPjxr
ZXl3b3JkPkh1bWFuczwva2V5d29yZD48a2V5d29yZD5LYXBsYW4tTWVpZXIgRXN0aW1hdGU8L2tl
eXdvcmQ+PGtleXdvcmQ+TWFsZTwva2V5d29yZD48a2V5d29yZD5NaWRkbGUgQWdlZDwva2V5d29y
ZD48a2V5d29yZD5QYXRpZW50IERpc2NoYXJnZTwva2V5d29yZD48a2V5d29yZD5QYXRpZW50IFJl
YWRtaXNzaW9uLypzdGF0aXN0aWNzICZhbXA7IG51bWVyaWNhbCBkYXRhPC9rZXl3b3JkPjxrZXl3
b3JkPlJldHJvc3BlY3RpdmUgU3R1ZGllczwva2V5d29yZD48a2V5d29yZD5DaG9sZWN5c3RlY3Rv
bXk8L2tleXdvcmQ+PGtleXdvcmQ+Q2hvbGVsaXRoaWFzaXM8L2tleXdvcmQ+PGtleXdvcmQ+RW1l
cmdlbmN5IGRlcGFydG1lbnQ8L2tleXdvcmQ+PGtleXdvcmQ+RW1lcmdlbmN5IHJvb208L2tleXdv
cmQ+PGtleXdvcmQ+R2FsbHN0b25lIGRpc2Vhc2U8L2tleXdvcmQ+PGtleXdvcmQ+R2FsbHN0b25l
czwva2V5d29yZD48a2V5d29yZD5TeW1wdG9tYXRpYyBjaG9sZWxpdGhpYXNpczwva2V5d29yZD48
L2tleXdvcmRzPjxkYXRlcz48eWVhcj4yMDE1PC95ZWFyPjxwdWItZGF0ZXM+PGRhdGU+QXVnPC9k
YXRlPjwvcHViLWRhdGVzPjwvZGF0ZXM+PGlzYm4+MTA5NS04NjczIChFbGVjdHJvbmljKSYjeEQ7
MDAyMi00ODA0IChMaW5raW5nKTwvaXNibj48YWNjZXNzaW9uLW51bT4yNTk1OTgzODwvYWNjZXNz
aW9uLW51bT48dXJscz48cmVsYXRlZC11cmxzPjx1cmw+aHR0cHM6Ly93d3cubmNiaS5ubG0ubmlo
Lmdvdi9wdWJtZWQvMjU5NTk4Mzg8L3VybD48L3JlbGF0ZWQtdXJscz48L3VybHM+PGN1c3RvbTI+
UE1DNDQ2NjIwMzwvY3VzdG9tMj48ZWxlY3Ryb25pYy1yZXNvdXJjZS1udW0+MTAuMTAxNi9qLmpz
cy4yMDE1LjA0LjAzMjwvZWxlY3Ryb25pYy1yZXNvdXJjZS1udW0+PC9yZWNvcmQ+PC9DaXRlPjwv
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34,36-3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which were substantially greater compared to the 8.3</w:t>
      </w:r>
      <w:r w:rsidR="00844233" w:rsidRPr="0026654D">
        <w:rPr>
          <w:rFonts w:ascii="Book Antiqua" w:eastAsiaTheme="minorHAnsi" w:hAnsi="Book Antiqua" w:cstheme="minorBidi"/>
          <w:lang w:eastAsia="zh-CN"/>
        </w:rPr>
        <w:t>%</w:t>
      </w:r>
      <w:r w:rsidR="008C4F8F">
        <w:rPr>
          <w:rFonts w:ascii="Book Antiqua" w:eastAsiaTheme="minorHAnsi" w:hAnsi="Book Antiqua" w:cstheme="minorBidi"/>
          <w:lang w:eastAsia="zh-CN"/>
        </w:rPr>
        <w:t>-</w:t>
      </w:r>
      <w:r w:rsidRPr="0026654D">
        <w:rPr>
          <w:rFonts w:ascii="Book Antiqua" w:eastAsiaTheme="minorHAnsi" w:hAnsi="Book Antiqua" w:cstheme="minorBidi"/>
          <w:lang w:eastAsia="zh-CN"/>
        </w:rPr>
        <w:t>25.8% of those who were asymptomatic and eventually underwent cholecystectomy</w:t>
      </w:r>
      <w:r w:rsidRPr="0026654D">
        <w:rPr>
          <w:rFonts w:ascii="Book Antiqua" w:eastAsiaTheme="minorHAnsi" w:hAnsi="Book Antiqua" w:cstheme="minorBidi"/>
          <w:lang w:eastAsia="zh-CN"/>
        </w:rPr>
        <w:fldChar w:fldCharType="begin">
          <w:fldData xml:space="preserve">PEVuZE5vdGU+PENpdGU+PEF1dGhvcj5BbmdlbGljbzwvQXV0aG9yPjxZZWFyPjE5OTc8L1llYXI+
PFJlY051bT4yMjg8L1JlY051bT48RGlzcGxheVRleHQ+PHN0eWxlIGZhY2U9InN1cGVyc2NyaXB0
Ij5bMjksIDMwLCAzMiwgMzNdPC9zdHlsZT48L0Rpc3BsYXlUZXh0PjxyZWNvcmQ+PHJlYy1udW1i
ZXI+MjI4PC9yZWMtbnVtYmVyPjxmb3JlaWduLWtleXM+PGtleSBhcHA9IkVOIiBkYi1pZD0iOXRy
OXI1YTlnenBzenJld2E1MjV6ZGRhdnAwYXB0dHMwdHcwIiB0aW1lc3RhbXA9IjE2MzM3Nzc2OTMi
PjIyODwva2V5PjwvZm9yZWlnbi1rZXlzPjxyZWYtdHlwZSBuYW1lPSJKb3VybmFsIEFydGljbGUi
PjE3PC9yZWYtdHlwZT48Y29udHJpYnV0b3JzPjxhdXRob3JzPjxhdXRob3I+QW5nZWxpY28sIEYu
PC9hdXRob3I+PGF1dGhvcj5EZWwgQmVuLCBNLjwvYXV0aG9yPjxhdXRob3I+QmFyYmF0bywgQS48
L2F1dGhvcj48YXV0aG9yPkNvbnRpLCBSLjwvYXV0aG9yPjxhdXRob3I+VXJiaW5hdGksIEcuPC9h
dXRob3I+PC9hdXRob3JzPjwvY29udHJpYnV0b3JzPjxhdXRoLWFkZHJlc3M+SW5zdGl0dXRlIG9m
IFN5c3RlbWF0aWMgTWVkaWNhbCBUaGVyYXB5LCBVbml2ZXJzaXR5IExhIFNhcGllbnphLCBSb21l
LCBJdGFseS48L2F1dGgtYWRkcmVzcz48dGl0bGVzPjx0aXRsZT5UZW4teWVhciBpbmNpZGVuY2Ug
YW5kIG5hdHVyYWwgaGlzdG9yeSBvZiBnYWxsc3RvbmUgZGlzZWFzZSBpbiBhIHJ1cmFsIHBvcHVs
YXRpb24gb2Ygd29tZW4gaW4gY2VudHJhbCBJdGFseS4gVGhlIFJvbWUgR3JvdXAgZm9yIHRoZSBF
cGlkZW1pb2xvZ3kgYW5kIFByZXZlbnRpb24gb2YgQ2hvbGVsaXRoaWFzaXMgKEdSRVBDTyk8L3Rp
dGxlPjxzZWNvbmRhcnktdGl0bGU+SXRhbCBKIEdhc3Ryb2VudGVyb2wgSGVwYXRvbDwvc2Vjb25k
YXJ5LXRpdGxlPjwvdGl0bGVzPjxwZXJpb2RpY2FsPjxmdWxsLXRpdGxlPkl0YWwgSiBHYXN0cm9l
bnRlcm9sIEhlcGF0b2w8L2Z1bGwtdGl0bGU+PC9wZXJpb2RpY2FsPjxwYWdlcz4yNDktNTQ8L3Bh
Z2VzPjx2b2x1bWU+Mjk8L3ZvbHVtZT48bnVtYmVyPjM8L251bWJlcj48ZWRpdGlvbj4xOTk3LzA2
LzAxPC9lZGl0aW9uPjxrZXl3b3Jkcz48a2V5d29yZD5BZHVsdDwva2V5d29yZD48a2V5d29yZD5B
Z2VkPC9rZXl3b3JkPjxrZXl3b3JkPkNob2xlbGl0aGlhc2lzLyplcGlkZW1pb2xvZ3kvcGh5c2lv
cGF0aG9sb2d5PC9rZXl3b3JkPjxrZXl3b3JkPkRpc2Vhc2UgUHJvZ3Jlc3Npb248L2tleXdvcmQ+
PGtleXdvcmQ+RmVtYWxlPC9rZXl3b3JkPjxrZXl3b3JkPkh1bWFuczwva2V5d29yZD48a2V5d29y
ZD5JbmNpZGVuY2U8L2tleXdvcmQ+PGtleXdvcmQ+SXRhbHkvZXBpZGVtaW9sb2d5PC9rZXl3b3Jk
PjxrZXl3b3JkPkxvbmdpdHVkaW5hbCBTdHVkaWVzPC9rZXl3b3JkPjxrZXl3b3JkPk1pZGRsZSBB
Z2VkPC9rZXl3b3JkPjxrZXl3b3JkPlJpc2sgRmFjdG9yczwva2V5d29yZD48a2V5d29yZD5SdXJh
bCBQb3B1bGF0aW9uPC9rZXl3b3JkPjwva2V5d29yZHM+PGRhdGVzPjx5ZWFyPjE5OTc8L3llYXI+
PHB1Yi1kYXRlcz48ZGF0ZT5KdW48L2RhdGU+PC9wdWItZGF0ZXM+PC9kYXRlcz48aXNibj4xMTI1
LTgwNTUgKFByaW50KSYjeEQ7MTEyNS04MDU1IChMaW5raW5nKTwvaXNibj48YWNjZXNzaW9uLW51
bT45NjQ2MjE3PC9hY2Nlc3Npb24tbnVtPjx1cmxzPjxyZWxhdGVkLXVybHM+PHVybD5odHRwczov
L3d3dy5uY2JpLm5sbS5uaWguZ292L3B1Ym1lZC85NjQ2MjE3PC91cmw+PC9yZWxhdGVkLXVybHM+
PC91cmxzPjwvcmVjb3JkPjwvQ2l0ZT48Q2l0ZT48QXV0aG9yPkF0dGlsaTwvQXV0aG9yPjxZZWFy
PjE5OTU8L1llYXI+PFJlY051bT4yMjM8L1JlY051bT48cmVjb3JkPjxyZWMtbnVtYmVyPjIyMzwv
cmVjLW51bWJlcj48Zm9yZWlnbi1rZXlzPjxrZXkgYXBwPSJFTiIgZGItaWQ9Ijl0cjlyNWE5Z3pw
c3pyZXdhNTI1emRkYXZwMGFwdHRzMHR3MCIgdGltZXN0YW1wPSIxNjMzNzc2ODY5Ij4yMjM8L2tl
eT48L2ZvcmVpZ24ta2V5cz48cmVmLXR5cGUgbmFtZT0iSm91cm5hbCBBcnRpY2xlIj4xNzwvcmVm
LXR5cGU+PGNvbnRyaWJ1dG9ycz48YXV0aG9ycz48YXV0aG9yPkF0dGlsaSwgQS4gRi48L2F1dGhv
cj48YXV0aG9yPkRlIFNhbnRpcywgQS48L2F1dGhvcj48YXV0aG9yPkNhcHJpLCBSLjwvYXV0aG9y
PjxhdXRob3I+UmVwaWNlLCBBLiBNLjwvYXV0aG9yPjxhdXRob3I+TWFzZWxsaSwgUy48L2F1dGhv
cj48L2F1dGhvcnM+PC9jb250cmlidXRvcnM+PGF1dGgtYWRkcmVzcz5EZXBhcnRtZW50IG9mIElu
dGVybmFsIE1lZGljaW5lLCBVbml2ZXJzaXR5IG9mIEwmYXBvcztBcXVpbGEsIEl0YWx5LjwvYXV0
aC1hZGRyZXNzPjx0aXRsZXM+PHRpdGxlPlRoZSBuYXR1cmFsIGhpc3Rvcnkgb2YgZ2FsbHN0b25l
czogdGhlIEdSRVBDTyBleHBlcmllbmNlLiBUaGUgR1JFUENPIEdyb3VwPC90aXRsZT48c2Vjb25k
YXJ5LXRpdGxlPkhlcGF0b2xvZ3k8L3NlY29uZGFyeS10aXRsZT48L3RpdGxlcz48cGVyaW9kaWNh
bD48ZnVsbC10aXRsZT5IZXBhdG9sb2d5PC9mdWxsLXRpdGxlPjwvcGVyaW9kaWNhbD48cGFnZXM+
NjU1LTYwPC9wYWdlcz48dm9sdW1lPjIxPC92b2x1bWU+PG51bWJlcj4zPC9udW1iZXI+PGVkaXRp
b24+MTk5NS8wMy8wMTwvZWRpdGlvbj48a2V5d29yZHM+PGtleXdvcmQ+QWR1bHQ8L2tleXdvcmQ+
PGtleXdvcmQ+QWdlZDwva2V5d29yZD48a2V5d29yZD5CaWxpYXJ5IFRyYWN0IERpc2Vhc2VzL2V0
aW9sb2d5PC9rZXl3b3JkPjxrZXl3b3JkPkNhdXNlIG9mIERlYXRoPC9rZXl3b3JkPjxrZXl3b3Jk
PkNob2xlY3lzdGVjdG9teTwva2V5d29yZD48a2V5d29yZD5DaG9sZWxpdGhpYXNpcy8qY29tcGxp
Y2F0aW9ucy9tb3J0YWxpdHk8L2tleXdvcmQ+PGtleXdvcmQ+Q29saWMvZXRpb2xvZ3k8L2tleXdv
cmQ+PGtleXdvcmQ+RmVtYWxlPC9rZXl3b3JkPjxrZXl3b3JkPkZvbGxvdy1VcCBTdHVkaWVzPC9r
ZXl3b3JkPjxrZXl3b3JkPkdhbGxibGFkZGVyIE5lb3BsYXNtcy9ldGlvbG9neTwva2V5d29yZD48
a2V5d29yZD5IdW1hbnM8L2tleXdvcmQ+PGtleXdvcmQ+TWFsZTwva2V5d29yZD48a2V5d29yZD5N
aWRkbGUgQWdlZDwva2V5d29yZD48a2V5d29yZD5Qcm9iYWJpbGl0eTwva2V5d29yZD48a2V5d29y
ZD5Qcm9zcGVjdGl2ZSBTdHVkaWVzPC9rZXl3b3JkPjwva2V5d29yZHM+PGRhdGVzPjx5ZWFyPjE5
OTU8L3llYXI+PHB1Yi1kYXRlcz48ZGF0ZT5NYXI8L2RhdGU+PC9wdWItZGF0ZXM+PC9kYXRlcz48
aXNibj4wMjcwLTkxMzkgKFByaW50KSYjeEQ7MDI3MC05MTM5IChMaW5raW5nKTwvaXNibj48YWNj
ZXNzaW9uLW51bT43ODc1NjYzPC9hY2Nlc3Npb24tbnVtPjx1cmxzPjxyZWxhdGVkLXVybHM+PHVy
bD5odHRwczovL3d3dy5uY2JpLm5sbS5uaWguZ292L3B1Ym1lZC83ODc1NjYzPC91cmw+PC9yZWxh
dGVkLXVybHM+PC91cmxzPjxlbGVjdHJvbmljLXJlc291cmNlLW51bT4xMC4xMDAyL2hlcC4xODQw
MjEwMzA5PC9lbGVjdHJvbmljLXJlc291cmNlLW51bT48L3JlY29yZD48L0NpdGU+PENpdGU+PEF1
dGhvcj5GZXN0aTwvQXV0aG9yPjxZZWFyPjIwMTA8L1llYXI+PFJlY051bT4yMTM8L1JlY051bT48
cmVjb3JkPjxyZWMtbnVtYmVyPjIxMzwvcmVjLW51bWJlcj48Zm9yZWlnbi1rZXlzPjxrZXkgYXBw
PSJFTiIgZGItaWQ9Ijl0cjlyNWE5Z3pwc3pyZXdhNTI1emRkYXZwMGFwdHRzMHR3MCIgdGltZXN0
YW1wPSIxNjMzNzc0ODMwIj4yMTM8L2tleT48L2ZvcmVpZ24ta2V5cz48cmVmLXR5cGUgbmFtZT0i
Sm91cm5hbCBBcnRpY2xlIj4xNzwvcmVmLXR5cGU+PGNvbnRyaWJ1dG9ycz48YXV0aG9ycz48YXV0
aG9yPkZlc3RpLCBELjwvYXV0aG9yPjxhdXRob3I+UmVnZ2lhbmksIE0uIEwuPC9hdXRob3I+PGF1
dGhvcj5BdHRpbGksIEEuIEYuPC9hdXRob3I+PGF1dGhvcj5Mb3JpYSwgUC48L2F1dGhvcj48YXV0
aG9yPlBhenppLCBQLjwvYXV0aG9yPjxhdXRob3I+U2NhaW9saSwgRS48L2F1dGhvcj48YXV0aG9y
PkNhcG9kaWNhc2EsIFMuPC9hdXRob3I+PGF1dGhvcj5Sb21hbm8sIEYuPC9hdXRob3I+PGF1dGhv
cj5Sb2RhLCBFLjwvYXV0aG9yPjxhdXRob3I+Q29sZWNjaGlhLCBBLjwvYXV0aG9yPjwvYXV0aG9y
cz48L2NvbnRyaWJ1dG9ycz48YXV0aC1hZGRyZXNzPkRlcGFydG1lbnQgb2YgQ2xpbmljYWwgTWVk
aWNpbmUsIFVuaXZlcnNpdHkgb2YgQm9sb2duYSwgQm9sb2duYSwgSXRhbHkuIGRhdmlkZS5mZXN0
aUB1bmliby5pdDwvYXV0aC1hZGRyZXNzPjx0aXRsZXM+PHRpdGxlPk5hdHVyYWwgaGlzdG9yeSBv
ZiBnYWxsc3RvbmUgZGlzZWFzZTogRXhwZWN0YW50IG1hbmFnZW1lbnQgb3IgYWN0aXZlIHRyZWF0
bWVudD8gUmVzdWx0cyBmcm9tIGEgcG9wdWxhdGlvbi1iYXNlZCBjb2hvcnQgc3R1ZHk8L3RpdGxl
PjxzZWNvbmRhcnktdGl0bGU+SiBHYXN0cm9lbnRlcm9sIEhlcGF0b2w8L3NlY29uZGFyeS10aXRs
ZT48L3RpdGxlcz48cGVyaW9kaWNhbD48ZnVsbC10aXRsZT5KIEdhc3Ryb2VudGVyb2wgSGVwYXRv
bDwvZnVsbC10aXRsZT48L3BlcmlvZGljYWw+PHBhZ2VzPjcxOS0yNDwvcGFnZXM+PHZvbHVtZT4y
NTwvdm9sdW1lPjxudW1iZXI+NDwvbnVtYmVyPjxlZGl0aW9uPjIwMTAvMDUvMjU8L2VkaXRpb24+
PGtleXdvcmRzPjxrZXl3b3JkPkFkdWx0PC9rZXl3b3JkPjxrZXl3b3JkPkFnZWQ8L2tleXdvcmQ+
PGtleXdvcmQ+Q2hpLVNxdWFyZSBEaXN0cmlidXRpb248L2tleXdvcmQ+PGtleXdvcmQ+Q2hvbGVj
eXN0ZWN0b215L2FkdmVyc2UgZWZmZWN0czwva2V5d29yZD48a2V5d29yZD5Dcm9zcy1TZWN0aW9u
YWwgU3R1ZGllczwva2V5d29yZD48a2V5d29yZD5EaXNlYXNlIFByb2dyZXNzaW9uPC9rZXl3b3Jk
PjxrZXl3b3JkPkZlbWFsZTwva2V5d29yZD48a2V5d29yZD5HYWxsc3RvbmVzL2NvbXBsaWNhdGlv
bnMvZGlhZ25vc3RpYyBpbWFnaW5nLyplcGlkZW1pb2xvZ3kvc3VyZ2VyeTwva2V5d29yZD48a2V5
d29yZD5IdW1hbnM8L2tleXdvcmQ+PGtleXdvcmQ+SXRhbHkvZXBpZGVtaW9sb2d5PC9rZXl3b3Jk
PjxrZXl3b3JkPkxvZ2lzdGljIE1vZGVsczwva2V5d29yZD48a2V5d29yZD5NYWxlPC9rZXl3b3Jk
PjxrZXl3b3JkPk1pZGRsZSBBZ2VkPC9rZXl3b3JkPjxrZXl3b3JkPlBhdGllbnQgU2VsZWN0aW9u
PC9rZXl3b3JkPjxrZXl3b3JkPlBvcHVsYXRpb24gU3VydmVpbGxhbmNlPC9rZXl3b3JkPjxrZXl3
b3JkPlJlY3VycmVuY2U8L2tleXdvcmQ+PGtleXdvcmQ+UmlzayBBc3Nlc3NtZW50PC9rZXl3b3Jk
PjxrZXl3b3JkPlJpc2sgRmFjdG9yczwva2V5d29yZD48a2V5d29yZD5TZXZlcml0eSBvZiBJbGxu
ZXNzIEluZGV4PC9rZXl3b3JkPjxrZXl3b3JkPlN1cnZleXMgYW5kIFF1ZXN0aW9ubmFpcmVzPC9r
ZXl3b3JkPjxrZXl3b3JkPlRpbWUgRmFjdG9yczwva2V5d29yZD48a2V5d29yZD5UcmVhdG1lbnQg
T3V0Y29tZTwva2V5d29yZD48a2V5d29yZD5VbHRyYXNvbm9ncmFwaHk8L2tleXdvcmQ+PC9rZXl3
b3Jkcz48ZGF0ZXM+PHllYXI+MjAxMDwveWVhcj48cHViLWRhdGVzPjxkYXRlPkFwcjwvZGF0ZT48
L3B1Yi1kYXRlcz48L2RhdGVzPjxpc2JuPjE0NDAtMTc0NiAoRWxlY3Ryb25pYykmI3hEOzA4MTUt
OTMxOSAoTGlua2luZyk8L2lzYm4+PGFjY2Vzc2lvbi1udW0+MjA0OTIzMjg8L2FjY2Vzc2lvbi1u
dW0+PHVybHM+PHJlbGF0ZWQtdXJscz48dXJsPmh0dHBzOi8vd3d3Lm5jYmkubmxtLm5paC5nb3Yv
cHVibWVkLzIwNDkyMzI4PC91cmw+PC9yZWxhdGVkLXVybHM+PC91cmxzPjxlbGVjdHJvbmljLXJl
c291cmNlLW51bT4xMC4xMTExL2ouMTQ0MC0xNzQ2LjIwMDkuMDYxNDYueDwvZWxlY3Ryb25pYy1y
ZXNvdXJjZS1udW0+PC9yZWNvcmQ+PC9DaXRlPjxDaXRlPjxBdXRob3I+SGFsbGRlc3RhbTwvQXV0
aG9yPjxZZWFyPjIwMDQ8L1llYXI+PFJlY051bT4yMjU8L1JlY051bT48cmVjb3JkPjxyZWMtbnVt
YmVyPjIyNTwvcmVjLW51bWJlcj48Zm9yZWlnbi1rZXlzPjxrZXkgYXBwPSJFTiIgZGItaWQ9Ijl0
cjlyNWE5Z3pwc3pyZXdhNTI1emRkYXZwMGFwdHRzMHR3MCIgdGltZXN0YW1wPSIxNjMzNzc2OTEy
Ij4yMjU8L2tleT48L2ZvcmVpZ24ta2V5cz48cmVmLXR5cGUgbmFtZT0iSm91cm5hbCBBcnRpY2xl
Ij4xNzwvcmVmLXR5cGU+PGNvbnRyaWJ1dG9ycz48YXV0aG9ycz48YXV0aG9yPkhhbGxkZXN0YW0s
IEkuPC9hdXRob3I+PGF1dGhvcj5FbmVsbCwgRS4gTC48L2F1dGhvcj48YXV0aG9yPkt1bGxtYW4s
IEUuPC9hdXRob3I+PGF1dGhvcj5Cb3JjaCwgSy48L2F1dGhvcj48L2F1dGhvcnM+PC9jb250cmli
dXRvcnM+PGF1dGgtYWRkcmVzcz5EZXBhcnRtZW50IG9mIFN1cmdlcnksIFVuaXZlcnNpdHkgSG9z
cGl0YWwgb2YgTGlua29waW5nLCBTRS01ODE4NSBMaW5rb3BpbmcsIFN3ZWRlbi48L2F1dGgtYWRk
cmVzcz48dGl0bGVzPjx0aXRsZT5EZXZlbG9wbWVudCBvZiBzeW1wdG9tcyBhbmQgY29tcGxpY2F0
aW9ucyBpbiBpbmRpdmlkdWFscyB3aXRoIGFzeW1wdG9tYXRpYyBnYWxsc3RvbmVzPC90aXRsZT48
c2Vjb25kYXJ5LXRpdGxlPkJyIEogU3VyZzwvc2Vjb25kYXJ5LXRpdGxlPjwvdGl0bGVzPjxwZXJp
b2RpY2FsPjxmdWxsLXRpdGxlPkJyIEogU3VyZzwvZnVsbC10aXRsZT48L3BlcmlvZGljYWw+PHBh
Z2VzPjczNC04PC9wYWdlcz48dm9sdW1lPjkxPC92b2x1bWU+PG51bWJlcj42PC9udW1iZXI+PGVk
aXRpb24+MjAwNC8wNS8yODwvZWRpdGlvbj48a2V5d29yZHM+PGtleXdvcmQ+QWR1bHQ8L2tleXdv
cmQ+PGtleXdvcmQ+QWdlIEZhY3RvcnM8L2tleXdvcmQ+PGtleXdvcmQ+QWdlZDwva2V5d29yZD48
a2V5d29yZD5BZ2VkLCA4MCBhbmQgb3Zlcjwva2V5d29yZD48a2V5d29yZD5DaG9sZWN5c3RlY3Rv
bXk8L2tleXdvcmQ+PGtleXdvcmQ+RmVtYWxlPC9rZXl3b3JkPjxrZXl3b3JkPkZvbGxvdy1VcCBT
dHVkaWVzPC9rZXl3b3JkPjxrZXl3b3JkPkdhbGxzdG9uZXMvKmNvbXBsaWNhdGlvbnMvZGlhZ25v
c3RpYyBpbWFnaW5nL3RoZXJhcHk8L2tleXdvcmQ+PGtleXdvcmQ+SG9zcGl0YWxpemF0aW9uPC9r
ZXl3b3JkPjxrZXl3b3JkPkh1bWFuczwva2V5d29yZD48a2V5d29yZD5MaXRob3RyaXBzeTwva2V5
d29yZD48a2V5d29yZD5NYWxlPC9rZXl3b3JkPjxrZXl3b3JkPk1pZGRsZSBBZ2VkPC9rZXl3b3Jk
PjxrZXl3b3JkPlJpc2sgRmFjdG9yczwva2V5d29yZD48a2V5d29yZD5VbHRyYXNvbm9ncmFwaHk8
L2tleXdvcmQ+PC9rZXl3b3Jkcz48ZGF0ZXM+PHllYXI+MjAwNDwveWVhcj48cHViLWRhdGVzPjxk
YXRlPkp1bjwvZGF0ZT48L3B1Yi1kYXRlcz48L2RhdGVzPjxpc2JuPjAwMDctMTMyMyAoUHJpbnQp
JiN4RDswMDA3LTEzMjMgKExpbmtpbmcpPC9pc2JuPjxhY2Nlc3Npb24tbnVtPjE1MTY0NDQ0PC9h
Y2Nlc3Npb24tbnVtPjx1cmxzPjxyZWxhdGVkLXVybHM+PHVybD5odHRwczovL3d3dy5uY2JpLm5s
bS5uaWguZ292L3B1Ym1lZC8xNTE2NDQ0NDwvdXJsPjwvcmVsYXRlZC11cmxzPjwvdXJscz48ZWxl
Y3Ryb25pYy1yZXNvdXJjZS1udW0+MTAuMTAwMi9ianMuNDU0NzwvZWxlY3Ryb25pYy1yZXNvdXJj
ZS1udW0+PC9yZWNvcmQ+PC9DaXRlPjwv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bmdlbGljbzwvQXV0aG9yPjxZZWFyPjE5OTc8L1llYXI+
PFJlY051bT4yMjg8L1JlY051bT48RGlzcGxheVRleHQ+PHN0eWxlIGZhY2U9InN1cGVyc2NyaXB0
Ij5bMjksIDMwLCAzMiwgMzNdPC9zdHlsZT48L0Rpc3BsYXlUZXh0PjxyZWNvcmQ+PHJlYy1udW1i
ZXI+MjI4PC9yZWMtbnVtYmVyPjxmb3JlaWduLWtleXM+PGtleSBhcHA9IkVOIiBkYi1pZD0iOXRy
OXI1YTlnenBzenJld2E1MjV6ZGRhdnAwYXB0dHMwdHcwIiB0aW1lc3RhbXA9IjE2MzM3Nzc2OTMi
PjIyODwva2V5PjwvZm9yZWlnbi1rZXlzPjxyZWYtdHlwZSBuYW1lPSJKb3VybmFsIEFydGljbGUi
PjE3PC9yZWYtdHlwZT48Y29udHJpYnV0b3JzPjxhdXRob3JzPjxhdXRob3I+QW5nZWxpY28sIEYu
PC9hdXRob3I+PGF1dGhvcj5EZWwgQmVuLCBNLjwvYXV0aG9yPjxhdXRob3I+QmFyYmF0bywgQS48
L2F1dGhvcj48YXV0aG9yPkNvbnRpLCBSLjwvYXV0aG9yPjxhdXRob3I+VXJiaW5hdGksIEcuPC9h
dXRob3I+PC9hdXRob3JzPjwvY29udHJpYnV0b3JzPjxhdXRoLWFkZHJlc3M+SW5zdGl0dXRlIG9m
IFN5c3RlbWF0aWMgTWVkaWNhbCBUaGVyYXB5LCBVbml2ZXJzaXR5IExhIFNhcGllbnphLCBSb21l
LCBJdGFseS48L2F1dGgtYWRkcmVzcz48dGl0bGVzPjx0aXRsZT5UZW4teWVhciBpbmNpZGVuY2Ug
YW5kIG5hdHVyYWwgaGlzdG9yeSBvZiBnYWxsc3RvbmUgZGlzZWFzZSBpbiBhIHJ1cmFsIHBvcHVs
YXRpb24gb2Ygd29tZW4gaW4gY2VudHJhbCBJdGFseS4gVGhlIFJvbWUgR3JvdXAgZm9yIHRoZSBF
cGlkZW1pb2xvZ3kgYW5kIFByZXZlbnRpb24gb2YgQ2hvbGVsaXRoaWFzaXMgKEdSRVBDTyk8L3Rp
dGxlPjxzZWNvbmRhcnktdGl0bGU+SXRhbCBKIEdhc3Ryb2VudGVyb2wgSGVwYXRvbDwvc2Vjb25k
YXJ5LXRpdGxlPjwvdGl0bGVzPjxwZXJpb2RpY2FsPjxmdWxsLXRpdGxlPkl0YWwgSiBHYXN0cm9l
bnRlcm9sIEhlcGF0b2w8L2Z1bGwtdGl0bGU+PC9wZXJpb2RpY2FsPjxwYWdlcz4yNDktNTQ8L3Bh
Z2VzPjx2b2x1bWU+Mjk8L3ZvbHVtZT48bnVtYmVyPjM8L251bWJlcj48ZWRpdGlvbj4xOTk3LzA2
LzAxPC9lZGl0aW9uPjxrZXl3b3Jkcz48a2V5d29yZD5BZHVsdDwva2V5d29yZD48a2V5d29yZD5B
Z2VkPC9rZXl3b3JkPjxrZXl3b3JkPkNob2xlbGl0aGlhc2lzLyplcGlkZW1pb2xvZ3kvcGh5c2lv
cGF0aG9sb2d5PC9rZXl3b3JkPjxrZXl3b3JkPkRpc2Vhc2UgUHJvZ3Jlc3Npb248L2tleXdvcmQ+
PGtleXdvcmQ+RmVtYWxlPC9rZXl3b3JkPjxrZXl3b3JkPkh1bWFuczwva2V5d29yZD48a2V5d29y
ZD5JbmNpZGVuY2U8L2tleXdvcmQ+PGtleXdvcmQ+SXRhbHkvZXBpZGVtaW9sb2d5PC9rZXl3b3Jk
PjxrZXl3b3JkPkxvbmdpdHVkaW5hbCBTdHVkaWVzPC9rZXl3b3JkPjxrZXl3b3JkPk1pZGRsZSBB
Z2VkPC9rZXl3b3JkPjxrZXl3b3JkPlJpc2sgRmFjdG9yczwva2V5d29yZD48a2V5d29yZD5SdXJh
bCBQb3B1bGF0aW9uPC9rZXl3b3JkPjwva2V5d29yZHM+PGRhdGVzPjx5ZWFyPjE5OTc8L3llYXI+
PHB1Yi1kYXRlcz48ZGF0ZT5KdW48L2RhdGU+PC9wdWItZGF0ZXM+PC9kYXRlcz48aXNibj4xMTI1
LTgwNTUgKFByaW50KSYjeEQ7MTEyNS04MDU1IChMaW5raW5nKTwvaXNibj48YWNjZXNzaW9uLW51
bT45NjQ2MjE3PC9hY2Nlc3Npb24tbnVtPjx1cmxzPjxyZWxhdGVkLXVybHM+PHVybD5odHRwczov
L3d3dy5uY2JpLm5sbS5uaWguZ292L3B1Ym1lZC85NjQ2MjE3PC91cmw+PC9yZWxhdGVkLXVybHM+
PC91cmxzPjwvcmVjb3JkPjwvQ2l0ZT48Q2l0ZT48QXV0aG9yPkF0dGlsaTwvQXV0aG9yPjxZZWFy
PjE5OTU8L1llYXI+PFJlY051bT4yMjM8L1JlY051bT48cmVjb3JkPjxyZWMtbnVtYmVyPjIyMzwv
cmVjLW51bWJlcj48Zm9yZWlnbi1rZXlzPjxrZXkgYXBwPSJFTiIgZGItaWQ9Ijl0cjlyNWE5Z3pw
c3pyZXdhNTI1emRkYXZwMGFwdHRzMHR3MCIgdGltZXN0YW1wPSIxNjMzNzc2ODY5Ij4yMjM8L2tl
eT48L2ZvcmVpZ24ta2V5cz48cmVmLXR5cGUgbmFtZT0iSm91cm5hbCBBcnRpY2xlIj4xNzwvcmVm
LXR5cGU+PGNvbnRyaWJ1dG9ycz48YXV0aG9ycz48YXV0aG9yPkF0dGlsaSwgQS4gRi48L2F1dGhv
cj48YXV0aG9yPkRlIFNhbnRpcywgQS48L2F1dGhvcj48YXV0aG9yPkNhcHJpLCBSLjwvYXV0aG9y
PjxhdXRob3I+UmVwaWNlLCBBLiBNLjwvYXV0aG9yPjxhdXRob3I+TWFzZWxsaSwgUy48L2F1dGhv
cj48L2F1dGhvcnM+PC9jb250cmlidXRvcnM+PGF1dGgtYWRkcmVzcz5EZXBhcnRtZW50IG9mIElu
dGVybmFsIE1lZGljaW5lLCBVbml2ZXJzaXR5IG9mIEwmYXBvcztBcXVpbGEsIEl0YWx5LjwvYXV0
aC1hZGRyZXNzPjx0aXRsZXM+PHRpdGxlPlRoZSBuYXR1cmFsIGhpc3Rvcnkgb2YgZ2FsbHN0b25l
czogdGhlIEdSRVBDTyBleHBlcmllbmNlLiBUaGUgR1JFUENPIEdyb3VwPC90aXRsZT48c2Vjb25k
YXJ5LXRpdGxlPkhlcGF0b2xvZ3k8L3NlY29uZGFyeS10aXRsZT48L3RpdGxlcz48cGVyaW9kaWNh
bD48ZnVsbC10aXRsZT5IZXBhdG9sb2d5PC9mdWxsLXRpdGxlPjwvcGVyaW9kaWNhbD48cGFnZXM+
NjU1LTYwPC9wYWdlcz48dm9sdW1lPjIxPC92b2x1bWU+PG51bWJlcj4zPC9udW1iZXI+PGVkaXRp
b24+MTk5NS8wMy8wMTwvZWRpdGlvbj48a2V5d29yZHM+PGtleXdvcmQ+QWR1bHQ8L2tleXdvcmQ+
PGtleXdvcmQ+QWdlZDwva2V5d29yZD48a2V5d29yZD5CaWxpYXJ5IFRyYWN0IERpc2Vhc2VzL2V0
aW9sb2d5PC9rZXl3b3JkPjxrZXl3b3JkPkNhdXNlIG9mIERlYXRoPC9rZXl3b3JkPjxrZXl3b3Jk
PkNob2xlY3lzdGVjdG9teTwva2V5d29yZD48a2V5d29yZD5DaG9sZWxpdGhpYXNpcy8qY29tcGxp
Y2F0aW9ucy9tb3J0YWxpdHk8L2tleXdvcmQ+PGtleXdvcmQ+Q29saWMvZXRpb2xvZ3k8L2tleXdv
cmQ+PGtleXdvcmQ+RmVtYWxlPC9rZXl3b3JkPjxrZXl3b3JkPkZvbGxvdy1VcCBTdHVkaWVzPC9r
ZXl3b3JkPjxrZXl3b3JkPkdhbGxibGFkZGVyIE5lb3BsYXNtcy9ldGlvbG9neTwva2V5d29yZD48
a2V5d29yZD5IdW1hbnM8L2tleXdvcmQ+PGtleXdvcmQ+TWFsZTwva2V5d29yZD48a2V5d29yZD5N
aWRkbGUgQWdlZDwva2V5d29yZD48a2V5d29yZD5Qcm9iYWJpbGl0eTwva2V5d29yZD48a2V5d29y
ZD5Qcm9zcGVjdGl2ZSBTdHVkaWVzPC9rZXl3b3JkPjwva2V5d29yZHM+PGRhdGVzPjx5ZWFyPjE5
OTU8L3llYXI+PHB1Yi1kYXRlcz48ZGF0ZT5NYXI8L2RhdGU+PC9wdWItZGF0ZXM+PC9kYXRlcz48
aXNibj4wMjcwLTkxMzkgKFByaW50KSYjeEQ7MDI3MC05MTM5IChMaW5raW5nKTwvaXNibj48YWNj
ZXNzaW9uLW51bT43ODc1NjYzPC9hY2Nlc3Npb24tbnVtPjx1cmxzPjxyZWxhdGVkLXVybHM+PHVy
bD5odHRwczovL3d3dy5uY2JpLm5sbS5uaWguZ292L3B1Ym1lZC83ODc1NjYzPC91cmw+PC9yZWxh
dGVkLXVybHM+PC91cmxzPjxlbGVjdHJvbmljLXJlc291cmNlLW51bT4xMC4xMDAyL2hlcC4xODQw
MjEwMzA5PC9lbGVjdHJvbmljLXJlc291cmNlLW51bT48L3JlY29yZD48L0NpdGU+PENpdGU+PEF1
dGhvcj5GZXN0aTwvQXV0aG9yPjxZZWFyPjIwMTA8L1llYXI+PFJlY051bT4yMTM8L1JlY051bT48
cmVjb3JkPjxyZWMtbnVtYmVyPjIxMzwvcmVjLW51bWJlcj48Zm9yZWlnbi1rZXlzPjxrZXkgYXBw
PSJFTiIgZGItaWQ9Ijl0cjlyNWE5Z3pwc3pyZXdhNTI1emRkYXZwMGFwdHRzMHR3MCIgdGltZXN0
YW1wPSIxNjMzNzc0ODMwIj4yMTM8L2tleT48L2ZvcmVpZ24ta2V5cz48cmVmLXR5cGUgbmFtZT0i
Sm91cm5hbCBBcnRpY2xlIj4xNzwvcmVmLXR5cGU+PGNvbnRyaWJ1dG9ycz48YXV0aG9ycz48YXV0
aG9yPkZlc3RpLCBELjwvYXV0aG9yPjxhdXRob3I+UmVnZ2lhbmksIE0uIEwuPC9hdXRob3I+PGF1
dGhvcj5BdHRpbGksIEEuIEYuPC9hdXRob3I+PGF1dGhvcj5Mb3JpYSwgUC48L2F1dGhvcj48YXV0
aG9yPlBhenppLCBQLjwvYXV0aG9yPjxhdXRob3I+U2NhaW9saSwgRS48L2F1dGhvcj48YXV0aG9y
PkNhcG9kaWNhc2EsIFMuPC9hdXRob3I+PGF1dGhvcj5Sb21hbm8sIEYuPC9hdXRob3I+PGF1dGhv
cj5Sb2RhLCBFLjwvYXV0aG9yPjxhdXRob3I+Q29sZWNjaGlhLCBBLjwvYXV0aG9yPjwvYXV0aG9y
cz48L2NvbnRyaWJ1dG9ycz48YXV0aC1hZGRyZXNzPkRlcGFydG1lbnQgb2YgQ2xpbmljYWwgTWVk
aWNpbmUsIFVuaXZlcnNpdHkgb2YgQm9sb2duYSwgQm9sb2duYSwgSXRhbHkuIGRhdmlkZS5mZXN0
aUB1bmliby5pdDwvYXV0aC1hZGRyZXNzPjx0aXRsZXM+PHRpdGxlPk5hdHVyYWwgaGlzdG9yeSBv
ZiBnYWxsc3RvbmUgZGlzZWFzZTogRXhwZWN0YW50IG1hbmFnZW1lbnQgb3IgYWN0aXZlIHRyZWF0
bWVudD8gUmVzdWx0cyBmcm9tIGEgcG9wdWxhdGlvbi1iYXNlZCBjb2hvcnQgc3R1ZHk8L3RpdGxl
PjxzZWNvbmRhcnktdGl0bGU+SiBHYXN0cm9lbnRlcm9sIEhlcGF0b2w8L3NlY29uZGFyeS10aXRs
ZT48L3RpdGxlcz48cGVyaW9kaWNhbD48ZnVsbC10aXRsZT5KIEdhc3Ryb2VudGVyb2wgSGVwYXRv
bDwvZnVsbC10aXRsZT48L3BlcmlvZGljYWw+PHBhZ2VzPjcxOS0yNDwvcGFnZXM+PHZvbHVtZT4y
NTwvdm9sdW1lPjxudW1iZXI+NDwvbnVtYmVyPjxlZGl0aW9uPjIwMTAvMDUvMjU8L2VkaXRpb24+
PGtleXdvcmRzPjxrZXl3b3JkPkFkdWx0PC9rZXl3b3JkPjxrZXl3b3JkPkFnZWQ8L2tleXdvcmQ+
PGtleXdvcmQ+Q2hpLVNxdWFyZSBEaXN0cmlidXRpb248L2tleXdvcmQ+PGtleXdvcmQ+Q2hvbGVj
eXN0ZWN0b215L2FkdmVyc2UgZWZmZWN0czwva2V5d29yZD48a2V5d29yZD5Dcm9zcy1TZWN0aW9u
YWwgU3R1ZGllczwva2V5d29yZD48a2V5d29yZD5EaXNlYXNlIFByb2dyZXNzaW9uPC9rZXl3b3Jk
PjxrZXl3b3JkPkZlbWFsZTwva2V5d29yZD48a2V5d29yZD5HYWxsc3RvbmVzL2NvbXBsaWNhdGlv
bnMvZGlhZ25vc3RpYyBpbWFnaW5nLyplcGlkZW1pb2xvZ3kvc3VyZ2VyeTwva2V5d29yZD48a2V5
d29yZD5IdW1hbnM8L2tleXdvcmQ+PGtleXdvcmQ+SXRhbHkvZXBpZGVtaW9sb2d5PC9rZXl3b3Jk
PjxrZXl3b3JkPkxvZ2lzdGljIE1vZGVsczwva2V5d29yZD48a2V5d29yZD5NYWxlPC9rZXl3b3Jk
PjxrZXl3b3JkPk1pZGRsZSBBZ2VkPC9rZXl3b3JkPjxrZXl3b3JkPlBhdGllbnQgU2VsZWN0aW9u
PC9rZXl3b3JkPjxrZXl3b3JkPlBvcHVsYXRpb24gU3VydmVpbGxhbmNlPC9rZXl3b3JkPjxrZXl3
b3JkPlJlY3VycmVuY2U8L2tleXdvcmQ+PGtleXdvcmQ+UmlzayBBc3Nlc3NtZW50PC9rZXl3b3Jk
PjxrZXl3b3JkPlJpc2sgRmFjdG9yczwva2V5d29yZD48a2V5d29yZD5TZXZlcml0eSBvZiBJbGxu
ZXNzIEluZGV4PC9rZXl3b3JkPjxrZXl3b3JkPlN1cnZleXMgYW5kIFF1ZXN0aW9ubmFpcmVzPC9r
ZXl3b3JkPjxrZXl3b3JkPlRpbWUgRmFjdG9yczwva2V5d29yZD48a2V5d29yZD5UcmVhdG1lbnQg
T3V0Y29tZTwva2V5d29yZD48a2V5d29yZD5VbHRyYXNvbm9ncmFwaHk8L2tleXdvcmQ+PC9rZXl3
b3Jkcz48ZGF0ZXM+PHllYXI+MjAxMDwveWVhcj48cHViLWRhdGVzPjxkYXRlPkFwcjwvZGF0ZT48
L3B1Yi1kYXRlcz48L2RhdGVzPjxpc2JuPjE0NDAtMTc0NiAoRWxlY3Ryb25pYykmI3hEOzA4MTUt
OTMxOSAoTGlua2luZyk8L2lzYm4+PGFjY2Vzc2lvbi1udW0+MjA0OTIzMjg8L2FjY2Vzc2lvbi1u
dW0+PHVybHM+PHJlbGF0ZWQtdXJscz48dXJsPmh0dHBzOi8vd3d3Lm5jYmkubmxtLm5paC5nb3Yv
cHVibWVkLzIwNDkyMzI4PC91cmw+PC9yZWxhdGVkLXVybHM+PC91cmxzPjxlbGVjdHJvbmljLXJl
c291cmNlLW51bT4xMC4xMTExL2ouMTQ0MC0xNzQ2LjIwMDkuMDYxNDYueDwvZWxlY3Ryb25pYy1y
ZXNvdXJjZS1udW0+PC9yZWNvcmQ+PC9DaXRlPjxDaXRlPjxBdXRob3I+SGFsbGRlc3RhbTwvQXV0
aG9yPjxZZWFyPjIwMDQ8L1llYXI+PFJlY051bT4yMjU8L1JlY051bT48cmVjb3JkPjxyZWMtbnVt
YmVyPjIyNTwvcmVjLW51bWJlcj48Zm9yZWlnbi1rZXlzPjxrZXkgYXBwPSJFTiIgZGItaWQ9Ijl0
cjlyNWE5Z3pwc3pyZXdhNTI1emRkYXZwMGFwdHRzMHR3MCIgdGltZXN0YW1wPSIxNjMzNzc2OTEy
Ij4yMjU8L2tleT48L2ZvcmVpZ24ta2V5cz48cmVmLXR5cGUgbmFtZT0iSm91cm5hbCBBcnRpY2xl
Ij4xNzwvcmVmLXR5cGU+PGNvbnRyaWJ1dG9ycz48YXV0aG9ycz48YXV0aG9yPkhhbGxkZXN0YW0s
IEkuPC9hdXRob3I+PGF1dGhvcj5FbmVsbCwgRS4gTC48L2F1dGhvcj48YXV0aG9yPkt1bGxtYW4s
IEUuPC9hdXRob3I+PGF1dGhvcj5Cb3JjaCwgSy48L2F1dGhvcj48L2F1dGhvcnM+PC9jb250cmli
dXRvcnM+PGF1dGgtYWRkcmVzcz5EZXBhcnRtZW50IG9mIFN1cmdlcnksIFVuaXZlcnNpdHkgSG9z
cGl0YWwgb2YgTGlua29waW5nLCBTRS01ODE4NSBMaW5rb3BpbmcsIFN3ZWRlbi48L2F1dGgtYWRk
cmVzcz48dGl0bGVzPjx0aXRsZT5EZXZlbG9wbWVudCBvZiBzeW1wdG9tcyBhbmQgY29tcGxpY2F0
aW9ucyBpbiBpbmRpdmlkdWFscyB3aXRoIGFzeW1wdG9tYXRpYyBnYWxsc3RvbmVzPC90aXRsZT48
c2Vjb25kYXJ5LXRpdGxlPkJyIEogU3VyZzwvc2Vjb25kYXJ5LXRpdGxlPjwvdGl0bGVzPjxwZXJp
b2RpY2FsPjxmdWxsLXRpdGxlPkJyIEogU3VyZzwvZnVsbC10aXRsZT48L3BlcmlvZGljYWw+PHBh
Z2VzPjczNC04PC9wYWdlcz48dm9sdW1lPjkxPC92b2x1bWU+PG51bWJlcj42PC9udW1iZXI+PGVk
aXRpb24+MjAwNC8wNS8yODwvZWRpdGlvbj48a2V5d29yZHM+PGtleXdvcmQ+QWR1bHQ8L2tleXdv
cmQ+PGtleXdvcmQ+QWdlIEZhY3RvcnM8L2tleXdvcmQ+PGtleXdvcmQ+QWdlZDwva2V5d29yZD48
a2V5d29yZD5BZ2VkLCA4MCBhbmQgb3Zlcjwva2V5d29yZD48a2V5d29yZD5DaG9sZWN5c3RlY3Rv
bXk8L2tleXdvcmQ+PGtleXdvcmQ+RmVtYWxlPC9rZXl3b3JkPjxrZXl3b3JkPkZvbGxvdy1VcCBT
dHVkaWVzPC9rZXl3b3JkPjxrZXl3b3JkPkdhbGxzdG9uZXMvKmNvbXBsaWNhdGlvbnMvZGlhZ25v
c3RpYyBpbWFnaW5nL3RoZXJhcHk8L2tleXdvcmQ+PGtleXdvcmQ+SG9zcGl0YWxpemF0aW9uPC9r
ZXl3b3JkPjxrZXl3b3JkPkh1bWFuczwva2V5d29yZD48a2V5d29yZD5MaXRob3RyaXBzeTwva2V5
d29yZD48a2V5d29yZD5NYWxlPC9rZXl3b3JkPjxrZXl3b3JkPk1pZGRsZSBBZ2VkPC9rZXl3b3Jk
PjxrZXl3b3JkPlJpc2sgRmFjdG9yczwva2V5d29yZD48a2V5d29yZD5VbHRyYXNvbm9ncmFwaHk8
L2tleXdvcmQ+PC9rZXl3b3Jkcz48ZGF0ZXM+PHllYXI+MjAwNDwveWVhcj48cHViLWRhdGVzPjxk
YXRlPkp1bjwvZGF0ZT48L3B1Yi1kYXRlcz48L2RhdGVzPjxpc2JuPjAwMDctMTMyMyAoUHJpbnQp
JiN4RDswMDA3LTEzMjMgKExpbmtpbmcpPC9pc2JuPjxhY2Nlc3Npb24tbnVtPjE1MTY0NDQ0PC9h
Y2Nlc3Npb24tbnVtPjx1cmxzPjxyZWxhdGVkLXVybHM+PHVybD5odHRwczovL3d3dy5uY2JpLm5s
bS5uaWguZ292L3B1Ym1lZC8xNTE2NDQ0NDwvdXJsPjwvcmVsYXRlZC11cmxzPjwvdXJscz48ZWxl
Y3Ryb25pYy1yZXNvdXJjZS1udW0+MTAuMTAwMi9ianMuNDU0NzwvZWxlY3Ryb25pYy1yZXNvdXJj
ZS1udW0+PC9yZWNvcmQ+PC9DaXRlPjwv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9,30,32,3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p>
    <w:p w14:paraId="3FBF547E" w14:textId="77777777" w:rsidR="00DF6BE9" w:rsidRPr="0026654D" w:rsidRDefault="00DF6BE9" w:rsidP="0026654D">
      <w:pPr>
        <w:adjustRightInd w:val="0"/>
        <w:snapToGrid w:val="0"/>
        <w:spacing w:line="360" w:lineRule="auto"/>
        <w:jc w:val="both"/>
        <w:rPr>
          <w:rFonts w:ascii="Book Antiqua" w:eastAsiaTheme="minorHAnsi" w:hAnsi="Book Antiqua" w:cstheme="minorBidi"/>
          <w:b/>
          <w:bCs/>
          <w:lang w:eastAsia="zh-CN"/>
        </w:rPr>
      </w:pPr>
    </w:p>
    <w:p w14:paraId="2A194EE6" w14:textId="47D809E6"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PREVAILING PRACTICE FOR MANAGING ASYMPTOMATIC GALLSTONE PATIENTS</w:t>
      </w:r>
    </w:p>
    <w:p w14:paraId="27F4A154" w14:textId="3961703F"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The blanket policy for asymptomatic gallstone patients is currently watchful management, except in selected scenarios. Cholecystectomy is not routinely offered due to the inherent risks of surgery. These include risks of anesthesia, potential vascular and bowel injuries, retained stone, bile leak, BDI (estimated incidence of 0.2</w:t>
      </w:r>
      <w:r w:rsidR="00844233" w:rsidRPr="0026654D">
        <w:rPr>
          <w:rFonts w:ascii="Book Antiqua" w:eastAsiaTheme="minorHAnsi" w:hAnsi="Book Antiqua" w:cstheme="minorBidi"/>
          <w:lang w:eastAsia="zh-CN"/>
        </w:rPr>
        <w:t>%</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0.8%), and </w:t>
      </w:r>
      <w:proofErr w:type="spellStart"/>
      <w:r w:rsidRPr="0026654D">
        <w:rPr>
          <w:rFonts w:ascii="Book Antiqua" w:eastAsiaTheme="minorHAnsi" w:hAnsi="Book Antiqua" w:cstheme="minorBidi"/>
          <w:lang w:eastAsia="zh-CN"/>
        </w:rPr>
        <w:t>postcholecystectomy</w:t>
      </w:r>
      <w:proofErr w:type="spellEnd"/>
      <w:r w:rsidRPr="0026654D">
        <w:rPr>
          <w:rFonts w:ascii="Book Antiqua" w:eastAsiaTheme="minorHAnsi" w:hAnsi="Book Antiqua" w:cstheme="minorBidi"/>
          <w:lang w:eastAsia="zh-CN"/>
        </w:rPr>
        <w:t xml:space="preserve"> syndrome (PCS)</w:t>
      </w:r>
      <w:r w:rsidRPr="0026654D">
        <w:rPr>
          <w:rFonts w:ascii="Book Antiqua" w:eastAsiaTheme="minorHAnsi" w:hAnsi="Book Antiqua" w:cstheme="minorBidi"/>
          <w:lang w:eastAsia="zh-CN"/>
        </w:rPr>
        <w:fldChar w:fldCharType="begin">
          <w:fldData xml:space="preserve">PEVuZE5vdGU+PENpdGU+PEF1dGhvcj5GbHVtPC9BdXRob3I+PFllYXI+MjAwMzwvWWVhcj48UmVj
TnVtPjIzNDwvUmVjTnVtPjxEaXNwbGF5VGV4dD48c3R5bGUgZmFjZT0ic3VwZXJzY3JpcHQiPlsz
OSwgNDBdPC9zdHlsZT48L0Rpc3BsYXlUZXh0PjxyZWNvcmQ+PHJlYy1udW1iZXI+MjM0PC9yZWMt
bnVtYmVyPjxmb3JlaWduLWtleXM+PGtleSBhcHA9IkVOIiBkYi1pZD0iOXRyOXI1YTlnenBzenJl
d2E1MjV6ZGRhdnAwYXB0dHMwdHcwIiB0aW1lc3RhbXA9IjE2MzM3ODg0MjEiPjIzNDwva2V5Pjwv
Zm9yZWlnbi1rZXlzPjxyZWYtdHlwZSBuYW1lPSJKb3VybmFsIEFydGljbGUiPjE3PC9yZWYtdHlw
ZT48Y29udHJpYnV0b3JzPjxhdXRob3JzPjxhdXRob3I+Rmx1bSwgRC4gUi48L2F1dGhvcj48YXV0
aG9yPkRlbGxpbmdlciwgRS4gUC48L2F1dGhvcj48YXV0aG9yPkNoZWFkbGUsIEEuPC9hdXRob3I+
PGF1dGhvcj5DaGFuLCBMLjwvYXV0aG9yPjxhdXRob3I+S29lcHNlbGwsIFQuPC9hdXRob3I+PC9h
dXRob3JzPjwvY29udHJpYnV0b3JzPjxhdXRoLWFkZHJlc3M+VGhlIFJvYmVydCBXb29kIEpvaG5z
b24gQ2xpbmljYWwgU2Nob2xhcnMgUHJvZ3JhbSwgdGhlIERlcGFydG1lbnQgb2YgU3VyZ2VyeSwg
VW5pdmVyc2l0eSBvZiBXYXNoaW5ndG9uLCBTZWF0dGxlIDk4MTk1LTY0MTAsIFVTQS4gZGF2ZWZs
dW1AdS53YXNoaW5ndG9uLmVkdTwvYXV0aC1hZGRyZXNzPjx0aXRsZXM+PHRpdGxlPkludHJhb3Bl
cmF0aXZlIGNob2xhbmdpb2dyYXBoeSBhbmQgcmlzayBvZiBjb21tb24gYmlsZSBkdWN0IGluanVy
eSBkdXJpbmcgY2hvbGVjeXN0ZWN0b215PC90aXRsZT48c2Vjb25kYXJ5LXRpdGxlPkpBTUE8L3Nl
Y29uZGFyeS10aXRsZT48L3RpdGxlcz48cGVyaW9kaWNhbD48ZnVsbC10aXRsZT5KQU1BPC9mdWxs
LXRpdGxlPjwvcGVyaW9kaWNhbD48cGFnZXM+MTYzOS00NDwvcGFnZXM+PHZvbHVtZT4yODk8L3Zv
bHVtZT48bnVtYmVyPjEzPC9udW1iZXI+PGVkaXRpb24+MjAwMy8wNC8wNDwvZWRpdGlvbj48a2V5
d29yZHM+PGtleXdvcmQ+QWdlZDwva2V5d29yZD48a2V5d29yZD4qQ2hvbGFuZ2lvZ3JhcGh5L3N0
YXRpc3RpY3MgJmFtcDsgbnVtZXJpY2FsIGRhdGE8L2tleXdvcmQ+PGtleXdvcmQ+Q2hvbGVjeXN0
ZWN0b215LyphZHZlcnNlIGVmZmVjdHMvKm1ldGhvZHMvc3RhdGlzdGljcyAmYW1wOyBudW1lcmlj
YWwgZGF0YTwva2V5d29yZD48a2V5d29yZD5Db21tb24gQmlsZSBEdWN0Lyppbmp1cmllczwva2V5
d29yZD48a2V5d29yZD5GZW1hbGU8L2tleXdvcmQ+PGtleXdvcmQ+R2VuZXJhbCBTdXJnZXJ5L3N0
YXRpc3RpY3MgJmFtcDsgbnVtZXJpY2FsIGRhdGE8L2tleXdvcmQ+PGtleXdvcmQ+SHVtYW5zPC9r
ZXl3b3JkPjxrZXl3b3JkPkludHJhb3BlcmF0aXZlIENvbXBsaWNhdGlvbnMvZXBpZGVtaW9sb2d5
LypwcmV2ZW50aW9uICZhbXA7IGNvbnRyb2w8L2tleXdvcmQ+PGtleXdvcmQ+SW50cmFvcGVyYXRp
dmUgUGVyaW9kPC9rZXl3b3JkPjxrZXl3b3JkPk1hbGU8L2tleXdvcmQ+PGtleXdvcmQ+TWVkaWNh
cmU8L2tleXdvcmQ+PGtleXdvcmQ+TWlkZGxlIEFnZWQ8L2tleXdvcmQ+PGtleXdvcmQ+UmV0cm9z
cGVjdGl2ZSBTdHVkaWVzPC9rZXl3b3JkPjxrZXl3b3JkPlJpc2s8L2tleXdvcmQ+PGtleXdvcmQ+
VW5pdGVkIFN0YXRlczwva2V5d29yZD48L2tleXdvcmRzPjxkYXRlcz48eWVhcj4yMDAzPC95ZWFy
PjxwdWItZGF0ZXM+PGRhdGU+QXByIDI8L2RhdGU+PC9wdWItZGF0ZXM+PC9kYXRlcz48aXNibj4w
MDk4LTc0ODQgKFByaW50KSYjeEQ7MDA5OC03NDg0IChMaW5raW5nKTwvaXNibj48YWNjZXNzaW9u
LW51bT4xMjY3MjczMTwvYWNjZXNzaW9uLW51bT48dXJscz48cmVsYXRlZC11cmxzPjx1cmw+aHR0
cHM6Ly93d3cubmNiaS5ubG0ubmloLmdvdi9wdWJtZWQvMTI2NzI3MzE8L3VybD48L3JlbGF0ZWQt
dXJscz48L3VybHM+PGVsZWN0cm9uaWMtcmVzb3VyY2UtbnVtPjEwLjEwMDEvamFtYS4yODkuMTMu
MTYzOTwvZWxlY3Ryb25pYy1yZXNvdXJjZS1udW0+PC9yZWNvcmQ+PC9DaXRlPjxDaXRlPjxBdXRo
b3I+U2hhbWl5ZWg8L0F1dGhvcj48WWVhcj4yMDA0PC9ZZWFyPjxSZWNOdW0+MjM1PC9SZWNOdW0+
PHJlY29yZD48cmVjLW51bWJlcj4yMzU8L3JlYy1udW1iZXI+PGZvcmVpZ24ta2V5cz48a2V5IGFw
cD0iRU4iIGRiLWlkPSI5dHI5cjVhOWd6cHN6cmV3YTUyNXpkZGF2cDBhcHR0czB0dzAiIHRpbWVz
dGFtcD0iMTYzMzc4ODQ0MCI+MjM1PC9rZXk+PC9mb3JlaWduLWtleXM+PHJlZi10eXBlIG5hbWU9
IkpvdXJuYWwgQXJ0aWNsZSI+MTc8L3JlZi10eXBlPjxjb250cmlidXRvcnM+PGF1dGhvcnM+PGF1
dGhvcj5TaGFtaXllaCwgQS48L2F1dGhvcj48YXV0aG9yPldheWFuZCwgVy48L2F1dGhvcj48L2F1
dGhvcnM+PC9jb250cmlidXRvcnM+PGF1dGgtYWRkcmVzcz5MdWR3aWcgQm9sdHptYW5uIEluc3Rp
dHV0ZSBmb3IgT3BlcmF0aXZlIExhcGFyb3Njb3B5IGFuZCAybmQgU3VyZ2ljYWwgRGVwYXJ0bWVu
dCwgQWNhZGVtaWMgVGVhY2hpbmcgSG9zcGl0YWwgb2YgTGlueiwgS3JhbmtlbmhhdXNzdHJhc3Nl
IDksIDQwMjAgTGlueiwgQXVzdHJpYS4gYW5kcmVhcy5zaGFtaXllaEBhb24uYXQ8L2F1dGgtYWRk
cmVzcz48dGl0bGVzPjx0aXRsZT5MYXBhcm9zY29waWMgY2hvbGVjeXN0ZWN0b215OiBlYXJseSBh
bmQgbGF0ZSBjb21wbGljYXRpb25zIGFuZCB0aGVpciB0cmVhdG1lbnQ8L3RpdGxlPjxzZWNvbmRh
cnktdGl0bGU+TGFuZ2VuYmVja3MgQXJjaCBTdXJnPC9zZWNvbmRhcnktdGl0bGU+PC90aXRsZXM+
PHBlcmlvZGljYWw+PGZ1bGwtdGl0bGU+TGFuZ2VuYmVja3MgQXJjaCBTdXJnPC9mdWxsLXRpdGxl
PjwvcGVyaW9kaWNhbD48cGFnZXM+MTY0LTcxPC9wYWdlcz48dm9sdW1lPjM4OTwvdm9sdW1lPjxu
dW1iZXI+MzwvbnVtYmVyPjxlZGl0aW9uPjIwMDQvMDUvMTE8L2VkaXRpb24+PGtleXdvcmRzPjxr
ZXl3b3JkPkNob2xlY3lzdGVjdG9teSwgTGFwYXJvc2NvcGljLyphZHZlcnNlIGVmZmVjdHM8L2tl
eXdvcmQ+PGtleXdvcmQ+Q2hvbGVjeXN0b2xpdGhpYXNpcy8qc3VyZ2VyeTwva2V5d29yZD48a2V5
d29yZD5Db21tb24gQmlsZSBEdWN0L2luanVyaWVzPC9rZXl3b3JkPjxrZXl3b3JkPkh1bWFuczwv
a2V5d29yZD48a2V5d29yZD5JbnRyYW9wZXJhdGl2ZSBDb21wbGljYXRpb25zPC9rZXl3b3JkPjxr
ZXl3b3JkPlBuZXVtb3Blcml0b25ldW0sIEFydGlmaWNpYWw8L2tleXdvcmQ+PGtleXdvcmQ+UHVu
Y3R1cmVzPC9rZXl3b3JkPjxrZXl3b3JkPlN1dHVyZSBUZWNobmlxdWVzPC9rZXl3b3JkPjwva2V5
d29yZHM+PGRhdGVzPjx5ZWFyPjIwMDQ8L3llYXI+PHB1Yi1kYXRlcz48ZGF0ZT5KdW48L2RhdGU+
PC9wdWItZGF0ZXM+PC9kYXRlcz48aXNibj4xNDM1LTI0NDMgKFByaW50KSYjeEQ7MTQzNS0yNDQz
IChMaW5raW5nKTwvaXNibj48YWNjZXNzaW9uLW51bT4xNTEzMzY3MTwvYWNjZXNzaW9uLW51bT48
dXJscz48cmVsYXRlZC11cmxzPjx1cmw+aHR0cHM6Ly93d3cubmNiaS5ubG0ubmloLmdvdi9wdWJt
ZWQvMTUxMzM2NzE8L3VybD48L3JlbGF0ZWQtdXJscz48L3VybHM+PGVsZWN0cm9uaWMtcmVzb3Vy
Y2UtbnVtPjEwLjEwMDcvczAwNDIzLTAwNC0wNDcwLTI8L2VsZWN0cm9uaWMtcmVzb3VyY2UtbnVt
Pjwv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GbHVtPC9BdXRob3I+PFllYXI+MjAwMzwvWWVhcj48UmVj
TnVtPjIzNDwvUmVjTnVtPjxEaXNwbGF5VGV4dD48c3R5bGUgZmFjZT0ic3VwZXJzY3JpcHQiPlsz
OSwgNDBdPC9zdHlsZT48L0Rpc3BsYXlUZXh0PjxyZWNvcmQ+PHJlYy1udW1iZXI+MjM0PC9yZWMt
bnVtYmVyPjxmb3JlaWduLWtleXM+PGtleSBhcHA9IkVOIiBkYi1pZD0iOXRyOXI1YTlnenBzenJl
d2E1MjV6ZGRhdnAwYXB0dHMwdHcwIiB0aW1lc3RhbXA9IjE2MzM3ODg0MjEiPjIzNDwva2V5Pjwv
Zm9yZWlnbi1rZXlzPjxyZWYtdHlwZSBuYW1lPSJKb3VybmFsIEFydGljbGUiPjE3PC9yZWYtdHlw
ZT48Y29udHJpYnV0b3JzPjxhdXRob3JzPjxhdXRob3I+Rmx1bSwgRC4gUi48L2F1dGhvcj48YXV0
aG9yPkRlbGxpbmdlciwgRS4gUC48L2F1dGhvcj48YXV0aG9yPkNoZWFkbGUsIEEuPC9hdXRob3I+
PGF1dGhvcj5DaGFuLCBMLjwvYXV0aG9yPjxhdXRob3I+S29lcHNlbGwsIFQuPC9hdXRob3I+PC9h
dXRob3JzPjwvY29udHJpYnV0b3JzPjxhdXRoLWFkZHJlc3M+VGhlIFJvYmVydCBXb29kIEpvaG5z
b24gQ2xpbmljYWwgU2Nob2xhcnMgUHJvZ3JhbSwgdGhlIERlcGFydG1lbnQgb2YgU3VyZ2VyeSwg
VW5pdmVyc2l0eSBvZiBXYXNoaW5ndG9uLCBTZWF0dGxlIDk4MTk1LTY0MTAsIFVTQS4gZGF2ZWZs
dW1AdS53YXNoaW5ndG9uLmVkdTwvYXV0aC1hZGRyZXNzPjx0aXRsZXM+PHRpdGxlPkludHJhb3Bl
cmF0aXZlIGNob2xhbmdpb2dyYXBoeSBhbmQgcmlzayBvZiBjb21tb24gYmlsZSBkdWN0IGluanVy
eSBkdXJpbmcgY2hvbGVjeXN0ZWN0b215PC90aXRsZT48c2Vjb25kYXJ5LXRpdGxlPkpBTUE8L3Nl
Y29uZGFyeS10aXRsZT48L3RpdGxlcz48cGVyaW9kaWNhbD48ZnVsbC10aXRsZT5KQU1BPC9mdWxs
LXRpdGxlPjwvcGVyaW9kaWNhbD48cGFnZXM+MTYzOS00NDwvcGFnZXM+PHZvbHVtZT4yODk8L3Zv
bHVtZT48bnVtYmVyPjEzPC9udW1iZXI+PGVkaXRpb24+MjAwMy8wNC8wNDwvZWRpdGlvbj48a2V5
d29yZHM+PGtleXdvcmQ+QWdlZDwva2V5d29yZD48a2V5d29yZD4qQ2hvbGFuZ2lvZ3JhcGh5L3N0
YXRpc3RpY3MgJmFtcDsgbnVtZXJpY2FsIGRhdGE8L2tleXdvcmQ+PGtleXdvcmQ+Q2hvbGVjeXN0
ZWN0b215LyphZHZlcnNlIGVmZmVjdHMvKm1ldGhvZHMvc3RhdGlzdGljcyAmYW1wOyBudW1lcmlj
YWwgZGF0YTwva2V5d29yZD48a2V5d29yZD5Db21tb24gQmlsZSBEdWN0Lyppbmp1cmllczwva2V5
d29yZD48a2V5d29yZD5GZW1hbGU8L2tleXdvcmQ+PGtleXdvcmQ+R2VuZXJhbCBTdXJnZXJ5L3N0
YXRpc3RpY3MgJmFtcDsgbnVtZXJpY2FsIGRhdGE8L2tleXdvcmQ+PGtleXdvcmQ+SHVtYW5zPC9r
ZXl3b3JkPjxrZXl3b3JkPkludHJhb3BlcmF0aXZlIENvbXBsaWNhdGlvbnMvZXBpZGVtaW9sb2d5
LypwcmV2ZW50aW9uICZhbXA7IGNvbnRyb2w8L2tleXdvcmQ+PGtleXdvcmQ+SW50cmFvcGVyYXRp
dmUgUGVyaW9kPC9rZXl3b3JkPjxrZXl3b3JkPk1hbGU8L2tleXdvcmQ+PGtleXdvcmQ+TWVkaWNh
cmU8L2tleXdvcmQ+PGtleXdvcmQ+TWlkZGxlIEFnZWQ8L2tleXdvcmQ+PGtleXdvcmQ+UmV0cm9z
cGVjdGl2ZSBTdHVkaWVzPC9rZXl3b3JkPjxrZXl3b3JkPlJpc2s8L2tleXdvcmQ+PGtleXdvcmQ+
VW5pdGVkIFN0YXRlczwva2V5d29yZD48L2tleXdvcmRzPjxkYXRlcz48eWVhcj4yMDAzPC95ZWFy
PjxwdWItZGF0ZXM+PGRhdGU+QXByIDI8L2RhdGU+PC9wdWItZGF0ZXM+PC9kYXRlcz48aXNibj4w
MDk4LTc0ODQgKFByaW50KSYjeEQ7MDA5OC03NDg0IChMaW5raW5nKTwvaXNibj48YWNjZXNzaW9u
LW51bT4xMjY3MjczMTwvYWNjZXNzaW9uLW51bT48dXJscz48cmVsYXRlZC11cmxzPjx1cmw+aHR0
cHM6Ly93d3cubmNiaS5ubG0ubmloLmdvdi9wdWJtZWQvMTI2NzI3MzE8L3VybD48L3JlbGF0ZWQt
dXJscz48L3VybHM+PGVsZWN0cm9uaWMtcmVzb3VyY2UtbnVtPjEwLjEwMDEvamFtYS4yODkuMTMu
MTYzOTwvZWxlY3Ryb25pYy1yZXNvdXJjZS1udW0+PC9yZWNvcmQ+PC9DaXRlPjxDaXRlPjxBdXRo
b3I+U2hhbWl5ZWg8L0F1dGhvcj48WWVhcj4yMDA0PC9ZZWFyPjxSZWNOdW0+MjM1PC9SZWNOdW0+
PHJlY29yZD48cmVjLW51bWJlcj4yMzU8L3JlYy1udW1iZXI+PGZvcmVpZ24ta2V5cz48a2V5IGFw
cD0iRU4iIGRiLWlkPSI5dHI5cjVhOWd6cHN6cmV3YTUyNXpkZGF2cDBhcHR0czB0dzAiIHRpbWVz
dGFtcD0iMTYzMzc4ODQ0MCI+MjM1PC9rZXk+PC9mb3JlaWduLWtleXM+PHJlZi10eXBlIG5hbWU9
IkpvdXJuYWwgQXJ0aWNsZSI+MTc8L3JlZi10eXBlPjxjb250cmlidXRvcnM+PGF1dGhvcnM+PGF1
dGhvcj5TaGFtaXllaCwgQS48L2F1dGhvcj48YXV0aG9yPldheWFuZCwgVy48L2F1dGhvcj48L2F1
dGhvcnM+PC9jb250cmlidXRvcnM+PGF1dGgtYWRkcmVzcz5MdWR3aWcgQm9sdHptYW5uIEluc3Rp
dHV0ZSBmb3IgT3BlcmF0aXZlIExhcGFyb3Njb3B5IGFuZCAybmQgU3VyZ2ljYWwgRGVwYXJ0bWVu
dCwgQWNhZGVtaWMgVGVhY2hpbmcgSG9zcGl0YWwgb2YgTGlueiwgS3JhbmtlbmhhdXNzdHJhc3Nl
IDksIDQwMjAgTGlueiwgQXVzdHJpYS4gYW5kcmVhcy5zaGFtaXllaEBhb24uYXQ8L2F1dGgtYWRk
cmVzcz48dGl0bGVzPjx0aXRsZT5MYXBhcm9zY29waWMgY2hvbGVjeXN0ZWN0b215OiBlYXJseSBh
bmQgbGF0ZSBjb21wbGljYXRpb25zIGFuZCB0aGVpciB0cmVhdG1lbnQ8L3RpdGxlPjxzZWNvbmRh
cnktdGl0bGU+TGFuZ2VuYmVja3MgQXJjaCBTdXJnPC9zZWNvbmRhcnktdGl0bGU+PC90aXRsZXM+
PHBlcmlvZGljYWw+PGZ1bGwtdGl0bGU+TGFuZ2VuYmVja3MgQXJjaCBTdXJnPC9mdWxsLXRpdGxl
PjwvcGVyaW9kaWNhbD48cGFnZXM+MTY0LTcxPC9wYWdlcz48dm9sdW1lPjM4OTwvdm9sdW1lPjxu
dW1iZXI+MzwvbnVtYmVyPjxlZGl0aW9uPjIwMDQvMDUvMTE8L2VkaXRpb24+PGtleXdvcmRzPjxr
ZXl3b3JkPkNob2xlY3lzdGVjdG9teSwgTGFwYXJvc2NvcGljLyphZHZlcnNlIGVmZmVjdHM8L2tl
eXdvcmQ+PGtleXdvcmQ+Q2hvbGVjeXN0b2xpdGhpYXNpcy8qc3VyZ2VyeTwva2V5d29yZD48a2V5
d29yZD5Db21tb24gQmlsZSBEdWN0L2luanVyaWVzPC9rZXl3b3JkPjxrZXl3b3JkPkh1bWFuczwv
a2V5d29yZD48a2V5d29yZD5JbnRyYW9wZXJhdGl2ZSBDb21wbGljYXRpb25zPC9rZXl3b3JkPjxr
ZXl3b3JkPlBuZXVtb3Blcml0b25ldW0sIEFydGlmaWNpYWw8L2tleXdvcmQ+PGtleXdvcmQ+UHVu
Y3R1cmVzPC9rZXl3b3JkPjxrZXl3b3JkPlN1dHVyZSBUZWNobmlxdWVzPC9rZXl3b3JkPjwva2V5
d29yZHM+PGRhdGVzPjx5ZWFyPjIwMDQ8L3llYXI+PHB1Yi1kYXRlcz48ZGF0ZT5KdW48L2RhdGU+
PC9wdWItZGF0ZXM+PC9kYXRlcz48aXNibj4xNDM1LTI0NDMgKFByaW50KSYjeEQ7MTQzNS0yNDQz
IChMaW5raW5nKTwvaXNibj48YWNjZXNzaW9uLW51bT4xNTEzMzY3MTwvYWNjZXNzaW9uLW51bT48
dXJscz48cmVsYXRlZC11cmxzPjx1cmw+aHR0cHM6Ly93d3cubmNiaS5ubG0ubmloLmdvdi9wdWJt
ZWQvMTUxMzM2NzE8L3VybD48L3JlbGF0ZWQtdXJscz48L3VybHM+PGVsZWN0cm9uaWMtcmVzb3Vy
Y2UtbnVtPjEwLjEwMDcvczAwNDIzLTAwNC0wNDcwLTI8L2VsZWN0cm9uaWMtcmVzb3VyY2UtbnVt
Pjwv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39,40]</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which are discussed below.</w:t>
      </w:r>
    </w:p>
    <w:p w14:paraId="6EDDC9D6"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4D950B08" w14:textId="095DA5AF"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 xml:space="preserve">RISK OF </w:t>
      </w:r>
      <w:r w:rsidR="00844233">
        <w:rPr>
          <w:rFonts w:ascii="Book Antiqua" w:eastAsiaTheme="minorHAnsi" w:hAnsi="Book Antiqua" w:cstheme="minorBidi"/>
          <w:b/>
          <w:bCs/>
          <w:u w:val="single"/>
          <w:lang w:eastAsia="zh-CN"/>
        </w:rPr>
        <w:t>PCS</w:t>
      </w:r>
    </w:p>
    <w:p w14:paraId="69D50826" w14:textId="68A9D31C"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PCS encompasses symptoms and signs due to biliary and nonbiliary sequelae of surgery</w:t>
      </w:r>
      <w:r w:rsidRPr="0026654D">
        <w:rPr>
          <w:rFonts w:ascii="Book Antiqua" w:eastAsiaTheme="minorHAnsi" w:hAnsi="Book Antiqua" w:cstheme="minorBidi"/>
          <w:lang w:eastAsia="zh-CN"/>
        </w:rPr>
        <w:fldChar w:fldCharType="begin">
          <w:fldData xml:space="preserve">PEVuZE5vdGU+PENpdGU+PEF1dGhvcj5TaGlyYWg8L0F1dGhvcj48WWVhcj4yMDE4PC9ZZWFyPjxS
ZWNOdW0+MzA4PC9SZWNOdW0+PERpc3BsYXlUZXh0PjxzdHlsZSBmYWNlPSJzdXBlcnNjcmlwdCI+
WzQxLCA0Ml08L3N0eWxlPjwvRGlzcGxheVRleHQ+PHJlY29yZD48cmVjLW51bWJlcj4zMDg8L3Jl
Yy1udW1iZXI+PGZvcmVpZ24ta2V5cz48a2V5IGFwcD0iRU4iIGRiLWlkPSI5dHI5cjVhOWd6cHN6
cmV3YTUyNXpkZGF2cDBhcHR0czB0dzAiIHRpbWVzdGFtcD0iMTYzMzk2NTcwMyI+MzA4PC9rZXk+
PC9mb3JlaWduLWtleXM+PHJlZi10eXBlIG5hbWU9IkpvdXJuYWwgQXJ0aWNsZSI+MTc8L3JlZi10
eXBlPjxjb250cmlidXRvcnM+PGF1dGhvcnM+PGF1dGhvcj5TaGlyYWgsIEIuIEguPC9hdXRob3I+
PGF1dGhvcj5TaGlyYWgsIEguIEEuPC9hdXRob3I+PGF1dGhvcj5aYWZhciwgUy4gSC48L2F1dGhv
cj48YXV0aG9yPkFsYmVsYWRpLCBLLiBCLjwvYXV0aG9yPjwvYXV0aG9ycz48L2NvbnRyaWJ1dG9y
cz48YXV0aC1hZGRyZXNzPktpbmcgQWJkdWxsYWggSW50ZXJuYXRpb25hbCBNZWRpY2FsIFJlc2Vh
cmNoIENlbnRlci9LaW5nIFNhdWQgYmluIEFiZHVsYXppeiBVbml2ZXJzaXR5IGZvciBIZWFsdGgg
U2NpZW5jZXMsIEplZGRhaCwgU2F1ZGkgQXJhYmlhLiYjeEQ7RGVwYXJ0bWVudCBvZiBHZW5lcmFs
IFN1cmdlcnksIEFsIEFuc2FyIEdlbmVyYWwgSG9zcGl0YWwsIE1lZGluYSwgU2F1ZGkgQXJhYmlh
LiYjeEQ7RGVwYXJ0bWVudCBvZiBNZWRpY2luZSwgQWwgQW5zYXIgR2VuZXJhbCBIb3NwaXRhbCwg
TWVkaW5hLCBTYXVkaSBBcmFiaWEuJiN4RDtLaW5nIEFiZHVsYXppeiBNZWRpY2FsIENpdHkvS2lu
ZyBTYXVkIGJpbiBBYmR1bGF6aXogVW5pdmVyc2l0eSBmb3IgSGVhbHRoIFNjaWVuY2VzLCBKZWRk
YWgsIFNhdWRpIEFyYWJpYS48L2F1dGgtYWRkcmVzcz48dGl0bGVzPjx0aXRsZT5DbGluaWNhbCBw
YXR0ZXJucyBvZiBwb3N0Y2hvbGVjeXN0ZWN0b215IHN5bmRyb21lPC90aXRsZT48c2Vjb25kYXJ5
LXRpdGxlPkFubiBIZXBhdG9iaWxpYXJ5IFBhbmNyZWF0IFN1cmc8L3NlY29uZGFyeS10aXRsZT48
L3RpdGxlcz48cGVyaW9kaWNhbD48ZnVsbC10aXRsZT5Bbm4gSGVwYXRvYmlsaWFyeSBQYW5jcmVh
dCBTdXJnPC9mdWxsLXRpdGxlPjwvcGVyaW9kaWNhbD48cGFnZXM+NTItNTc8L3BhZ2VzPjx2b2x1
bWU+MjI8L3ZvbHVtZT48bnVtYmVyPjE8L251bWJlcj48ZWRpdGlvbj4yMDE4LzAzLzE1PC9lZGl0
aW9uPjxrZXl3b3Jkcz48a2V5d29yZD5CaWxlIGR1Y3QgaW5qdXJ5PC9rZXl3b3JkPjxrZXl3b3Jk
PkJpbGlhcnkgbGVhazwva2V5d29yZD48a2V5d29yZD5HYWxsc3RvbmVzPC9rZXl3b3JkPjxrZXl3
b3JkPkphdW5kaWNlPC9rZXl3b3JkPjxrZXl3b3JkPkxhcGFyb3Njb3BpYyBjaG9sZWN5c3RlY3Rv
bXk8L2tleXdvcmQ+PGtleXdvcmQ+UG9zdGNob2xlY3lzdGVjdG9teSBzeW5kcm9tZTwva2V5d29y
ZD48L2tleXdvcmRzPjxkYXRlcz48eWVhcj4yMDE4PC95ZWFyPjxwdWItZGF0ZXM+PGRhdGU+RmVi
PC9kYXRlPjwvcHViLWRhdGVzPjwvZGF0ZXM+PGlzYm4+MjUwOC01Nzc4IChQcmludCkmI3hEOzI1
MDgtNTg1OSAoTGlua2luZyk8L2lzYm4+PGFjY2Vzc2lvbi1udW0+Mjk1MzYwNTY8L2FjY2Vzc2lv
bi1udW0+PHVybHM+PHJlbGF0ZWQtdXJscz48dXJsPmh0dHBzOi8vd3d3Lm5jYmkubmxtLm5paC5n
b3YvcHVibWVkLzI5NTM2MDU2PC91cmw+PC9yZWxhdGVkLXVybHM+PC91cmxzPjxjdXN0b20yPlBN
QzU4NDU2MTE8L2N1c3RvbTI+PGVsZWN0cm9uaWMtcmVzb3VyY2UtbnVtPjEwLjE0NzAxL2FoYnBz
LjIwMTguMjIuMS41MjwvZWxlY3Ryb25pYy1yZXNvdXJjZS1udW0+PC9yZWNvcmQ+PC9DaXRlPjxD
aXRlPjxBdXRob3I+R2lyb21ldHRpPC9BdXRob3I+PFllYXI+MjAxMDwvWWVhcj48UmVjTnVtPjMw
OTwvUmVjTnVtPjxyZWNvcmQ+PHJlYy1udW1iZXI+MzA5PC9yZWMtbnVtYmVyPjxmb3JlaWduLWtl
eXM+PGtleSBhcHA9IkVOIiBkYi1pZD0iOXRyOXI1YTlnenBzenJld2E1MjV6ZGRhdnAwYXB0dHMw
dHcwIiB0aW1lc3RhbXA9IjE2MzM5NjU3OTAiPjMwOTwva2V5PjwvZm9yZWlnbi1rZXlzPjxyZWYt
dHlwZSBuYW1lPSJKb3VybmFsIEFydGljbGUiPjE3PC9yZWYtdHlwZT48Y29udHJpYnV0b3JzPjxh
dXRob3JzPjxhdXRob3I+R2lyb21ldHRpLCBSLjwvYXV0aG9yPjxhdXRob3I+QnJvbmRhbmksIEcu
PC9hdXRob3I+PGF1dGhvcj5DZXJlc2VyLCBMLjwvYXV0aG9yPjxhdXRob3I+Q29tbywgRy48L2F1
dGhvcj48YXV0aG9yPkRlbCBQaW4sIE0uPC9hdXRob3I+PGF1dGhvcj5CYXp6b2NjaGksIE0uPC9h
dXRob3I+PGF1dGhvcj5adWlhbmksIEMuPC9hdXRob3I+PC9hdXRob3JzPjwvY29udHJpYnV0b3Jz
PjxhdXRoLWFkZHJlc3M+SW5zdGl0dXRlIG9mIFJhZGlvbG9neSwgVW5pdmVyc2l0eSBvZiBVZGlu
ZSwgVmlhIENvbHVnbmEgbi4gNTAsIDMzMTAwIFVkaW5lLCBJdGFseS4gcmdpcm9tZXR0aUBzaXJt
Lm9yZzwvYXV0aC1hZGRyZXNzPjx0aXRsZXM+PHRpdGxlPlBvc3QtY2hvbGVjeXN0ZWN0b215IHN5
bmRyb21lOiBzcGVjdHJ1bSBvZiBiaWxpYXJ5IGZpbmRpbmdzIGF0IG1hZ25ldGljIHJlc29uYW5j
ZSBjaG9sYW5naW9wYW5jcmVhdG9ncmFwaHk8L3RpdGxlPjxzZWNvbmRhcnktdGl0bGU+QnIgSiBS
YWRpb2w8L3NlY29uZGFyeS10aXRsZT48L3RpdGxlcz48cGVyaW9kaWNhbD48ZnVsbC10aXRsZT5C
ciBKIFJhZGlvbDwvZnVsbC10aXRsZT48L3BlcmlvZGljYWw+PHBhZ2VzPjM1MS02MTwvcGFnZXM+
PHZvbHVtZT44Mzwvdm9sdW1lPjxudW1iZXI+OTg4PC9udW1iZXI+PGVkaXRpb24+MjAxMC8wMy8y
NjwvZWRpdGlvbj48a2V5d29yZHM+PGtleXdvcmQ+QWR1bHQ8L2tleXdvcmQ+PGtleXdvcmQ+QWdl
ZDwva2V5d29yZD48a2V5d29yZD5BZ2VkLCA4MCBhbmQgb3Zlcjwva2V5d29yZD48a2V5d29yZD5C
aWxpYXJ5IER5c2tpbmVzaWEvY29tcGxpY2F0aW9uczwva2V5d29yZD48a2V5d29yZD5DaG9sYW5n
aW9wYW5jcmVhdG9ncmFwaHksIE1hZ25ldGljIFJlc29uYW5jZS8qbWV0aG9kczwva2V5d29yZD48
a2V5d29yZD5Db21tb24gQmlsZSBEdWN0IERpc2Vhc2VzL2NvbXBsaWNhdGlvbnM8L2tleXdvcmQ+
PGtleXdvcmQ+Q29uc3RyaWN0aW9uLCBQYXRob2xvZ2ljL2NvbXBsaWNhdGlvbnM8L2tleXdvcmQ+
PGtleXdvcmQ+RmVtYWxlPC9rZXl3b3JkPjxrZXl3b3JkPkh1bWFuczwva2V5d29yZD48a2V5d29y
ZD5LaWRuZXkgTWVkdWxsYTwva2V5d29yZD48a2V5d29yZD5MaXRoaWFzaXMvY29tcGxpY2F0aW9u
czwva2V5d29yZD48a2V5d29yZD5NYWxlPC9rZXl3b3JkPjxrZXl3b3JkPk1pZGRsZSBBZ2VkPC9r
ZXl3b3JkPjxrZXl3b3JkPlBvc3RjaG9sZWN5c3RlY3RvbXkgU3luZHJvbWUvKmRpYWdub3Npcy9l
dGlvbG9neTwva2V5d29yZD48L2tleXdvcmRzPjxkYXRlcz48eWVhcj4yMDEwPC95ZWFyPjxwdWIt
ZGF0ZXM+PGRhdGU+QXByPC9kYXRlPjwvcHViLWRhdGVzPjwvZGF0ZXM+PGlzYm4+MTc0OC04ODBY
IChFbGVjdHJvbmljKSYjeEQ7MDAwNy0xMjg1IChMaW5raW5nKTwvaXNibj48YWNjZXNzaW9uLW51
bT4yMDMzNTQ0MTwvYWNjZXNzaW9uLW51bT48dXJscz48cmVsYXRlZC11cmxzPjx1cmw+aHR0cHM6
Ly93d3cubmNiaS5ubG0ubmloLmdvdi9wdWJtZWQvMjAzMzU0NDE8L3VybD48L3JlbGF0ZWQtdXJs
cz48L3VybHM+PGN1c3RvbTI+UE1DMzQ3MzQ0OTwvY3VzdG9tMj48ZWxlY3Ryb25pYy1yZXNvdXJj
ZS1udW0+MTAuMTI1OS9ianIvOTk4NjUyOTA8L2VsZWN0cm9uaWMtcmVzb3VyY2UtbnVtPjwvcmVj
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TaGlyYWg8L0F1dGhvcj48WWVhcj4yMDE4PC9ZZWFyPjxS
ZWNOdW0+MzA4PC9SZWNOdW0+PERpc3BsYXlUZXh0PjxzdHlsZSBmYWNlPSJzdXBlcnNjcmlwdCI+
WzQxLCA0Ml08L3N0eWxlPjwvRGlzcGxheVRleHQ+PHJlY29yZD48cmVjLW51bWJlcj4zMDg8L3Jl
Yy1udW1iZXI+PGZvcmVpZ24ta2V5cz48a2V5IGFwcD0iRU4iIGRiLWlkPSI5dHI5cjVhOWd6cHN6
cmV3YTUyNXpkZGF2cDBhcHR0czB0dzAiIHRpbWVzdGFtcD0iMTYzMzk2NTcwMyI+MzA4PC9rZXk+
PC9mb3JlaWduLWtleXM+PHJlZi10eXBlIG5hbWU9IkpvdXJuYWwgQXJ0aWNsZSI+MTc8L3JlZi10
eXBlPjxjb250cmlidXRvcnM+PGF1dGhvcnM+PGF1dGhvcj5TaGlyYWgsIEIuIEguPC9hdXRob3I+
PGF1dGhvcj5TaGlyYWgsIEguIEEuPC9hdXRob3I+PGF1dGhvcj5aYWZhciwgUy4gSC48L2F1dGhv
cj48YXV0aG9yPkFsYmVsYWRpLCBLLiBCLjwvYXV0aG9yPjwvYXV0aG9ycz48L2NvbnRyaWJ1dG9y
cz48YXV0aC1hZGRyZXNzPktpbmcgQWJkdWxsYWggSW50ZXJuYXRpb25hbCBNZWRpY2FsIFJlc2Vh
cmNoIENlbnRlci9LaW5nIFNhdWQgYmluIEFiZHVsYXppeiBVbml2ZXJzaXR5IGZvciBIZWFsdGgg
U2NpZW5jZXMsIEplZGRhaCwgU2F1ZGkgQXJhYmlhLiYjeEQ7RGVwYXJ0bWVudCBvZiBHZW5lcmFs
IFN1cmdlcnksIEFsIEFuc2FyIEdlbmVyYWwgSG9zcGl0YWwsIE1lZGluYSwgU2F1ZGkgQXJhYmlh
LiYjeEQ7RGVwYXJ0bWVudCBvZiBNZWRpY2luZSwgQWwgQW5zYXIgR2VuZXJhbCBIb3NwaXRhbCwg
TWVkaW5hLCBTYXVkaSBBcmFiaWEuJiN4RDtLaW5nIEFiZHVsYXppeiBNZWRpY2FsIENpdHkvS2lu
ZyBTYXVkIGJpbiBBYmR1bGF6aXogVW5pdmVyc2l0eSBmb3IgSGVhbHRoIFNjaWVuY2VzLCBKZWRk
YWgsIFNhdWRpIEFyYWJpYS48L2F1dGgtYWRkcmVzcz48dGl0bGVzPjx0aXRsZT5DbGluaWNhbCBw
YXR0ZXJucyBvZiBwb3N0Y2hvbGVjeXN0ZWN0b215IHN5bmRyb21lPC90aXRsZT48c2Vjb25kYXJ5
LXRpdGxlPkFubiBIZXBhdG9iaWxpYXJ5IFBhbmNyZWF0IFN1cmc8L3NlY29uZGFyeS10aXRsZT48
L3RpdGxlcz48cGVyaW9kaWNhbD48ZnVsbC10aXRsZT5Bbm4gSGVwYXRvYmlsaWFyeSBQYW5jcmVh
dCBTdXJnPC9mdWxsLXRpdGxlPjwvcGVyaW9kaWNhbD48cGFnZXM+NTItNTc8L3BhZ2VzPjx2b2x1
bWU+MjI8L3ZvbHVtZT48bnVtYmVyPjE8L251bWJlcj48ZWRpdGlvbj4yMDE4LzAzLzE1PC9lZGl0
aW9uPjxrZXl3b3Jkcz48a2V5d29yZD5CaWxlIGR1Y3QgaW5qdXJ5PC9rZXl3b3JkPjxrZXl3b3Jk
PkJpbGlhcnkgbGVhazwva2V5d29yZD48a2V5d29yZD5HYWxsc3RvbmVzPC9rZXl3b3JkPjxrZXl3
b3JkPkphdW5kaWNlPC9rZXl3b3JkPjxrZXl3b3JkPkxhcGFyb3Njb3BpYyBjaG9sZWN5c3RlY3Rv
bXk8L2tleXdvcmQ+PGtleXdvcmQ+UG9zdGNob2xlY3lzdGVjdG9teSBzeW5kcm9tZTwva2V5d29y
ZD48L2tleXdvcmRzPjxkYXRlcz48eWVhcj4yMDE4PC95ZWFyPjxwdWItZGF0ZXM+PGRhdGU+RmVi
PC9kYXRlPjwvcHViLWRhdGVzPjwvZGF0ZXM+PGlzYm4+MjUwOC01Nzc4IChQcmludCkmI3hEOzI1
MDgtNTg1OSAoTGlua2luZyk8L2lzYm4+PGFjY2Vzc2lvbi1udW0+Mjk1MzYwNTY8L2FjY2Vzc2lv
bi1udW0+PHVybHM+PHJlbGF0ZWQtdXJscz48dXJsPmh0dHBzOi8vd3d3Lm5jYmkubmxtLm5paC5n
b3YvcHVibWVkLzI5NTM2MDU2PC91cmw+PC9yZWxhdGVkLXVybHM+PC91cmxzPjxjdXN0b20yPlBN
QzU4NDU2MTE8L2N1c3RvbTI+PGVsZWN0cm9uaWMtcmVzb3VyY2UtbnVtPjEwLjE0NzAxL2FoYnBz
LjIwMTguMjIuMS41MjwvZWxlY3Ryb25pYy1yZXNvdXJjZS1udW0+PC9yZWNvcmQ+PC9DaXRlPjxD
aXRlPjxBdXRob3I+R2lyb21ldHRpPC9BdXRob3I+PFllYXI+MjAxMDwvWWVhcj48UmVjTnVtPjMw
OTwvUmVjTnVtPjxyZWNvcmQ+PHJlYy1udW1iZXI+MzA5PC9yZWMtbnVtYmVyPjxmb3JlaWduLWtl
eXM+PGtleSBhcHA9IkVOIiBkYi1pZD0iOXRyOXI1YTlnenBzenJld2E1MjV6ZGRhdnAwYXB0dHMw
dHcwIiB0aW1lc3RhbXA9IjE2MzM5NjU3OTAiPjMwOTwva2V5PjwvZm9yZWlnbi1rZXlzPjxyZWYt
dHlwZSBuYW1lPSJKb3VybmFsIEFydGljbGUiPjE3PC9yZWYtdHlwZT48Y29udHJpYnV0b3JzPjxh
dXRob3JzPjxhdXRob3I+R2lyb21ldHRpLCBSLjwvYXV0aG9yPjxhdXRob3I+QnJvbmRhbmksIEcu
PC9hdXRob3I+PGF1dGhvcj5DZXJlc2VyLCBMLjwvYXV0aG9yPjxhdXRob3I+Q29tbywgRy48L2F1
dGhvcj48YXV0aG9yPkRlbCBQaW4sIE0uPC9hdXRob3I+PGF1dGhvcj5CYXp6b2NjaGksIE0uPC9h
dXRob3I+PGF1dGhvcj5adWlhbmksIEMuPC9hdXRob3I+PC9hdXRob3JzPjwvY29udHJpYnV0b3Jz
PjxhdXRoLWFkZHJlc3M+SW5zdGl0dXRlIG9mIFJhZGlvbG9neSwgVW5pdmVyc2l0eSBvZiBVZGlu
ZSwgVmlhIENvbHVnbmEgbi4gNTAsIDMzMTAwIFVkaW5lLCBJdGFseS4gcmdpcm9tZXR0aUBzaXJt
Lm9yZzwvYXV0aC1hZGRyZXNzPjx0aXRsZXM+PHRpdGxlPlBvc3QtY2hvbGVjeXN0ZWN0b215IHN5
bmRyb21lOiBzcGVjdHJ1bSBvZiBiaWxpYXJ5IGZpbmRpbmdzIGF0IG1hZ25ldGljIHJlc29uYW5j
ZSBjaG9sYW5naW9wYW5jcmVhdG9ncmFwaHk8L3RpdGxlPjxzZWNvbmRhcnktdGl0bGU+QnIgSiBS
YWRpb2w8L3NlY29uZGFyeS10aXRsZT48L3RpdGxlcz48cGVyaW9kaWNhbD48ZnVsbC10aXRsZT5C
ciBKIFJhZGlvbDwvZnVsbC10aXRsZT48L3BlcmlvZGljYWw+PHBhZ2VzPjM1MS02MTwvcGFnZXM+
PHZvbHVtZT44Mzwvdm9sdW1lPjxudW1iZXI+OTg4PC9udW1iZXI+PGVkaXRpb24+MjAxMC8wMy8y
NjwvZWRpdGlvbj48a2V5d29yZHM+PGtleXdvcmQ+QWR1bHQ8L2tleXdvcmQ+PGtleXdvcmQ+QWdl
ZDwva2V5d29yZD48a2V5d29yZD5BZ2VkLCA4MCBhbmQgb3Zlcjwva2V5d29yZD48a2V5d29yZD5C
aWxpYXJ5IER5c2tpbmVzaWEvY29tcGxpY2F0aW9uczwva2V5d29yZD48a2V5d29yZD5DaG9sYW5n
aW9wYW5jcmVhdG9ncmFwaHksIE1hZ25ldGljIFJlc29uYW5jZS8qbWV0aG9kczwva2V5d29yZD48
a2V5d29yZD5Db21tb24gQmlsZSBEdWN0IERpc2Vhc2VzL2NvbXBsaWNhdGlvbnM8L2tleXdvcmQ+
PGtleXdvcmQ+Q29uc3RyaWN0aW9uLCBQYXRob2xvZ2ljL2NvbXBsaWNhdGlvbnM8L2tleXdvcmQ+
PGtleXdvcmQ+RmVtYWxlPC9rZXl3b3JkPjxrZXl3b3JkPkh1bWFuczwva2V5d29yZD48a2V5d29y
ZD5LaWRuZXkgTWVkdWxsYTwva2V5d29yZD48a2V5d29yZD5MaXRoaWFzaXMvY29tcGxpY2F0aW9u
czwva2V5d29yZD48a2V5d29yZD5NYWxlPC9rZXl3b3JkPjxrZXl3b3JkPk1pZGRsZSBBZ2VkPC9r
ZXl3b3JkPjxrZXl3b3JkPlBvc3RjaG9sZWN5c3RlY3RvbXkgU3luZHJvbWUvKmRpYWdub3Npcy9l
dGlvbG9neTwva2V5d29yZD48L2tleXdvcmRzPjxkYXRlcz48eWVhcj4yMDEwPC95ZWFyPjxwdWIt
ZGF0ZXM+PGRhdGU+QXByPC9kYXRlPjwvcHViLWRhdGVzPjwvZGF0ZXM+PGlzYm4+MTc0OC04ODBY
IChFbGVjdHJvbmljKSYjeEQ7MDAwNy0xMjg1IChMaW5raW5nKTwvaXNibj48YWNjZXNzaW9uLW51
bT4yMDMzNTQ0MTwvYWNjZXNzaW9uLW51bT48dXJscz48cmVsYXRlZC11cmxzPjx1cmw+aHR0cHM6
Ly93d3cubmNiaS5ubG0ubmloLmdvdi9wdWJtZWQvMjAzMzU0NDE8L3VybD48L3JlbGF0ZWQtdXJs
cz48L3VybHM+PGN1c3RvbTI+UE1DMzQ3MzQ0OTwvY3VzdG9tMj48ZWxlY3Ryb25pYy1yZXNvdXJj
ZS1udW0+MTAuMTI1OS9ianIvOTk4NjUyOTA8L2VsZWN0cm9uaWMtcmVzb3VyY2UtbnVtPjwvcmVj
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41,42]</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ese heterogeneous complexes of symptoms include abdominal pain, dyspepsia, and jaundice. The prevalence of PCS has been reported to range from very low to 47%</w:t>
      </w:r>
      <w:r w:rsidRPr="0026654D">
        <w:rPr>
          <w:rFonts w:ascii="Book Antiqua" w:eastAsiaTheme="minorHAnsi" w:hAnsi="Book Antiqua" w:cstheme="minorBidi"/>
          <w:lang w:eastAsia="zh-CN"/>
        </w:rPr>
        <w:fldChar w:fldCharType="begin">
          <w:fldData xml:space="preserve">PEVuZE5vdGU+PENpdGU+PEF1dGhvcj5HaXJvbWV0dGk8L0F1dGhvcj48WWVhcj4yMDEwPC9ZZWFy
PjxSZWNOdW0+MzA5PC9SZWNOdW0+PERpc3BsYXlUZXh0PjxzdHlsZSBmYWNlPSJzdXBlcnNjcmlw
dCI+WzQxLTQ0XTwvc3R5bGU+PC9EaXNwbGF5VGV4dD48cmVjb3JkPjxyZWMtbnVtYmVyPjMwOTwv
cmVjLW51bWJlcj48Zm9yZWlnbi1rZXlzPjxrZXkgYXBwPSJFTiIgZGItaWQ9Ijl0cjlyNWE5Z3pw
c3pyZXdhNTI1emRkYXZwMGFwdHRzMHR3MCIgdGltZXN0YW1wPSIxNjMzOTY1NzkwIj4zMDk8L2tl
eT48L2ZvcmVpZ24ta2V5cz48cmVmLXR5cGUgbmFtZT0iSm91cm5hbCBBcnRpY2xlIj4xNzwvcmVm
LXR5cGU+PGNvbnRyaWJ1dG9ycz48YXV0aG9ycz48YXV0aG9yPkdpcm9tZXR0aSwgUi48L2F1dGhv
cj48YXV0aG9yPkJyb25kYW5pLCBHLjwvYXV0aG9yPjxhdXRob3I+Q2VyZXNlciwgTC48L2F1dGhv
cj48YXV0aG9yPkNvbW8sIEcuPC9hdXRob3I+PGF1dGhvcj5EZWwgUGluLCBNLjwvYXV0aG9yPjxh
dXRob3I+QmF6em9jY2hpLCBNLjwvYXV0aG9yPjxhdXRob3I+WnVpYW5pLCBDLjwvYXV0aG9yPjwv
YXV0aG9ycz48L2NvbnRyaWJ1dG9ycz48YXV0aC1hZGRyZXNzPkluc3RpdHV0ZSBvZiBSYWRpb2xv
Z3ksIFVuaXZlcnNpdHkgb2YgVWRpbmUsIFZpYSBDb2x1Z25hIG4uIDUwLCAzMzEwMCBVZGluZSwg
SXRhbHkuIHJnaXJvbWV0dGlAc2lybS5vcmc8L2F1dGgtYWRkcmVzcz48dGl0bGVzPjx0aXRsZT5Q
b3N0LWNob2xlY3lzdGVjdG9teSBzeW5kcm9tZTogc3BlY3RydW0gb2YgYmlsaWFyeSBmaW5kaW5n
cyBhdCBtYWduZXRpYyByZXNvbmFuY2UgY2hvbGFuZ2lvcGFuY3JlYXRvZ3JhcGh5PC90aXRsZT48
c2Vjb25kYXJ5LXRpdGxlPkJyIEogUmFkaW9sPC9zZWNvbmRhcnktdGl0bGU+PC90aXRsZXM+PHBl
cmlvZGljYWw+PGZ1bGwtdGl0bGU+QnIgSiBSYWRpb2w8L2Z1bGwtdGl0bGU+PC9wZXJpb2RpY2Fs
PjxwYWdlcz4zNTEtNjE8L3BhZ2VzPjx2b2x1bWU+ODM8L3ZvbHVtZT48bnVtYmVyPjk4ODwvbnVt
YmVyPjxlZGl0aW9uPjIwMTAvMDMvMjY8L2VkaXRpb24+PGtleXdvcmRzPjxrZXl3b3JkPkFkdWx0
PC9rZXl3b3JkPjxrZXl3b3JkPkFnZWQ8L2tleXdvcmQ+PGtleXdvcmQ+QWdlZCwgODAgYW5kIG92
ZXI8L2tleXdvcmQ+PGtleXdvcmQ+QmlsaWFyeSBEeXNraW5lc2lhL2NvbXBsaWNhdGlvbnM8L2tl
eXdvcmQ+PGtleXdvcmQ+Q2hvbGFuZ2lvcGFuY3JlYXRvZ3JhcGh5LCBNYWduZXRpYyBSZXNvbmFu
Y2UvKm1ldGhvZHM8L2tleXdvcmQ+PGtleXdvcmQ+Q29tbW9uIEJpbGUgRHVjdCBEaXNlYXNlcy9j
b21wbGljYXRpb25zPC9rZXl3b3JkPjxrZXl3b3JkPkNvbnN0cmljdGlvbiwgUGF0aG9sb2dpYy9j
b21wbGljYXRpb25zPC9rZXl3b3JkPjxrZXl3b3JkPkZlbWFsZTwva2V5d29yZD48a2V5d29yZD5I
dW1hbnM8L2tleXdvcmQ+PGtleXdvcmQ+S2lkbmV5IE1lZHVsbGE8L2tleXdvcmQ+PGtleXdvcmQ+
TGl0aGlhc2lzL2NvbXBsaWNhdGlvbnM8L2tleXdvcmQ+PGtleXdvcmQ+TWFsZTwva2V5d29yZD48
a2V5d29yZD5NaWRkbGUgQWdlZDwva2V5d29yZD48a2V5d29yZD5Qb3N0Y2hvbGVjeXN0ZWN0b215
IFN5bmRyb21lLypkaWFnbm9zaXMvZXRpb2xvZ3k8L2tleXdvcmQ+PC9rZXl3b3Jkcz48ZGF0ZXM+
PHllYXI+MjAxMDwveWVhcj48cHViLWRhdGVzPjxkYXRlPkFwcjwvZGF0ZT48L3B1Yi1kYXRlcz48
L2RhdGVzPjxpc2JuPjE3NDgtODgwWCAoRWxlY3Ryb25pYykmI3hEOzAwMDctMTI4NSAoTGlua2lu
Zyk8L2lzYm4+PGFjY2Vzc2lvbi1udW0+MjAzMzU0NDE8L2FjY2Vzc2lvbi1udW0+PHVybHM+PHJl
bGF0ZWQtdXJscz48dXJsPmh0dHBzOi8vd3d3Lm5jYmkubmxtLm5paC5nb3YvcHVibWVkLzIwMzM1
NDQxPC91cmw+PC9yZWxhdGVkLXVybHM+PC91cmxzPjxjdXN0b20yPlBNQzM0NzM0NDk8L2N1c3Rv
bTI+PGVsZWN0cm9uaWMtcmVzb3VyY2UtbnVtPjEwLjEyNTkvYmpyLzk5ODY1MjkwPC9lbGVjdHJv
bmljLXJlc291cmNlLW51bT48L3JlY29yZD48L0NpdGU+PENpdGU+PEF1dGhvcj5TY2hvZmVyPC9B
dXRob3I+PFllYXI+MjAxMDwvWWVhcj48UmVjTnVtPjMxMTwvUmVjTnVtPjxyZWNvcmQ+PHJlYy1u
dW1iZXI+MzExPC9yZWMtbnVtYmVyPjxmb3JlaWduLWtleXM+PGtleSBhcHA9IkVOIiBkYi1pZD0i
OXRyOXI1YTlnenBzenJld2E1MjV6ZGRhdnAwYXB0dHMwdHcwIiB0aW1lc3RhbXA9IjE2MzM5NjYy
MzIiPjMxMTwva2V5PjwvZm9yZWlnbi1rZXlzPjxyZWYtdHlwZSBuYW1lPSJKb3VybmFsIEFydGlj
bGUiPjE3PC9yZWYtdHlwZT48Y29udHJpYnV0b3JzPjxhdXRob3JzPjxhdXRob3I+U2Nob2Zlciwg
Sm9lbCBNPC9hdXRob3I+PC9hdXRob3JzPjwvY29udHJpYnV0b3JzPjx0aXRsZXM+PHRpdGxlPkJp
bGlhcnkgY2F1c2VzIG9mIHBvc3RjaG9sZWN5c3RlY3RvbXkgc3luZHJvbWU8L3RpdGxlPjxzZWNv
bmRhcnktdGl0bGU+VGhlIEpvdXJuYWwgb2YgZW1lcmdlbmN5IG1lZGljaW5lPC9zZWNvbmRhcnkt
dGl0bGU+PC90aXRsZXM+PHBlcmlvZGljYWw+PGZ1bGwtdGl0bGU+VGhlIEpvdXJuYWwgb2YgZW1l
cmdlbmN5IG1lZGljaW5lPC9mdWxsLXRpdGxlPjwvcGVyaW9kaWNhbD48cGFnZXM+NDA2LTQxMDwv
cGFnZXM+PHZvbHVtZT4zOTwvdm9sdW1lPjxudW1iZXI+NDwvbnVtYmVyPjxkYXRlcz48eWVhcj4y
MDEwPC95ZWFyPjwvZGF0ZXM+PGlzYm4+MDczNi00Njc5PC9pc2JuPjx1cmxzPjwvdXJscz48L3Jl
Y29yZD48L0NpdGU+PENpdGU+PEF1dGhvcj5TaGlyYWg8L0F1dGhvcj48WWVhcj4yMDE4PC9ZZWFy
PjxSZWNOdW0+MzA4PC9SZWNOdW0+PHJlY29yZD48cmVjLW51bWJlcj4zMDg8L3JlYy1udW1iZXI+
PGZvcmVpZ24ta2V5cz48a2V5IGFwcD0iRU4iIGRiLWlkPSI5dHI5cjVhOWd6cHN6cmV3YTUyNXpk
ZGF2cDBhcHR0czB0dzAiIHRpbWVzdGFtcD0iMTYzMzk2NTcwMyI+MzA4PC9rZXk+PC9mb3JlaWdu
LWtleXM+PHJlZi10eXBlIG5hbWU9IkpvdXJuYWwgQXJ0aWNsZSI+MTc8L3JlZi10eXBlPjxjb250
cmlidXRvcnM+PGF1dGhvcnM+PGF1dGhvcj5TaGlyYWgsIEIuIEguPC9hdXRob3I+PGF1dGhvcj5T
aGlyYWgsIEguIEEuPC9hdXRob3I+PGF1dGhvcj5aYWZhciwgUy4gSC48L2F1dGhvcj48YXV0aG9y
PkFsYmVsYWRpLCBLLiBCLjwvYXV0aG9yPjwvYXV0aG9ycz48L2NvbnRyaWJ1dG9ycz48YXV0aC1h
ZGRyZXNzPktpbmcgQWJkdWxsYWggSW50ZXJuYXRpb25hbCBNZWRpY2FsIFJlc2VhcmNoIENlbnRl
ci9LaW5nIFNhdWQgYmluIEFiZHVsYXppeiBVbml2ZXJzaXR5IGZvciBIZWFsdGggU2NpZW5jZXMs
IEplZGRhaCwgU2F1ZGkgQXJhYmlhLiYjeEQ7RGVwYXJ0bWVudCBvZiBHZW5lcmFsIFN1cmdlcnks
IEFsIEFuc2FyIEdlbmVyYWwgSG9zcGl0YWwsIE1lZGluYSwgU2F1ZGkgQXJhYmlhLiYjeEQ7RGVw
YXJ0bWVudCBvZiBNZWRpY2luZSwgQWwgQW5zYXIgR2VuZXJhbCBIb3NwaXRhbCwgTWVkaW5hLCBT
YXVkaSBBcmFiaWEuJiN4RDtLaW5nIEFiZHVsYXppeiBNZWRpY2FsIENpdHkvS2luZyBTYXVkIGJp
biBBYmR1bGF6aXogVW5pdmVyc2l0eSBmb3IgSGVhbHRoIFNjaWVuY2VzLCBKZWRkYWgsIFNhdWRp
IEFyYWJpYS48L2F1dGgtYWRkcmVzcz48dGl0bGVzPjx0aXRsZT5DbGluaWNhbCBwYXR0ZXJucyBv
ZiBwb3N0Y2hvbGVjeXN0ZWN0b215IHN5bmRyb21lPC90aXRsZT48c2Vjb25kYXJ5LXRpdGxlPkFu
biBIZXBhdG9iaWxpYXJ5IFBhbmNyZWF0IFN1cmc8L3NlY29uZGFyeS10aXRsZT48L3RpdGxlcz48
cGVyaW9kaWNhbD48ZnVsbC10aXRsZT5Bbm4gSGVwYXRvYmlsaWFyeSBQYW5jcmVhdCBTdXJnPC9m
dWxsLXRpdGxlPjwvcGVyaW9kaWNhbD48cGFnZXM+NTItNTc8L3BhZ2VzPjx2b2x1bWU+MjI8L3Zv
bHVtZT48bnVtYmVyPjE8L251bWJlcj48ZWRpdGlvbj4yMDE4LzAzLzE1PC9lZGl0aW9uPjxrZXl3
b3Jkcz48a2V5d29yZD5CaWxlIGR1Y3QgaW5qdXJ5PC9rZXl3b3JkPjxrZXl3b3JkPkJpbGlhcnkg
bGVhazwva2V5d29yZD48a2V5d29yZD5HYWxsc3RvbmVzPC9rZXl3b3JkPjxrZXl3b3JkPkphdW5k
aWNlPC9rZXl3b3JkPjxrZXl3b3JkPkxhcGFyb3Njb3BpYyBjaG9sZWN5c3RlY3RvbXk8L2tleXdv
cmQ+PGtleXdvcmQ+UG9zdGNob2xlY3lzdGVjdG9teSBzeW5kcm9tZTwva2V5d29yZD48L2tleXdv
cmRzPjxkYXRlcz48eWVhcj4yMDE4PC95ZWFyPjxwdWItZGF0ZXM+PGRhdGU+RmViPC9kYXRlPjwv
cHViLWRhdGVzPjwvZGF0ZXM+PGlzYm4+MjUwOC01Nzc4IChQcmludCkmI3hEOzI1MDgtNTg1OSAo
TGlua2luZyk8L2lzYm4+PGFjY2Vzc2lvbi1udW0+Mjk1MzYwNTY8L2FjY2Vzc2lvbi1udW0+PHVy
bHM+PHJlbGF0ZWQtdXJscz48dXJsPmh0dHBzOi8vd3d3Lm5jYmkubmxtLm5paC5nb3YvcHVibWVk
LzI5NTM2MDU2PC91cmw+PC9yZWxhdGVkLXVybHM+PC91cmxzPjxjdXN0b20yPlBNQzU4NDU2MTE8
L2N1c3RvbTI+PGVsZWN0cm9uaWMtcmVzb3VyY2UtbnVtPjEwLjE0NzAxL2FoYnBzLjIwMTguMjIu
MS41MjwvZWxlY3Ryb25pYy1yZXNvdXJjZS1udW0+PC9yZWNvcmQ+PC9DaXRlPjxDaXRlPjxBdXRo
b3I+VGVyaGFhcjwvQXV0aG9yPjxZZWFyPjIwMDU8L1llYXI+PFJlY051bT4zMTA8L1JlY051bT48
cmVjb3JkPjxyZWMtbnVtYmVyPjMxMDwvcmVjLW51bWJlcj48Zm9yZWlnbi1rZXlzPjxrZXkgYXBw
PSJFTiIgZGItaWQ9Ijl0cjlyNWE5Z3pwc3pyZXdhNTI1emRkYXZwMGFwdHRzMHR3MCIgdGltZXN0
YW1wPSIxNjMzOTY2MjMxIj4zMTA8L2tleT48L2ZvcmVpZ24ta2V5cz48cmVmLXR5cGUgbmFtZT0i
Sm91cm5hbCBBcnRpY2xlIj4xNzwvcmVmLXR5cGU+PGNvbnRyaWJ1dG9ycz48YXV0aG9ycz48YXV0
aG9yPlRlcmhhYXIsIE9BPC9hdXRob3I+PGF1dGhvcj5BYmJhcywgUzwvYXV0aG9yPjxhdXRob3I+
VGhvcm50b24sIEZKPC9hdXRob3I+PGF1dGhvcj5EdWtlLCBEPC9hdXRob3I+PGF1dGhvcj5PJmFw
b3M7S2VsbHksIFA8L2F1dGhvcj48YXV0aG9yPkFiZHVsbGFoLCBLPC9hdXRob3I+PGF1dGhvcj5W
YXJnaGVzZSwgSkM8L2F1dGhvcj48YXV0aG9yPkxlZSwgTUo8L2F1dGhvcj48L2F1dGhvcnM+PC9j
b250cmlidXRvcnM+PHRpdGxlcz48dGl0bGU+SW1hZ2luZyBwYXRpZW50cyB3aXRoIOKAnHBvc3Qt
Y2hvbGVjeXN0ZWN0b215IHN5bmRyb21l4oCdOiBhbiBhbGdvcml0aG1pYyBhcHByb2FjaDwvdGl0
bGU+PHNlY29uZGFyeS10aXRsZT5DbGluaWNhbCByYWRpb2xvZ3k8L3NlY29uZGFyeS10aXRsZT48
L3RpdGxlcz48cGVyaW9kaWNhbD48ZnVsbC10aXRsZT5DbGluaWNhbCByYWRpb2xvZ3k8L2Z1bGwt
dGl0bGU+PC9wZXJpb2RpY2FsPjxwYWdlcz43OC04NDwvcGFnZXM+PHZvbHVtZT42MDwvdm9sdW1l
PjxudW1iZXI+MTwvbnVtYmVyPjxkYXRlcz48eWVhcj4yMDA1PC95ZWFyPjwvZGF0ZXM+PGlzYm4+
MDAwOS05MjYwPC9pc2JuPjx1cmxzPjwvdXJscz48L3JlY29yZD48L0NpdGU+PC9FbmRO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HaXJvbWV0dGk8L0F1dGhvcj48WWVhcj4yMDEwPC9ZZWFy
PjxSZWNOdW0+MzA5PC9SZWNOdW0+PERpc3BsYXlUZXh0PjxzdHlsZSBmYWNlPSJzdXBlcnNjcmlw
dCI+WzQxLTQ0XTwvc3R5bGU+PC9EaXNwbGF5VGV4dD48cmVjb3JkPjxyZWMtbnVtYmVyPjMwOTwv
cmVjLW51bWJlcj48Zm9yZWlnbi1rZXlzPjxrZXkgYXBwPSJFTiIgZGItaWQ9Ijl0cjlyNWE5Z3pw
c3pyZXdhNTI1emRkYXZwMGFwdHRzMHR3MCIgdGltZXN0YW1wPSIxNjMzOTY1NzkwIj4zMDk8L2tl
eT48L2ZvcmVpZ24ta2V5cz48cmVmLXR5cGUgbmFtZT0iSm91cm5hbCBBcnRpY2xlIj4xNzwvcmVm
LXR5cGU+PGNvbnRyaWJ1dG9ycz48YXV0aG9ycz48YXV0aG9yPkdpcm9tZXR0aSwgUi48L2F1dGhv
cj48YXV0aG9yPkJyb25kYW5pLCBHLjwvYXV0aG9yPjxhdXRob3I+Q2VyZXNlciwgTC48L2F1dGhv
cj48YXV0aG9yPkNvbW8sIEcuPC9hdXRob3I+PGF1dGhvcj5EZWwgUGluLCBNLjwvYXV0aG9yPjxh
dXRob3I+QmF6em9jY2hpLCBNLjwvYXV0aG9yPjxhdXRob3I+WnVpYW5pLCBDLjwvYXV0aG9yPjwv
YXV0aG9ycz48L2NvbnRyaWJ1dG9ycz48YXV0aC1hZGRyZXNzPkluc3RpdHV0ZSBvZiBSYWRpb2xv
Z3ksIFVuaXZlcnNpdHkgb2YgVWRpbmUsIFZpYSBDb2x1Z25hIG4uIDUwLCAzMzEwMCBVZGluZSwg
SXRhbHkuIHJnaXJvbWV0dGlAc2lybS5vcmc8L2F1dGgtYWRkcmVzcz48dGl0bGVzPjx0aXRsZT5Q
b3N0LWNob2xlY3lzdGVjdG9teSBzeW5kcm9tZTogc3BlY3RydW0gb2YgYmlsaWFyeSBmaW5kaW5n
cyBhdCBtYWduZXRpYyByZXNvbmFuY2UgY2hvbGFuZ2lvcGFuY3JlYXRvZ3JhcGh5PC90aXRsZT48
c2Vjb25kYXJ5LXRpdGxlPkJyIEogUmFkaW9sPC9zZWNvbmRhcnktdGl0bGU+PC90aXRsZXM+PHBl
cmlvZGljYWw+PGZ1bGwtdGl0bGU+QnIgSiBSYWRpb2w8L2Z1bGwtdGl0bGU+PC9wZXJpb2RpY2Fs
PjxwYWdlcz4zNTEtNjE8L3BhZ2VzPjx2b2x1bWU+ODM8L3ZvbHVtZT48bnVtYmVyPjk4ODwvbnVt
YmVyPjxlZGl0aW9uPjIwMTAvMDMvMjY8L2VkaXRpb24+PGtleXdvcmRzPjxrZXl3b3JkPkFkdWx0
PC9rZXl3b3JkPjxrZXl3b3JkPkFnZWQ8L2tleXdvcmQ+PGtleXdvcmQ+QWdlZCwgODAgYW5kIG92
ZXI8L2tleXdvcmQ+PGtleXdvcmQ+QmlsaWFyeSBEeXNraW5lc2lhL2NvbXBsaWNhdGlvbnM8L2tl
eXdvcmQ+PGtleXdvcmQ+Q2hvbGFuZ2lvcGFuY3JlYXRvZ3JhcGh5LCBNYWduZXRpYyBSZXNvbmFu
Y2UvKm1ldGhvZHM8L2tleXdvcmQ+PGtleXdvcmQ+Q29tbW9uIEJpbGUgRHVjdCBEaXNlYXNlcy9j
b21wbGljYXRpb25zPC9rZXl3b3JkPjxrZXl3b3JkPkNvbnN0cmljdGlvbiwgUGF0aG9sb2dpYy9j
b21wbGljYXRpb25zPC9rZXl3b3JkPjxrZXl3b3JkPkZlbWFsZTwva2V5d29yZD48a2V5d29yZD5I
dW1hbnM8L2tleXdvcmQ+PGtleXdvcmQ+S2lkbmV5IE1lZHVsbGE8L2tleXdvcmQ+PGtleXdvcmQ+
TGl0aGlhc2lzL2NvbXBsaWNhdGlvbnM8L2tleXdvcmQ+PGtleXdvcmQ+TWFsZTwva2V5d29yZD48
a2V5d29yZD5NaWRkbGUgQWdlZDwva2V5d29yZD48a2V5d29yZD5Qb3N0Y2hvbGVjeXN0ZWN0b215
IFN5bmRyb21lLypkaWFnbm9zaXMvZXRpb2xvZ3k8L2tleXdvcmQ+PC9rZXl3b3Jkcz48ZGF0ZXM+
PHllYXI+MjAxMDwveWVhcj48cHViLWRhdGVzPjxkYXRlPkFwcjwvZGF0ZT48L3B1Yi1kYXRlcz48
L2RhdGVzPjxpc2JuPjE3NDgtODgwWCAoRWxlY3Ryb25pYykmI3hEOzAwMDctMTI4NSAoTGlua2lu
Zyk8L2lzYm4+PGFjY2Vzc2lvbi1udW0+MjAzMzU0NDE8L2FjY2Vzc2lvbi1udW0+PHVybHM+PHJl
bGF0ZWQtdXJscz48dXJsPmh0dHBzOi8vd3d3Lm5jYmkubmxtLm5paC5nb3YvcHVibWVkLzIwMzM1
NDQxPC91cmw+PC9yZWxhdGVkLXVybHM+PC91cmxzPjxjdXN0b20yPlBNQzM0NzM0NDk8L2N1c3Rv
bTI+PGVsZWN0cm9uaWMtcmVzb3VyY2UtbnVtPjEwLjEyNTkvYmpyLzk5ODY1MjkwPC9lbGVjdHJv
bmljLXJlc291cmNlLW51bT48L3JlY29yZD48L0NpdGU+PENpdGU+PEF1dGhvcj5TY2hvZmVyPC9B
dXRob3I+PFllYXI+MjAxMDwvWWVhcj48UmVjTnVtPjMxMTwvUmVjTnVtPjxyZWNvcmQ+PHJlYy1u
dW1iZXI+MzExPC9yZWMtbnVtYmVyPjxmb3JlaWduLWtleXM+PGtleSBhcHA9IkVOIiBkYi1pZD0i
OXRyOXI1YTlnenBzenJld2E1MjV6ZGRhdnAwYXB0dHMwdHcwIiB0aW1lc3RhbXA9IjE2MzM5NjYy
MzIiPjMxMTwva2V5PjwvZm9yZWlnbi1rZXlzPjxyZWYtdHlwZSBuYW1lPSJKb3VybmFsIEFydGlj
bGUiPjE3PC9yZWYtdHlwZT48Y29udHJpYnV0b3JzPjxhdXRob3JzPjxhdXRob3I+U2Nob2Zlciwg
Sm9lbCBNPC9hdXRob3I+PC9hdXRob3JzPjwvY29udHJpYnV0b3JzPjx0aXRsZXM+PHRpdGxlPkJp
bGlhcnkgY2F1c2VzIG9mIHBvc3RjaG9sZWN5c3RlY3RvbXkgc3luZHJvbWU8L3RpdGxlPjxzZWNv
bmRhcnktdGl0bGU+VGhlIEpvdXJuYWwgb2YgZW1lcmdlbmN5IG1lZGljaW5lPC9zZWNvbmRhcnkt
dGl0bGU+PC90aXRsZXM+PHBlcmlvZGljYWw+PGZ1bGwtdGl0bGU+VGhlIEpvdXJuYWwgb2YgZW1l
cmdlbmN5IG1lZGljaW5lPC9mdWxsLXRpdGxlPjwvcGVyaW9kaWNhbD48cGFnZXM+NDA2LTQxMDwv
cGFnZXM+PHZvbHVtZT4zOTwvdm9sdW1lPjxudW1iZXI+NDwvbnVtYmVyPjxkYXRlcz48eWVhcj4y
MDEwPC95ZWFyPjwvZGF0ZXM+PGlzYm4+MDczNi00Njc5PC9pc2JuPjx1cmxzPjwvdXJscz48L3Jl
Y29yZD48L0NpdGU+PENpdGU+PEF1dGhvcj5TaGlyYWg8L0F1dGhvcj48WWVhcj4yMDE4PC9ZZWFy
PjxSZWNOdW0+MzA4PC9SZWNOdW0+PHJlY29yZD48cmVjLW51bWJlcj4zMDg8L3JlYy1udW1iZXI+
PGZvcmVpZ24ta2V5cz48a2V5IGFwcD0iRU4iIGRiLWlkPSI5dHI5cjVhOWd6cHN6cmV3YTUyNXpk
ZGF2cDBhcHR0czB0dzAiIHRpbWVzdGFtcD0iMTYzMzk2NTcwMyI+MzA4PC9rZXk+PC9mb3JlaWdu
LWtleXM+PHJlZi10eXBlIG5hbWU9IkpvdXJuYWwgQXJ0aWNsZSI+MTc8L3JlZi10eXBlPjxjb250
cmlidXRvcnM+PGF1dGhvcnM+PGF1dGhvcj5TaGlyYWgsIEIuIEguPC9hdXRob3I+PGF1dGhvcj5T
aGlyYWgsIEguIEEuPC9hdXRob3I+PGF1dGhvcj5aYWZhciwgUy4gSC48L2F1dGhvcj48YXV0aG9y
PkFsYmVsYWRpLCBLLiBCLjwvYXV0aG9yPjwvYXV0aG9ycz48L2NvbnRyaWJ1dG9ycz48YXV0aC1h
ZGRyZXNzPktpbmcgQWJkdWxsYWggSW50ZXJuYXRpb25hbCBNZWRpY2FsIFJlc2VhcmNoIENlbnRl
ci9LaW5nIFNhdWQgYmluIEFiZHVsYXppeiBVbml2ZXJzaXR5IGZvciBIZWFsdGggU2NpZW5jZXMs
IEplZGRhaCwgU2F1ZGkgQXJhYmlhLiYjeEQ7RGVwYXJ0bWVudCBvZiBHZW5lcmFsIFN1cmdlcnks
IEFsIEFuc2FyIEdlbmVyYWwgSG9zcGl0YWwsIE1lZGluYSwgU2F1ZGkgQXJhYmlhLiYjeEQ7RGVw
YXJ0bWVudCBvZiBNZWRpY2luZSwgQWwgQW5zYXIgR2VuZXJhbCBIb3NwaXRhbCwgTWVkaW5hLCBT
YXVkaSBBcmFiaWEuJiN4RDtLaW5nIEFiZHVsYXppeiBNZWRpY2FsIENpdHkvS2luZyBTYXVkIGJp
biBBYmR1bGF6aXogVW5pdmVyc2l0eSBmb3IgSGVhbHRoIFNjaWVuY2VzLCBKZWRkYWgsIFNhdWRp
IEFyYWJpYS48L2F1dGgtYWRkcmVzcz48dGl0bGVzPjx0aXRsZT5DbGluaWNhbCBwYXR0ZXJucyBv
ZiBwb3N0Y2hvbGVjeXN0ZWN0b215IHN5bmRyb21lPC90aXRsZT48c2Vjb25kYXJ5LXRpdGxlPkFu
biBIZXBhdG9iaWxpYXJ5IFBhbmNyZWF0IFN1cmc8L3NlY29uZGFyeS10aXRsZT48L3RpdGxlcz48
cGVyaW9kaWNhbD48ZnVsbC10aXRsZT5Bbm4gSGVwYXRvYmlsaWFyeSBQYW5jcmVhdCBTdXJnPC9m
dWxsLXRpdGxlPjwvcGVyaW9kaWNhbD48cGFnZXM+NTItNTc8L3BhZ2VzPjx2b2x1bWU+MjI8L3Zv
bHVtZT48bnVtYmVyPjE8L251bWJlcj48ZWRpdGlvbj4yMDE4LzAzLzE1PC9lZGl0aW9uPjxrZXl3
b3Jkcz48a2V5d29yZD5CaWxlIGR1Y3QgaW5qdXJ5PC9rZXl3b3JkPjxrZXl3b3JkPkJpbGlhcnkg
bGVhazwva2V5d29yZD48a2V5d29yZD5HYWxsc3RvbmVzPC9rZXl3b3JkPjxrZXl3b3JkPkphdW5k
aWNlPC9rZXl3b3JkPjxrZXl3b3JkPkxhcGFyb3Njb3BpYyBjaG9sZWN5c3RlY3RvbXk8L2tleXdv
cmQ+PGtleXdvcmQ+UG9zdGNob2xlY3lzdGVjdG9teSBzeW5kcm9tZTwva2V5d29yZD48L2tleXdv
cmRzPjxkYXRlcz48eWVhcj4yMDE4PC95ZWFyPjxwdWItZGF0ZXM+PGRhdGU+RmViPC9kYXRlPjwv
cHViLWRhdGVzPjwvZGF0ZXM+PGlzYm4+MjUwOC01Nzc4IChQcmludCkmI3hEOzI1MDgtNTg1OSAo
TGlua2luZyk8L2lzYm4+PGFjY2Vzc2lvbi1udW0+Mjk1MzYwNTY8L2FjY2Vzc2lvbi1udW0+PHVy
bHM+PHJlbGF0ZWQtdXJscz48dXJsPmh0dHBzOi8vd3d3Lm5jYmkubmxtLm5paC5nb3YvcHVibWVk
LzI5NTM2MDU2PC91cmw+PC9yZWxhdGVkLXVybHM+PC91cmxzPjxjdXN0b20yPlBNQzU4NDU2MTE8
L2N1c3RvbTI+PGVsZWN0cm9uaWMtcmVzb3VyY2UtbnVtPjEwLjE0NzAxL2FoYnBzLjIwMTguMjIu
MS41MjwvZWxlY3Ryb25pYy1yZXNvdXJjZS1udW0+PC9yZWNvcmQ+PC9DaXRlPjxDaXRlPjxBdXRo
b3I+VGVyaGFhcjwvQXV0aG9yPjxZZWFyPjIwMDU8L1llYXI+PFJlY051bT4zMTA8L1JlY051bT48
cmVjb3JkPjxyZWMtbnVtYmVyPjMxMDwvcmVjLW51bWJlcj48Zm9yZWlnbi1rZXlzPjxrZXkgYXBw
PSJFTiIgZGItaWQ9Ijl0cjlyNWE5Z3pwc3pyZXdhNTI1emRkYXZwMGFwdHRzMHR3MCIgdGltZXN0
YW1wPSIxNjMzOTY2MjMxIj4zMTA8L2tleT48L2ZvcmVpZ24ta2V5cz48cmVmLXR5cGUgbmFtZT0i
Sm91cm5hbCBBcnRpY2xlIj4xNzwvcmVmLXR5cGU+PGNvbnRyaWJ1dG9ycz48YXV0aG9ycz48YXV0
aG9yPlRlcmhhYXIsIE9BPC9hdXRob3I+PGF1dGhvcj5BYmJhcywgUzwvYXV0aG9yPjxhdXRob3I+
VGhvcm50b24sIEZKPC9hdXRob3I+PGF1dGhvcj5EdWtlLCBEPC9hdXRob3I+PGF1dGhvcj5PJmFw
b3M7S2VsbHksIFA8L2F1dGhvcj48YXV0aG9yPkFiZHVsbGFoLCBLPC9hdXRob3I+PGF1dGhvcj5W
YXJnaGVzZSwgSkM8L2F1dGhvcj48YXV0aG9yPkxlZSwgTUo8L2F1dGhvcj48L2F1dGhvcnM+PC9j
b250cmlidXRvcnM+PHRpdGxlcz48dGl0bGU+SW1hZ2luZyBwYXRpZW50cyB3aXRoIOKAnHBvc3Qt
Y2hvbGVjeXN0ZWN0b215IHN5bmRyb21l4oCdOiBhbiBhbGdvcml0aG1pYyBhcHByb2FjaDwvdGl0
bGU+PHNlY29uZGFyeS10aXRsZT5DbGluaWNhbCByYWRpb2xvZ3k8L3NlY29uZGFyeS10aXRsZT48
L3RpdGxlcz48cGVyaW9kaWNhbD48ZnVsbC10aXRsZT5DbGluaWNhbCByYWRpb2xvZ3k8L2Z1bGwt
dGl0bGU+PC9wZXJpb2RpY2FsPjxwYWdlcz43OC04NDwvcGFnZXM+PHZvbHVtZT42MDwvdm9sdW1l
PjxudW1iZXI+MTwvbnVtYmVyPjxkYXRlcz48eWVhcj4yMDA1PC95ZWFyPjwvZGF0ZXM+PGlzYm4+
MDAwOS05MjYwPC9pc2JuPjx1cmxzPjwvdXJscz48L3JlY29yZD48L0NpdGU+PC9FbmRO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41-4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In a study by Shirah </w:t>
      </w:r>
      <w:r w:rsidRPr="002D71E4">
        <w:rPr>
          <w:rFonts w:ascii="Book Antiqua" w:eastAsiaTheme="minorHAnsi" w:hAnsi="Book Antiqua" w:cstheme="minorBidi"/>
          <w:i/>
          <w:iCs/>
          <w:lang w:eastAsia="zh-CN"/>
        </w:rPr>
        <w:t>et al</w:t>
      </w:r>
      <w:r w:rsidR="002D71E4" w:rsidRPr="0026654D">
        <w:rPr>
          <w:rFonts w:ascii="Book Antiqua" w:eastAsiaTheme="minorHAnsi" w:hAnsi="Book Antiqua" w:cstheme="minorBidi"/>
          <w:lang w:eastAsia="zh-CN"/>
        </w:rPr>
        <w:fldChar w:fldCharType="begin"/>
      </w:r>
      <w:r w:rsidR="002D71E4" w:rsidRPr="0026654D">
        <w:rPr>
          <w:rFonts w:ascii="Book Antiqua" w:eastAsiaTheme="minorHAnsi" w:hAnsi="Book Antiqua" w:cstheme="minorBidi"/>
          <w:lang w:eastAsia="zh-CN"/>
        </w:rPr>
        <w:instrText xml:space="preserve"> ADDIN EN.CITE &lt;EndNote&gt;&lt;Cite&gt;&lt;Author&gt;Shirah&lt;/Author&gt;&lt;Year&gt;2018&lt;/Year&gt;&lt;RecNum&gt;308&lt;/RecNum&gt;&lt;DisplayText&gt;&lt;style face="superscript"&gt;[41]&lt;/style&gt;&lt;/DisplayText&gt;&lt;record&gt;&lt;rec-number&gt;308&lt;/rec-number&gt;&lt;foreign-keys&gt;&lt;key app="EN" db-id="9tr9r5a9gzpszrewa525zddavp0aptts0tw0" timestamp="1633965703"&gt;308&lt;/key&gt;&lt;/foreign-keys&gt;&lt;ref-type name="Journal Article"&gt;17&lt;/ref-type&gt;&lt;contributors&gt;&lt;authors&gt;&lt;author&gt;Shirah, B. H.&lt;/author&gt;&lt;author&gt;Shirah, H. A.&lt;/author&gt;&lt;author&gt;Zafar, S. H.&lt;/author&gt;&lt;author&gt;Albeladi, K. B.&lt;/author&gt;&lt;/authors&gt;&lt;/contributors&gt;&lt;auth-address&gt;King Abdullah International Medical Research Center/King Saud bin Abdulaziz University for Health Sciences, Jeddah, Saudi Arabia.&amp;#xD;Department of General Surgery, Al Ansar General Hospital, Medina, Saudi Arabia.&amp;#xD;Department of Medicine, Al Ansar General Hospital, Medina, Saudi Arabia.&amp;#xD;King Abdulaziz Medical City/King Saud bin Abdulaziz University for Health Sciences, Jeddah, Saudi Arabia.&lt;/auth-address&gt;&lt;titles&gt;&lt;title&gt;Clinical patterns of postcholecystectomy syndrome&lt;/title&gt;&lt;secondary-title&gt;Ann Hepatobiliary Pancreat Surg&lt;/secondary-title&gt;&lt;/titles&gt;&lt;periodical&gt;&lt;full-title&gt;Ann Hepatobiliary Pancreat Surg&lt;/full-title&gt;&lt;/periodical&gt;&lt;pages&gt;52-57&lt;/pages&gt;&lt;volume&gt;22&lt;/volume&gt;&lt;number&gt;1&lt;/number&gt;&lt;edition&gt;2018/03/15&lt;/edition&gt;&lt;keywords&gt;&lt;keyword&gt;Bile duct injury&lt;/keyword&gt;&lt;keyword&gt;Biliary leak&lt;/keyword&gt;&lt;keyword&gt;Gallstones&lt;/keyword&gt;&lt;keyword&gt;Jaundice&lt;/keyword&gt;&lt;keyword&gt;Laparoscopic cholecystectomy&lt;/keyword&gt;&lt;keyword&gt;Postcholecystectomy syndrome&lt;/keyword&gt;&lt;/keywords&gt;&lt;dates&gt;&lt;year&gt;2018&lt;/year&gt;&lt;pub-dates&gt;&lt;date&gt;Feb&lt;/date&gt;&lt;/pub-dates&gt;&lt;/dates&gt;&lt;isbn&gt;2508-5778 (Print)&amp;#xD;2508-5859 (Linking)&lt;/isbn&gt;&lt;accession-num&gt;29536056&lt;/accession-num&gt;&lt;urls&gt;&lt;related-urls&gt;&lt;url&gt;https://www.ncbi.nlm.nih.gov/pubmed/29536056&lt;/url&gt;&lt;/related-urls&gt;&lt;/urls&gt;&lt;custom2&gt;PMC5845611&lt;/custom2&gt;&lt;electronic-resource-num&gt;10.14701/ahbps.2018.22.1.52&lt;/electronic-resource-num&gt;&lt;/record&gt;&lt;/Cite&gt;&lt;/EndNote&gt;</w:instrText>
      </w:r>
      <w:r w:rsidR="002D71E4" w:rsidRPr="0026654D">
        <w:rPr>
          <w:rFonts w:ascii="Book Antiqua" w:eastAsiaTheme="minorHAnsi" w:hAnsi="Book Antiqua" w:cstheme="minorBidi"/>
          <w:lang w:eastAsia="zh-CN"/>
        </w:rPr>
        <w:fldChar w:fldCharType="separate"/>
      </w:r>
      <w:r w:rsidR="002D71E4" w:rsidRPr="0026654D">
        <w:rPr>
          <w:rFonts w:ascii="Book Antiqua" w:eastAsiaTheme="minorHAnsi" w:hAnsi="Book Antiqua" w:cstheme="minorBidi"/>
          <w:noProof/>
          <w:vertAlign w:val="superscript"/>
          <w:lang w:eastAsia="zh-CN"/>
        </w:rPr>
        <w:t>[41]</w:t>
      </w:r>
      <w:r w:rsidR="002D71E4"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of 272 patients with PCS, recurrent or retained common bile duct (CBD) stone, cystic duct stump syndrome, CBD stricture, bile leakage, and stenosis of the sphincter of Oddi accounted for 34.9% of PCS. Thus, with the increasing number of cholecystectomies, the number of patients suffering from PCS and related morbidity is likely to rise</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Jaunoo&lt;/Author&gt;&lt;Year&gt;2010&lt;/Year&gt;&lt;RecNum&gt;312&lt;/RecNum&gt;&lt;DisplayText&gt;&lt;style face="superscript"&gt;[45]&lt;/style&gt;&lt;/DisplayText&gt;&lt;record&gt;&lt;rec-number&gt;312&lt;/rec-number&gt;&lt;foreign-keys&gt;&lt;key app="EN" db-id="9tr9r5a9gzpszrewa525zddavp0aptts0tw0" timestamp="1633966490"&gt;312&lt;/key&gt;&lt;/foreign-keys&gt;&lt;ref-type name="Journal Article"&gt;17&lt;/ref-type&gt;&lt;contributors&gt;&lt;authors&gt;&lt;author&gt;Jaunoo, S. S.&lt;/author&gt;&lt;author&gt;Mohandas, S.&lt;/author&gt;&lt;author&gt;Almond, L. M.&lt;/author&gt;&lt;/authors&gt;&lt;/contributors&gt;&lt;auth-address&gt;Department of General Surgery, Worcestershire Royal Hospital, Worcester, UK. ssj@doctors.org.uk&lt;/auth-address&gt;&lt;titles&gt;&lt;title&gt;Postcholecystectomy syndrome (PCS)&lt;/title&gt;&lt;secondary-title&gt;Int J Surg&lt;/secondary-title&gt;&lt;/titles&gt;&lt;periodical&gt;&lt;full-title&gt;Int J Surg&lt;/full-title&gt;&lt;/periodical&gt;&lt;pages&gt;15-7&lt;/pages&gt;&lt;volume&gt;8&lt;/volume&gt;&lt;number&gt;1&lt;/number&gt;&lt;edition&gt;2009/10/28&lt;/edition&gt;&lt;keywords&gt;&lt;keyword&gt;Humans&lt;/keyword&gt;&lt;keyword&gt;Incidence&lt;/keyword&gt;&lt;keyword&gt;Postcholecystectomy Syndrome/epidemiology/*etiology&lt;/keyword&gt;&lt;keyword&gt;Risk Factors&lt;/keyword&gt;&lt;/keywords&gt;&lt;dates&gt;&lt;year&gt;2010&lt;/year&gt;&lt;/dates&gt;&lt;isbn&gt;1743-9159 (Electronic)&amp;#xD;1743-9159 (Linking)&lt;/isbn&gt;&lt;accession-num&gt;19857610&lt;/accession-num&gt;&lt;urls&gt;&lt;related-urls&gt;&lt;url&gt;https://www.ncbi.nlm.nih.gov/pubmed/19857610&lt;/url&gt;&lt;/related-urls&gt;&lt;/urls&gt;&lt;electronic-resource-num&gt;10.1016/j.ijsu.2009.10.008&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4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ence, routine cholecystectomy is not recommended for most patients with asymptomatic gallstone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Sakorafas&lt;/Author&gt;&lt;Year&gt;2007&lt;/Year&gt;&lt;RecNum&gt;212&lt;/RecNum&gt;&lt;DisplayText&gt;&lt;style face="superscript"&gt;[15]&lt;/style&gt;&lt;/DisplayText&gt;&lt;record&gt;&lt;rec-number&gt;212&lt;/rec-number&gt;&lt;foreign-keys&gt;&lt;key app="EN" db-id="9tr9r5a9gzpszrewa525zddavp0aptts0tw0" timestamp="1633773804"&gt;212&lt;/key&gt;&lt;/foreign-keys&gt;&lt;ref-type name="Journal Article"&gt;17&lt;/ref-type&gt;&lt;contributors&gt;&lt;authors&gt;&lt;author&gt;Sakorafas, G. H.&lt;/author&gt;&lt;author&gt;Milingos, D.&lt;/author&gt;&lt;author&gt;Peros, G.&lt;/author&gt;&lt;/authors&gt;&lt;/contributors&gt;&lt;auth-address&gt;4th Department of Surgery, Athens University, Medical School, ATTIKON University Hospital, Arkadias 19-21, GR-115 26, Athens, Greece. georgesakorafas@yahoo.com&lt;/auth-address&gt;&lt;titles&gt;&lt;title&gt;Asymptomatic cholelithiasis: is cholecystectomy really needed? A critical reappraisal 15 years after the introduction of laparoscopic cholecystectomy&lt;/title&gt;&lt;secondary-title&gt;Dig Dis Sci&lt;/secondary-title&gt;&lt;/titles&gt;&lt;periodical&gt;&lt;full-title&gt;Dig Dis Sci&lt;/full-title&gt;&lt;/periodical&gt;&lt;pages&gt;1313-25&lt;/pages&gt;&lt;volume&gt;52&lt;/volume&gt;&lt;number&gt;5&lt;/number&gt;&lt;edition&gt;2007/03/29&lt;/edition&gt;&lt;keywords&gt;&lt;keyword&gt;*Cholecystectomy, Laparoscopic&lt;/keyword&gt;&lt;keyword&gt;Cholelithiasis/epidemiology/physiopathology/*surgery&lt;/keyword&gt;&lt;keyword&gt;Disease Progression&lt;/keyword&gt;&lt;keyword&gt;Humans&lt;/keyword&gt;&lt;keyword&gt;*Patient Selection&lt;/keyword&gt;&lt;keyword&gt;Prevalence&lt;/keyword&gt;&lt;/keywords&gt;&lt;dates&gt;&lt;year&gt;2007&lt;/year&gt;&lt;pub-dates&gt;&lt;date&gt;May&lt;/date&gt;&lt;/pub-dates&gt;&lt;/dates&gt;&lt;isbn&gt;0163-2116 (Print)&amp;#xD;0163-2116 (Linking)&lt;/isbn&gt;&lt;accession-num&gt;17390223&lt;/accession-num&gt;&lt;urls&gt;&lt;related-urls&gt;&lt;url&gt;https://www.ncbi.nlm.nih.gov/pubmed/17390223&lt;/url&gt;&lt;/related-urls&gt;&lt;/urls&gt;&lt;electronic-resource-num&gt;10.1007/s10620-006-9107-3&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However, we argue that some of the PCS complications are a result of technical difficulty following a chronic gallbladder pathology, thus early cholecystectomy could at least in part, reduce the PCS morbidity. Furthermore, the term PCS is loosely interpreted in the literature; and patients with obvious diagnoses of bile leak, CBD stone, </w:t>
      </w:r>
      <w:r w:rsidRPr="0021621D">
        <w:rPr>
          <w:rFonts w:ascii="Book Antiqua" w:eastAsiaTheme="minorHAnsi" w:hAnsi="Book Antiqua" w:cstheme="minorBidi"/>
          <w:i/>
          <w:iCs/>
          <w:lang w:eastAsia="zh-CN"/>
        </w:rPr>
        <w:t>etc.</w:t>
      </w:r>
      <w:r w:rsidRPr="0026654D">
        <w:rPr>
          <w:rFonts w:ascii="Book Antiqua" w:eastAsiaTheme="minorHAnsi" w:hAnsi="Book Antiqua" w:cstheme="minorBidi"/>
          <w:lang w:eastAsia="zh-CN"/>
        </w:rPr>
        <w:t xml:space="preserve"> should not be classified as having PCS. </w:t>
      </w:r>
    </w:p>
    <w:p w14:paraId="2CA67645"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0913EE17" w14:textId="08D6B97D"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lastRenderedPageBreak/>
        <w:t>CHANGES IN GUT MICROBIOME</w:t>
      </w:r>
    </w:p>
    <w:p w14:paraId="5CA1A499" w14:textId="61FB7B6D" w:rsidR="00DF6BE9" w:rsidRPr="0026654D" w:rsidRDefault="00DF6BE9" w:rsidP="0026654D">
      <w:pPr>
        <w:adjustRightInd w:val="0"/>
        <w:snapToGrid w:val="0"/>
        <w:spacing w:line="360" w:lineRule="auto"/>
        <w:jc w:val="both"/>
        <w:rPr>
          <w:rFonts w:ascii="Book Antiqua" w:hAnsi="Book Antiqua"/>
          <w:color w:val="212121"/>
          <w:shd w:val="clear" w:color="auto" w:fill="FFFFFF"/>
        </w:rPr>
      </w:pPr>
      <w:r w:rsidRPr="0026654D">
        <w:rPr>
          <w:rFonts w:ascii="Book Antiqua" w:eastAsiaTheme="minorHAnsi" w:hAnsi="Book Antiqua" w:cstheme="minorBidi"/>
          <w:lang w:eastAsia="zh-CN"/>
        </w:rPr>
        <w:t xml:space="preserve">Removal of the gallbladder is associated with two times increased enterohepatic circulation, with increased bile acid exposure of the intestinal mucosa. This </w:t>
      </w:r>
      <w:r w:rsidRPr="0026654D">
        <w:rPr>
          <w:rFonts w:ascii="Book Antiqua" w:eastAsiaTheme="minorHAnsi" w:hAnsi="Book Antiqua"/>
          <w:lang w:eastAsia="zh-CN"/>
        </w:rPr>
        <w:t>physiologic</w:t>
      </w:r>
      <w:r w:rsidR="00844233">
        <w:rPr>
          <w:rFonts w:ascii="Book Antiqua" w:eastAsiaTheme="minorHAnsi" w:hAnsi="Book Antiqua"/>
          <w:lang w:eastAsia="zh-CN"/>
        </w:rPr>
        <w:t>al</w:t>
      </w:r>
      <w:r w:rsidRPr="0026654D">
        <w:rPr>
          <w:rFonts w:ascii="Book Antiqua" w:eastAsiaTheme="minorHAnsi" w:hAnsi="Book Antiqua"/>
          <w:lang w:eastAsia="zh-CN"/>
        </w:rPr>
        <w:t xml:space="preserve"> change leads to an altered gut microbiome. The intestinal microbiome is implicated in gallstone diseases and has relevance both as a causative and end effect. Frost </w:t>
      </w:r>
      <w:r w:rsidRPr="00A93398">
        <w:rPr>
          <w:rFonts w:ascii="Book Antiqua" w:eastAsiaTheme="minorHAnsi" w:hAnsi="Book Antiqua"/>
          <w:i/>
          <w:iCs/>
          <w:lang w:eastAsia="zh-CN"/>
        </w:rPr>
        <w:t>et al</w:t>
      </w:r>
      <w:r w:rsidR="00A93398" w:rsidRPr="0026654D">
        <w:rPr>
          <w:rFonts w:ascii="Book Antiqua" w:hAnsi="Book Antiqua"/>
          <w:color w:val="212121"/>
          <w:shd w:val="clear" w:color="auto" w:fill="FFFFFF"/>
        </w:rPr>
        <w:fldChar w:fldCharType="begin">
          <w:fldData xml:space="preserve">PEVuZE5vdGU+PENpdGU+PEF1dGhvcj5Gcm9zdDwvQXV0aG9yPjxZZWFyPjIwMjE8L1llYXI+PFJl
Y051bT40NjQ8L1JlY051bT48RGlzcGxheVRleHQ+PHN0eWxlIGZhY2U9InN1cGVyc2NyaXB0Ij5b
NDZdPC9zdHlsZT48L0Rpc3BsYXlUZXh0PjxyZWNvcmQ+PHJlYy1udW1iZXI+NDY0PC9yZWMtbnVt
YmVyPjxmb3JlaWduLWtleXM+PGtleSBhcHA9IkVOIiBkYi1pZD0iOXRyOXI1YTlnenBzenJld2E1
MjV6ZGRhdnAwYXB0dHMwdHcwIiB0aW1lc3RhbXA9IjE2MzkxMTEyMjAiPjQ2NDwva2V5PjwvZm9y
ZWlnbi1rZXlzPjxyZWYtdHlwZSBuYW1lPSJKb3VybmFsIEFydGljbGUiPjE3PC9yZWYtdHlwZT48
Y29udHJpYnV0b3JzPjxhdXRob3JzPjxhdXRob3I+RnJvc3QsIEYuPC9hdXRob3I+PGF1dGhvcj5L
YWNwcm93c2tpLCBULjwvYXV0aG9yPjxhdXRob3I+UnVobGVtYW5uLCBNLjwvYXV0aG9yPjxhdXRo
b3I+V2Vpc3MsIFMuPC9hdXRob3I+PGF1dGhvcj5CYW5nLCBDLjwvYXV0aG9yPjxhdXRob3I+RnJh
bmtlLCBBLjwvYXV0aG9yPjxhdXRob3I+UGlldHpuZXIsIE0uPC9hdXRob3I+PGF1dGhvcj5BZ2hk
YXNzaSwgQS4gQS48L2F1dGhvcj48YXV0aG9yPlNlbmRsZXIsIE0uPC9hdXRob3I+PGF1dGhvcj5W
b2xrZXIsIFUuPC9hdXRob3I+PGF1dGhvcj5Wb2x6a2UsIEguPC9hdXRob3I+PGF1dGhvcj5NYXll
cmxlLCBKLjwvYXV0aG9yPjxhdXRob3I+V2Vpc3MsIEYuIFUuPC9hdXRob3I+PGF1dGhvcj5Ib211
dGgsIEcuPC9hdXRob3I+PGF1dGhvcj5MZXJjaCwgTS4gTS48L2F1dGhvcj48L2F1dGhvcnM+PC9j
b250cmlidXRvcnM+PGF1dGgtYWRkcmVzcz5EZXBhcnRtZW50IG9mIE1lZGljaW5lIEEsIFVuaXZl
cnNpdHkgTWVkaWNpbmUgR3JlaWZzd2FsZCwgR3JlaWZzd2FsZCwgR2VybWFueS4mI3hEO0Rpdmlz
aW9uIERhdGEgU2NpZW5jZSBpbiBCaW9tZWRpY2luZSwgUGV0ZXIgTC4gUmVpY2hlcnR6IEluc3Rp
dHV0ZSBvZiBUVSBCcmF1bnNjaHdlaWcgYW5kIEhhbm5vdmVyIE1lZGljYWwgU2Nob29sLCBCcmF1
bnNjaHdlaWcsIEdlcm1hbnkuJiN4RDtJbnN0aXR1dGUgb2YgQ2xpbmljYWwgTW9sZWN1bGFyIEJp
b2xvZ3ksIENocmlzdGlhbiBBbGJyZWNodHMgVW5pdmVyc2l0eSBvZiBLaWVsLCBLaWVsLCBHZXJt
YW55LiYjeEQ7RGVwYXJ0bWVudCBvZiBGdW5jdGlvbmFsIEdlbm9taWNzLCBJbnRlcmZhY3VsdHkg
SW5zdGl0dXRlIGZvciBHZW5ldGljcyBhbmQgRnVuY3Rpb25hbCBHZW5vbWljcywgVW5pdmVyc2l0
eSBNZWRpY2luZSBHcmVpZnN3YWxkLCBHcmVpZnN3YWxkLCBHZXJtYW55LiYjeEQ7SW5zdGl0dXRl
IG9mIENsaW5pY2FsIENoZW1pc3RyeSBhbmQgTGFib3JhdG9yeSBNZWRpY2luZSwgVW5pdmVyc2l0
eSBNZWRpY2luZSBHcmVpZnN3YWxkLCBHcmVpZnN3YWxkLCBHZXJtYW55LiYjeEQ7SW5zdGl0dXRl
IGZvciBDb21tdW5pdHkgTWVkaWNpbmUsIFVuaXZlcnNpdHkgTWVkaWNpbmUgR3JlaWZzd2FsZCwg
R3JlaWZzd2FsZCwgR2VybWFueS4mI3hEO0RlcGFydG1lbnQgb2YgTWVkaWNpbmUgSUksIFVuaXZl
cnNpdHkgSG9zcGl0YWwsIExNVSBNdW5pY2gsIE11bmljaCwgR2VybWFueS4mI3hEO0RlcGFydG1l
bnQgb2YgTWVkaWNpbmUgQSwgVW5pdmVyc2l0eSBNZWRpY2luZSBHcmVpZnN3YWxkLCBHcmVpZnN3
YWxkLCBHZXJtYW55LiBtYXJrdXMubGVyY2hAbWVkLnVuaS1ncmVpZnN3YWxkLmRlLjwvYXV0aC1h
ZGRyZXNzPjx0aXRsZXM+PHRpdGxlPkNhcnJ5aW5nIGFzeW1wdG9tYXRpYyBnYWxsc3RvbmVzIGlz
IG5vdCBhc3NvY2lhdGVkIHdpdGggY2hhbmdlcyBpbiBpbnRlc3RpbmFsIG1pY3JvYmlvdGEgY29t
cG9zaXRpb24gYW5kIGRpdmVyc2l0eSBidXQgY2hvbGVjeXN0ZWN0b215IHdpdGggc2lnbmlmaWNh
bnQgZHlzYmlvc2lzPC90aXRsZT48c2Vjb25kYXJ5LXRpdGxlPlNjaSBSZXA8L3NlY29uZGFyeS10
aXRsZT48L3RpdGxlcz48cGVyaW9kaWNhbD48ZnVsbC10aXRsZT5TY2kgUmVwPC9mdWxsLXRpdGxl
PjwvcGVyaW9kaWNhbD48cGFnZXM+NjY3NzwvcGFnZXM+PHZvbHVtZT4xMTwvdm9sdW1lPjxudW1i
ZXI+MTwvbnVtYmVyPjxlZGl0aW9uPjIwMjEwMzIzPC9lZGl0aW9uPjxrZXl3b3Jkcz48a2V5d29y
ZD5BZ2VkPC9rZXl3b3JkPjxrZXl3b3JkPipBc3ltcHRvbWF0aWMgRGlzZWFzZXM8L2tleXdvcmQ+
PGtleXdvcmQ+Q2FzZS1Db250cm9sIFN0dWRpZXM8L2tleXdvcmQ+PGtleXdvcmQ+Q2hvbGVjeXN0
ZWN0b215LyphZHZlcnNlIGVmZmVjdHMvbWV0aG9kczwva2V5d29yZD48a2V5d29yZD5EeXNiaW9z
aXMvKmV0aW9sb2d5PC9rZXl3b3JkPjxrZXl3b3JkPkZlY2VzL21pY3JvYmlvbG9neTwva2V5d29y
ZD48a2V5d29yZD5GZW1hbGU8L2tleXdvcmQ+PGtleXdvcmQ+R2FsbHN0b25lcy8qZGlhZ25vc2lz
LypzdXJnZXJ5PC9rZXl3b3JkPjxrZXl3b3JkPipHYXN0cm9pbnRlc3RpbmFsIE1pY3JvYmlvbWU8
L2tleXdvcmQ+PGtleXdvcmQ+SHVtYW5zPC9rZXl3b3JkPjxrZXl3b3JkPk1hbGU8L2tleXdvcmQ+
PGtleXdvcmQ+TWlkZGxlIEFnZWQ8L2tleXdvcmQ+PGtleXdvcmQ+VWx0cmFzb25vZ3JhcGh5PC9r
ZXl3b3JkPjwva2V5d29yZHM+PGRhdGVzPjx5ZWFyPjIwMjE8L3llYXI+PHB1Yi1kYXRlcz48ZGF0
ZT5NYXIgMjM8L2RhdGU+PC9wdWItZGF0ZXM+PC9kYXRlcz48aXNibj4yMDQ1LTIzMjIgKEVsZWN0
cm9uaWMpJiN4RDsyMDQ1LTIzMjIgKExpbmtpbmcpPC9pc2JuPjxhY2Nlc3Npb24tbnVtPjMzNzU4
Mjk2PC9hY2Nlc3Npb24tbnVtPjx1cmxzPjxyZWxhdGVkLXVybHM+PHVybD5odHRwczovL3d3dy5u
Y2JpLm5sbS5uaWguZ292L3B1Ym1lZC8zMzc1ODI5NjwvdXJsPjwvcmVsYXRlZC11cmxzPjwvdXJs
cz48Y3VzdG9tMj5QTUM3OTg4MTYwPC9jdXN0b20yPjxlbGVjdHJvbmljLXJlc291cmNlLW51bT4x
MC4xMDM4L3M0MTU5OC0wMjEtODYyNDctNjwvZWxlY3Ryb25pYy1yZXNvdXJjZS1udW0+PC9yZWNv
cmQ+PC9DaXRlPjwvRW5kTm90ZT5=
</w:fldData>
        </w:fldChar>
      </w:r>
      <w:r w:rsidR="00A93398" w:rsidRPr="0026654D">
        <w:rPr>
          <w:rFonts w:ascii="Book Antiqua" w:hAnsi="Book Antiqua"/>
          <w:color w:val="212121"/>
          <w:shd w:val="clear" w:color="auto" w:fill="FFFFFF"/>
        </w:rPr>
        <w:instrText xml:space="preserve"> ADDIN EN.CITE </w:instrText>
      </w:r>
      <w:r w:rsidR="00A93398" w:rsidRPr="0026654D">
        <w:rPr>
          <w:rFonts w:ascii="Book Antiqua" w:hAnsi="Book Antiqua"/>
          <w:color w:val="212121"/>
          <w:shd w:val="clear" w:color="auto" w:fill="FFFFFF"/>
        </w:rPr>
        <w:fldChar w:fldCharType="begin">
          <w:fldData xml:space="preserve">PEVuZE5vdGU+PENpdGU+PEF1dGhvcj5Gcm9zdDwvQXV0aG9yPjxZZWFyPjIwMjE8L1llYXI+PFJl
Y051bT40NjQ8L1JlY051bT48RGlzcGxheVRleHQ+PHN0eWxlIGZhY2U9InN1cGVyc2NyaXB0Ij5b
NDZdPC9zdHlsZT48L0Rpc3BsYXlUZXh0PjxyZWNvcmQ+PHJlYy1udW1iZXI+NDY0PC9yZWMtbnVt
YmVyPjxmb3JlaWduLWtleXM+PGtleSBhcHA9IkVOIiBkYi1pZD0iOXRyOXI1YTlnenBzenJld2E1
MjV6ZGRhdnAwYXB0dHMwdHcwIiB0aW1lc3RhbXA9IjE2MzkxMTEyMjAiPjQ2NDwva2V5PjwvZm9y
ZWlnbi1rZXlzPjxyZWYtdHlwZSBuYW1lPSJKb3VybmFsIEFydGljbGUiPjE3PC9yZWYtdHlwZT48
Y29udHJpYnV0b3JzPjxhdXRob3JzPjxhdXRob3I+RnJvc3QsIEYuPC9hdXRob3I+PGF1dGhvcj5L
YWNwcm93c2tpLCBULjwvYXV0aG9yPjxhdXRob3I+UnVobGVtYW5uLCBNLjwvYXV0aG9yPjxhdXRo
b3I+V2Vpc3MsIFMuPC9hdXRob3I+PGF1dGhvcj5CYW5nLCBDLjwvYXV0aG9yPjxhdXRob3I+RnJh
bmtlLCBBLjwvYXV0aG9yPjxhdXRob3I+UGlldHpuZXIsIE0uPC9hdXRob3I+PGF1dGhvcj5BZ2hk
YXNzaSwgQS4gQS48L2F1dGhvcj48YXV0aG9yPlNlbmRsZXIsIE0uPC9hdXRob3I+PGF1dGhvcj5W
b2xrZXIsIFUuPC9hdXRob3I+PGF1dGhvcj5Wb2x6a2UsIEguPC9hdXRob3I+PGF1dGhvcj5NYXll
cmxlLCBKLjwvYXV0aG9yPjxhdXRob3I+V2Vpc3MsIEYuIFUuPC9hdXRob3I+PGF1dGhvcj5Ib211
dGgsIEcuPC9hdXRob3I+PGF1dGhvcj5MZXJjaCwgTS4gTS48L2F1dGhvcj48L2F1dGhvcnM+PC9j
b250cmlidXRvcnM+PGF1dGgtYWRkcmVzcz5EZXBhcnRtZW50IG9mIE1lZGljaW5lIEEsIFVuaXZl
cnNpdHkgTWVkaWNpbmUgR3JlaWZzd2FsZCwgR3JlaWZzd2FsZCwgR2VybWFueS4mI3hEO0Rpdmlz
aW9uIERhdGEgU2NpZW5jZSBpbiBCaW9tZWRpY2luZSwgUGV0ZXIgTC4gUmVpY2hlcnR6IEluc3Rp
dHV0ZSBvZiBUVSBCcmF1bnNjaHdlaWcgYW5kIEhhbm5vdmVyIE1lZGljYWwgU2Nob29sLCBCcmF1
bnNjaHdlaWcsIEdlcm1hbnkuJiN4RDtJbnN0aXR1dGUgb2YgQ2xpbmljYWwgTW9sZWN1bGFyIEJp
b2xvZ3ksIENocmlzdGlhbiBBbGJyZWNodHMgVW5pdmVyc2l0eSBvZiBLaWVsLCBLaWVsLCBHZXJt
YW55LiYjeEQ7RGVwYXJ0bWVudCBvZiBGdW5jdGlvbmFsIEdlbm9taWNzLCBJbnRlcmZhY3VsdHkg
SW5zdGl0dXRlIGZvciBHZW5ldGljcyBhbmQgRnVuY3Rpb25hbCBHZW5vbWljcywgVW5pdmVyc2l0
eSBNZWRpY2luZSBHcmVpZnN3YWxkLCBHcmVpZnN3YWxkLCBHZXJtYW55LiYjeEQ7SW5zdGl0dXRl
IG9mIENsaW5pY2FsIENoZW1pc3RyeSBhbmQgTGFib3JhdG9yeSBNZWRpY2luZSwgVW5pdmVyc2l0
eSBNZWRpY2luZSBHcmVpZnN3YWxkLCBHcmVpZnN3YWxkLCBHZXJtYW55LiYjeEQ7SW5zdGl0dXRl
IGZvciBDb21tdW5pdHkgTWVkaWNpbmUsIFVuaXZlcnNpdHkgTWVkaWNpbmUgR3JlaWZzd2FsZCwg
R3JlaWZzd2FsZCwgR2VybWFueS4mI3hEO0RlcGFydG1lbnQgb2YgTWVkaWNpbmUgSUksIFVuaXZl
cnNpdHkgSG9zcGl0YWwsIExNVSBNdW5pY2gsIE11bmljaCwgR2VybWFueS4mI3hEO0RlcGFydG1l
bnQgb2YgTWVkaWNpbmUgQSwgVW5pdmVyc2l0eSBNZWRpY2luZSBHcmVpZnN3YWxkLCBHcmVpZnN3
YWxkLCBHZXJtYW55LiBtYXJrdXMubGVyY2hAbWVkLnVuaS1ncmVpZnN3YWxkLmRlLjwvYXV0aC1h
ZGRyZXNzPjx0aXRsZXM+PHRpdGxlPkNhcnJ5aW5nIGFzeW1wdG9tYXRpYyBnYWxsc3RvbmVzIGlz
IG5vdCBhc3NvY2lhdGVkIHdpdGggY2hhbmdlcyBpbiBpbnRlc3RpbmFsIG1pY3JvYmlvdGEgY29t
cG9zaXRpb24gYW5kIGRpdmVyc2l0eSBidXQgY2hvbGVjeXN0ZWN0b215IHdpdGggc2lnbmlmaWNh
bnQgZHlzYmlvc2lzPC90aXRsZT48c2Vjb25kYXJ5LXRpdGxlPlNjaSBSZXA8L3NlY29uZGFyeS10
aXRsZT48L3RpdGxlcz48cGVyaW9kaWNhbD48ZnVsbC10aXRsZT5TY2kgUmVwPC9mdWxsLXRpdGxl
PjwvcGVyaW9kaWNhbD48cGFnZXM+NjY3NzwvcGFnZXM+PHZvbHVtZT4xMTwvdm9sdW1lPjxudW1i
ZXI+MTwvbnVtYmVyPjxlZGl0aW9uPjIwMjEwMzIzPC9lZGl0aW9uPjxrZXl3b3Jkcz48a2V5d29y
ZD5BZ2VkPC9rZXl3b3JkPjxrZXl3b3JkPipBc3ltcHRvbWF0aWMgRGlzZWFzZXM8L2tleXdvcmQ+
PGtleXdvcmQ+Q2FzZS1Db250cm9sIFN0dWRpZXM8L2tleXdvcmQ+PGtleXdvcmQ+Q2hvbGVjeXN0
ZWN0b215LyphZHZlcnNlIGVmZmVjdHMvbWV0aG9kczwva2V5d29yZD48a2V5d29yZD5EeXNiaW9z
aXMvKmV0aW9sb2d5PC9rZXl3b3JkPjxrZXl3b3JkPkZlY2VzL21pY3JvYmlvbG9neTwva2V5d29y
ZD48a2V5d29yZD5GZW1hbGU8L2tleXdvcmQ+PGtleXdvcmQ+R2FsbHN0b25lcy8qZGlhZ25vc2lz
LypzdXJnZXJ5PC9rZXl3b3JkPjxrZXl3b3JkPipHYXN0cm9pbnRlc3RpbmFsIE1pY3JvYmlvbWU8
L2tleXdvcmQ+PGtleXdvcmQ+SHVtYW5zPC9rZXl3b3JkPjxrZXl3b3JkPk1hbGU8L2tleXdvcmQ+
PGtleXdvcmQ+TWlkZGxlIEFnZWQ8L2tleXdvcmQ+PGtleXdvcmQ+VWx0cmFzb25vZ3JhcGh5PC9r
ZXl3b3JkPjwva2V5d29yZHM+PGRhdGVzPjx5ZWFyPjIwMjE8L3llYXI+PHB1Yi1kYXRlcz48ZGF0
ZT5NYXIgMjM8L2RhdGU+PC9wdWItZGF0ZXM+PC9kYXRlcz48aXNibj4yMDQ1LTIzMjIgKEVsZWN0
cm9uaWMpJiN4RDsyMDQ1LTIzMjIgKExpbmtpbmcpPC9pc2JuPjxhY2Nlc3Npb24tbnVtPjMzNzU4
Mjk2PC9hY2Nlc3Npb24tbnVtPjx1cmxzPjxyZWxhdGVkLXVybHM+PHVybD5odHRwczovL3d3dy5u
Y2JpLm5sbS5uaWguZ292L3B1Ym1lZC8zMzc1ODI5NjwvdXJsPjwvcmVsYXRlZC11cmxzPjwvdXJs
cz48Y3VzdG9tMj5QTUM3OTg4MTYwPC9jdXN0b20yPjxlbGVjdHJvbmljLXJlc291cmNlLW51bT4x
MC4xMDM4L3M0MTU5OC0wMjEtODYyNDctNjwvZWxlY3Ryb25pYy1yZXNvdXJjZS1udW0+PC9yZWNv
cmQ+PC9DaXRlPjwvRW5kTm90ZT5=
</w:fldData>
        </w:fldChar>
      </w:r>
      <w:r w:rsidR="00A93398" w:rsidRPr="0026654D">
        <w:rPr>
          <w:rFonts w:ascii="Book Antiqua" w:hAnsi="Book Antiqua"/>
          <w:color w:val="212121"/>
          <w:shd w:val="clear" w:color="auto" w:fill="FFFFFF"/>
        </w:rPr>
        <w:instrText xml:space="preserve"> ADDIN EN.CITE.DATA </w:instrText>
      </w:r>
      <w:r w:rsidR="00A93398" w:rsidRPr="0026654D">
        <w:rPr>
          <w:rFonts w:ascii="Book Antiqua" w:hAnsi="Book Antiqua"/>
          <w:color w:val="212121"/>
          <w:shd w:val="clear" w:color="auto" w:fill="FFFFFF"/>
        </w:rPr>
      </w:r>
      <w:r w:rsidR="00A93398" w:rsidRPr="0026654D">
        <w:rPr>
          <w:rFonts w:ascii="Book Antiqua" w:hAnsi="Book Antiqua"/>
          <w:color w:val="212121"/>
          <w:shd w:val="clear" w:color="auto" w:fill="FFFFFF"/>
        </w:rPr>
        <w:fldChar w:fldCharType="end"/>
      </w:r>
      <w:r w:rsidR="00A93398" w:rsidRPr="0026654D">
        <w:rPr>
          <w:rFonts w:ascii="Book Antiqua" w:hAnsi="Book Antiqua"/>
          <w:color w:val="212121"/>
          <w:shd w:val="clear" w:color="auto" w:fill="FFFFFF"/>
        </w:rPr>
      </w:r>
      <w:r w:rsidR="00A93398" w:rsidRPr="0026654D">
        <w:rPr>
          <w:rFonts w:ascii="Book Antiqua" w:hAnsi="Book Antiqua"/>
          <w:color w:val="212121"/>
          <w:shd w:val="clear" w:color="auto" w:fill="FFFFFF"/>
        </w:rPr>
        <w:fldChar w:fldCharType="separate"/>
      </w:r>
      <w:r w:rsidR="00A93398" w:rsidRPr="0026654D">
        <w:rPr>
          <w:rFonts w:ascii="Book Antiqua" w:hAnsi="Book Antiqua"/>
          <w:noProof/>
          <w:color w:val="212121"/>
          <w:shd w:val="clear" w:color="auto" w:fill="FFFFFF"/>
          <w:vertAlign w:val="superscript"/>
        </w:rPr>
        <w:t>[46]</w:t>
      </w:r>
      <w:r w:rsidR="00A93398" w:rsidRPr="0026654D">
        <w:rPr>
          <w:rFonts w:ascii="Book Antiqua" w:hAnsi="Book Antiqua"/>
          <w:color w:val="212121"/>
          <w:shd w:val="clear" w:color="auto" w:fill="FFFFFF"/>
        </w:rPr>
        <w:fldChar w:fldCharType="end"/>
      </w:r>
      <w:r w:rsidRPr="0026654D">
        <w:rPr>
          <w:rFonts w:ascii="Book Antiqua" w:eastAsiaTheme="minorHAnsi" w:hAnsi="Book Antiqua"/>
          <w:lang w:eastAsia="zh-CN"/>
        </w:rPr>
        <w:t xml:space="preserve"> studied the fecal microbiota profile of </w:t>
      </w:r>
      <w:r w:rsidRPr="0026654D">
        <w:rPr>
          <w:rFonts w:ascii="Book Antiqua" w:hAnsi="Book Antiqua"/>
          <w:color w:val="212121"/>
          <w:shd w:val="clear" w:color="auto" w:fill="FFFFFF"/>
        </w:rPr>
        <w:t>404 gallstone carriers, 580 individuals post-cholecystectomy, and 984 healthy controls using the 16S rRNA gene sequencing technique. The participants were matched for age, sex, body mass index, smoking habits, and food-frequency</w:t>
      </w:r>
      <w:r w:rsidR="00844233">
        <w:rPr>
          <w:rFonts w:ascii="Book Antiqua" w:hAnsi="Book Antiqua"/>
          <w:color w:val="212121"/>
          <w:shd w:val="clear" w:color="auto" w:fill="FFFFFF"/>
        </w:rPr>
        <w:t xml:space="preserve"> </w:t>
      </w:r>
      <w:r w:rsidRPr="0026654D">
        <w:rPr>
          <w:rFonts w:ascii="Book Antiqua" w:hAnsi="Book Antiqua"/>
          <w:color w:val="212121"/>
          <w:shd w:val="clear" w:color="auto" w:fill="FFFFFF"/>
        </w:rPr>
        <w:t>score.</w:t>
      </w:r>
      <w:r w:rsidR="00A93398">
        <w:rPr>
          <w:rFonts w:ascii="Book Antiqua" w:hAnsi="Book Antiqua"/>
          <w:color w:val="212121"/>
          <w:shd w:val="clear" w:color="auto" w:fill="FFFFFF"/>
        </w:rPr>
        <w:t xml:space="preserve"> </w:t>
      </w:r>
      <w:r w:rsidRPr="0026654D">
        <w:rPr>
          <w:rFonts w:ascii="Book Antiqua" w:hAnsi="Book Antiqua"/>
          <w:color w:val="212121"/>
          <w:shd w:val="clear" w:color="auto" w:fill="FFFFFF"/>
        </w:rPr>
        <w:t xml:space="preserve">They did not observe significant differences in microbiota composition of gallstone carriers and controls. However, cholecystectomy patients exhibited reduced microbiota diversity, reduced potentially beneficial genus </w:t>
      </w:r>
      <w:r w:rsidRPr="0026654D">
        <w:rPr>
          <w:rFonts w:ascii="Book Antiqua" w:hAnsi="Book Antiqua"/>
          <w:i/>
          <w:iCs/>
          <w:color w:val="212121"/>
          <w:shd w:val="clear" w:color="auto" w:fill="FFFFFF"/>
        </w:rPr>
        <w:t>Faecalibacterium</w:t>
      </w:r>
      <w:r w:rsidRPr="0026654D">
        <w:rPr>
          <w:rFonts w:ascii="Book Antiqua" w:hAnsi="Book Antiqua"/>
          <w:color w:val="212121"/>
          <w:shd w:val="clear" w:color="auto" w:fill="FFFFFF"/>
        </w:rPr>
        <w:t xml:space="preserve">, and increased opportunistic pathogen </w:t>
      </w:r>
      <w:r w:rsidRPr="00D454A3">
        <w:rPr>
          <w:rFonts w:ascii="Book Antiqua" w:hAnsi="Book Antiqua"/>
          <w:i/>
          <w:iCs/>
          <w:color w:val="212121"/>
          <w:shd w:val="clear" w:color="auto" w:fill="FFFFFF"/>
        </w:rPr>
        <w:t>Escherichia</w:t>
      </w:r>
      <w:r w:rsidRPr="0026654D">
        <w:rPr>
          <w:rFonts w:ascii="Book Antiqua" w:hAnsi="Book Antiqua"/>
          <w:color w:val="212121"/>
          <w:shd w:val="clear" w:color="auto" w:fill="FFFFFF"/>
        </w:rPr>
        <w:t>/</w:t>
      </w:r>
      <w:r w:rsidRPr="00D454A3">
        <w:rPr>
          <w:rFonts w:ascii="Book Antiqua" w:hAnsi="Book Antiqua"/>
          <w:i/>
          <w:iCs/>
          <w:color w:val="212121"/>
          <w:shd w:val="clear" w:color="auto" w:fill="FFFFFF"/>
        </w:rPr>
        <w:t>Shigella</w:t>
      </w:r>
      <w:r w:rsidRPr="0026654D">
        <w:rPr>
          <w:rFonts w:ascii="Book Antiqua" w:hAnsi="Book Antiqua"/>
          <w:color w:val="212121"/>
          <w:shd w:val="clear" w:color="auto" w:fill="FFFFFF"/>
        </w:rPr>
        <w:t xml:space="preserve">. </w:t>
      </w:r>
      <w:r w:rsidRPr="0026654D">
        <w:rPr>
          <w:rFonts w:ascii="Book Antiqua" w:hAnsi="Book Antiqua"/>
          <w:color w:val="000000"/>
          <w:shd w:val="clear" w:color="auto" w:fill="FFFFFF"/>
        </w:rPr>
        <w:t>A decrease of</w:t>
      </w:r>
      <w:r w:rsidR="00A93398">
        <w:rPr>
          <w:rFonts w:ascii="Book Antiqua" w:hAnsi="Book Antiqua"/>
          <w:color w:val="000000"/>
          <w:shd w:val="clear" w:color="auto" w:fill="FFFFFF"/>
        </w:rPr>
        <w:t xml:space="preserve"> </w:t>
      </w:r>
      <w:r w:rsidRPr="0026654D">
        <w:rPr>
          <w:rStyle w:val="Emphasis"/>
          <w:rFonts w:ascii="Book Antiqua" w:hAnsi="Book Antiqua"/>
          <w:color w:val="000000"/>
          <w:shd w:val="clear" w:color="auto" w:fill="FFFFFF"/>
        </w:rPr>
        <w:t xml:space="preserve">Faecalibacterium </w:t>
      </w:r>
      <w:r w:rsidRPr="0026654D">
        <w:rPr>
          <w:rStyle w:val="Emphasis"/>
          <w:rFonts w:ascii="Book Antiqua" w:hAnsi="Book Antiqua"/>
          <w:i w:val="0"/>
          <w:iCs w:val="0"/>
          <w:color w:val="000000"/>
          <w:shd w:val="clear" w:color="auto" w:fill="FFFFFF"/>
        </w:rPr>
        <w:t xml:space="preserve">reduces </w:t>
      </w:r>
      <w:r w:rsidRPr="0026654D">
        <w:rPr>
          <w:rFonts w:ascii="Book Antiqua" w:hAnsi="Book Antiqua"/>
          <w:color w:val="000000"/>
          <w:shd w:val="clear" w:color="auto" w:fill="FFFFFF"/>
        </w:rPr>
        <w:t>short-chain fatty acid production. Thus, colonocytes are deprived of energy, and the colon is subjected to a proinflammatory intestinal state.</w:t>
      </w:r>
      <w:r w:rsidR="00A93398">
        <w:rPr>
          <w:rFonts w:ascii="Book Antiqua" w:hAnsi="Book Antiqua"/>
          <w:color w:val="000000"/>
          <w:shd w:val="clear" w:color="auto" w:fill="FFFFFF"/>
        </w:rPr>
        <w:t xml:space="preserve"> </w:t>
      </w:r>
      <w:r w:rsidRPr="0026654D">
        <w:rPr>
          <w:rFonts w:ascii="Book Antiqua" w:hAnsi="Book Antiqua"/>
          <w:color w:val="212121"/>
          <w:shd w:val="clear" w:color="auto" w:fill="FFFFFF"/>
        </w:rPr>
        <w:t xml:space="preserve">In a meta-analysis including 10 cohort studies and 524649 patients, Zhang </w:t>
      </w:r>
      <w:r w:rsidRPr="00A93398">
        <w:rPr>
          <w:rFonts w:ascii="Book Antiqua" w:hAnsi="Book Antiqua"/>
          <w:i/>
          <w:iCs/>
          <w:color w:val="212121"/>
          <w:shd w:val="clear" w:color="auto" w:fill="FFFFFF"/>
        </w:rPr>
        <w:t>et al</w:t>
      </w:r>
      <w:r w:rsidR="00A93398" w:rsidRPr="0026654D">
        <w:rPr>
          <w:rFonts w:ascii="Book Antiqua" w:hAnsi="Book Antiqua"/>
          <w:color w:val="212121"/>
          <w:shd w:val="clear" w:color="auto" w:fill="FFFFFF"/>
        </w:rPr>
        <w:fldChar w:fldCharType="begin">
          <w:fldData xml:space="preserve">PEVuZE5vdGU+PENpdGU+PEF1dGhvcj5aaGFuZzwvQXV0aG9yPjxZZWFyPjIwMTc8L1llYXI+PFJl
Y051bT40NjU8L1JlY051bT48RGlzcGxheVRleHQ+PHN0eWxlIGZhY2U9InN1cGVyc2NyaXB0Ij5b
NDddPC9zdHlsZT48L0Rpc3BsYXlUZXh0PjxyZWNvcmQ+PHJlYy1udW1iZXI+NDY1PC9yZWMtbnVt
YmVyPjxmb3JlaWduLWtleXM+PGtleSBhcHA9IkVOIiBkYi1pZD0iOXRyOXI1YTlnenBzenJld2E1
MjV6ZGRhdnAwYXB0dHMwdHcwIiB0aW1lc3RhbXA9IjE2MzkxMTEyNDAiPjQ2NTwva2V5PjwvZm9y
ZWlnbi1rZXlzPjxyZWYtdHlwZSBuYW1lPSJKb3VybmFsIEFydGljbGUiPjE3PC9yZWYtdHlwZT48
Y29udHJpYnV0b3JzPjxhdXRob3JzPjxhdXRob3I+WmhhbmcsIFkuPC9hdXRob3I+PGF1dGhvcj5M
aXUsIEguPC9hdXRob3I+PGF1dGhvcj5MaSwgTC48L2F1dGhvcj48YXV0aG9yPkFpLCBNLjwvYXV0
aG9yPjxhdXRob3I+R29uZywgWi48L2F1dGhvcj48YXV0aG9yPkhlLCBZLjwvYXV0aG9yPjxhdXRo
b3I+RG9uZywgWS48L2F1dGhvcj48YXV0aG9yPlh1LCBTLjwvYXV0aG9yPjxhdXRob3I+V2FuZywg
Si48L2F1dGhvcj48YXV0aG9yPkppbiwgQi48L2F1dGhvcj48YXV0aG9yPkxpdSwgSi48L2F1dGhv
cj48YXV0aG9yPlRlbmcsIFouPC9hdXRob3I+PC9hdXRob3JzPjwvY29udHJpYnV0b3JzPjxhdXRo
LWFkZHJlc3M+RGVwYXJ0bWVudCBvZiBHZW5lcmFsIFN1cmdlcnksIFRoZSA2dGggQWZmaWxpYXRl
ZCBIb3NwaXRhbCBvZiBLdW5taW5nIE1lZGljYWwgVW5pdmVyc2l0eSwgVGhlIFBlb3BsZSZhcG9z
O3MgSG9zcGl0YWwgb2YgWXV4aSBDaXR5LCBZdXhpLCBZdW5uYW4sIENoaW5hLiYjeEQ7U2Nob29s
IG9mIFB1YmxpYyBIZWFsdGgsIERhbGkgVW5pdmVyc2l0eSwgRGFsaSwgWXVubmFuLCBDaGluYS4m
I3hEO0RlcGFydG1lbnQgb2YgUmVzcGlyYXRvcnkgTWVkaWNpbmUsIFRoZSBBZmZpbGlhdGVkIFlh
bmFuIEhvc3BpdGFsIG9mIEt1bm1pbmcgTWVkaWNhbCBVbml2ZXJzaXR5LCBLdW5taW5nLCBZdW5u
YW4sIENoaW5hLiYjeEQ7RGVwYXJ0bWVudCBvZiBTY2llbmNlIGFuZCBFZHVjYXRpb24sIFRoZSA2
dGggQWZmaWxpYXRlZCBIb3NwaXRhbCBvZiBLdW5taW5nIE1lZGljYWwgVW5pdmVyc2l0eSwgVGhl
IFBlb3BsZSZhcG9zO3MgSG9zcGl0YWwgb2YgWXV4aSBDaXR5LCBZdXhpLCBZdW5uYW4sIENoaW5h
LiYjeEQ7RGVwYXJ0bWVudCBvZiBPcnRob3BlZGljIFN1cmdlcnksIFRoZSA2dGggQWZmaWxpYXRl
ZCBIb3NwaXRhbCBvZiBLdW5taW5nIE1lZGljYWwgVW5pdmVyc2l0eSwgVGhlIFBlb3BsZSZhcG9z
O3MgSG9zcGl0YWwgb2YgWXV4aSBDaXR5LCBZdXhpLCBZdW5uYW4sIENoaW5hLjwvYXV0aC1hZGRy
ZXNzPjx0aXRsZXM+PHRpdGxlPkNob2xlY3lzdGVjdG9teSBjYW4gaW5jcmVhc2UgdGhlIHJpc2sg
b2YgY29sb3JlY3RhbCBjYW5jZXI6IEEgbWV0YS1hbmFseXNpcyBvZiAxMCBjb2hvcnQgc3R1ZGll
czwvdGl0bGU+PHNlY29uZGFyeS10aXRsZT5QTG9TIE9uZTwvc2Vjb25kYXJ5LXRpdGxlPjwvdGl0
bGVzPjxwZXJpb2RpY2FsPjxmdWxsLXRpdGxlPlBMb1MgT25lPC9mdWxsLXRpdGxlPjwvcGVyaW9k
aWNhbD48cGFnZXM+ZTAxODE4NTI8L3BhZ2VzPjx2b2x1bWU+MTI8L3ZvbHVtZT48bnVtYmVyPjg8
L251bWJlcj48ZWRpdGlvbj4yMDE3MDgwMzwvZWRpdGlvbj48a2V5d29yZHM+PGtleXdvcmQ+Q2hv
bGVjeXN0ZWN0b215LyphZHZlcnNlIGVmZmVjdHM8L2tleXdvcmQ+PGtleXdvcmQ+Q29sb3JlY3Rh
bCBOZW9wbGFzbXMvKmV0aW9sb2d5PC9rZXl3b3JkPjxrZXl3b3JkPkh1bWFuczwva2V5d29yZD48
a2V5d29yZD5SaXNrIEZhY3RvcnM8L2tleXdvcmQ+PC9rZXl3b3Jkcz48ZGF0ZXM+PHllYXI+MjAx
NzwveWVhcj48L2RhdGVzPjxpc2JuPjE5MzItNjIwMyAoRWxlY3Ryb25pYykmI3hEOzE5MzItNjIw
MyAoTGlua2luZyk8L2lzYm4+PGFjY2Vzc2lvbi1udW0+Mjg3NzE1MTg8L2FjY2Vzc2lvbi1udW0+
PHVybHM+PHJlbGF0ZWQtdXJscz48dXJsPmh0dHBzOi8vd3d3Lm5jYmkubmxtLm5paC5nb3YvcHVi
bWVkLzI4NzcxNTE4PC91cmw+PC9yZWxhdGVkLXVybHM+PC91cmxzPjxjdXN0b20yPlBNQzU1NDI2
MDc8L2N1c3RvbTI+PGVsZWN0cm9uaWMtcmVzb3VyY2UtbnVtPjEwLjEzNzEvam91cm5hbC5wb25l
LjAxODE4NTI8L2VsZWN0cm9uaWMtcmVzb3VyY2UtbnVtPjwvcmVjb3JkPjwvQ2l0ZT48L0VuZE5v
dGU+
</w:fldData>
        </w:fldChar>
      </w:r>
      <w:r w:rsidR="00A93398" w:rsidRPr="0026654D">
        <w:rPr>
          <w:rFonts w:ascii="Book Antiqua" w:hAnsi="Book Antiqua"/>
          <w:color w:val="212121"/>
          <w:shd w:val="clear" w:color="auto" w:fill="FFFFFF"/>
        </w:rPr>
        <w:instrText xml:space="preserve"> ADDIN EN.CITE </w:instrText>
      </w:r>
      <w:r w:rsidR="00A93398" w:rsidRPr="0026654D">
        <w:rPr>
          <w:rFonts w:ascii="Book Antiqua" w:hAnsi="Book Antiqua"/>
          <w:color w:val="212121"/>
          <w:shd w:val="clear" w:color="auto" w:fill="FFFFFF"/>
        </w:rPr>
        <w:fldChar w:fldCharType="begin">
          <w:fldData xml:space="preserve">PEVuZE5vdGU+PENpdGU+PEF1dGhvcj5aaGFuZzwvQXV0aG9yPjxZZWFyPjIwMTc8L1llYXI+PFJl
Y051bT40NjU8L1JlY051bT48RGlzcGxheVRleHQ+PHN0eWxlIGZhY2U9InN1cGVyc2NyaXB0Ij5b
NDddPC9zdHlsZT48L0Rpc3BsYXlUZXh0PjxyZWNvcmQ+PHJlYy1udW1iZXI+NDY1PC9yZWMtbnVt
YmVyPjxmb3JlaWduLWtleXM+PGtleSBhcHA9IkVOIiBkYi1pZD0iOXRyOXI1YTlnenBzenJld2E1
MjV6ZGRhdnAwYXB0dHMwdHcwIiB0aW1lc3RhbXA9IjE2MzkxMTEyNDAiPjQ2NTwva2V5PjwvZm9y
ZWlnbi1rZXlzPjxyZWYtdHlwZSBuYW1lPSJKb3VybmFsIEFydGljbGUiPjE3PC9yZWYtdHlwZT48
Y29udHJpYnV0b3JzPjxhdXRob3JzPjxhdXRob3I+WmhhbmcsIFkuPC9hdXRob3I+PGF1dGhvcj5M
aXUsIEguPC9hdXRob3I+PGF1dGhvcj5MaSwgTC48L2F1dGhvcj48YXV0aG9yPkFpLCBNLjwvYXV0
aG9yPjxhdXRob3I+R29uZywgWi48L2F1dGhvcj48YXV0aG9yPkhlLCBZLjwvYXV0aG9yPjxhdXRo
b3I+RG9uZywgWS48L2F1dGhvcj48YXV0aG9yPlh1LCBTLjwvYXV0aG9yPjxhdXRob3I+V2FuZywg
Si48L2F1dGhvcj48YXV0aG9yPkppbiwgQi48L2F1dGhvcj48YXV0aG9yPkxpdSwgSi48L2F1dGhv
cj48YXV0aG9yPlRlbmcsIFouPC9hdXRob3I+PC9hdXRob3JzPjwvY29udHJpYnV0b3JzPjxhdXRo
LWFkZHJlc3M+RGVwYXJ0bWVudCBvZiBHZW5lcmFsIFN1cmdlcnksIFRoZSA2dGggQWZmaWxpYXRl
ZCBIb3NwaXRhbCBvZiBLdW5taW5nIE1lZGljYWwgVW5pdmVyc2l0eSwgVGhlIFBlb3BsZSZhcG9z
O3MgSG9zcGl0YWwgb2YgWXV4aSBDaXR5LCBZdXhpLCBZdW5uYW4sIENoaW5hLiYjeEQ7U2Nob29s
IG9mIFB1YmxpYyBIZWFsdGgsIERhbGkgVW5pdmVyc2l0eSwgRGFsaSwgWXVubmFuLCBDaGluYS4m
I3hEO0RlcGFydG1lbnQgb2YgUmVzcGlyYXRvcnkgTWVkaWNpbmUsIFRoZSBBZmZpbGlhdGVkIFlh
bmFuIEhvc3BpdGFsIG9mIEt1bm1pbmcgTWVkaWNhbCBVbml2ZXJzaXR5LCBLdW5taW5nLCBZdW5u
YW4sIENoaW5hLiYjeEQ7RGVwYXJ0bWVudCBvZiBTY2llbmNlIGFuZCBFZHVjYXRpb24sIFRoZSA2
dGggQWZmaWxpYXRlZCBIb3NwaXRhbCBvZiBLdW5taW5nIE1lZGljYWwgVW5pdmVyc2l0eSwgVGhl
IFBlb3BsZSZhcG9zO3MgSG9zcGl0YWwgb2YgWXV4aSBDaXR5LCBZdXhpLCBZdW5uYW4sIENoaW5h
LiYjeEQ7RGVwYXJ0bWVudCBvZiBPcnRob3BlZGljIFN1cmdlcnksIFRoZSA2dGggQWZmaWxpYXRl
ZCBIb3NwaXRhbCBvZiBLdW5taW5nIE1lZGljYWwgVW5pdmVyc2l0eSwgVGhlIFBlb3BsZSZhcG9z
O3MgSG9zcGl0YWwgb2YgWXV4aSBDaXR5LCBZdXhpLCBZdW5uYW4sIENoaW5hLjwvYXV0aC1hZGRy
ZXNzPjx0aXRsZXM+PHRpdGxlPkNob2xlY3lzdGVjdG9teSBjYW4gaW5jcmVhc2UgdGhlIHJpc2sg
b2YgY29sb3JlY3RhbCBjYW5jZXI6IEEgbWV0YS1hbmFseXNpcyBvZiAxMCBjb2hvcnQgc3R1ZGll
czwvdGl0bGU+PHNlY29uZGFyeS10aXRsZT5QTG9TIE9uZTwvc2Vjb25kYXJ5LXRpdGxlPjwvdGl0
bGVzPjxwZXJpb2RpY2FsPjxmdWxsLXRpdGxlPlBMb1MgT25lPC9mdWxsLXRpdGxlPjwvcGVyaW9k
aWNhbD48cGFnZXM+ZTAxODE4NTI8L3BhZ2VzPjx2b2x1bWU+MTI8L3ZvbHVtZT48bnVtYmVyPjg8
L251bWJlcj48ZWRpdGlvbj4yMDE3MDgwMzwvZWRpdGlvbj48a2V5d29yZHM+PGtleXdvcmQ+Q2hv
bGVjeXN0ZWN0b215LyphZHZlcnNlIGVmZmVjdHM8L2tleXdvcmQ+PGtleXdvcmQ+Q29sb3JlY3Rh
bCBOZW9wbGFzbXMvKmV0aW9sb2d5PC9rZXl3b3JkPjxrZXl3b3JkPkh1bWFuczwva2V5d29yZD48
a2V5d29yZD5SaXNrIEZhY3RvcnM8L2tleXdvcmQ+PC9rZXl3b3Jkcz48ZGF0ZXM+PHllYXI+MjAx
NzwveWVhcj48L2RhdGVzPjxpc2JuPjE5MzItNjIwMyAoRWxlY3Ryb25pYykmI3hEOzE5MzItNjIw
MyAoTGlua2luZyk8L2lzYm4+PGFjY2Vzc2lvbi1udW0+Mjg3NzE1MTg8L2FjY2Vzc2lvbi1udW0+
PHVybHM+PHJlbGF0ZWQtdXJscz48dXJsPmh0dHBzOi8vd3d3Lm5jYmkubmxtLm5paC5nb3YvcHVi
bWVkLzI4NzcxNTE4PC91cmw+PC9yZWxhdGVkLXVybHM+PC91cmxzPjxjdXN0b20yPlBNQzU1NDI2
MDc8L2N1c3RvbTI+PGVsZWN0cm9uaWMtcmVzb3VyY2UtbnVtPjEwLjEzNzEvam91cm5hbC5wb25l
LjAxODE4NTI8L2VsZWN0cm9uaWMtcmVzb3VyY2UtbnVtPjwvcmVjb3JkPjwvQ2l0ZT48L0VuZE5v
dGU+
</w:fldData>
        </w:fldChar>
      </w:r>
      <w:r w:rsidR="00A93398" w:rsidRPr="0026654D">
        <w:rPr>
          <w:rFonts w:ascii="Book Antiqua" w:hAnsi="Book Antiqua"/>
          <w:color w:val="212121"/>
          <w:shd w:val="clear" w:color="auto" w:fill="FFFFFF"/>
        </w:rPr>
        <w:instrText xml:space="preserve"> ADDIN EN.CITE.DATA </w:instrText>
      </w:r>
      <w:r w:rsidR="00A93398" w:rsidRPr="0026654D">
        <w:rPr>
          <w:rFonts w:ascii="Book Antiqua" w:hAnsi="Book Antiqua"/>
          <w:color w:val="212121"/>
          <w:shd w:val="clear" w:color="auto" w:fill="FFFFFF"/>
        </w:rPr>
      </w:r>
      <w:r w:rsidR="00A93398" w:rsidRPr="0026654D">
        <w:rPr>
          <w:rFonts w:ascii="Book Antiqua" w:hAnsi="Book Antiqua"/>
          <w:color w:val="212121"/>
          <w:shd w:val="clear" w:color="auto" w:fill="FFFFFF"/>
        </w:rPr>
        <w:fldChar w:fldCharType="end"/>
      </w:r>
      <w:r w:rsidR="00A93398" w:rsidRPr="0026654D">
        <w:rPr>
          <w:rFonts w:ascii="Book Antiqua" w:hAnsi="Book Antiqua"/>
          <w:color w:val="212121"/>
          <w:shd w:val="clear" w:color="auto" w:fill="FFFFFF"/>
        </w:rPr>
      </w:r>
      <w:r w:rsidR="00A93398" w:rsidRPr="0026654D">
        <w:rPr>
          <w:rFonts w:ascii="Book Antiqua" w:hAnsi="Book Antiqua"/>
          <w:color w:val="212121"/>
          <w:shd w:val="clear" w:color="auto" w:fill="FFFFFF"/>
        </w:rPr>
        <w:fldChar w:fldCharType="separate"/>
      </w:r>
      <w:r w:rsidR="00A93398" w:rsidRPr="0026654D">
        <w:rPr>
          <w:rFonts w:ascii="Book Antiqua" w:hAnsi="Book Antiqua"/>
          <w:noProof/>
          <w:color w:val="212121"/>
          <w:shd w:val="clear" w:color="auto" w:fill="FFFFFF"/>
          <w:vertAlign w:val="superscript"/>
        </w:rPr>
        <w:t>[47]</w:t>
      </w:r>
      <w:r w:rsidR="00A93398" w:rsidRPr="0026654D">
        <w:rPr>
          <w:rFonts w:ascii="Book Antiqua" w:hAnsi="Book Antiqua"/>
          <w:color w:val="212121"/>
          <w:shd w:val="clear" w:color="auto" w:fill="FFFFFF"/>
        </w:rPr>
        <w:fldChar w:fldCharType="end"/>
      </w:r>
      <w:r w:rsidRPr="0026654D">
        <w:rPr>
          <w:rFonts w:ascii="Book Antiqua" w:hAnsi="Book Antiqua"/>
          <w:color w:val="212121"/>
          <w:shd w:val="clear" w:color="auto" w:fill="FFFFFF"/>
        </w:rPr>
        <w:t xml:space="preserve"> reported that cholecystectomy patients </w:t>
      </w:r>
      <w:r w:rsidR="00844233" w:rsidRPr="0026654D">
        <w:rPr>
          <w:rFonts w:ascii="Book Antiqua" w:hAnsi="Book Antiqua"/>
          <w:color w:val="212121"/>
          <w:shd w:val="clear" w:color="auto" w:fill="FFFFFF"/>
        </w:rPr>
        <w:t>ha</w:t>
      </w:r>
      <w:r w:rsidR="00844233">
        <w:rPr>
          <w:rFonts w:ascii="Book Antiqua" w:hAnsi="Book Antiqua"/>
          <w:color w:val="212121"/>
          <w:shd w:val="clear" w:color="auto" w:fill="FFFFFF"/>
        </w:rPr>
        <w:t>d</w:t>
      </w:r>
      <w:r w:rsidR="00844233" w:rsidRPr="0026654D">
        <w:rPr>
          <w:rFonts w:ascii="Book Antiqua" w:hAnsi="Book Antiqua"/>
          <w:color w:val="212121"/>
          <w:shd w:val="clear" w:color="auto" w:fill="FFFFFF"/>
        </w:rPr>
        <w:t xml:space="preserve"> </w:t>
      </w:r>
      <w:r w:rsidRPr="0026654D">
        <w:rPr>
          <w:rFonts w:ascii="Book Antiqua" w:hAnsi="Book Antiqua"/>
          <w:color w:val="212121"/>
          <w:shd w:val="clear" w:color="auto" w:fill="FFFFFF"/>
        </w:rPr>
        <w:t xml:space="preserve">an increased risk of colorectal cancer. The opportunistic pathogens may induce DNA damage, increase gene mutagenicity, and increase lipopolysaccharide synthesis. </w:t>
      </w:r>
      <w:r w:rsidRPr="0026654D">
        <w:rPr>
          <w:rFonts w:ascii="Book Antiqua" w:hAnsi="Book Antiqua"/>
          <w:color w:val="000000"/>
          <w:shd w:val="clear" w:color="auto" w:fill="FFFFFF"/>
        </w:rPr>
        <w:t>Lipopolysaccharide promotes liver metastases in colorectal cancer patients by stimulating toll-like receptor 4 signaling</w:t>
      </w:r>
      <w:r w:rsidRPr="0026654D">
        <w:rPr>
          <w:rFonts w:ascii="Book Antiqua" w:hAnsi="Book Antiqua"/>
          <w:color w:val="000000"/>
          <w:shd w:val="clear" w:color="auto" w:fill="FFFFFF"/>
        </w:rPr>
        <w:fldChar w:fldCharType="begin">
          <w:fldData xml:space="preserve">PEVuZE5vdGU+PENpdGU+PEF1dGhvcj5Ic3U8L0F1dGhvcj48WWVhcj4yMDExPC9ZZWFyPjxSZWNO
dW0+NDY2PC9SZWNOdW0+PERpc3BsYXlUZXh0PjxzdHlsZSBmYWNlPSJzdXBlcnNjcmlwdCI+WzQ4
XTwvc3R5bGU+PC9EaXNwbGF5VGV4dD48cmVjb3JkPjxyZWMtbnVtYmVyPjQ2NjwvcmVjLW51bWJl
cj48Zm9yZWlnbi1rZXlzPjxrZXkgYXBwPSJFTiIgZGItaWQ9Ijl0cjlyNWE5Z3pwc3pyZXdhNTI1
emRkYXZwMGFwdHRzMHR3MCIgdGltZXN0YW1wPSIxNjM5MTExMjU4Ij40NjY8L2tleT48L2ZvcmVp
Z24ta2V5cz48cmVmLXR5cGUgbmFtZT0iSm91cm5hbCBBcnRpY2xlIj4xNzwvcmVmLXR5cGU+PGNv
bnRyaWJ1dG9ycz48YXV0aG9ycz48YXV0aG9yPkhzdSwgUi4gWS48L2F1dGhvcj48YXV0aG9yPkNo
YW4sIEMuIEguPC9hdXRob3I+PGF1dGhvcj5TcGljZXIsIEouIEQuPC9hdXRob3I+PGF1dGhvcj5S
b3Vzc2VhdSwgTS4gQy48L2F1dGhvcj48YXV0aG9yPkdpYW5uaWFzLCBCLjwvYXV0aG9yPjxhdXRo
b3I+Um91c3NlYXUsIFMuPC9hdXRob3I+PGF1dGhvcj5GZXJyaSwgTC4gRS48L2F1dGhvcj48L2F1
dGhvcnM+PC9jb250cmlidXRvcnM+PGF1dGgtYWRkcmVzcz5MRCBNY0xlYW4gU3VyZ2ljYWwgUmVz
ZWFyY2ggTGFib3JhdG9yaWVzLCBEZXBhcnRtZW50IG9mIFN1cmdlcnksIE1jR2lsbCBVbml2ZXJz
aXR5LCBNb250cmVhbCwgUXVlYmVjLCBDYW5hZGEuPC9hdXRoLWFkZHJlc3M+PHRpdGxlcz48dGl0
bGU+TFBTLWluZHVjZWQgVExSNCBzaWduYWxpbmcgaW4gaHVtYW4gY29sb3JlY3RhbCBjYW5jZXIg
Y2VsbHMgaW5jcmVhc2VzIGJldGExIGludGVncmluLW1lZGlhdGVkIGNlbGwgYWRoZXNpb24gYW5k
IGxpdmVyIG1ldGFzdGFzaXM8L3RpdGxlPjxzZWNvbmRhcnktdGl0bGU+Q2FuY2VyIFJlczwvc2Vj
b25kYXJ5LXRpdGxlPjwvdGl0bGVzPjxwZXJpb2RpY2FsPjxmdWxsLXRpdGxlPkNhbmNlciBSZXM8
L2Z1bGwtdGl0bGU+PC9wZXJpb2RpY2FsPjxwYWdlcz4xOTg5LTk4PC9wYWdlcz48dm9sdW1lPjcx
PC92b2x1bWU+PG51bWJlcj41PC9udW1iZXI+PGtleXdvcmRzPjxrZXl3b3JkPkFuaW1hbHM8L2tl
eXdvcmQ+PGtleXdvcmQ+QW50aWdlbnMsIEJhY3RlcmlhbC8qcGhhcm1hY29sb2d5PC9rZXl3b3Jk
PjxrZXl3b3JkPkJsb3R0aW5nLCBXZXN0ZXJuPC9rZXl3b3JkPjxrZXl3b3JkPkNlbGwgQWRoZXNp
b24vZHJ1ZyBlZmZlY3RzPC9rZXl3b3JkPjxrZXl3b3JkPkNlbGwgU2VwYXJhdGlvbjwva2V5d29y
ZD48a2V5d29yZD5Db2xvcmVjdGFsIE5lb3BsYXNtcy9tZXRhYm9saXNtLypwYXRob2xvZ3k8L2tl
eXdvcmQ+PGtleXdvcmQ+RmxvdyBDeXRvbWV0cnk8L2tleXdvcmQ+PGtleXdvcmQ+SFQyOSBDZWxs
czwva2V5d29yZD48a2V5d29yZD5IdW1hbnM8L2tleXdvcmQ+PGtleXdvcmQ+SW50ZWdyaW4gYmV0
YTEvbWV0YWJvbGlzbTwva2V5d29yZD48a2V5d29yZD5MaXBvcG9seXNhY2NoYXJpZGVzLypwaGFy
bWFjb2xvZ3k8L2tleXdvcmQ+PGtleXdvcmQ+TGl2ZXIgTmVvcGxhc21zLyptZXRhYm9saXNtL3Nl
Y29uZGFyeTwva2V5d29yZD48a2V5d29yZD5MeW1waG9jeXRlIEFudGlnZW4gOTYvbWV0YWJvbGlz
bTwva2V5d29yZD48a2V5d29yZD5NaWNlPC9rZXl3b3JkPjxrZXl3b3JkPk1pY2UsIE51ZGU8L2tl
eXdvcmQ+PGtleXdvcmQ+TWljcm9zY29weSwgRmx1b3Jlc2NlbmNlPC9rZXl3b3JkPjxrZXl3b3Jk
Pk5lb3BsYXNtIE1ldGFzdGFzaXMvcGF0aG9sb2d5PC9rZXl3b3JkPjxrZXl3b3JkPlNpZ25hbCBU
cmFuc2R1Y3Rpb24vZHJ1ZyBlZmZlY3RzL3BoeXNpb2xvZ3k8L2tleXdvcmQ+PGtleXdvcmQ+VG9s
bC1MaWtlIFJlY2VwdG9yIDQvKm1ldGFib2xpc208L2tleXdvcmQ+PC9rZXl3b3Jkcz48ZGF0ZXM+
PHllYXI+MjAxMTwveWVhcj48cHViLWRhdGVzPjxkYXRlPk1hciAxPC9kYXRlPjwvcHViLWRhdGVz
PjwvZGF0ZXM+PGlzYm4+MTUzOC03NDQ1IChFbGVjdHJvbmljKSYjeEQ7MDAwOC01NDcyIChMaW5r
aW5nKTwvaXNibj48YWNjZXNzaW9uLW51bT4yMTM2MzkyNjwvYWNjZXNzaW9uLW51bT48dXJscz48
cmVsYXRlZC11cmxzPjx1cmw+aHR0cHM6Ly93d3cubmNiaS5ubG0ubmloLmdvdi9wdWJtZWQvMjEz
NjM5MjY8L3VybD48L3JlbGF0ZWQtdXJscz48L3VybHM+PGVsZWN0cm9uaWMtcmVzb3VyY2UtbnVt
PjEwLjExNTgvMDAwOC01NDcyLkNBTi0xMC0yODMzPC9lbGVjdHJvbmljLXJlc291cmNlLW51bT48
L3JlY29yZD48L0NpdGU+PC9FbmROb3RlPn==
</w:fldData>
        </w:fldChar>
      </w:r>
      <w:r w:rsidRPr="0026654D">
        <w:rPr>
          <w:rFonts w:ascii="Book Antiqua" w:hAnsi="Book Antiqua"/>
          <w:color w:val="000000"/>
          <w:shd w:val="clear" w:color="auto" w:fill="FFFFFF"/>
        </w:rPr>
        <w:instrText xml:space="preserve"> ADDIN EN.CITE </w:instrText>
      </w:r>
      <w:r w:rsidRPr="0026654D">
        <w:rPr>
          <w:rFonts w:ascii="Book Antiqua" w:hAnsi="Book Antiqua"/>
          <w:color w:val="000000"/>
          <w:shd w:val="clear" w:color="auto" w:fill="FFFFFF"/>
        </w:rPr>
        <w:fldChar w:fldCharType="begin">
          <w:fldData xml:space="preserve">PEVuZE5vdGU+PENpdGU+PEF1dGhvcj5Ic3U8L0F1dGhvcj48WWVhcj4yMDExPC9ZZWFyPjxSZWNO
dW0+NDY2PC9SZWNOdW0+PERpc3BsYXlUZXh0PjxzdHlsZSBmYWNlPSJzdXBlcnNjcmlwdCI+WzQ4
XTwvc3R5bGU+PC9EaXNwbGF5VGV4dD48cmVjb3JkPjxyZWMtbnVtYmVyPjQ2NjwvcmVjLW51bWJl
cj48Zm9yZWlnbi1rZXlzPjxrZXkgYXBwPSJFTiIgZGItaWQ9Ijl0cjlyNWE5Z3pwc3pyZXdhNTI1
emRkYXZwMGFwdHRzMHR3MCIgdGltZXN0YW1wPSIxNjM5MTExMjU4Ij40NjY8L2tleT48L2ZvcmVp
Z24ta2V5cz48cmVmLXR5cGUgbmFtZT0iSm91cm5hbCBBcnRpY2xlIj4xNzwvcmVmLXR5cGU+PGNv
bnRyaWJ1dG9ycz48YXV0aG9ycz48YXV0aG9yPkhzdSwgUi4gWS48L2F1dGhvcj48YXV0aG9yPkNo
YW4sIEMuIEguPC9hdXRob3I+PGF1dGhvcj5TcGljZXIsIEouIEQuPC9hdXRob3I+PGF1dGhvcj5S
b3Vzc2VhdSwgTS4gQy48L2F1dGhvcj48YXV0aG9yPkdpYW5uaWFzLCBCLjwvYXV0aG9yPjxhdXRo
b3I+Um91c3NlYXUsIFMuPC9hdXRob3I+PGF1dGhvcj5GZXJyaSwgTC4gRS48L2F1dGhvcj48L2F1
dGhvcnM+PC9jb250cmlidXRvcnM+PGF1dGgtYWRkcmVzcz5MRCBNY0xlYW4gU3VyZ2ljYWwgUmVz
ZWFyY2ggTGFib3JhdG9yaWVzLCBEZXBhcnRtZW50IG9mIFN1cmdlcnksIE1jR2lsbCBVbml2ZXJz
aXR5LCBNb250cmVhbCwgUXVlYmVjLCBDYW5hZGEuPC9hdXRoLWFkZHJlc3M+PHRpdGxlcz48dGl0
bGU+TFBTLWluZHVjZWQgVExSNCBzaWduYWxpbmcgaW4gaHVtYW4gY29sb3JlY3RhbCBjYW5jZXIg
Y2VsbHMgaW5jcmVhc2VzIGJldGExIGludGVncmluLW1lZGlhdGVkIGNlbGwgYWRoZXNpb24gYW5k
IGxpdmVyIG1ldGFzdGFzaXM8L3RpdGxlPjxzZWNvbmRhcnktdGl0bGU+Q2FuY2VyIFJlczwvc2Vj
b25kYXJ5LXRpdGxlPjwvdGl0bGVzPjxwZXJpb2RpY2FsPjxmdWxsLXRpdGxlPkNhbmNlciBSZXM8
L2Z1bGwtdGl0bGU+PC9wZXJpb2RpY2FsPjxwYWdlcz4xOTg5LTk4PC9wYWdlcz48dm9sdW1lPjcx
PC92b2x1bWU+PG51bWJlcj41PC9udW1iZXI+PGtleXdvcmRzPjxrZXl3b3JkPkFuaW1hbHM8L2tl
eXdvcmQ+PGtleXdvcmQ+QW50aWdlbnMsIEJhY3RlcmlhbC8qcGhhcm1hY29sb2d5PC9rZXl3b3Jk
PjxrZXl3b3JkPkJsb3R0aW5nLCBXZXN0ZXJuPC9rZXl3b3JkPjxrZXl3b3JkPkNlbGwgQWRoZXNp
b24vZHJ1ZyBlZmZlY3RzPC9rZXl3b3JkPjxrZXl3b3JkPkNlbGwgU2VwYXJhdGlvbjwva2V5d29y
ZD48a2V5d29yZD5Db2xvcmVjdGFsIE5lb3BsYXNtcy9tZXRhYm9saXNtLypwYXRob2xvZ3k8L2tl
eXdvcmQ+PGtleXdvcmQ+RmxvdyBDeXRvbWV0cnk8L2tleXdvcmQ+PGtleXdvcmQ+SFQyOSBDZWxs
czwva2V5d29yZD48a2V5d29yZD5IdW1hbnM8L2tleXdvcmQ+PGtleXdvcmQ+SW50ZWdyaW4gYmV0
YTEvbWV0YWJvbGlzbTwva2V5d29yZD48a2V5d29yZD5MaXBvcG9seXNhY2NoYXJpZGVzLypwaGFy
bWFjb2xvZ3k8L2tleXdvcmQ+PGtleXdvcmQ+TGl2ZXIgTmVvcGxhc21zLyptZXRhYm9saXNtL3Nl
Y29uZGFyeTwva2V5d29yZD48a2V5d29yZD5MeW1waG9jeXRlIEFudGlnZW4gOTYvbWV0YWJvbGlz
bTwva2V5d29yZD48a2V5d29yZD5NaWNlPC9rZXl3b3JkPjxrZXl3b3JkPk1pY2UsIE51ZGU8L2tl
eXdvcmQ+PGtleXdvcmQ+TWljcm9zY29weSwgRmx1b3Jlc2NlbmNlPC9rZXl3b3JkPjxrZXl3b3Jk
Pk5lb3BsYXNtIE1ldGFzdGFzaXMvcGF0aG9sb2d5PC9rZXl3b3JkPjxrZXl3b3JkPlNpZ25hbCBU
cmFuc2R1Y3Rpb24vZHJ1ZyBlZmZlY3RzL3BoeXNpb2xvZ3k8L2tleXdvcmQ+PGtleXdvcmQ+VG9s
bC1MaWtlIFJlY2VwdG9yIDQvKm1ldGFib2xpc208L2tleXdvcmQ+PC9rZXl3b3Jkcz48ZGF0ZXM+
PHllYXI+MjAxMTwveWVhcj48cHViLWRhdGVzPjxkYXRlPk1hciAxPC9kYXRlPjwvcHViLWRhdGVz
PjwvZGF0ZXM+PGlzYm4+MTUzOC03NDQ1IChFbGVjdHJvbmljKSYjeEQ7MDAwOC01NDcyIChMaW5r
aW5nKTwvaXNibj48YWNjZXNzaW9uLW51bT4yMTM2MzkyNjwvYWNjZXNzaW9uLW51bT48dXJscz48
cmVsYXRlZC11cmxzPjx1cmw+aHR0cHM6Ly93d3cubmNiaS5ubG0ubmloLmdvdi9wdWJtZWQvMjEz
NjM5MjY8L3VybD48L3JlbGF0ZWQtdXJscz48L3VybHM+PGVsZWN0cm9uaWMtcmVzb3VyY2UtbnVt
PjEwLjExNTgvMDAwOC01NDcyLkNBTi0xMC0yODMzPC9lbGVjdHJvbmljLXJlc291cmNlLW51bT48
L3JlY29yZD48L0NpdGU+PC9FbmROb3RlPn==
</w:fldData>
        </w:fldChar>
      </w:r>
      <w:r w:rsidRPr="0026654D">
        <w:rPr>
          <w:rFonts w:ascii="Book Antiqua" w:hAnsi="Book Antiqua"/>
          <w:color w:val="000000"/>
          <w:shd w:val="clear" w:color="auto" w:fill="FFFFFF"/>
        </w:rPr>
        <w:instrText xml:space="preserve"> ADDIN EN.CITE.DATA </w:instrText>
      </w:r>
      <w:r w:rsidRPr="0026654D">
        <w:rPr>
          <w:rFonts w:ascii="Book Antiqua" w:hAnsi="Book Antiqua"/>
          <w:color w:val="000000"/>
          <w:shd w:val="clear" w:color="auto" w:fill="FFFFFF"/>
        </w:rPr>
      </w:r>
      <w:r w:rsidRPr="0026654D">
        <w:rPr>
          <w:rFonts w:ascii="Book Antiqua" w:hAnsi="Book Antiqua"/>
          <w:color w:val="000000"/>
          <w:shd w:val="clear" w:color="auto" w:fill="FFFFFF"/>
        </w:rPr>
        <w:fldChar w:fldCharType="end"/>
      </w:r>
      <w:r w:rsidRPr="0026654D">
        <w:rPr>
          <w:rFonts w:ascii="Book Antiqua" w:hAnsi="Book Antiqua"/>
          <w:color w:val="000000"/>
          <w:shd w:val="clear" w:color="auto" w:fill="FFFFFF"/>
        </w:rPr>
      </w:r>
      <w:r w:rsidRPr="0026654D">
        <w:rPr>
          <w:rFonts w:ascii="Book Antiqua" w:hAnsi="Book Antiqua"/>
          <w:color w:val="000000"/>
          <w:shd w:val="clear" w:color="auto" w:fill="FFFFFF"/>
        </w:rPr>
        <w:fldChar w:fldCharType="separate"/>
      </w:r>
      <w:r w:rsidRPr="0026654D">
        <w:rPr>
          <w:rFonts w:ascii="Book Antiqua" w:hAnsi="Book Antiqua"/>
          <w:noProof/>
          <w:color w:val="000000"/>
          <w:shd w:val="clear" w:color="auto" w:fill="FFFFFF"/>
          <w:vertAlign w:val="superscript"/>
        </w:rPr>
        <w:t>[48]</w:t>
      </w:r>
      <w:r w:rsidRPr="0026654D">
        <w:rPr>
          <w:rFonts w:ascii="Book Antiqua" w:hAnsi="Book Antiqua"/>
          <w:color w:val="000000"/>
          <w:shd w:val="clear" w:color="auto" w:fill="FFFFFF"/>
        </w:rPr>
        <w:fldChar w:fldCharType="end"/>
      </w:r>
      <w:r w:rsidRPr="0026654D">
        <w:rPr>
          <w:rFonts w:ascii="Book Antiqua" w:hAnsi="Book Antiqua"/>
          <w:color w:val="000000"/>
          <w:shd w:val="clear" w:color="auto" w:fill="FFFFFF"/>
        </w:rPr>
        <w:t xml:space="preserve">. More data </w:t>
      </w:r>
      <w:r w:rsidR="00844233">
        <w:rPr>
          <w:rFonts w:ascii="Book Antiqua" w:hAnsi="Book Antiqua"/>
          <w:color w:val="000000"/>
          <w:shd w:val="clear" w:color="auto" w:fill="FFFFFF"/>
        </w:rPr>
        <w:t>are</w:t>
      </w:r>
      <w:r w:rsidR="00844233" w:rsidRPr="0026654D">
        <w:rPr>
          <w:rFonts w:ascii="Book Antiqua" w:hAnsi="Book Antiqua"/>
          <w:color w:val="000000"/>
          <w:shd w:val="clear" w:color="auto" w:fill="FFFFFF"/>
        </w:rPr>
        <w:t xml:space="preserve"> </w:t>
      </w:r>
      <w:r w:rsidRPr="0026654D">
        <w:rPr>
          <w:rFonts w:ascii="Book Antiqua" w:hAnsi="Book Antiqua"/>
          <w:color w:val="000000"/>
          <w:shd w:val="clear" w:color="auto" w:fill="FFFFFF"/>
        </w:rPr>
        <w:t xml:space="preserve">necessary to establish if cholecystectomy increases colorectal cancer risk. If a causal link is established, information disclosure during informed consenting would be material from a reasonable patient perspective. </w:t>
      </w:r>
    </w:p>
    <w:p w14:paraId="40345CEC"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33DD8D52" w14:textId="44B5E160"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IMPACT ON QUALITY OF LIFE</w:t>
      </w:r>
    </w:p>
    <w:p w14:paraId="5583567C" w14:textId="4F25255B"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Aside from the risks of surgery, multiple studies have documented the decrease in quality of life (Q</w:t>
      </w:r>
      <w:r w:rsidR="00844233" w:rsidRPr="0026654D">
        <w:rPr>
          <w:rFonts w:ascii="Book Antiqua" w:eastAsiaTheme="minorHAnsi" w:hAnsi="Book Antiqua" w:cstheme="minorBidi"/>
          <w:lang w:eastAsia="zh-CN"/>
        </w:rPr>
        <w:t>o</w:t>
      </w:r>
      <w:r w:rsidRPr="0026654D">
        <w:rPr>
          <w:rFonts w:ascii="Book Antiqua" w:eastAsiaTheme="minorHAnsi" w:hAnsi="Book Antiqua" w:cstheme="minorBidi"/>
          <w:lang w:eastAsia="zh-CN"/>
        </w:rPr>
        <w:t>L) post-cholecystectomy for asymptomatic gallstone patients</w:t>
      </w:r>
      <w:r w:rsidRPr="0026654D">
        <w:rPr>
          <w:rFonts w:ascii="Book Antiqua" w:eastAsiaTheme="minorHAnsi" w:hAnsi="Book Antiqua" w:cstheme="minorBidi"/>
          <w:lang w:eastAsia="zh-CN"/>
        </w:rPr>
        <w:fldChar w:fldCharType="begin">
          <w:fldData xml:space="preserve">PEVuZE5vdGU+PENpdGU+PEF1dGhvcj5HYWNoPC9BdXRob3I+PFllYXI+MjAyMDwvWWVhcj48UmVj
TnVtPjMwMzwvUmVjTnVtPjxEaXNwbGF5VGV4dD48c3R5bGUgZmFjZT0ic3VwZXJzY3JpcHQiPls0
OS01MV08L3N0eWxlPjwvRGlzcGxheVRleHQ+PHJlY29yZD48cmVjLW51bWJlcj4zMDM8L3JlYy1u
dW1iZXI+PGZvcmVpZ24ta2V5cz48a2V5IGFwcD0iRU4iIGRiLWlkPSI5dHI5cjVhOWd6cHN6cmV3
YTUyNXpkZGF2cDBhcHR0czB0dzAiIHRpbWVzdGFtcD0iMTYzMzk2NDc3NyI+MzAzPC9rZXk+PC9m
b3JlaWduLWtleXM+PHJlZi10eXBlIG5hbWU9IkpvdXJuYWwgQXJ0aWNsZSI+MTc8L3JlZi10eXBl
Pjxjb250cmlidXRvcnM+PGF1dGhvcnM+PGF1dGhvcj5HYWNoLCBUb21hc3o8L2F1dGhvcj48YXV0
aG9yPkJvZ2Fja2ksIFBhd2VsPC9hdXRob3I+PGF1dGhvcj5NYXJrb3dza2EsIEJlYXRhPC9hdXRo
b3I+PGF1dGhvcj5TenVyYSwgTWlyb3NsYXc8L2F1dGhvcj48L2F1dGhvcnM+PC9jb250cmlidXRv
cnM+PHRpdGxlcz48dGl0bGU+UXVhbGl0eSBvZiBMaWZlIGFmdGVyIExhcGFyb3Njb3BpYyBDaG9s
ZWN5c3RlY3RvbXk6IFNpbmdsZS1DZW50ZXIgRXhwZXJpZW5jZTwvdGl0bGU+PHNlY29uZGFyeS10
aXRsZT5Kb3VybmFsIG9mIHRoZSBBbWVyaWNhbiBDb2xsZWdlIG9mIFN1cmdlb25zPC9zZWNvbmRh
cnktdGl0bGU+PC90aXRsZXM+PHBlcmlvZGljYWw+PGZ1bGwtdGl0bGU+Sm91cm5hbCBvZiB0aGUg
QW1lcmljYW4gQ29sbGVnZSBvZiBTdXJnZW9uczwvZnVsbC10aXRsZT48L3BlcmlvZGljYWw+PHBh
Z2VzPmUxMzUtZTEzNjwvcGFnZXM+PHZvbHVtZT4yMzE8L3ZvbHVtZT48bnVtYmVyPjQ8L251bWJl
cj48ZGF0ZXM+PHllYXI+MjAyMDwveWVhcj48L2RhdGVzPjxpc2JuPjEwNzItNzUxNTwvaXNibj48
dXJscz48L3VybHM+PC9yZWNvcmQ+PC9DaXRlPjxDaXRlPjxBdXRob3I+Qm9lcm1hPC9BdXRob3I+
PFllYXI+MjAwMTwvWWVhcj48UmVjTnVtPjMwNDwvUmVjTnVtPjxyZWNvcmQ+PHJlYy1udW1iZXI+
MzA0PC9yZWMtbnVtYmVyPjxmb3JlaWduLWtleXM+PGtleSBhcHA9IkVOIiBkYi1pZD0iOXRyOXI1
YTlnenBzenJld2E1MjV6ZGRhdnAwYXB0dHMwdHcwIiB0aW1lc3RhbXA9IjE2MzM5NjQ5MTEiPjMw
NDwva2V5PjwvZm9yZWlnbi1rZXlzPjxyZWYtdHlwZSBuYW1lPSJKb3VybmFsIEFydGljbGUiPjE3
PC9yZWYtdHlwZT48Y29udHJpYnV0b3JzPjxhdXRob3JzPjxhdXRob3I+Qm9lcm1hLCBEamVtaWxh
PC9hdXRob3I+PGF1dGhvcj5SYXV3cywgRXJpayBBSjwvYXV0aG9yPjxhdXRob3I+S2V1bGVtYW5z
LCBZb2xhbmRlIENBPC9hdXRob3I+PGF1dGhvcj5CZXJnbWFuLCBKYWNxdWVzIEpHSE08L2F1dGhv
cj48YXV0aG9yPk9iZXJ0b3AsIEh1dWc8L2F1dGhvcj48YXV0aG9yPkh1aWJyZWd0c2UsIEtlZXM8
L2F1dGhvcj48YXV0aG9yPkdvdW1hLCBEaXJrIEo8L2F1dGhvcj48L2F1dGhvcnM+PC9jb250cmli
dXRvcnM+PHRpdGxlcz48dGl0bGU+SW1wYWlyZWQgcXVhbGl0eSBvZiBsaWZlIDUgeWVhcnMgYWZ0
ZXIgYmlsZSBkdWN0IGluanVyeSBkdXJpbmcgbGFwYXJvc2NvcGljIGNob2xlY3lzdGVjdG9teTog
YSBwcm9zcGVjdGl2ZSBhbmFseXNpczwvdGl0bGU+PHNlY29uZGFyeS10aXRsZT5Bbm5hbHMgb2Yg
c3VyZ2VyeTwvc2Vjb25kYXJ5LXRpdGxlPjwvdGl0bGVzPjxwZXJpb2RpY2FsPjxmdWxsLXRpdGxl
PkFubmFscyBvZiBzdXJnZXJ5PC9mdWxsLXRpdGxlPjwvcGVyaW9kaWNhbD48cGFnZXM+NzUwPC9w
YWdlcz48dm9sdW1lPjIzNDwvdm9sdW1lPjxudW1iZXI+NjwvbnVtYmVyPjxkYXRlcz48eWVhcj4y
MDAxPC95ZWFyPjwvZGF0ZXM+PHVybHM+PC91cmxzPjwvcmVjb3JkPjwvQ2l0ZT48Q2l0ZT48QXV0
aG9yPkRlIFJldXZlcjwvQXV0aG9yPjxZZWFyPjIwMDg8L1llYXI+PFJlY051bT4zMDU8L1JlY051
bT48cmVjb3JkPjxyZWMtbnVtYmVyPjMwNTwvcmVjLW51bWJlcj48Zm9yZWlnbi1rZXlzPjxrZXkg
YXBwPSJFTiIgZGItaWQ9Ijl0cjlyNWE5Z3pwc3pyZXdhNTI1emRkYXZwMGFwdHRzMHR3MCIgdGlt
ZXN0YW1wPSIxNjMzOTY0OTIzIj4zMDU8L2tleT48L2ZvcmVpZ24ta2V5cz48cmVmLXR5cGUgbmFt
ZT0iSm91cm5hbCBBcnRpY2xlIj4xNzwvcmVmLXR5cGU+PGNvbnRyaWJ1dG9ycz48YXV0aG9ycz48
YXV0aG9yPkRlIFJldXZlciwgUFI8L2F1dGhvcj48YXV0aG9yPlNwcmFuZ2VycywgTUFHPC9hdXRo
b3I+PGF1dGhvcj5SYXV3cywgRUFKPC9hdXRob3I+PGF1dGhvcj5MYW1lcmlzLCBKUzwvYXV0aG9y
PjxhdXRob3I+QnVzY2gsIE9SPC9hdXRob3I+PGF1dGhvcj5WYW4gR3VsaWssIFRNPC9hdXRob3I+
PGF1dGhvcj5Hb3VtYSwgREo8L2F1dGhvcj48L2F1dGhvcnM+PC9jb250cmlidXRvcnM+PHRpdGxl
cz48dGl0bGU+SW1wYWN0IG9mIGJpbGUgZHVjdCBpbmp1cnkgYWZ0ZXIgbGFwYXJvc2NvcGljIGNo
b2xlY3lzdGVjdG9teSBvbiBxdWFsaXR5IG9mIGxpZmU6IGEgbG9uZ2l0dWRpbmFsIHN0dWR5IGFm
dGVyIG11bHRpZGlzY2lwbGluYXJ5IHRyZWF0bWVudDwvdGl0bGU+PHNlY29uZGFyeS10aXRsZT5F
bmRvc2NvcHk8L3NlY29uZGFyeS10aXRsZT48L3RpdGxlcz48cGVyaW9kaWNhbD48ZnVsbC10aXRs
ZT5FbmRvc2NvcHk8L2Z1bGwtdGl0bGU+PC9wZXJpb2RpY2FsPjxwYWdlcz42MzctNjQzPC9wYWdl
cz48dm9sdW1lPjQwPC92b2x1bWU+PG51bWJlcj4wODwvbnVtYmVyPjxkYXRlcz48eWVhcj4yMDA4
PC95ZWFyPjwvZGF0ZXM+PGlzYm4+MDAxMy03MjZYPC9pc2JuPjx1cmxzPjwvdXJscz48L3JlY29y
ZD48L0NpdGU+PC9FbmRO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HYWNoPC9BdXRob3I+PFllYXI+MjAyMDwvWWVhcj48UmVj
TnVtPjMwMzwvUmVjTnVtPjxEaXNwbGF5VGV4dD48c3R5bGUgZmFjZT0ic3VwZXJzY3JpcHQiPls0
OS01MV08L3N0eWxlPjwvRGlzcGxheVRleHQ+PHJlY29yZD48cmVjLW51bWJlcj4zMDM8L3JlYy1u
dW1iZXI+PGZvcmVpZ24ta2V5cz48a2V5IGFwcD0iRU4iIGRiLWlkPSI5dHI5cjVhOWd6cHN6cmV3
YTUyNXpkZGF2cDBhcHR0czB0dzAiIHRpbWVzdGFtcD0iMTYzMzk2NDc3NyI+MzAzPC9rZXk+PC9m
b3JlaWduLWtleXM+PHJlZi10eXBlIG5hbWU9IkpvdXJuYWwgQXJ0aWNsZSI+MTc8L3JlZi10eXBl
Pjxjb250cmlidXRvcnM+PGF1dGhvcnM+PGF1dGhvcj5HYWNoLCBUb21hc3o8L2F1dGhvcj48YXV0
aG9yPkJvZ2Fja2ksIFBhd2VsPC9hdXRob3I+PGF1dGhvcj5NYXJrb3dza2EsIEJlYXRhPC9hdXRo
b3I+PGF1dGhvcj5TenVyYSwgTWlyb3NsYXc8L2F1dGhvcj48L2F1dGhvcnM+PC9jb250cmlidXRv
cnM+PHRpdGxlcz48dGl0bGU+UXVhbGl0eSBvZiBMaWZlIGFmdGVyIExhcGFyb3Njb3BpYyBDaG9s
ZWN5c3RlY3RvbXk6IFNpbmdsZS1DZW50ZXIgRXhwZXJpZW5jZTwvdGl0bGU+PHNlY29uZGFyeS10
aXRsZT5Kb3VybmFsIG9mIHRoZSBBbWVyaWNhbiBDb2xsZWdlIG9mIFN1cmdlb25zPC9zZWNvbmRh
cnktdGl0bGU+PC90aXRsZXM+PHBlcmlvZGljYWw+PGZ1bGwtdGl0bGU+Sm91cm5hbCBvZiB0aGUg
QW1lcmljYW4gQ29sbGVnZSBvZiBTdXJnZW9uczwvZnVsbC10aXRsZT48L3BlcmlvZGljYWw+PHBh
Z2VzPmUxMzUtZTEzNjwvcGFnZXM+PHZvbHVtZT4yMzE8L3ZvbHVtZT48bnVtYmVyPjQ8L251bWJl
cj48ZGF0ZXM+PHllYXI+MjAyMDwveWVhcj48L2RhdGVzPjxpc2JuPjEwNzItNzUxNTwvaXNibj48
dXJscz48L3VybHM+PC9yZWNvcmQ+PC9DaXRlPjxDaXRlPjxBdXRob3I+Qm9lcm1hPC9BdXRob3I+
PFllYXI+MjAwMTwvWWVhcj48UmVjTnVtPjMwNDwvUmVjTnVtPjxyZWNvcmQ+PHJlYy1udW1iZXI+
MzA0PC9yZWMtbnVtYmVyPjxmb3JlaWduLWtleXM+PGtleSBhcHA9IkVOIiBkYi1pZD0iOXRyOXI1
YTlnenBzenJld2E1MjV6ZGRhdnAwYXB0dHMwdHcwIiB0aW1lc3RhbXA9IjE2MzM5NjQ5MTEiPjMw
NDwva2V5PjwvZm9yZWlnbi1rZXlzPjxyZWYtdHlwZSBuYW1lPSJKb3VybmFsIEFydGljbGUiPjE3
PC9yZWYtdHlwZT48Y29udHJpYnV0b3JzPjxhdXRob3JzPjxhdXRob3I+Qm9lcm1hLCBEamVtaWxh
PC9hdXRob3I+PGF1dGhvcj5SYXV3cywgRXJpayBBSjwvYXV0aG9yPjxhdXRob3I+S2V1bGVtYW5z
LCBZb2xhbmRlIENBPC9hdXRob3I+PGF1dGhvcj5CZXJnbWFuLCBKYWNxdWVzIEpHSE08L2F1dGhv
cj48YXV0aG9yPk9iZXJ0b3AsIEh1dWc8L2F1dGhvcj48YXV0aG9yPkh1aWJyZWd0c2UsIEtlZXM8
L2F1dGhvcj48YXV0aG9yPkdvdW1hLCBEaXJrIEo8L2F1dGhvcj48L2F1dGhvcnM+PC9jb250cmli
dXRvcnM+PHRpdGxlcz48dGl0bGU+SW1wYWlyZWQgcXVhbGl0eSBvZiBsaWZlIDUgeWVhcnMgYWZ0
ZXIgYmlsZSBkdWN0IGluanVyeSBkdXJpbmcgbGFwYXJvc2NvcGljIGNob2xlY3lzdGVjdG9teTog
YSBwcm9zcGVjdGl2ZSBhbmFseXNpczwvdGl0bGU+PHNlY29uZGFyeS10aXRsZT5Bbm5hbHMgb2Yg
c3VyZ2VyeTwvc2Vjb25kYXJ5LXRpdGxlPjwvdGl0bGVzPjxwZXJpb2RpY2FsPjxmdWxsLXRpdGxl
PkFubmFscyBvZiBzdXJnZXJ5PC9mdWxsLXRpdGxlPjwvcGVyaW9kaWNhbD48cGFnZXM+NzUwPC9w
YWdlcz48dm9sdW1lPjIzNDwvdm9sdW1lPjxudW1iZXI+NjwvbnVtYmVyPjxkYXRlcz48eWVhcj4y
MDAxPC95ZWFyPjwvZGF0ZXM+PHVybHM+PC91cmxzPjwvcmVjb3JkPjwvQ2l0ZT48Q2l0ZT48QXV0
aG9yPkRlIFJldXZlcjwvQXV0aG9yPjxZZWFyPjIwMDg8L1llYXI+PFJlY051bT4zMDU8L1JlY051
bT48cmVjb3JkPjxyZWMtbnVtYmVyPjMwNTwvcmVjLW51bWJlcj48Zm9yZWlnbi1rZXlzPjxrZXkg
YXBwPSJFTiIgZGItaWQ9Ijl0cjlyNWE5Z3pwc3pyZXdhNTI1emRkYXZwMGFwdHRzMHR3MCIgdGlt
ZXN0YW1wPSIxNjMzOTY0OTIzIj4zMDU8L2tleT48L2ZvcmVpZ24ta2V5cz48cmVmLXR5cGUgbmFt
ZT0iSm91cm5hbCBBcnRpY2xlIj4xNzwvcmVmLXR5cGU+PGNvbnRyaWJ1dG9ycz48YXV0aG9ycz48
YXV0aG9yPkRlIFJldXZlciwgUFI8L2F1dGhvcj48YXV0aG9yPlNwcmFuZ2VycywgTUFHPC9hdXRo
b3I+PGF1dGhvcj5SYXV3cywgRUFKPC9hdXRob3I+PGF1dGhvcj5MYW1lcmlzLCBKUzwvYXV0aG9y
PjxhdXRob3I+QnVzY2gsIE9SPC9hdXRob3I+PGF1dGhvcj5WYW4gR3VsaWssIFRNPC9hdXRob3I+
PGF1dGhvcj5Hb3VtYSwgREo8L2F1dGhvcj48L2F1dGhvcnM+PC9jb250cmlidXRvcnM+PHRpdGxl
cz48dGl0bGU+SW1wYWN0IG9mIGJpbGUgZHVjdCBpbmp1cnkgYWZ0ZXIgbGFwYXJvc2NvcGljIGNo
b2xlY3lzdGVjdG9teSBvbiBxdWFsaXR5IG9mIGxpZmU6IGEgbG9uZ2l0dWRpbmFsIHN0dWR5IGFm
dGVyIG11bHRpZGlzY2lwbGluYXJ5IHRyZWF0bWVudDwvdGl0bGU+PHNlY29uZGFyeS10aXRsZT5F
bmRvc2NvcHk8L3NlY29uZGFyeS10aXRsZT48L3RpdGxlcz48cGVyaW9kaWNhbD48ZnVsbC10aXRs
ZT5FbmRvc2NvcHk8L2Z1bGwtdGl0bGU+PC9wZXJpb2RpY2FsPjxwYWdlcz42MzctNjQzPC9wYWdl
cz48dm9sdW1lPjQwPC92b2x1bWU+PG51bWJlcj4wODwvbnVtYmVyPjxkYXRlcz48eWVhcj4yMDA4
PC95ZWFyPjwvZGF0ZXM+PGlzYm4+MDAxMy03MjZYPC9pc2JuPjx1cmxzPjwvdXJscz48L3JlY29y
ZD48L0NpdGU+PC9FbmRO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49-5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Quintana </w:t>
      </w:r>
      <w:r w:rsidRPr="006D6B2F">
        <w:rPr>
          <w:rFonts w:ascii="Book Antiqua" w:eastAsiaTheme="minorHAnsi" w:hAnsi="Book Antiqua" w:cstheme="minorBidi"/>
          <w:i/>
          <w:iCs/>
          <w:lang w:eastAsia="zh-CN"/>
        </w:rPr>
        <w:t>et al</w:t>
      </w:r>
      <w:r w:rsidR="006D6B2F" w:rsidRPr="0026654D">
        <w:rPr>
          <w:rFonts w:ascii="Book Antiqua" w:eastAsiaTheme="minorHAnsi" w:hAnsi="Book Antiqua" w:cstheme="minorBidi"/>
          <w:lang w:eastAsia="zh-CN"/>
        </w:rPr>
        <w:fldChar w:fldCharType="begin"/>
      </w:r>
      <w:r w:rsidR="006D6B2F" w:rsidRPr="0026654D">
        <w:rPr>
          <w:rFonts w:ascii="Book Antiqua" w:eastAsiaTheme="minorHAnsi" w:hAnsi="Book Antiqua" w:cstheme="minorBidi"/>
          <w:lang w:eastAsia="zh-CN"/>
        </w:rPr>
        <w:instrText xml:space="preserve"> ADDIN EN.CITE &lt;EndNote&gt;&lt;Cite&gt;&lt;Author&gt;Quintana&lt;/Author&gt;&lt;Year&gt;2003&lt;/Year&gt;&lt;RecNum&gt;306&lt;/RecNum&gt;&lt;DisplayText&gt;&lt;style face="superscript"&gt;[52]&lt;/style&gt;&lt;/DisplayText&gt;&lt;record&gt;&lt;rec-number&gt;306&lt;/rec-number&gt;&lt;foreign-keys&gt;&lt;key app="EN" db-id="9tr9r5a9gzpszrewa525zddavp0aptts0tw0" timestamp="1633965046"&gt;306&lt;/key&gt;&lt;/foreign-keys&gt;&lt;ref-type name="Journal Article"&gt;17&lt;/ref-type&gt;&lt;contributors&gt;&lt;authors&gt;&lt;author&gt;Quintana, J. M.&lt;/author&gt;&lt;author&gt;Arostegui, I.&lt;/author&gt;&lt;author&gt;Cabriada, J.&lt;/author&gt;&lt;author&gt;Lopez de Tejada, I.&lt;/author&gt;&lt;author&gt;Perdigo, L.&lt;/author&gt;&lt;/authors&gt;&lt;/contributors&gt;&lt;auth-address&gt;Unidad de Investigacion, Hospital de Galdakao, Galdakao, Spain.&lt;/auth-address&gt;&lt;titles&gt;&lt;title&gt;Predictors of improvement in health-related quality of life in patients undergoing cholecystectomy&lt;/title&gt;&lt;secondary-title&gt;Br J Surg&lt;/secondary-title&gt;&lt;/titles&gt;&lt;periodical&gt;&lt;full-title&gt;Br J Surg&lt;/full-title&gt;&lt;/periodical&gt;&lt;pages&gt;1549-55&lt;/pages&gt;&lt;volume&gt;90&lt;/volume&gt;&lt;number&gt;12&lt;/number&gt;&lt;edition&gt;2003/12/04&lt;/edition&gt;&lt;keywords&gt;&lt;keyword&gt;Aged&lt;/keyword&gt;&lt;keyword&gt;Analysis of Variance&lt;/keyword&gt;&lt;keyword&gt;Cholecystectomy/*psychology&lt;/keyword&gt;&lt;keyword&gt;Cholelithiasis/psychology/*surgery&lt;/keyword&gt;&lt;keyword&gt;Female&lt;/keyword&gt;&lt;keyword&gt;Humans&lt;/keyword&gt;&lt;keyword&gt;Male&lt;/keyword&gt;&lt;keyword&gt;Middle Aged&lt;/keyword&gt;&lt;keyword&gt;Predictive Value of Tests&lt;/keyword&gt;&lt;keyword&gt;Prospective Studies&lt;/keyword&gt;&lt;keyword&gt;*Quality of Life&lt;/keyword&gt;&lt;keyword&gt;Regression Analysis&lt;/keyword&gt;&lt;keyword&gt;Risk Factors&lt;/keyword&gt;&lt;keyword&gt;Sensitivity and Specificity&lt;/keyword&gt;&lt;keyword&gt;Surveys and Questionnaires/*standards&lt;/keyword&gt;&lt;/keywords&gt;&lt;dates&gt;&lt;year&gt;2003&lt;/year&gt;&lt;pub-dates&gt;&lt;date&gt;Dec&lt;/date&gt;&lt;/pub-dates&gt;&lt;/dates&gt;&lt;isbn&gt;0007-1323 (Print)&amp;#xD;0007-1323 (Linking)&lt;/isbn&gt;&lt;accession-num&gt;14648735&lt;/accession-num&gt;&lt;urls&gt;&lt;related-urls&gt;&lt;url&gt;https://www.ncbi.nlm.nih.gov/pubmed/14648735&lt;/url&gt;&lt;/related-urls&gt;&lt;/urls&gt;&lt;electronic-resource-num&gt;10.1002/bjs.4345&lt;/electronic-resource-num&gt;&lt;/record&gt;&lt;/Cite&gt;&lt;/EndNote&gt;</w:instrText>
      </w:r>
      <w:r w:rsidR="006D6B2F" w:rsidRPr="0026654D">
        <w:rPr>
          <w:rFonts w:ascii="Book Antiqua" w:eastAsiaTheme="minorHAnsi" w:hAnsi="Book Antiqua" w:cstheme="minorBidi"/>
          <w:lang w:eastAsia="zh-CN"/>
        </w:rPr>
        <w:fldChar w:fldCharType="separate"/>
      </w:r>
      <w:r w:rsidR="006D6B2F" w:rsidRPr="0026654D">
        <w:rPr>
          <w:rFonts w:ascii="Book Antiqua" w:eastAsiaTheme="minorHAnsi" w:hAnsi="Book Antiqua" w:cstheme="minorBidi"/>
          <w:noProof/>
          <w:vertAlign w:val="superscript"/>
          <w:lang w:eastAsia="zh-CN"/>
        </w:rPr>
        <w:t>[52]</w:t>
      </w:r>
      <w:r w:rsidR="006D6B2F"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also reported a poorer health-related Q</w:t>
      </w:r>
      <w:r w:rsidR="00844233" w:rsidRPr="0026654D">
        <w:rPr>
          <w:rFonts w:ascii="Book Antiqua" w:eastAsiaTheme="minorHAnsi" w:hAnsi="Book Antiqua" w:cstheme="minorBidi"/>
          <w:lang w:eastAsia="zh-CN"/>
        </w:rPr>
        <w:t>o</w:t>
      </w:r>
      <w:r w:rsidRPr="0026654D">
        <w:rPr>
          <w:rFonts w:ascii="Book Antiqua" w:eastAsiaTheme="minorHAnsi" w:hAnsi="Book Antiqua" w:cstheme="minorBidi"/>
          <w:lang w:eastAsia="zh-CN"/>
        </w:rPr>
        <w:t xml:space="preserve">L risk to benefit ratio for patients with asymptomatic gallstones post cholecystectomy. For example, in the Short Form 36 (SF-36), patients with symptomatic gallstones and low surgical risks reported an increase in their SF-36 scores and hence improvement in their </w:t>
      </w:r>
      <w:r w:rsidR="00844233" w:rsidRPr="0026654D">
        <w:rPr>
          <w:rFonts w:ascii="Book Antiqua" w:eastAsiaTheme="minorHAnsi" w:hAnsi="Book Antiqua" w:cstheme="minorBidi"/>
          <w:lang w:eastAsia="zh-CN"/>
        </w:rPr>
        <w:t>Q</w:t>
      </w:r>
      <w:r w:rsidR="00844233">
        <w:rPr>
          <w:rFonts w:ascii="Book Antiqua" w:eastAsiaTheme="minorHAnsi" w:hAnsi="Book Antiqua" w:cstheme="minorBidi"/>
          <w:lang w:eastAsia="zh-CN"/>
        </w:rPr>
        <w:t>o</w:t>
      </w:r>
      <w:r w:rsidR="00844233" w:rsidRPr="0026654D">
        <w:rPr>
          <w:rFonts w:ascii="Book Antiqua" w:eastAsiaTheme="minorHAnsi" w:hAnsi="Book Antiqua" w:cstheme="minorBidi"/>
          <w:lang w:eastAsia="zh-CN"/>
        </w:rPr>
        <w:t xml:space="preserve">L </w:t>
      </w:r>
      <w:r w:rsidRPr="0026654D">
        <w:rPr>
          <w:rFonts w:ascii="Book Antiqua" w:eastAsiaTheme="minorHAnsi" w:hAnsi="Book Antiqua" w:cstheme="minorBidi"/>
          <w:lang w:eastAsia="zh-CN"/>
        </w:rPr>
        <w:t xml:space="preserve">post-cholecystectomy under </w:t>
      </w:r>
      <w:r w:rsidRPr="0026654D">
        <w:rPr>
          <w:rFonts w:ascii="Book Antiqua" w:eastAsiaTheme="minorHAnsi" w:hAnsi="Book Antiqua" w:cstheme="minorBidi"/>
          <w:lang w:eastAsia="zh-CN"/>
        </w:rPr>
        <w:lastRenderedPageBreak/>
        <w:t>the social function (+9.88), bodily pain (+13.76), and mental health (+0.51) domains. In contrast, patients with asymptomatic gallstones and low surgical risk had minimal improvements in their social function (+0.57) and bodily pain (+2.62) scores post-cholecystectomy</w:t>
      </w:r>
      <w:r w:rsidR="00844233">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 while there was a decrease in their mental health scores (</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4.16). In another study on prophylactic cholecystectomy for patients with mild hereditary spherocytosis, there was a decrease in quality-adjusted days for patients with asymptomatic gallstones post-cholecystectomy (</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46 to </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167) compared to patients with biliary colic (</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129 to +156)</w:t>
      </w:r>
      <w:r w:rsidRPr="0026654D">
        <w:rPr>
          <w:rFonts w:ascii="Book Antiqua" w:eastAsiaTheme="minorHAnsi" w:hAnsi="Book Antiqua" w:cstheme="minorBidi"/>
          <w:lang w:eastAsia="zh-CN"/>
        </w:rPr>
        <w:fldChar w:fldCharType="begin">
          <w:fldData xml:space="preserve">PEVuZE5vdGU+PENpdGU+PEF1dGhvcj5NYXJjaGV0dGk8L0F1dGhvcj48WWVhcj4xOTk4PC9ZZWFy
PjxSZWNOdW0+Mjg0PC9SZWNOdW0+PERpc3BsYXlUZXh0PjxzdHlsZSBmYWNlPSJzdXBlcnNjcmlw
dCI+WzEwXTwvc3R5bGU+PC9EaXNwbGF5VGV4dD48cmVjb3JkPjxyZWMtbnVtYmVyPjI4NDwvcmVj
LW51bWJlcj48Zm9yZWlnbi1rZXlzPjxrZXkgYXBwPSJFTiIgZGItaWQ9Ijl0cjlyNWE5Z3pwc3py
ZXdhNTI1emRkYXZwMGFwdHRzMHR3MCIgdGltZXN0YW1wPSIxNjMzOTU3OTY3Ij4yODQ8L2tleT48
L2ZvcmVpZ24ta2V5cz48cmVmLXR5cGUgbmFtZT0iSm91cm5hbCBBcnRpY2xlIj4xNzwvcmVmLXR5
cGU+PGNvbnRyaWJ1dG9ycz48YXV0aG9ycz48YXV0aG9yPk1hcmNoZXR0aSwgTS48L2F1dGhvcj48
YXV0aG9yPlF1YWdsaW5pLCBTLjwvYXV0aG9yPjxhdXRob3I+QmFyb3NpLCBHLjwvYXV0aG9yPjwv
YXV0aG9ycz48L2NvbnRyaWJ1dG9ycz48YXV0aC1hZGRyZXNzPkxhYm9yYXRvcnkgb2YgTWVkaWNh
bCBJbmZvcm1hdGljcywgSVJDQ1MgUG9saWNsaW5pY28gUy4gTWF0dGVvLCBVbml2ZXJzaXR5IG9m
IFBhdmlhLCBJdGFseS48L2F1dGgtYWRkcmVzcz48dGl0bGVzPjx0aXRsZT5Qcm9waHlsYWN0aWMg
c3BsZW5lY3RvbXkgYW5kIGNob2xlY3lzdGVjdG9teSBpbiBtaWxkIGhlcmVkaXRhcnkgc3BoZXJv
Y3l0b3NpczogYW5hbHl6aW5nIHRoZSBkZWNpc2lvbiBpbiBkaWZmZXJlbnQgY2xpbmljYWwgc2Nl
bmFyaW9zPC90aXRsZT48c2Vjb25kYXJ5LXRpdGxlPkogSW50ZXJuIE1lZDwvc2Vjb25kYXJ5LXRp
dGxlPjwvdGl0bGVzPjxwZXJpb2RpY2FsPjxmdWxsLXRpdGxlPkogSW50ZXJuIE1lZDwvZnVsbC10
aXRsZT48L3BlcmlvZGljYWw+PHBhZ2VzPjIxNy0yNjwvcGFnZXM+PHZvbHVtZT4yNDQ8L3ZvbHVt
ZT48bnVtYmVyPjM8L251bWJlcj48ZWRpdGlvbj4xOTk4LzA5LzI1PC9lZGl0aW9uPjxrZXl3b3Jk
cz48a2V5d29yZD5BZG9sZXNjZW50PC9rZXl3b3JkPjxrZXl3b3JkPkFkdWx0PC9rZXl3b3JkPjxr
ZXl3b3JkPkFnZSBGYWN0b3JzPC9rZXl3b3JkPjxrZXl3b3JkPkFnZWQ8L2tleXdvcmQ+PGtleXdv
cmQ+QW5lbWlhLCBIZW1vbHl0aWMvZXRpb2xvZ3kvKnByZXZlbnRpb24gJmFtcDsgY29udHJvbDwv
a2V5d29yZD48a2V5d29yZD5DaGlsZDwva2V5d29yZD48a2V5d29yZD4qQ2hvbGVjeXN0ZWN0b215
L21vcnRhbGl0eTwva2V5d29yZD48a2V5d29yZD5DaG9sZWxpdGhpYXNpcy9ldGlvbG9neS8qcHJl
dmVudGlvbiAmYW1wOyBjb250cm9sPC9rZXl3b3JkPjxrZXl3b3JkPkRlY2lzaW9uIE1ha2luZzwv
a2V5d29yZD48a2V5d29yZD5GZW1hbGU8L2tleXdvcmQ+PGtleXdvcmQ+SHVtYW5zPC9rZXl3b3Jk
PjxrZXl3b3JkPk1hbGU8L2tleXdvcmQ+PGtleXdvcmQ+TWlkZGxlIEFnZWQ8L2tleXdvcmQ+PGtl
eXdvcmQ+KlF1YWxpdHkgb2YgTGlmZTwva2V5d29yZD48a2V5d29yZD5RdWFsaXR5LUFkanVzdGVk
IExpZmUgWWVhcnM8L2tleXdvcmQ+PGtleXdvcmQ+U2V4IEZhY3RvcnM8L2tleXdvcmQ+PGtleXdv
cmQ+U3BoZXJvY3l0b3NpcywgSGVyZWRpdGFyeS8qY29tcGxpY2F0aW9ucy8qc3VyZ2VyeTwva2V5
d29yZD48a2V5d29yZD4qU3BsZW5lY3RvbXkvbW9ydGFsaXR5PC9rZXl3b3JkPjxrZXl3b3JkPlRy
ZWF0bWVudCBPdXRjb21lPC9rZXl3b3JkPjwva2V5d29yZHM+PGRhdGVzPjx5ZWFyPjE5OTg8L3ll
YXI+PHB1Yi1kYXRlcz48ZGF0ZT5TZXA8L2RhdGU+PC9wdWItZGF0ZXM+PC9kYXRlcz48aXNibj4w
OTU0LTY4MjAgKFByaW50KSYjeEQ7MDk1NC02ODIwIChMaW5raW5nKTwvaXNibj48YWNjZXNzaW9u
LW51bT45NzQ3NzQ0PC9hY2Nlc3Npb24tbnVtPjx1cmxzPjxyZWxhdGVkLXVybHM+PHVybD5odHRw
czovL3d3dy5uY2JpLm5sbS5uaWguZ292L3B1Ym1lZC85NzQ3NzQ0PC91cmw+PC9yZWxhdGVkLXVy
bHM+PC91cmxzPjxlbGVjdHJvbmljLXJlc291cmNlLW51bT4xMC4xMDQ2L2ouMTM2NS0yNzk2LjE5
OTguMDAzNjIueDwvZWxlY3Ryb25pYy1yZXNvdXJjZS1udW0+PC9yZWNvcmQ+PC9DaXRlPjwvRW5k
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NYXJjaGV0dGk8L0F1dGhvcj48WWVhcj4xOTk4PC9ZZWFy
PjxSZWNOdW0+Mjg0PC9SZWNOdW0+PERpc3BsYXlUZXh0PjxzdHlsZSBmYWNlPSJzdXBlcnNjcmlw
dCI+WzEwXTwvc3R5bGU+PC9EaXNwbGF5VGV4dD48cmVjb3JkPjxyZWMtbnVtYmVyPjI4NDwvcmVj
LW51bWJlcj48Zm9yZWlnbi1rZXlzPjxrZXkgYXBwPSJFTiIgZGItaWQ9Ijl0cjlyNWE5Z3pwc3py
ZXdhNTI1emRkYXZwMGFwdHRzMHR3MCIgdGltZXN0YW1wPSIxNjMzOTU3OTY3Ij4yODQ8L2tleT48
L2ZvcmVpZ24ta2V5cz48cmVmLXR5cGUgbmFtZT0iSm91cm5hbCBBcnRpY2xlIj4xNzwvcmVmLXR5
cGU+PGNvbnRyaWJ1dG9ycz48YXV0aG9ycz48YXV0aG9yPk1hcmNoZXR0aSwgTS48L2F1dGhvcj48
YXV0aG9yPlF1YWdsaW5pLCBTLjwvYXV0aG9yPjxhdXRob3I+QmFyb3NpLCBHLjwvYXV0aG9yPjwv
YXV0aG9ycz48L2NvbnRyaWJ1dG9ycz48YXV0aC1hZGRyZXNzPkxhYm9yYXRvcnkgb2YgTWVkaWNh
bCBJbmZvcm1hdGljcywgSVJDQ1MgUG9saWNsaW5pY28gUy4gTWF0dGVvLCBVbml2ZXJzaXR5IG9m
IFBhdmlhLCBJdGFseS48L2F1dGgtYWRkcmVzcz48dGl0bGVzPjx0aXRsZT5Qcm9waHlsYWN0aWMg
c3BsZW5lY3RvbXkgYW5kIGNob2xlY3lzdGVjdG9teSBpbiBtaWxkIGhlcmVkaXRhcnkgc3BoZXJv
Y3l0b3NpczogYW5hbHl6aW5nIHRoZSBkZWNpc2lvbiBpbiBkaWZmZXJlbnQgY2xpbmljYWwgc2Nl
bmFyaW9zPC90aXRsZT48c2Vjb25kYXJ5LXRpdGxlPkogSW50ZXJuIE1lZDwvc2Vjb25kYXJ5LXRp
dGxlPjwvdGl0bGVzPjxwZXJpb2RpY2FsPjxmdWxsLXRpdGxlPkogSW50ZXJuIE1lZDwvZnVsbC10
aXRsZT48L3BlcmlvZGljYWw+PHBhZ2VzPjIxNy0yNjwvcGFnZXM+PHZvbHVtZT4yNDQ8L3ZvbHVt
ZT48bnVtYmVyPjM8L251bWJlcj48ZWRpdGlvbj4xOTk4LzA5LzI1PC9lZGl0aW9uPjxrZXl3b3Jk
cz48a2V5d29yZD5BZG9sZXNjZW50PC9rZXl3b3JkPjxrZXl3b3JkPkFkdWx0PC9rZXl3b3JkPjxr
ZXl3b3JkPkFnZSBGYWN0b3JzPC9rZXl3b3JkPjxrZXl3b3JkPkFnZWQ8L2tleXdvcmQ+PGtleXdv
cmQ+QW5lbWlhLCBIZW1vbHl0aWMvZXRpb2xvZ3kvKnByZXZlbnRpb24gJmFtcDsgY29udHJvbDwv
a2V5d29yZD48a2V5d29yZD5DaGlsZDwva2V5d29yZD48a2V5d29yZD4qQ2hvbGVjeXN0ZWN0b215
L21vcnRhbGl0eTwva2V5d29yZD48a2V5d29yZD5DaG9sZWxpdGhpYXNpcy9ldGlvbG9neS8qcHJl
dmVudGlvbiAmYW1wOyBjb250cm9sPC9rZXl3b3JkPjxrZXl3b3JkPkRlY2lzaW9uIE1ha2luZzwv
a2V5d29yZD48a2V5d29yZD5GZW1hbGU8L2tleXdvcmQ+PGtleXdvcmQ+SHVtYW5zPC9rZXl3b3Jk
PjxrZXl3b3JkPk1hbGU8L2tleXdvcmQ+PGtleXdvcmQ+TWlkZGxlIEFnZWQ8L2tleXdvcmQ+PGtl
eXdvcmQ+KlF1YWxpdHkgb2YgTGlmZTwva2V5d29yZD48a2V5d29yZD5RdWFsaXR5LUFkanVzdGVk
IExpZmUgWWVhcnM8L2tleXdvcmQ+PGtleXdvcmQ+U2V4IEZhY3RvcnM8L2tleXdvcmQ+PGtleXdv
cmQ+U3BoZXJvY3l0b3NpcywgSGVyZWRpdGFyeS8qY29tcGxpY2F0aW9ucy8qc3VyZ2VyeTwva2V5
d29yZD48a2V5d29yZD4qU3BsZW5lY3RvbXkvbW9ydGFsaXR5PC9rZXl3b3JkPjxrZXl3b3JkPlRy
ZWF0bWVudCBPdXRjb21lPC9rZXl3b3JkPjwva2V5d29yZHM+PGRhdGVzPjx5ZWFyPjE5OTg8L3ll
YXI+PHB1Yi1kYXRlcz48ZGF0ZT5TZXA8L2RhdGU+PC9wdWItZGF0ZXM+PC9kYXRlcz48aXNibj4w
OTU0LTY4MjAgKFByaW50KSYjeEQ7MDk1NC02ODIwIChMaW5raW5nKTwvaXNibj48YWNjZXNzaW9u
LW51bT45NzQ3NzQ0PC9hY2Nlc3Npb24tbnVtPjx1cmxzPjxyZWxhdGVkLXVybHM+PHVybD5odHRw
czovL3d3dy5uY2JpLm5sbS5uaWguZ292L3B1Ym1lZC85NzQ3NzQ0PC91cmw+PC9yZWxhdGVkLXVy
bHM+PC91cmxzPjxlbGVjdHJvbmljLXJlc291cmNlLW51bT4xMC4xMDQ2L2ouMTM2NS0yNzk2LjE5
OTguMDAzNjIueDwvZWxlY3Ryb25pYy1yZXNvdXJjZS1udW0+PC9yZWNvcmQ+PC9DaXRlPjwvRW5k
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0]</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owever, it is also possible that delays to cholecystectomy increase the likelihood of needing endoscopic retrograde cholangiopancreatography (ERCP) for CBD stone and its relevant clinical manifestations like cholangitis or pancreatitis. It is reported that ERCP reduces the QoL in patients with choledocholithiasi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Huang-Fu&lt;/Author&gt;&lt;Year&gt;2021&lt;/Year&gt;&lt;RecNum&gt;491&lt;/RecNum&gt;&lt;DisplayText&gt;&lt;style face="superscript"&gt;[53]&lt;/style&gt;&lt;/DisplayText&gt;&lt;record&gt;&lt;rec-number&gt;491&lt;/rec-number&gt;&lt;foreign-keys&gt;&lt;key app="EN" db-id="9tr9r5a9gzpszrewa525zddavp0aptts0tw0" timestamp="1645158128"&gt;491&lt;/key&gt;&lt;/foreign-keys&gt;&lt;ref-type name="Journal Article"&gt;17&lt;/ref-type&gt;&lt;contributors&gt;&lt;authors&gt;&lt;author&gt;Huang-Fu, L.&lt;/author&gt;&lt;author&gt;Qian, Y. H.&lt;/author&gt;&lt;author&gt;Qian, M. J.&lt;/author&gt;&lt;/authors&gt;&lt;/contributors&gt;&lt;auth-address&gt;Endoscopy Center, The Second Affiliated Hospital of Soochow University, Suzhou, China.&amp;#xD;Department of Gastroenterology, The Second Affiliated Hospital of Soochow University, Suzhou, China.&lt;/auth-address&gt;&lt;titles&gt;&lt;title&gt;The correlation between postoperative complications of ERCP and quality of life after discharge in patients with choledocholithiasis&lt;/title&gt;&lt;secondary-title&gt;Ann Palliat Med&lt;/secondary-title&gt;&lt;/titles&gt;&lt;periodical&gt;&lt;full-title&gt;Ann Palliat Med&lt;/full-title&gt;&lt;/periodical&gt;&lt;pages&gt;7794-7801&lt;/pages&gt;&lt;volume&gt;10&lt;/volume&gt;&lt;number&gt;7&lt;/number&gt;&lt;keywords&gt;&lt;keyword&gt;Acute Disease&lt;/keyword&gt;&lt;keyword&gt;Cholangiopancreatography, Endoscopic Retrograde/adverse effects&lt;/keyword&gt;&lt;keyword&gt;*Choledocholithiasis/surgery&lt;/keyword&gt;&lt;keyword&gt;Humans&lt;/keyword&gt;&lt;keyword&gt;*Pancreatitis/etiology&lt;/keyword&gt;&lt;keyword&gt;Patient Discharge&lt;/keyword&gt;&lt;keyword&gt;Postoperative Complications/etiology&lt;/keyword&gt;&lt;keyword&gt;Quality of Life&lt;/keyword&gt;&lt;keyword&gt;Retrospective Studies&lt;/keyword&gt;&lt;keyword&gt;Common bile duct stones (CBDS)&lt;/keyword&gt;&lt;keyword&gt;complication&lt;/keyword&gt;&lt;keyword&gt;endoscopic retrograde cholangiopancreatography (ERCP)&lt;/keyword&gt;&lt;/keywords&gt;&lt;dates&gt;&lt;year&gt;2021&lt;/year&gt;&lt;pub-dates&gt;&lt;date&gt;Jul&lt;/date&gt;&lt;/pub-dates&gt;&lt;/dates&gt;&lt;isbn&gt;2224-5839 (Electronic)&amp;#xD;2224-5820 (Linking)&lt;/isbn&gt;&lt;accession-num&gt;34353066&lt;/accession-num&gt;&lt;urls&gt;&lt;related-urls&gt;&lt;url&gt;https://www.ncbi.nlm.nih.gov/pubmed/34353066&lt;/url&gt;&lt;/related-urls&gt;&lt;/urls&gt;&lt;electronic-resource-num&gt;10.21037/apm-21-1373&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5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us, more evidence is necessary to study the true impact of prophylactic cholecystectomy on QoL of asymptomatic gallstone patients.</w:t>
      </w:r>
    </w:p>
    <w:p w14:paraId="2A99A8C4"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63EC393F" w14:textId="33D73278"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ETHICAL IMPLICATIONS OF PROPHYLACTIC SURGERY</w:t>
      </w:r>
    </w:p>
    <w:p w14:paraId="785D221D" w14:textId="2C3311BF"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Prophylactic cholecystectomy on asymptomatic gallstone patients also has its ethical implications. An example of an ethically justified prophylactic surgery is prophylactic mastectomy, commonly performed for patients at risk of breast cancer. These include patients with </w:t>
      </w:r>
      <w:r w:rsidRPr="00D454A3">
        <w:rPr>
          <w:rFonts w:ascii="Book Antiqua" w:eastAsiaTheme="minorHAnsi" w:hAnsi="Book Antiqua" w:cstheme="minorBidi"/>
          <w:i/>
          <w:iCs/>
          <w:lang w:eastAsia="zh-CN"/>
        </w:rPr>
        <w:t>BRCA1</w:t>
      </w:r>
      <w:r w:rsidRPr="0026654D">
        <w:rPr>
          <w:rFonts w:ascii="Book Antiqua" w:eastAsiaTheme="minorHAnsi" w:hAnsi="Book Antiqua" w:cstheme="minorBidi"/>
          <w:lang w:eastAsia="zh-CN"/>
        </w:rPr>
        <w:t xml:space="preserve"> mutations, strong family history of breast cancer with no demonstratable mutations, and tumors with histological risk factors such as unilateral ductal carcinoma in situ</w:t>
      </w:r>
      <w:r w:rsidRPr="0026654D">
        <w:rPr>
          <w:rFonts w:ascii="Book Antiqua" w:eastAsiaTheme="minorHAnsi" w:hAnsi="Book Antiqua" w:cstheme="minorBidi"/>
          <w:lang w:eastAsia="zh-CN"/>
        </w:rPr>
        <w:fldChar w:fldCharType="begin">
          <w:fldData xml:space="preserve">PEVuZE5vdGU+PENpdGU+PEF1dGhvcj5HaXVsaWFubzwvQXV0aG9yPjxZZWFyPjIwMDc8L1llYXI+
PFJlY051bT4zMTU8L1JlY051bT48RGlzcGxheVRleHQ+PHN0eWxlIGZhY2U9InN1cGVyc2NyaXB0
Ij5bNTQtNTddPC9zdHlsZT48L0Rpc3BsYXlUZXh0PjxyZWNvcmQ+PHJlYy1udW1iZXI+MzE1PC9y
ZWMtbnVtYmVyPjxmb3JlaWduLWtleXM+PGtleSBhcHA9IkVOIiBkYi1pZD0iOXRyOXI1YTlnenBz
enJld2E1MjV6ZGRhdnAwYXB0dHMwdHcwIiB0aW1lc3RhbXA9IjE2MzQwMTA3ODYiPjMxNTwva2V5
PjwvZm9yZWlnbi1rZXlzPjxyZWYtdHlwZSBuYW1lPSJKb3VybmFsIEFydGljbGUiPjE3PC9yZWYt
dHlwZT48Y29udHJpYnV0b3JzPjxhdXRob3JzPjxhdXRob3I+R2l1bGlhbm8sIEEuIEUuPC9hdXRo
b3I+PGF1dGhvcj5Cb29sYm9sLCBTLjwvYXV0aG9yPjxhdXRob3I+RGVnbmltLCBBLjwvYXV0aG9y
PjxhdXRob3I+S3VlcmVyLCBILjwvYXV0aG9yPjxhdXRob3I+TGVpdGNoLCBBLiBNLjwvYXV0aG9y
PjxhdXRob3I+TW9ycm93LCBNLjwvYXV0aG9yPjwvYXV0aG9ycz48L2NvbnRyaWJ1dG9ycz48YXV0
aC1hZGRyZXNzPkpvaG4gV2F5bmUgQ2FuY2VyIEluc3RpdHV0ZSwgMjIwMCBTYW50YSBNb25pY2Eg
Qm91bGV2YXJkLCBTYW50YSBNb25pY2EsIENBIDkwNDA0LCBVU0EuIGdpdWxpYW5vYUBqd2NpLm9y
ZzwvYXV0aC1hZGRyZXNzPjx0aXRsZXM+PHRpdGxlPlNvY2lldHkgb2YgU3VyZ2ljYWwgT25jb2xv
Z3k6IHBvc2l0aW9uIHN0YXRlbWVudCBvbiBwcm9waHlsYWN0aWMgbWFzdGVjdG9teS4gQXBwcm92
ZWQgYnkgdGhlIFNvY2lldHkgb2YgU3VyZ2ljYWwgT25jb2xvZ3kgRXhlY3V0aXZlIENvdW5jaWws
IE1hcmNoIDIwMDc8L3RpdGxlPjxzZWNvbmRhcnktdGl0bGU+QW5uIFN1cmcgT25jb2w8L3NlY29u
ZGFyeS10aXRsZT48L3RpdGxlcz48cGVyaW9kaWNhbD48ZnVsbC10aXRsZT5Bbm4gU3VyZyBPbmNv
bDwvZnVsbC10aXRsZT48L3BlcmlvZGljYWw+PHBhZ2VzPjI0MjUtNzwvcGFnZXM+PHZvbHVtZT4x
NDwvdm9sdW1lPjxudW1iZXI+OTwvbnVtYmVyPjxlZGl0aW9uPjIwMDcvMDYvMjk8L2VkaXRpb24+
PGtleXdvcmRzPjxrZXl3b3JkPkJyZWFzdCBOZW9wbGFzbXMvZ2VuZXRpY3MvKnByZXZlbnRpb24g
JmFtcDsgY29udHJvbC9zdXJnZXJ5PC9rZXl3b3JkPjxrZXl3b3JkPkZlbWFsZTwva2V5d29yZD48
a2V5d29yZD5HZW5ldGljIFByZWRpc3Bvc2l0aW9uIHRvIERpc2Vhc2U8L2tleXdvcmQ+PGtleXdv
cmQ+SHVtYW5zPC9rZXl3b3JkPjxrZXl3b3JkPipNYXN0ZWN0b215PC9rZXl3b3JkPjxrZXl3b3Jk
Pk1lZGljYWwgT25jb2xvZ3k8L2tleXdvcmQ+PGtleXdvcmQ+UGF0aWVudCBTZWxlY3Rpb248L2tl
eXdvcmQ+PGtleXdvcmQ+UHJpbWFyeSBQcmV2ZW50aW9uPC9rZXl3b3JkPjxrZXl3b3JkPlJpc2sg
RmFjdG9yczwva2V5d29yZD48L2tleXdvcmRzPjxkYXRlcz48eWVhcj4yMDA3PC95ZWFyPjxwdWIt
ZGF0ZXM+PGRhdGU+U2VwPC9kYXRlPjwvcHViLWRhdGVzPjwvZGF0ZXM+PGlzYm4+MTA2OC05MjY1
IChQcmludCkmI3hEOzEwNjgtOTI2NSAoTGlua2luZyk8L2lzYm4+PGFjY2Vzc2lvbi1udW0+MTc1
OTczNDQ8L2FjY2Vzc2lvbi1udW0+PHVybHM+PHJlbGF0ZWQtdXJscz48dXJsPmh0dHBzOi8vd3d3
Lm5jYmkubmxtLm5paC5nb3YvcHVibWVkLzE3NTk3MzQ0PC91cmw+PC9yZWxhdGVkLXVybHM+PC91
cmxzPjxlbGVjdHJvbmljLXJlc291cmNlLW51bT4xMC4xMjQ1L3MxMDQzNC0wMDctOTQ0Ny16PC9l
bGVjdHJvbmljLXJlc291cmNlLW51bT48L3JlY29yZD48L0NpdGU+PENpdGU+PEF1dGhvcj5IYXds
ZXk8L0F1dGhvcj48WWVhcj4yMDE0PC9ZZWFyPjxSZWNOdW0+MzEzPC9SZWNOdW0+PHJlY29yZD48
cmVjLW51bWJlcj4zMTM8L3JlYy1udW1iZXI+PGZvcmVpZ24ta2V5cz48a2V5IGFwcD0iRU4iIGRi
LWlkPSI5dHI5cjVhOWd6cHN6cmV3YTUyNXpkZGF2cDBhcHR0czB0dzAiIHRpbWVzdGFtcD0iMTYz
NDAxMDc2MyI+MzEzPC9rZXk+PC9mb3JlaWduLWtleXM+PHJlZi10eXBlIG5hbWU9IkpvdXJuYWwg
QXJ0aWNsZSI+MTc8L3JlZi10eXBlPjxjb250cmlidXRvcnM+PGF1dGhvcnM+PGF1dGhvcj5IYXds
ZXksIFMuIFQuPC9hdXRob3I+PGF1dGhvcj5KYWdzaSwgUi48L2F1dGhvcj48YXV0aG9yPk1vcnJv
dywgTS48L2F1dGhvcj48YXV0aG9yPkphbnosIE4uIEsuPC9hdXRob3I+PGF1dGhvcj5IYW1pbHRv
biwgQS48L2F1dGhvcj48YXV0aG9yPkdyYWZmLCBKLiBKLjwvYXV0aG9yPjxhdXRob3I+S2F0eiwg
Uy4gSi48L2F1dGhvcj48L2F1dGhvcnM+PC9jb250cmlidXRvcnM+PGF1dGgtYWRkcmVzcz5NZWRp
Y2FsIFNjaG9vbCwgVW5pdmVyc2l0eSBvZiBNaWNoaWdhbiwgQW5uIEFyYm9yMVZBIEFubiBBcmJv
ciBIZWFsdGhjYXJlIFN5c3RlbSwgQW5uIEFyYm9yLCBNaWNoaWdhbjNTY2hvb2wgb2YgUHVibGlj
IEhlYWx0aCwgVW5pdmVyc2l0eSBvZiBNaWNoaWdhbiwgQW5uIEFyYm9yLiYjeEQ7TWVkaWNhbCBT
Y2hvb2wsIFVuaXZlcnNpdHkgb2YgTWljaGlnYW4sIEFubiBBcmJvci4mI3hEO01lbW9yaWFsIFNs
b2FuIEtldHRlcmluZyBDYW5jZXIgQ2VudGVyLCBOZXcgWW9yaywgTmV3IFlvcmsuJiN4RDtTY2hv
b2wgb2YgUHVibGljIEhlYWx0aCwgVW5pdmVyc2l0eSBvZiBNaWNoaWdhbiwgQW5uIEFyYm9yLiYj
eEQ7VW5pdmVyc2l0eSBvZiBTb3V0aGVybiBDYWxpZm9ybmlhLCBMb3MgQW5nZWxlcy4mI3hEO1J1
dGdlcnMgQ2FuY2VyIEluc3RpdHV0ZSBvZiBOZXcgSmVyc2V5LCBOZXcgQnJ1bnN3aWNrLiYjeEQ7
TWVkaWNhbCBTY2hvb2wsIFVuaXZlcnNpdHkgb2YgTWljaGlnYW4sIEFubiBBcmJvcjNTY2hvb2wg
b2YgUHVibGljIEhlYWx0aCwgVW5pdmVyc2l0eSBvZiBNaWNoaWdhbiwgQW5uIEFyYm9yLjwvYXV0
aC1hZGRyZXNzPjx0aXRsZXM+PHRpdGxlPlNvY2lhbCBhbmQgQ2xpbmljYWwgRGV0ZXJtaW5hbnRz
IG9mIENvbnRyYWxhdGVyYWwgUHJvcGh5bGFjdGljIE1hc3RlY3RvbXk8L3RpdGxlPjxzZWNvbmRh
cnktdGl0bGU+SkFNQSBTdXJnPC9zZWNvbmRhcnktdGl0bGU+PC90aXRsZXM+PHBlcmlvZGljYWw+
PGZ1bGwtdGl0bGU+SkFNQSBTdXJnPC9mdWxsLXRpdGxlPjwvcGVyaW9kaWNhbD48cGFnZXM+NTgy
LTk8L3BhZ2VzPjx2b2x1bWU+MTQ5PC92b2x1bWU+PG51bWJlcj42PC9udW1iZXI+PGVkaXRpb24+
MjAxNC8wNS8yMzwvZWRpdGlvbj48a2V5d29yZHM+PGtleXdvcmQ+QWR1bHQ8L2tleXdvcmQ+PGtl
eXdvcmQ+QWdlZDwva2V5d29yZD48a2V5d29yZD5CcmVhc3QgTmVvcGxhc21zLypwcmV2ZW50aW9u
ICZhbXA7IGNvbnRyb2w8L2tleXdvcmQ+PGtleXdvcmQ+KkRlY2lzaW9uIE1ha2luZzwva2V5d29y
ZD48a2V5d29yZD5GZW1hbGU8L2tleXdvcmQ+PGtleXdvcmQ+SHVtYW5zPC9rZXl3b3JkPjxrZXl3
b3JkPkxvbmdpdHVkaW5hbCBTdHVkaWVzPC9rZXl3b3JkPjxrZXl3b3JkPkxvcyBBbmdlbGVzPC9r
ZXl3b3JkPjxrZXl3b3JkPk1hZ25ldGljIFJlc29uYW5jZSBJbWFnaW5nPC9rZXl3b3JkPjxrZXl3
b3JkPipNYXN0ZWN0b215PC9rZXl3b3JkPjxrZXl3b3JkPk1pY2hpZ2FuPC9rZXl3b3JkPjxrZXl3
b3JkPk1pZGRsZSBBZ2VkPC9rZXl3b3JkPjxrZXl3b3JkPlNFRVIgUHJvZ3JhbTwva2V5d29yZD48
a2V5d29yZD5TdXJ2ZXlzIGFuZCBRdWVzdGlvbm5haXJlczwva2V5d29yZD48a2V5d29yZD5Xb21l
bi8qcHN5Y2hvbG9neTwva2V5d29yZD48L2tleXdvcmRzPjxkYXRlcz48eWVhcj4yMDE0PC95ZWFy
PjxwdWItZGF0ZXM+PGRhdGU+SnVuPC9kYXRlPjwvcHViLWRhdGVzPjwvZGF0ZXM+PGlzYm4+MjE2
OC02MjYyIChFbGVjdHJvbmljKSYjeEQ7MjE2OC02MjU0IChMaW5raW5nKTwvaXNibj48YWNjZXNz
aW9uLW51bT4yNDg0OTA0NTwvYWNjZXNzaW9uLW51bT48dXJscz48cmVsYXRlZC11cmxzPjx1cmw+
aHR0cHM6Ly93d3cubmNiaS5ubG0ubmloLmdvdi9wdWJtZWQvMjQ4NDkwNDU8L3VybD48L3JlbGF0
ZWQtdXJscz48L3VybHM+PGN1c3RvbTI+UE1DNDcwMzM5ODwvY3VzdG9tMj48ZWxlY3Ryb25pYy1y
ZXNvdXJjZS1udW0+MTAuMTAwMS9qYW1hc3VyZy4yMDEzLjU2ODk8L2VsZWN0cm9uaWMtcmVzb3Vy
Y2UtbnVtPjwvcmVjb3JkPjwvQ2l0ZT48Q2l0ZT48QXV0aG9yPlNwZWFyPC9BdXRob3I+PFllYXI+
MjAwNTwvWWVhcj48UmVjTnVtPjMxNDwvUmVjTnVtPjxyZWNvcmQ+PHJlYy1udW1iZXI+MzE0PC9y
ZWMtbnVtYmVyPjxmb3JlaWduLWtleXM+PGtleSBhcHA9IkVOIiBkYi1pZD0iOXRyOXI1YTlnenBz
enJld2E1MjV6ZGRhdnAwYXB0dHMwdHcwIiB0aW1lc3RhbXA9IjE2MzQwMTA3ODEiPjMxNDwva2V5
PjwvZm9yZWlnbi1rZXlzPjxyZWYtdHlwZSBuYW1lPSJKb3VybmFsIEFydGljbGUiPjE3PC9yZWYt
dHlwZT48Y29udHJpYnV0b3JzPjxhdXRob3JzPjxhdXRob3I+U3BlYXIsIFMuIEwuPC9hdXRob3I+
PGF1dGhvcj5DYXJ0ZXIsIE0uIEUuPC9hdXRob3I+PGF1dGhvcj5TY2h3YXJ6LCBLLjwvYXV0aG9y
PjwvYXV0aG9ycz48L2NvbnRyaWJ1dG9ycz48YXV0aC1hZGRyZXNzPkRpdmlzaW9uIG9mIFBsYXN0
aWMgU3VyZ2VyeSwgR2VvcmdldG93biBVbml2ZXJzaXR5IEhvc3BpdGFsLCBXYXNoaW5ndG9uLCBE
QyAyMDAwNywgVVNBLiBzcGVhcnNAZ3VuZXQuZ2VvcmdldG93bi5lZHU8L2F1dGgtYWRkcmVzcz48
dGl0bGVzPjx0aXRsZT5Qcm9waHlsYWN0aWMgbWFzdGVjdG9teTogaW5kaWNhdGlvbnMsIG9wdGlv
bnMsIGFuZCByZWNvbnN0cnVjdGl2ZSBhbHRlcm5hdGl2ZXM8L3RpdGxlPjxzZWNvbmRhcnktdGl0
bGU+UGxhc3QgUmVjb25zdHIgU3VyZzwvc2Vjb25kYXJ5LXRpdGxlPjwvdGl0bGVzPjxwZXJpb2Rp
Y2FsPjxmdWxsLXRpdGxlPlBsYXN0IFJlY29uc3RyIFN1cmc8L2Z1bGwtdGl0bGU+PC9wZXJpb2Rp
Y2FsPjxwYWdlcz44OTEtOTA5PC9wYWdlcz48dm9sdW1lPjExNTwvdm9sdW1lPjxudW1iZXI+Mzwv
bnVtYmVyPjxlZGl0aW9uPjIwMDUvMDIvMjY8L2VkaXRpb24+PGtleXdvcmRzPjxrZXl3b3JkPkJy
ZWFzdCBJbXBsYW50czwva2V5d29yZD48a2V5d29yZD5CcmVhc3QgTmVvcGxhc21zL2VwaWRlbWlv
bG9neS9nZW5ldGljcy8qcHJldmVudGlvbiAmYW1wOyBjb250cm9sPC9rZXl3b3JkPjxrZXl3b3Jk
PkZlbWFsZTwva2V5d29yZD48a2V5d29yZD5HZW5lcywgQlJDQTEvcGh5c2lvbG9neTwva2V5d29y
ZD48a2V5d29yZD5HZW5lcywgQlJDQTIvcGh5c2lvbG9neTwva2V5d29yZD48a2V5d29yZD5IZXRl
cm96eWdvdGU8L2tleXdvcmQ+PGtleXdvcmQ+SHVtYW5zPC9rZXl3b3JkPjxrZXl3b3JkPipNYW1t
YXBsYXN0eS9hZHZlcnNlIGVmZmVjdHMvcHN5Y2hvbG9neTwva2V5d29yZD48a2V5d29yZD4qTWFz
dGVjdG9teS9tZXRob2RzPC9rZXl3b3JkPjxrZXl3b3JkPk11dGF0aW9uPC9rZXl3b3JkPjxrZXl3
b3JkPlBhdGllbnQgU2VsZWN0aW9uPC9rZXl3b3JkPjxrZXl3b3JkPlJpc2sgUmVkdWN0aW9uIEJl
aGF2aW9yPC9rZXl3b3JkPjwva2V5d29yZHM+PGRhdGVzPjx5ZWFyPjIwMDU8L3llYXI+PHB1Yi1k
YXRlcz48ZGF0ZT5NYXI8L2RhdGU+PC9wdWItZGF0ZXM+PC9kYXRlcz48aXNibj4xNTI5LTQyNDIg
KEVsZWN0cm9uaWMpJiN4RDswMDMyLTEwNTIgKExpbmtpbmcpPC9pc2JuPjxhY2Nlc3Npb24tbnVt
PjE1NzMxNjkzPC9hY2Nlc3Npb24tbnVtPjx1cmxzPjxyZWxhdGVkLXVybHM+PHVybD5odHRwczov
L3d3dy5uY2JpLm5sbS5uaWguZ292L3B1Ym1lZC8xNTczMTY5MzwvdXJsPjwvcmVsYXRlZC11cmxz
PjwvdXJscz48ZWxlY3Ryb25pYy1yZXNvdXJjZS1udW0+MTAuMTA5Ny8wMS5wcnMuMDAwMDE1MzIy
MC42Njk1NS4zOTwvZWxlY3Ryb25pYy1yZXNvdXJjZS1udW0+PC9yZWNvcmQ+PC9DaXRlPjxDaXRl
PjxBdXRob3I+VHV0dGxlPC9BdXRob3I+PFllYXI+MjAwOTwvWWVhcj48UmVjTnVtPjMxNjwvUmVj
TnVtPjxyZWNvcmQ+PHJlYy1udW1iZXI+MzE2PC9yZWMtbnVtYmVyPjxmb3JlaWduLWtleXM+PGtl
eSBhcHA9IkVOIiBkYi1pZD0iOXRyOXI1YTlnenBzenJld2E1MjV6ZGRhdnAwYXB0dHMwdHcwIiB0
aW1lc3RhbXA9IjE2MzQwMTA4ODgiPjMxNjwva2V5PjwvZm9yZWlnbi1rZXlzPjxyZWYtdHlwZSBu
YW1lPSJKb3VybmFsIEFydGljbGUiPjE3PC9yZWYtdHlwZT48Y29udHJpYnV0b3JzPjxhdXRob3Jz
PjxhdXRob3I+VHV0dGxlLCBULiBNLjwvYXV0aG9yPjxhdXRob3I+SmFyb3NlaywgUy48L2F1dGhv
cj48YXV0aG9yPkhhYmVybWFubiwgRS4gQi48L2F1dGhvcj48YXV0aG9yPkFycmluZ3RvbiwgQS48
L2F1dGhvcj48YXV0aG9yPkFicmFoYW0sIEEuPC9hdXRob3I+PGF1dGhvcj5Nb3JyaXMsIFQuIEou
PC9hdXRob3I+PGF1dGhvcj5WaXJuaWcsIEIuIEEuPC9hdXRob3I+PC9hdXRob3JzPjwvY29udHJp
YnV0b3JzPjxhdXRoLWFkZHJlc3M+RGl2aXNpb24gb2YgSGVhbHRoIFBvbGljeSBhbmQgTWFuYWdl
bWVudCwgVW5pdmVyc2l0eSBvZiBNaW5uZXNvdGEgU2Nob29sIG9mIFB1YmxpYyBIZWFsdGgsIE1p
bm5lYXBvbGlzLCBNTiwgVVNBLiB0dXR0bDAwNkB1bW4uZWR1PC9hdXRoLWFkZHJlc3M+PHRpdGxl
cz48dGl0bGU+SW5jcmVhc2luZyByYXRlcyBvZiBjb250cmFsYXRlcmFsIHByb3BoeWxhY3RpYyBt
YXN0ZWN0b215IGFtb25nIHBhdGllbnRzIHdpdGggZHVjdGFsIGNhcmNpbm9tYSBpbiBzaXR1PC90
aXRsZT48c2Vjb25kYXJ5LXRpdGxlPkogQ2xpbiBPbmNvbDwvc2Vjb25kYXJ5LXRpdGxlPjwvdGl0
bGVzPjxwZXJpb2RpY2FsPjxmdWxsLXRpdGxlPkogQ2xpbiBPbmNvbDwvZnVsbC10aXRsZT48L3Bl
cmlvZGljYWw+PHBhZ2VzPjEzNjItNzwvcGFnZXM+PHZvbHVtZT4yNzwvdm9sdW1lPjxudW1iZXI+
OTwvbnVtYmVyPjxlZGl0aW9uPjIwMDkvMDIvMjA8L2VkaXRpb24+PGtleXdvcmRzPjxrZXl3b3Jk
PkFkdWx0PC9rZXl3b3JkPjxrZXl3b3JkPkFnZWQ8L2tleXdvcmQ+PGtleXdvcmQ+QnJlYXN0IE5l
b3BsYXNtcy9lcGlkZW1pb2xvZ3kvKnByZXZlbnRpb24gJmFtcDsgY29udHJvbC8qc3VyZ2VyeTwv
a2V5d29yZD48a2V5d29yZD5DYXJjaW5vbWEgaW4gU2l0dS9lcGlkZW1pb2xvZ3kvKnN1cmdlcnk8
L2tleXdvcmQ+PGtleXdvcmQ+Q2FyY2lub21hLCBEdWN0YWwsIEJyZWFzdC9lcGlkZW1pb2xvZ3kv
KnN1cmdlcnk8L2tleXdvcmQ+PGtleXdvcmQ+Q29ob3J0IFN0dWRpZXM8L2tleXdvcmQ+PGtleXdv
cmQ+RmVtYWxlPC9rZXl3b3JkPjxrZXl3b3JkPkh1bWFuczwva2V5d29yZD48a2V5d29yZD5Mb2dp
c3RpYyBNb2RlbHM8L2tleXdvcmQ+PGtleXdvcmQ+TWFzdGVjdG9teS9tZXRob2RzL3N0YXRpc3Rp
Y3MgJmFtcDsgbnVtZXJpY2FsIGRhdGE8L2tleXdvcmQ+PGtleXdvcmQ+TWlkZGxlIEFnZWQ8L2tl
eXdvcmQ+PGtleXdvcmQ+U0VFUiBQcm9ncmFtPC9rZXl3b3JkPjxrZXl3b3JkPlVuaXRlZCBTdGF0
ZXMvZXBpZGVtaW9sb2d5PC9rZXl3b3JkPjxrZXl3b3JkPllvdW5nIEFkdWx0PC9rZXl3b3JkPjwv
a2V5d29yZHM+PGRhdGVzPjx5ZWFyPjIwMDk8L3llYXI+PHB1Yi1kYXRlcz48ZGF0ZT5NYXIgMjA8
L2RhdGU+PC9wdWItZGF0ZXM+PC9kYXRlcz48aXNibj4xNTI3LTc3NTUgKEVsZWN0cm9uaWMpJiN4
RDswNzMyLTE4M1ggKExpbmtpbmcpPC9pc2JuPjxhY2Nlc3Npb24tbnVtPjE5MjI0ODQ0PC9hY2Nl
c3Npb24tbnVtPjx1cmxzPjxyZWxhdGVkLXVybHM+PHVybD5odHRwczovL3d3dy5uY2JpLm5sbS5u
aWguZ292L3B1Ym1lZC8xOTIyNDg0NDwvdXJsPjwvcmVsYXRlZC11cmxzPjwvdXJscz48ZWxlY3Ry
b25pYy1yZXNvdXJjZS1udW0+MTAuMTIwMC9KQ08uMjAwOC4yMC4xNjgxPC9lbGVjdHJvbmljLXJl
c291cmNlLW51bT48L3JlY29yZD48L0NpdGU+PC9FbmRO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HaXVsaWFubzwvQXV0aG9yPjxZZWFyPjIwMDc8L1llYXI+
PFJlY051bT4zMTU8L1JlY051bT48RGlzcGxheVRleHQ+PHN0eWxlIGZhY2U9InN1cGVyc2NyaXB0
Ij5bNTQtNTddPC9zdHlsZT48L0Rpc3BsYXlUZXh0PjxyZWNvcmQ+PHJlYy1udW1iZXI+MzE1PC9y
ZWMtbnVtYmVyPjxmb3JlaWduLWtleXM+PGtleSBhcHA9IkVOIiBkYi1pZD0iOXRyOXI1YTlnenBz
enJld2E1MjV6ZGRhdnAwYXB0dHMwdHcwIiB0aW1lc3RhbXA9IjE2MzQwMTA3ODYiPjMxNTwva2V5
PjwvZm9yZWlnbi1rZXlzPjxyZWYtdHlwZSBuYW1lPSJKb3VybmFsIEFydGljbGUiPjE3PC9yZWYt
dHlwZT48Y29udHJpYnV0b3JzPjxhdXRob3JzPjxhdXRob3I+R2l1bGlhbm8sIEEuIEUuPC9hdXRo
b3I+PGF1dGhvcj5Cb29sYm9sLCBTLjwvYXV0aG9yPjxhdXRob3I+RGVnbmltLCBBLjwvYXV0aG9y
PjxhdXRob3I+S3VlcmVyLCBILjwvYXV0aG9yPjxhdXRob3I+TGVpdGNoLCBBLiBNLjwvYXV0aG9y
PjxhdXRob3I+TW9ycm93LCBNLjwvYXV0aG9yPjwvYXV0aG9ycz48L2NvbnRyaWJ1dG9ycz48YXV0
aC1hZGRyZXNzPkpvaG4gV2F5bmUgQ2FuY2VyIEluc3RpdHV0ZSwgMjIwMCBTYW50YSBNb25pY2Eg
Qm91bGV2YXJkLCBTYW50YSBNb25pY2EsIENBIDkwNDA0LCBVU0EuIGdpdWxpYW5vYUBqd2NpLm9y
ZzwvYXV0aC1hZGRyZXNzPjx0aXRsZXM+PHRpdGxlPlNvY2lldHkgb2YgU3VyZ2ljYWwgT25jb2xv
Z3k6IHBvc2l0aW9uIHN0YXRlbWVudCBvbiBwcm9waHlsYWN0aWMgbWFzdGVjdG9teS4gQXBwcm92
ZWQgYnkgdGhlIFNvY2lldHkgb2YgU3VyZ2ljYWwgT25jb2xvZ3kgRXhlY3V0aXZlIENvdW5jaWws
IE1hcmNoIDIwMDc8L3RpdGxlPjxzZWNvbmRhcnktdGl0bGU+QW5uIFN1cmcgT25jb2w8L3NlY29u
ZGFyeS10aXRsZT48L3RpdGxlcz48cGVyaW9kaWNhbD48ZnVsbC10aXRsZT5Bbm4gU3VyZyBPbmNv
bDwvZnVsbC10aXRsZT48L3BlcmlvZGljYWw+PHBhZ2VzPjI0MjUtNzwvcGFnZXM+PHZvbHVtZT4x
NDwvdm9sdW1lPjxudW1iZXI+OTwvbnVtYmVyPjxlZGl0aW9uPjIwMDcvMDYvMjk8L2VkaXRpb24+
PGtleXdvcmRzPjxrZXl3b3JkPkJyZWFzdCBOZW9wbGFzbXMvZ2VuZXRpY3MvKnByZXZlbnRpb24g
JmFtcDsgY29udHJvbC9zdXJnZXJ5PC9rZXl3b3JkPjxrZXl3b3JkPkZlbWFsZTwva2V5d29yZD48
a2V5d29yZD5HZW5ldGljIFByZWRpc3Bvc2l0aW9uIHRvIERpc2Vhc2U8L2tleXdvcmQ+PGtleXdv
cmQ+SHVtYW5zPC9rZXl3b3JkPjxrZXl3b3JkPipNYXN0ZWN0b215PC9rZXl3b3JkPjxrZXl3b3Jk
Pk1lZGljYWwgT25jb2xvZ3k8L2tleXdvcmQ+PGtleXdvcmQ+UGF0aWVudCBTZWxlY3Rpb248L2tl
eXdvcmQ+PGtleXdvcmQ+UHJpbWFyeSBQcmV2ZW50aW9uPC9rZXl3b3JkPjxrZXl3b3JkPlJpc2sg
RmFjdG9yczwva2V5d29yZD48L2tleXdvcmRzPjxkYXRlcz48eWVhcj4yMDA3PC95ZWFyPjxwdWIt
ZGF0ZXM+PGRhdGU+U2VwPC9kYXRlPjwvcHViLWRhdGVzPjwvZGF0ZXM+PGlzYm4+MTA2OC05MjY1
IChQcmludCkmI3hEOzEwNjgtOTI2NSAoTGlua2luZyk8L2lzYm4+PGFjY2Vzc2lvbi1udW0+MTc1
OTczNDQ8L2FjY2Vzc2lvbi1udW0+PHVybHM+PHJlbGF0ZWQtdXJscz48dXJsPmh0dHBzOi8vd3d3
Lm5jYmkubmxtLm5paC5nb3YvcHVibWVkLzE3NTk3MzQ0PC91cmw+PC9yZWxhdGVkLXVybHM+PC91
cmxzPjxlbGVjdHJvbmljLXJlc291cmNlLW51bT4xMC4xMjQ1L3MxMDQzNC0wMDctOTQ0Ny16PC9l
bGVjdHJvbmljLXJlc291cmNlLW51bT48L3JlY29yZD48L0NpdGU+PENpdGU+PEF1dGhvcj5IYXds
ZXk8L0F1dGhvcj48WWVhcj4yMDE0PC9ZZWFyPjxSZWNOdW0+MzEzPC9SZWNOdW0+PHJlY29yZD48
cmVjLW51bWJlcj4zMTM8L3JlYy1udW1iZXI+PGZvcmVpZ24ta2V5cz48a2V5IGFwcD0iRU4iIGRi
LWlkPSI5dHI5cjVhOWd6cHN6cmV3YTUyNXpkZGF2cDBhcHR0czB0dzAiIHRpbWVzdGFtcD0iMTYz
NDAxMDc2MyI+MzEzPC9rZXk+PC9mb3JlaWduLWtleXM+PHJlZi10eXBlIG5hbWU9IkpvdXJuYWwg
QXJ0aWNsZSI+MTc8L3JlZi10eXBlPjxjb250cmlidXRvcnM+PGF1dGhvcnM+PGF1dGhvcj5IYXds
ZXksIFMuIFQuPC9hdXRob3I+PGF1dGhvcj5KYWdzaSwgUi48L2F1dGhvcj48YXV0aG9yPk1vcnJv
dywgTS48L2F1dGhvcj48YXV0aG9yPkphbnosIE4uIEsuPC9hdXRob3I+PGF1dGhvcj5IYW1pbHRv
biwgQS48L2F1dGhvcj48YXV0aG9yPkdyYWZmLCBKLiBKLjwvYXV0aG9yPjxhdXRob3I+S2F0eiwg
Uy4gSi48L2F1dGhvcj48L2F1dGhvcnM+PC9jb250cmlidXRvcnM+PGF1dGgtYWRkcmVzcz5NZWRp
Y2FsIFNjaG9vbCwgVW5pdmVyc2l0eSBvZiBNaWNoaWdhbiwgQW5uIEFyYm9yMVZBIEFubiBBcmJv
ciBIZWFsdGhjYXJlIFN5c3RlbSwgQW5uIEFyYm9yLCBNaWNoaWdhbjNTY2hvb2wgb2YgUHVibGlj
IEhlYWx0aCwgVW5pdmVyc2l0eSBvZiBNaWNoaWdhbiwgQW5uIEFyYm9yLiYjeEQ7TWVkaWNhbCBT
Y2hvb2wsIFVuaXZlcnNpdHkgb2YgTWljaGlnYW4sIEFubiBBcmJvci4mI3hEO01lbW9yaWFsIFNs
b2FuIEtldHRlcmluZyBDYW5jZXIgQ2VudGVyLCBOZXcgWW9yaywgTmV3IFlvcmsuJiN4RDtTY2hv
b2wgb2YgUHVibGljIEhlYWx0aCwgVW5pdmVyc2l0eSBvZiBNaWNoaWdhbiwgQW5uIEFyYm9yLiYj
eEQ7VW5pdmVyc2l0eSBvZiBTb3V0aGVybiBDYWxpZm9ybmlhLCBMb3MgQW5nZWxlcy4mI3hEO1J1
dGdlcnMgQ2FuY2VyIEluc3RpdHV0ZSBvZiBOZXcgSmVyc2V5LCBOZXcgQnJ1bnN3aWNrLiYjeEQ7
TWVkaWNhbCBTY2hvb2wsIFVuaXZlcnNpdHkgb2YgTWljaGlnYW4sIEFubiBBcmJvcjNTY2hvb2wg
b2YgUHVibGljIEhlYWx0aCwgVW5pdmVyc2l0eSBvZiBNaWNoaWdhbiwgQW5uIEFyYm9yLjwvYXV0
aC1hZGRyZXNzPjx0aXRsZXM+PHRpdGxlPlNvY2lhbCBhbmQgQ2xpbmljYWwgRGV0ZXJtaW5hbnRz
IG9mIENvbnRyYWxhdGVyYWwgUHJvcGh5bGFjdGljIE1hc3RlY3RvbXk8L3RpdGxlPjxzZWNvbmRh
cnktdGl0bGU+SkFNQSBTdXJnPC9zZWNvbmRhcnktdGl0bGU+PC90aXRsZXM+PHBlcmlvZGljYWw+
PGZ1bGwtdGl0bGU+SkFNQSBTdXJnPC9mdWxsLXRpdGxlPjwvcGVyaW9kaWNhbD48cGFnZXM+NTgy
LTk8L3BhZ2VzPjx2b2x1bWU+MTQ5PC92b2x1bWU+PG51bWJlcj42PC9udW1iZXI+PGVkaXRpb24+
MjAxNC8wNS8yMzwvZWRpdGlvbj48a2V5d29yZHM+PGtleXdvcmQ+QWR1bHQ8L2tleXdvcmQ+PGtl
eXdvcmQ+QWdlZDwva2V5d29yZD48a2V5d29yZD5CcmVhc3QgTmVvcGxhc21zLypwcmV2ZW50aW9u
ICZhbXA7IGNvbnRyb2w8L2tleXdvcmQ+PGtleXdvcmQ+KkRlY2lzaW9uIE1ha2luZzwva2V5d29y
ZD48a2V5d29yZD5GZW1hbGU8L2tleXdvcmQ+PGtleXdvcmQ+SHVtYW5zPC9rZXl3b3JkPjxrZXl3
b3JkPkxvbmdpdHVkaW5hbCBTdHVkaWVzPC9rZXl3b3JkPjxrZXl3b3JkPkxvcyBBbmdlbGVzPC9r
ZXl3b3JkPjxrZXl3b3JkPk1hZ25ldGljIFJlc29uYW5jZSBJbWFnaW5nPC9rZXl3b3JkPjxrZXl3
b3JkPipNYXN0ZWN0b215PC9rZXl3b3JkPjxrZXl3b3JkPk1pY2hpZ2FuPC9rZXl3b3JkPjxrZXl3
b3JkPk1pZGRsZSBBZ2VkPC9rZXl3b3JkPjxrZXl3b3JkPlNFRVIgUHJvZ3JhbTwva2V5d29yZD48
a2V5d29yZD5TdXJ2ZXlzIGFuZCBRdWVzdGlvbm5haXJlczwva2V5d29yZD48a2V5d29yZD5Xb21l
bi8qcHN5Y2hvbG9neTwva2V5d29yZD48L2tleXdvcmRzPjxkYXRlcz48eWVhcj4yMDE0PC95ZWFy
PjxwdWItZGF0ZXM+PGRhdGU+SnVuPC9kYXRlPjwvcHViLWRhdGVzPjwvZGF0ZXM+PGlzYm4+MjE2
OC02MjYyIChFbGVjdHJvbmljKSYjeEQ7MjE2OC02MjU0IChMaW5raW5nKTwvaXNibj48YWNjZXNz
aW9uLW51bT4yNDg0OTA0NTwvYWNjZXNzaW9uLW51bT48dXJscz48cmVsYXRlZC11cmxzPjx1cmw+
aHR0cHM6Ly93d3cubmNiaS5ubG0ubmloLmdvdi9wdWJtZWQvMjQ4NDkwNDU8L3VybD48L3JlbGF0
ZWQtdXJscz48L3VybHM+PGN1c3RvbTI+UE1DNDcwMzM5ODwvY3VzdG9tMj48ZWxlY3Ryb25pYy1y
ZXNvdXJjZS1udW0+MTAuMTAwMS9qYW1hc3VyZy4yMDEzLjU2ODk8L2VsZWN0cm9uaWMtcmVzb3Vy
Y2UtbnVtPjwvcmVjb3JkPjwvQ2l0ZT48Q2l0ZT48QXV0aG9yPlNwZWFyPC9BdXRob3I+PFllYXI+
MjAwNTwvWWVhcj48UmVjTnVtPjMxNDwvUmVjTnVtPjxyZWNvcmQ+PHJlYy1udW1iZXI+MzE0PC9y
ZWMtbnVtYmVyPjxmb3JlaWduLWtleXM+PGtleSBhcHA9IkVOIiBkYi1pZD0iOXRyOXI1YTlnenBz
enJld2E1MjV6ZGRhdnAwYXB0dHMwdHcwIiB0aW1lc3RhbXA9IjE2MzQwMTA3ODEiPjMxNDwva2V5
PjwvZm9yZWlnbi1rZXlzPjxyZWYtdHlwZSBuYW1lPSJKb3VybmFsIEFydGljbGUiPjE3PC9yZWYt
dHlwZT48Y29udHJpYnV0b3JzPjxhdXRob3JzPjxhdXRob3I+U3BlYXIsIFMuIEwuPC9hdXRob3I+
PGF1dGhvcj5DYXJ0ZXIsIE0uIEUuPC9hdXRob3I+PGF1dGhvcj5TY2h3YXJ6LCBLLjwvYXV0aG9y
PjwvYXV0aG9ycz48L2NvbnRyaWJ1dG9ycz48YXV0aC1hZGRyZXNzPkRpdmlzaW9uIG9mIFBsYXN0
aWMgU3VyZ2VyeSwgR2VvcmdldG93biBVbml2ZXJzaXR5IEhvc3BpdGFsLCBXYXNoaW5ndG9uLCBE
QyAyMDAwNywgVVNBLiBzcGVhcnNAZ3VuZXQuZ2VvcmdldG93bi5lZHU8L2F1dGgtYWRkcmVzcz48
dGl0bGVzPjx0aXRsZT5Qcm9waHlsYWN0aWMgbWFzdGVjdG9teTogaW5kaWNhdGlvbnMsIG9wdGlv
bnMsIGFuZCByZWNvbnN0cnVjdGl2ZSBhbHRlcm5hdGl2ZXM8L3RpdGxlPjxzZWNvbmRhcnktdGl0
bGU+UGxhc3QgUmVjb25zdHIgU3VyZzwvc2Vjb25kYXJ5LXRpdGxlPjwvdGl0bGVzPjxwZXJpb2Rp
Y2FsPjxmdWxsLXRpdGxlPlBsYXN0IFJlY29uc3RyIFN1cmc8L2Z1bGwtdGl0bGU+PC9wZXJpb2Rp
Y2FsPjxwYWdlcz44OTEtOTA5PC9wYWdlcz48dm9sdW1lPjExNTwvdm9sdW1lPjxudW1iZXI+Mzwv
bnVtYmVyPjxlZGl0aW9uPjIwMDUvMDIvMjY8L2VkaXRpb24+PGtleXdvcmRzPjxrZXl3b3JkPkJy
ZWFzdCBJbXBsYW50czwva2V5d29yZD48a2V5d29yZD5CcmVhc3QgTmVvcGxhc21zL2VwaWRlbWlv
bG9neS9nZW5ldGljcy8qcHJldmVudGlvbiAmYW1wOyBjb250cm9sPC9rZXl3b3JkPjxrZXl3b3Jk
PkZlbWFsZTwva2V5d29yZD48a2V5d29yZD5HZW5lcywgQlJDQTEvcGh5c2lvbG9neTwva2V5d29y
ZD48a2V5d29yZD5HZW5lcywgQlJDQTIvcGh5c2lvbG9neTwva2V5d29yZD48a2V5d29yZD5IZXRl
cm96eWdvdGU8L2tleXdvcmQ+PGtleXdvcmQ+SHVtYW5zPC9rZXl3b3JkPjxrZXl3b3JkPipNYW1t
YXBsYXN0eS9hZHZlcnNlIGVmZmVjdHMvcHN5Y2hvbG9neTwva2V5d29yZD48a2V5d29yZD4qTWFz
dGVjdG9teS9tZXRob2RzPC9rZXl3b3JkPjxrZXl3b3JkPk11dGF0aW9uPC9rZXl3b3JkPjxrZXl3
b3JkPlBhdGllbnQgU2VsZWN0aW9uPC9rZXl3b3JkPjxrZXl3b3JkPlJpc2sgUmVkdWN0aW9uIEJl
aGF2aW9yPC9rZXl3b3JkPjwva2V5d29yZHM+PGRhdGVzPjx5ZWFyPjIwMDU8L3llYXI+PHB1Yi1k
YXRlcz48ZGF0ZT5NYXI8L2RhdGU+PC9wdWItZGF0ZXM+PC9kYXRlcz48aXNibj4xNTI5LTQyNDIg
KEVsZWN0cm9uaWMpJiN4RDswMDMyLTEwNTIgKExpbmtpbmcpPC9pc2JuPjxhY2Nlc3Npb24tbnVt
PjE1NzMxNjkzPC9hY2Nlc3Npb24tbnVtPjx1cmxzPjxyZWxhdGVkLXVybHM+PHVybD5odHRwczov
L3d3dy5uY2JpLm5sbS5uaWguZ292L3B1Ym1lZC8xNTczMTY5MzwvdXJsPjwvcmVsYXRlZC11cmxz
PjwvdXJscz48ZWxlY3Ryb25pYy1yZXNvdXJjZS1udW0+MTAuMTA5Ny8wMS5wcnMuMDAwMDE1MzIy
MC42Njk1NS4zOTwvZWxlY3Ryb25pYy1yZXNvdXJjZS1udW0+PC9yZWNvcmQ+PC9DaXRlPjxDaXRl
PjxBdXRob3I+VHV0dGxlPC9BdXRob3I+PFllYXI+MjAwOTwvWWVhcj48UmVjTnVtPjMxNjwvUmVj
TnVtPjxyZWNvcmQ+PHJlYy1udW1iZXI+MzE2PC9yZWMtbnVtYmVyPjxmb3JlaWduLWtleXM+PGtl
eSBhcHA9IkVOIiBkYi1pZD0iOXRyOXI1YTlnenBzenJld2E1MjV6ZGRhdnAwYXB0dHMwdHcwIiB0
aW1lc3RhbXA9IjE2MzQwMTA4ODgiPjMxNjwva2V5PjwvZm9yZWlnbi1rZXlzPjxyZWYtdHlwZSBu
YW1lPSJKb3VybmFsIEFydGljbGUiPjE3PC9yZWYtdHlwZT48Y29udHJpYnV0b3JzPjxhdXRob3Jz
PjxhdXRob3I+VHV0dGxlLCBULiBNLjwvYXV0aG9yPjxhdXRob3I+SmFyb3NlaywgUy48L2F1dGhv
cj48YXV0aG9yPkhhYmVybWFubiwgRS4gQi48L2F1dGhvcj48YXV0aG9yPkFycmluZ3RvbiwgQS48
L2F1dGhvcj48YXV0aG9yPkFicmFoYW0sIEEuPC9hdXRob3I+PGF1dGhvcj5Nb3JyaXMsIFQuIEou
PC9hdXRob3I+PGF1dGhvcj5WaXJuaWcsIEIuIEEuPC9hdXRob3I+PC9hdXRob3JzPjwvY29udHJp
YnV0b3JzPjxhdXRoLWFkZHJlc3M+RGl2aXNpb24gb2YgSGVhbHRoIFBvbGljeSBhbmQgTWFuYWdl
bWVudCwgVW5pdmVyc2l0eSBvZiBNaW5uZXNvdGEgU2Nob29sIG9mIFB1YmxpYyBIZWFsdGgsIE1p
bm5lYXBvbGlzLCBNTiwgVVNBLiB0dXR0bDAwNkB1bW4uZWR1PC9hdXRoLWFkZHJlc3M+PHRpdGxl
cz48dGl0bGU+SW5jcmVhc2luZyByYXRlcyBvZiBjb250cmFsYXRlcmFsIHByb3BoeWxhY3RpYyBt
YXN0ZWN0b215IGFtb25nIHBhdGllbnRzIHdpdGggZHVjdGFsIGNhcmNpbm9tYSBpbiBzaXR1PC90
aXRsZT48c2Vjb25kYXJ5LXRpdGxlPkogQ2xpbiBPbmNvbDwvc2Vjb25kYXJ5LXRpdGxlPjwvdGl0
bGVzPjxwZXJpb2RpY2FsPjxmdWxsLXRpdGxlPkogQ2xpbiBPbmNvbDwvZnVsbC10aXRsZT48L3Bl
cmlvZGljYWw+PHBhZ2VzPjEzNjItNzwvcGFnZXM+PHZvbHVtZT4yNzwvdm9sdW1lPjxudW1iZXI+
OTwvbnVtYmVyPjxlZGl0aW9uPjIwMDkvMDIvMjA8L2VkaXRpb24+PGtleXdvcmRzPjxrZXl3b3Jk
PkFkdWx0PC9rZXl3b3JkPjxrZXl3b3JkPkFnZWQ8L2tleXdvcmQ+PGtleXdvcmQ+QnJlYXN0IE5l
b3BsYXNtcy9lcGlkZW1pb2xvZ3kvKnByZXZlbnRpb24gJmFtcDsgY29udHJvbC8qc3VyZ2VyeTwv
a2V5d29yZD48a2V5d29yZD5DYXJjaW5vbWEgaW4gU2l0dS9lcGlkZW1pb2xvZ3kvKnN1cmdlcnk8
L2tleXdvcmQ+PGtleXdvcmQ+Q2FyY2lub21hLCBEdWN0YWwsIEJyZWFzdC9lcGlkZW1pb2xvZ3kv
KnN1cmdlcnk8L2tleXdvcmQ+PGtleXdvcmQ+Q29ob3J0IFN0dWRpZXM8L2tleXdvcmQ+PGtleXdv
cmQ+RmVtYWxlPC9rZXl3b3JkPjxrZXl3b3JkPkh1bWFuczwva2V5d29yZD48a2V5d29yZD5Mb2dp
c3RpYyBNb2RlbHM8L2tleXdvcmQ+PGtleXdvcmQ+TWFzdGVjdG9teS9tZXRob2RzL3N0YXRpc3Rp
Y3MgJmFtcDsgbnVtZXJpY2FsIGRhdGE8L2tleXdvcmQ+PGtleXdvcmQ+TWlkZGxlIEFnZWQ8L2tl
eXdvcmQ+PGtleXdvcmQ+U0VFUiBQcm9ncmFtPC9rZXl3b3JkPjxrZXl3b3JkPlVuaXRlZCBTdGF0
ZXMvZXBpZGVtaW9sb2d5PC9rZXl3b3JkPjxrZXl3b3JkPllvdW5nIEFkdWx0PC9rZXl3b3JkPjwv
a2V5d29yZHM+PGRhdGVzPjx5ZWFyPjIwMDk8L3llYXI+PHB1Yi1kYXRlcz48ZGF0ZT5NYXIgMjA8
L2RhdGU+PC9wdWItZGF0ZXM+PC9kYXRlcz48aXNibj4xNTI3LTc3NTUgKEVsZWN0cm9uaWMpJiN4
RDswNzMyLTE4M1ggKExpbmtpbmcpPC9pc2JuPjxhY2Nlc3Npb24tbnVtPjE5MjI0ODQ0PC9hY2Nl
c3Npb24tbnVtPjx1cmxzPjxyZWxhdGVkLXVybHM+PHVybD5odHRwczovL3d3dy5uY2JpLm5sbS5u
aWguZ292L3B1Ym1lZC8xOTIyNDg0NDwvdXJsPjwvcmVsYXRlZC11cmxzPjwvdXJscz48ZWxlY3Ry
b25pYy1yZXNvdXJjZS1udW0+MTAuMTIwMC9KQ08uMjAwOC4yMC4xNjgxPC9lbGVjdHJvbmljLXJl
c291cmNlLW51bT48L3JlY29yZD48L0NpdGU+PC9FbmRO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54-57]</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This is because female patients with </w:t>
      </w:r>
      <w:r w:rsidRPr="00D454A3">
        <w:rPr>
          <w:rFonts w:ascii="Book Antiqua" w:eastAsiaTheme="minorHAnsi" w:hAnsi="Book Antiqua" w:cstheme="minorBidi"/>
          <w:i/>
          <w:iCs/>
          <w:lang w:eastAsia="zh-CN"/>
        </w:rPr>
        <w:t>BRCA1</w:t>
      </w:r>
      <w:r w:rsidRPr="0026654D">
        <w:rPr>
          <w:rFonts w:ascii="Book Antiqua" w:eastAsiaTheme="minorHAnsi" w:hAnsi="Book Antiqua" w:cstheme="minorBidi"/>
          <w:lang w:eastAsia="zh-CN"/>
        </w:rPr>
        <w:t xml:space="preserve"> mutations have an 80</w:t>
      </w:r>
      <w:r w:rsidR="00844233" w:rsidRPr="0026654D">
        <w:rPr>
          <w:rFonts w:ascii="Book Antiqua" w:eastAsiaTheme="minorHAnsi" w:hAnsi="Book Antiqua" w:cstheme="minorBidi"/>
          <w:lang w:eastAsia="zh-CN"/>
        </w:rPr>
        <w:t>%</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90% lifetime risk of developing breast cancer compared to the 5.7</w:t>
      </w:r>
      <w:r w:rsidR="00844233" w:rsidRPr="0026654D">
        <w:rPr>
          <w:rFonts w:ascii="Book Antiqua" w:eastAsiaTheme="minorHAnsi" w:hAnsi="Book Antiqua" w:cstheme="minorBidi"/>
          <w:lang w:eastAsia="zh-CN"/>
        </w:rPr>
        <w:t>%</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12.6% risk in the general population</w:t>
      </w:r>
      <w:r w:rsidRPr="0026654D">
        <w:rPr>
          <w:rFonts w:ascii="Book Antiqua" w:eastAsiaTheme="minorHAnsi" w:hAnsi="Book Antiqua" w:cstheme="minorBidi"/>
          <w:lang w:eastAsia="zh-CN"/>
        </w:rPr>
        <w:fldChar w:fldCharType="begin">
          <w:fldData xml:space="preserve">PEVuZE5vdGU+PENpdGU+PEF1dGhvcj5GZXVlcjwvQXV0aG9yPjxZZWFyPjE5OTM8L1llYXI+PFJl
Y051bT4zMjA8L1JlY051bT48RGlzcGxheVRleHQ+PHN0eWxlIGZhY2U9InN1cGVyc2NyaXB0Ij5b
NTgtNjBdPC9zdHlsZT48L0Rpc3BsYXlUZXh0PjxyZWNvcmQ+PHJlYy1udW1iZXI+MzIwPC9yZWMt
bnVtYmVyPjxmb3JlaWduLWtleXM+PGtleSBhcHA9IkVOIiBkYi1pZD0iOXRyOXI1YTlnenBzenJl
d2E1MjV6ZGRhdnAwYXB0dHMwdHcwIiB0aW1lc3RhbXA9IjE2MzQwMTE4NjgiPjMyMDwva2V5Pjwv
Zm9yZWlnbi1rZXlzPjxyZWYtdHlwZSBuYW1lPSJKb3VybmFsIEFydGljbGUiPjE3PC9yZWYtdHlw
ZT48Y29udHJpYnV0b3JzPjxhdXRob3JzPjxhdXRob3I+RmV1ZXIsIEUuIEouPC9hdXRob3I+PGF1
dGhvcj5XdW4sIEwuIE0uPC9hdXRob3I+PGF1dGhvcj5Cb3JpbmcsIEMuIEMuPC9hdXRob3I+PGF1
dGhvcj5GbGFuZGVycywgVy4gRC48L2F1dGhvcj48YXV0aG9yPlRpbW1lbCwgTS4gSi48L2F1dGhv
cj48YXV0aG9yPlRvbmcsIFQuPC9hdXRob3I+PC9hdXRob3JzPjwvY29udHJpYnV0b3JzPjxhdXRo
LWFkZHJlc3M+RGl2aXNpb24gb2YgQ2FuY2VyIFByZXZlbnRpb24gYW5kIENvbnRyb2wsIE5hdGlv
bmFsIENhbmNlciBJbnN0aXR1dGUsIEJldGhlc2RhLCBNZCAyMDg5Mi48L2F1dGgtYWRkcmVzcz48
dGl0bGVzPjx0aXRsZT5UaGUgbGlmZXRpbWUgcmlzayBvZiBkZXZlbG9waW5nIGJyZWFzdCBjYW5j
ZXI8L3RpdGxlPjxzZWNvbmRhcnktdGl0bGU+SiBOYXRsIENhbmNlciBJbnN0PC9zZWNvbmRhcnkt
dGl0bGU+PC90aXRsZXM+PHBlcmlvZGljYWw+PGZ1bGwtdGl0bGU+SiBOYXRsIENhbmNlciBJbnN0
PC9mdWxsLXRpdGxlPjwvcGVyaW9kaWNhbD48cGFnZXM+ODkyLTc8L3BhZ2VzPjx2b2x1bWU+ODU8
L3ZvbHVtZT48bnVtYmVyPjExPC9udW1iZXI+PGVkaXRpb24+MTk5My8wNi8wMjwvZWRpdGlvbj48
a2V5d29yZHM+PGtleXdvcmQ+QWRvbGVzY2VudDwva2V5d29yZD48a2V5d29yZD5BZHVsdDwva2V5
d29yZD48a2V5d29yZD5BZ2VkPC9rZXl3b3JkPjxrZXl3b3JkPkFnZWQsIDgwIGFuZCBvdmVyPC9r
ZXl3b3JkPjxrZXl3b3JkPkJyZWFzdCBOZW9wbGFzbXMvKmVwaWRlbWlvbG9neS9tb3J0YWxpdHk8
L2tleXdvcmQ+PGtleXdvcmQ+Q2F1c2Ugb2YgRGVhdGg8L2tleXdvcmQ+PGtleXdvcmQ+Q2hpbGQ8
L2tleXdvcmQ+PGtleXdvcmQ+Q2hpbGQsIFByZXNjaG9vbDwva2V5d29yZD48a2V5d29yZD5Db25m
b3VuZGluZyBGYWN0b3JzLCBFcGlkZW1pb2xvZ2ljPC9rZXl3b3JkPjxrZXl3b3JkPkNyb3NzLVNl
Y3Rpb25hbCBTdHVkaWVzPC9rZXl3b3JkPjxrZXl3b3JkPkZlbWFsZTwva2V5d29yZD48a2V5d29y
ZD5IdW1hbnM8L2tleXdvcmQ+PGtleXdvcmQ+SW5jaWRlbmNlPC9rZXl3b3JkPjxrZXl3b3JkPklu
ZmFudDwva2V5d29yZD48a2V5d29yZD5MaWZlIFRhYmxlczwva2V5d29yZD48a2V5d29yZD5NaWRk
bGUgQWdlZDwva2V5d29yZD48a2V5d29yZD5SZWdpc3RyaWVzPC9rZXl3b3JkPjxrZXl3b3JkPlJp
c2s8L2tleXdvcmQ+PGtleXdvcmQ+VW5pdGVkIFN0YXRlcy9lcGlkZW1pb2xvZ3k8L2tleXdvcmQ+
PC9rZXl3b3Jkcz48ZGF0ZXM+PHllYXI+MTk5MzwveWVhcj48cHViLWRhdGVzPjxkYXRlPkp1biAy
PC9kYXRlPjwvcHViLWRhdGVzPjwvZGF0ZXM+PGlzYm4+MDAyNy04ODc0IChQcmludCkmI3hEOzAw
MjctODg3NCAoTGlua2luZyk8L2lzYm4+PGFjY2Vzc2lvbi1udW0+ODQ5MjMxNzwvYWNjZXNzaW9u
LW51bT48dXJscz48cmVsYXRlZC11cmxzPjx1cmw+aHR0cHM6Ly93d3cubmNiaS5ubG0ubmloLmdv
di9wdWJtZWQvODQ5MjMxNzwvdXJsPjwvcmVsYXRlZC11cmxzPjwvdXJscz48ZWxlY3Ryb25pYy1y
ZXNvdXJjZS1udW0+MTAuMTA5My9qbmNpLzg1LjExLjg5MjwvZWxlY3Ryb25pYy1yZXNvdXJjZS1u
dW0+PC9yZWNvcmQ+PC9DaXRlPjxDaXRlPjxBdXRob3I+UGhhcm9haDwvQXV0aG9yPjxZZWFyPjE5
OTg8L1llYXI+PFJlY051bT4zMTk8L1JlY051bT48cmVjb3JkPjxyZWMtbnVtYmVyPjMxOTwvcmVj
LW51bWJlcj48Zm9yZWlnbi1rZXlzPjxrZXkgYXBwPSJFTiIgZGItaWQ9Ijl0cjlyNWE5Z3pwc3py
ZXdhNTI1emRkYXZwMGFwdHRzMHR3MCIgdGltZXN0YW1wPSIxNjM0MDExNjQwIj4zMTk8L2tleT48
L2ZvcmVpZ24ta2V5cz48cmVmLXR5cGUgbmFtZT0iSm91cm5hbCBBcnRpY2xlIj4xNzwvcmVmLXR5
cGU+PGNvbnRyaWJ1dG9ycz48YXV0aG9ycz48YXV0aG9yPlBoYXJvYWgsIFBEUDwvYXV0aG9yPjxh
dXRob3I+TWFja2F5LCBKPC9hdXRob3I+PC9hdXRob3JzPjwvY29udHJpYnV0b3JzPjx0aXRsZXM+
PHRpdGxlPkFic29sdXRlIHJpc2sgb2YgYnJlYXN0IGNhbmNlciBpbiB3b21lbiBhdCBpbmNyZWFz
ZWQgcmlzazogYSBtb3JlIHVzZWZ1bCBjbGluaWNhbCBtZWFzdXJlIHRoYW4gcmVsYXRpdmUgcmlz
az88L3RpdGxlPjxzZWNvbmRhcnktdGl0bGU+VGhlIEJyZWFzdDwvc2Vjb25kYXJ5LXRpdGxlPjwv
dGl0bGVzPjxwZXJpb2RpY2FsPjxmdWxsLXRpdGxlPlRoZSBCcmVhc3Q8L2Z1bGwtdGl0bGU+PC9w
ZXJpb2RpY2FsPjxwYWdlcz4yNTUtMjU5PC9wYWdlcz48dm9sdW1lPjc8L3ZvbHVtZT48bnVtYmVy
PjU8L251bWJlcj48ZGF0ZXM+PHllYXI+MTk5ODwveWVhcj48L2RhdGVzPjxpc2JuPjA5NjAtOTc3
NjwvaXNibj48dXJscz48L3VybHM+PC9yZWNvcmQ+PC9DaXRlPjxDaXRlPjxBdXRob3I+U3RydWV3
aW5nPC9BdXRob3I+PFllYXI+MTk5NTwvWWVhcj48UmVjTnVtPjMyMTwvUmVjTnVtPjxyZWNvcmQ+
PHJlYy1udW1iZXI+MzIxPC9yZWMtbnVtYmVyPjxmb3JlaWduLWtleXM+PGtleSBhcHA9IkVOIiBk
Yi1pZD0iOXRyOXI1YTlnenBzenJld2E1MjV6ZGRhdnAwYXB0dHMwdHcwIiB0aW1lc3RhbXA9IjE2
MzQwMTE4ODAiPjMyMTwva2V5PjwvZm9yZWlnbi1rZXlzPjxyZWYtdHlwZSBuYW1lPSJKb3VybmFs
IEFydGljbGUiPjE3PC9yZWYtdHlwZT48Y29udHJpYnV0b3JzPjxhdXRob3JzPjxhdXRob3I+U3Ry
dWV3aW5nLCBKLiBQLjwvYXV0aG9yPjxhdXRob3I+QWJlbGlvdmljaCwgRC48L2F1dGhvcj48YXV0
aG9yPlBlcmV0eiwgVC48L2F1dGhvcj48YXV0aG9yPkF2aXNoYWksIE4uPC9hdXRob3I+PGF1dGhv
cj5LYWJhY2ssIE0uIE0uPC9hdXRob3I+PGF1dGhvcj5Db2xsaW5zLCBGLiBTLjwvYXV0aG9yPjxh
dXRob3I+QnJvZHksIEwuIEMuPC9hdXRob3I+PC9hdXRob3JzPjwvY29udHJpYnV0b3JzPjxhdXRo
LWFkZHJlc3M+R2VuZXRpYyBFcGlkZW1pb2xvZ3kgQnJhbmNoLCBOYXRpb25hbCBDYW5jZXIgSW5z
dGl0dXRlLCBOYXRpb25hbCBJbnN0aXR1dGVzIG9mIEhlYWx0aCwgQmV0aGVzZGEsIE1hcnlsYW5k
IDIwODkyLCBVU0EuPC9hdXRoLWFkZHJlc3M+PHRpdGxlcz48dGl0bGU+VGhlIGNhcnJpZXIgZnJl
cXVlbmN5IG9mIHRoZSBCUkNBMSAxODVkZWxBRyBtdXRhdGlvbiBpcyBhcHByb3hpbWF0ZWx5IDEg
cGVyY2VudCBpbiBBc2hrZW5hemkgSmV3aXNoIGluZGl2aWR1YWxzPC90aXRsZT48c2Vjb25kYXJ5
LXRpdGxlPk5hdCBHZW5ldDwvc2Vjb25kYXJ5LXRpdGxlPjwvdGl0bGVzPjxwZXJpb2RpY2FsPjxm
dWxsLXRpdGxlPk5hdCBHZW5ldDwvZnVsbC10aXRsZT48L3BlcmlvZGljYWw+PHBhZ2VzPjE5OC0y
MDA8L3BhZ2VzPjx2b2x1bWU+MTE8L3ZvbHVtZT48bnVtYmVyPjI8L251bWJlcj48ZWRpdGlvbj4x
OTk1LzEwLzAxPC9lZGl0aW9uPjxrZXl3b3Jkcz48a2V5d29yZD5CUkNBMSBQcm90ZWluPC9rZXl3
b3JkPjxrZXl3b3JkPkJyZWFzdCBOZW9wbGFzbXMvZXBpZGVtaW9sb2d5LypnZW5ldGljczwva2V5
d29yZD48a2V5d29yZD5DbG9uaW5nLCBNb2xlY3VsYXI8L2tleXdvcmQ+PGtleXdvcmQ+Q29uZmlk
ZW5jZSBJbnRlcnZhbHM8L2tleXdvcmQ+PGtleXdvcmQ+Q3lzdGljIEZpYnJvc2lzL2dlbmV0aWNz
PC9rZXl3b3JkPjxrZXl3b3JkPkV0aG5pYyBHcm91cHMvKmdlbmV0aWNzPC9rZXl3b3JkPjxrZXl3
b3JkPkV4b25zPC9rZXl3b3JkPjxrZXl3b3JkPkZlbWFsZTwva2V5d29yZD48a2V5d29yZD5HZW5l
IEZyZXF1ZW5jeTwva2V5d29yZD48a2V5d29yZD4qR2VuZXRpYyBDYXJyaWVyIFNjcmVlbmluZzwv
a2V5d29yZD48a2V5d29yZD5IdW1hbnM8L2tleXdvcmQ+PGtleXdvcmQ+SmV3cy8qZ2VuZXRpY3M8
L2tleXdvcmQ+PGtleXdvcmQ+TmVvcGxhc20gUHJvdGVpbnMvKmdlbmV0aWNzPC9rZXl3b3JkPjxr
ZXl3b3JkPk92YXJpYW4gTmVvcGxhc21zL2VwaWRlbWlvbG9neS8qZ2VuZXRpY3M8L2tleXdvcmQ+
PGtleXdvcmQ+UmlzayBGYWN0b3JzPC9rZXl3b3JkPjxrZXl3b3JkPipTZXF1ZW5jZSBEZWxldGlv
bjwva2V5d29yZD48a2V5d29yZD5UYXktU2FjaHMgRGlzZWFzZS9nZW5ldGljczwva2V5d29yZD48
a2V5d29yZD5UcmFuc2NyaXB0aW9uIEZhY3RvcnMvKmdlbmV0aWNzPC9rZXl3b3JkPjwva2V5d29y
ZHM+PGRhdGVzPjx5ZWFyPjE5OTU8L3llYXI+PHB1Yi1kYXRlcz48ZGF0ZT5PY3Q8L2RhdGU+PC9w
dWItZGF0ZXM+PC9kYXRlcz48aXNibj4xMDYxLTQwMzYgKFByaW50KSYjeEQ7MTA2MS00MDM2IChM
aW5raW5nKTwvaXNibj48YWNjZXNzaW9uLW51bT43NTUwMzQ5PC9hY2Nlc3Npb24tbnVtPjx1cmxz
PjxyZWxhdGVkLXVybHM+PHVybD5odHRwczovL3d3dy5uY2JpLm5sbS5uaWguZ292L3B1Ym1lZC83
NTUwMzQ5PC91cmw+PC9yZWxhdGVkLXVybHM+PC91cmxzPjxlbGVjdHJvbmljLXJlc291cmNlLW51
bT4xMC4xMDM4L25nMTA5NS0xOTg8L2VsZWN0cm9uaWMtcmVzb3VyY2UtbnVtPjwvcmVjb3JkPjwv
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GZXVlcjwvQXV0aG9yPjxZZWFyPjE5OTM8L1llYXI+PFJl
Y051bT4zMjA8L1JlY051bT48RGlzcGxheVRleHQ+PHN0eWxlIGZhY2U9InN1cGVyc2NyaXB0Ij5b
NTgtNjBdPC9zdHlsZT48L0Rpc3BsYXlUZXh0PjxyZWNvcmQ+PHJlYy1udW1iZXI+MzIwPC9yZWMt
bnVtYmVyPjxmb3JlaWduLWtleXM+PGtleSBhcHA9IkVOIiBkYi1pZD0iOXRyOXI1YTlnenBzenJl
d2E1MjV6ZGRhdnAwYXB0dHMwdHcwIiB0aW1lc3RhbXA9IjE2MzQwMTE4NjgiPjMyMDwva2V5Pjwv
Zm9yZWlnbi1rZXlzPjxyZWYtdHlwZSBuYW1lPSJKb3VybmFsIEFydGljbGUiPjE3PC9yZWYtdHlw
ZT48Y29udHJpYnV0b3JzPjxhdXRob3JzPjxhdXRob3I+RmV1ZXIsIEUuIEouPC9hdXRob3I+PGF1
dGhvcj5XdW4sIEwuIE0uPC9hdXRob3I+PGF1dGhvcj5Cb3JpbmcsIEMuIEMuPC9hdXRob3I+PGF1
dGhvcj5GbGFuZGVycywgVy4gRC48L2F1dGhvcj48YXV0aG9yPlRpbW1lbCwgTS4gSi48L2F1dGhv
cj48YXV0aG9yPlRvbmcsIFQuPC9hdXRob3I+PC9hdXRob3JzPjwvY29udHJpYnV0b3JzPjxhdXRo
LWFkZHJlc3M+RGl2aXNpb24gb2YgQ2FuY2VyIFByZXZlbnRpb24gYW5kIENvbnRyb2wsIE5hdGlv
bmFsIENhbmNlciBJbnN0aXR1dGUsIEJldGhlc2RhLCBNZCAyMDg5Mi48L2F1dGgtYWRkcmVzcz48
dGl0bGVzPjx0aXRsZT5UaGUgbGlmZXRpbWUgcmlzayBvZiBkZXZlbG9waW5nIGJyZWFzdCBjYW5j
ZXI8L3RpdGxlPjxzZWNvbmRhcnktdGl0bGU+SiBOYXRsIENhbmNlciBJbnN0PC9zZWNvbmRhcnkt
dGl0bGU+PC90aXRsZXM+PHBlcmlvZGljYWw+PGZ1bGwtdGl0bGU+SiBOYXRsIENhbmNlciBJbnN0
PC9mdWxsLXRpdGxlPjwvcGVyaW9kaWNhbD48cGFnZXM+ODkyLTc8L3BhZ2VzPjx2b2x1bWU+ODU8
L3ZvbHVtZT48bnVtYmVyPjExPC9udW1iZXI+PGVkaXRpb24+MTk5My8wNi8wMjwvZWRpdGlvbj48
a2V5d29yZHM+PGtleXdvcmQ+QWRvbGVzY2VudDwva2V5d29yZD48a2V5d29yZD5BZHVsdDwva2V5
d29yZD48a2V5d29yZD5BZ2VkPC9rZXl3b3JkPjxrZXl3b3JkPkFnZWQsIDgwIGFuZCBvdmVyPC9r
ZXl3b3JkPjxrZXl3b3JkPkJyZWFzdCBOZW9wbGFzbXMvKmVwaWRlbWlvbG9neS9tb3J0YWxpdHk8
L2tleXdvcmQ+PGtleXdvcmQ+Q2F1c2Ugb2YgRGVhdGg8L2tleXdvcmQ+PGtleXdvcmQ+Q2hpbGQ8
L2tleXdvcmQ+PGtleXdvcmQ+Q2hpbGQsIFByZXNjaG9vbDwva2V5d29yZD48a2V5d29yZD5Db25m
b3VuZGluZyBGYWN0b3JzLCBFcGlkZW1pb2xvZ2ljPC9rZXl3b3JkPjxrZXl3b3JkPkNyb3NzLVNl
Y3Rpb25hbCBTdHVkaWVzPC9rZXl3b3JkPjxrZXl3b3JkPkZlbWFsZTwva2V5d29yZD48a2V5d29y
ZD5IdW1hbnM8L2tleXdvcmQ+PGtleXdvcmQ+SW5jaWRlbmNlPC9rZXl3b3JkPjxrZXl3b3JkPklu
ZmFudDwva2V5d29yZD48a2V5d29yZD5MaWZlIFRhYmxlczwva2V5d29yZD48a2V5d29yZD5NaWRk
bGUgQWdlZDwva2V5d29yZD48a2V5d29yZD5SZWdpc3RyaWVzPC9rZXl3b3JkPjxrZXl3b3JkPlJp
c2s8L2tleXdvcmQ+PGtleXdvcmQ+VW5pdGVkIFN0YXRlcy9lcGlkZW1pb2xvZ3k8L2tleXdvcmQ+
PC9rZXl3b3Jkcz48ZGF0ZXM+PHllYXI+MTk5MzwveWVhcj48cHViLWRhdGVzPjxkYXRlPkp1biAy
PC9kYXRlPjwvcHViLWRhdGVzPjwvZGF0ZXM+PGlzYm4+MDAyNy04ODc0IChQcmludCkmI3hEOzAw
MjctODg3NCAoTGlua2luZyk8L2lzYm4+PGFjY2Vzc2lvbi1udW0+ODQ5MjMxNzwvYWNjZXNzaW9u
LW51bT48dXJscz48cmVsYXRlZC11cmxzPjx1cmw+aHR0cHM6Ly93d3cubmNiaS5ubG0ubmloLmdv
di9wdWJtZWQvODQ5MjMxNzwvdXJsPjwvcmVsYXRlZC11cmxzPjwvdXJscz48ZWxlY3Ryb25pYy1y
ZXNvdXJjZS1udW0+MTAuMTA5My9qbmNpLzg1LjExLjg5MjwvZWxlY3Ryb25pYy1yZXNvdXJjZS1u
dW0+PC9yZWNvcmQ+PC9DaXRlPjxDaXRlPjxBdXRob3I+UGhhcm9haDwvQXV0aG9yPjxZZWFyPjE5
OTg8L1llYXI+PFJlY051bT4zMTk8L1JlY051bT48cmVjb3JkPjxyZWMtbnVtYmVyPjMxOTwvcmVj
LW51bWJlcj48Zm9yZWlnbi1rZXlzPjxrZXkgYXBwPSJFTiIgZGItaWQ9Ijl0cjlyNWE5Z3pwc3py
ZXdhNTI1emRkYXZwMGFwdHRzMHR3MCIgdGltZXN0YW1wPSIxNjM0MDExNjQwIj4zMTk8L2tleT48
L2ZvcmVpZ24ta2V5cz48cmVmLXR5cGUgbmFtZT0iSm91cm5hbCBBcnRpY2xlIj4xNzwvcmVmLXR5
cGU+PGNvbnRyaWJ1dG9ycz48YXV0aG9ycz48YXV0aG9yPlBoYXJvYWgsIFBEUDwvYXV0aG9yPjxh
dXRob3I+TWFja2F5LCBKPC9hdXRob3I+PC9hdXRob3JzPjwvY29udHJpYnV0b3JzPjx0aXRsZXM+
PHRpdGxlPkFic29sdXRlIHJpc2sgb2YgYnJlYXN0IGNhbmNlciBpbiB3b21lbiBhdCBpbmNyZWFz
ZWQgcmlzazogYSBtb3JlIHVzZWZ1bCBjbGluaWNhbCBtZWFzdXJlIHRoYW4gcmVsYXRpdmUgcmlz
az88L3RpdGxlPjxzZWNvbmRhcnktdGl0bGU+VGhlIEJyZWFzdDwvc2Vjb25kYXJ5LXRpdGxlPjwv
dGl0bGVzPjxwZXJpb2RpY2FsPjxmdWxsLXRpdGxlPlRoZSBCcmVhc3Q8L2Z1bGwtdGl0bGU+PC9w
ZXJpb2RpY2FsPjxwYWdlcz4yNTUtMjU5PC9wYWdlcz48dm9sdW1lPjc8L3ZvbHVtZT48bnVtYmVy
PjU8L251bWJlcj48ZGF0ZXM+PHllYXI+MTk5ODwveWVhcj48L2RhdGVzPjxpc2JuPjA5NjAtOTc3
NjwvaXNibj48dXJscz48L3VybHM+PC9yZWNvcmQ+PC9DaXRlPjxDaXRlPjxBdXRob3I+U3RydWV3
aW5nPC9BdXRob3I+PFllYXI+MTk5NTwvWWVhcj48UmVjTnVtPjMyMTwvUmVjTnVtPjxyZWNvcmQ+
PHJlYy1udW1iZXI+MzIxPC9yZWMtbnVtYmVyPjxmb3JlaWduLWtleXM+PGtleSBhcHA9IkVOIiBk
Yi1pZD0iOXRyOXI1YTlnenBzenJld2E1MjV6ZGRhdnAwYXB0dHMwdHcwIiB0aW1lc3RhbXA9IjE2
MzQwMTE4ODAiPjMyMTwva2V5PjwvZm9yZWlnbi1rZXlzPjxyZWYtdHlwZSBuYW1lPSJKb3VybmFs
IEFydGljbGUiPjE3PC9yZWYtdHlwZT48Y29udHJpYnV0b3JzPjxhdXRob3JzPjxhdXRob3I+U3Ry
dWV3aW5nLCBKLiBQLjwvYXV0aG9yPjxhdXRob3I+QWJlbGlvdmljaCwgRC48L2F1dGhvcj48YXV0
aG9yPlBlcmV0eiwgVC48L2F1dGhvcj48YXV0aG9yPkF2aXNoYWksIE4uPC9hdXRob3I+PGF1dGhv
cj5LYWJhY2ssIE0uIE0uPC9hdXRob3I+PGF1dGhvcj5Db2xsaW5zLCBGLiBTLjwvYXV0aG9yPjxh
dXRob3I+QnJvZHksIEwuIEMuPC9hdXRob3I+PC9hdXRob3JzPjwvY29udHJpYnV0b3JzPjxhdXRo
LWFkZHJlc3M+R2VuZXRpYyBFcGlkZW1pb2xvZ3kgQnJhbmNoLCBOYXRpb25hbCBDYW5jZXIgSW5z
dGl0dXRlLCBOYXRpb25hbCBJbnN0aXR1dGVzIG9mIEhlYWx0aCwgQmV0aGVzZGEsIE1hcnlsYW5k
IDIwODkyLCBVU0EuPC9hdXRoLWFkZHJlc3M+PHRpdGxlcz48dGl0bGU+VGhlIGNhcnJpZXIgZnJl
cXVlbmN5IG9mIHRoZSBCUkNBMSAxODVkZWxBRyBtdXRhdGlvbiBpcyBhcHByb3hpbWF0ZWx5IDEg
cGVyY2VudCBpbiBBc2hrZW5hemkgSmV3aXNoIGluZGl2aWR1YWxzPC90aXRsZT48c2Vjb25kYXJ5
LXRpdGxlPk5hdCBHZW5ldDwvc2Vjb25kYXJ5LXRpdGxlPjwvdGl0bGVzPjxwZXJpb2RpY2FsPjxm
dWxsLXRpdGxlPk5hdCBHZW5ldDwvZnVsbC10aXRsZT48L3BlcmlvZGljYWw+PHBhZ2VzPjE5OC0y
MDA8L3BhZ2VzPjx2b2x1bWU+MTE8L3ZvbHVtZT48bnVtYmVyPjI8L251bWJlcj48ZWRpdGlvbj4x
OTk1LzEwLzAxPC9lZGl0aW9uPjxrZXl3b3Jkcz48a2V5d29yZD5CUkNBMSBQcm90ZWluPC9rZXl3
b3JkPjxrZXl3b3JkPkJyZWFzdCBOZW9wbGFzbXMvZXBpZGVtaW9sb2d5LypnZW5ldGljczwva2V5
d29yZD48a2V5d29yZD5DbG9uaW5nLCBNb2xlY3VsYXI8L2tleXdvcmQ+PGtleXdvcmQ+Q29uZmlk
ZW5jZSBJbnRlcnZhbHM8L2tleXdvcmQ+PGtleXdvcmQ+Q3lzdGljIEZpYnJvc2lzL2dlbmV0aWNz
PC9rZXl3b3JkPjxrZXl3b3JkPkV0aG5pYyBHcm91cHMvKmdlbmV0aWNzPC9rZXl3b3JkPjxrZXl3
b3JkPkV4b25zPC9rZXl3b3JkPjxrZXl3b3JkPkZlbWFsZTwva2V5d29yZD48a2V5d29yZD5HZW5l
IEZyZXF1ZW5jeTwva2V5d29yZD48a2V5d29yZD4qR2VuZXRpYyBDYXJyaWVyIFNjcmVlbmluZzwv
a2V5d29yZD48a2V5d29yZD5IdW1hbnM8L2tleXdvcmQ+PGtleXdvcmQ+SmV3cy8qZ2VuZXRpY3M8
L2tleXdvcmQ+PGtleXdvcmQ+TmVvcGxhc20gUHJvdGVpbnMvKmdlbmV0aWNzPC9rZXl3b3JkPjxr
ZXl3b3JkPk92YXJpYW4gTmVvcGxhc21zL2VwaWRlbWlvbG9neS8qZ2VuZXRpY3M8L2tleXdvcmQ+
PGtleXdvcmQ+UmlzayBGYWN0b3JzPC9rZXl3b3JkPjxrZXl3b3JkPipTZXF1ZW5jZSBEZWxldGlv
bjwva2V5d29yZD48a2V5d29yZD5UYXktU2FjaHMgRGlzZWFzZS9nZW5ldGljczwva2V5d29yZD48
a2V5d29yZD5UcmFuc2NyaXB0aW9uIEZhY3RvcnMvKmdlbmV0aWNzPC9rZXl3b3JkPjwva2V5d29y
ZHM+PGRhdGVzPjx5ZWFyPjE5OTU8L3llYXI+PHB1Yi1kYXRlcz48ZGF0ZT5PY3Q8L2RhdGU+PC9w
dWItZGF0ZXM+PC9kYXRlcz48aXNibj4xMDYxLTQwMzYgKFByaW50KSYjeEQ7MTA2MS00MDM2IChM
aW5raW5nKTwvaXNibj48YWNjZXNzaW9uLW51bT43NTUwMzQ5PC9hY2Nlc3Npb24tbnVtPjx1cmxz
PjxyZWxhdGVkLXVybHM+PHVybD5odHRwczovL3d3dy5uY2JpLm5sbS5uaWguZ292L3B1Ym1lZC83
NTUwMzQ5PC91cmw+PC9yZWxhdGVkLXVybHM+PC91cmxzPjxlbGVjdHJvbmljLXJlc291cmNlLW51
bT4xMC4xMDM4L25nMTA5NS0xOTg8L2VsZWN0cm9uaWMtcmVzb3VyY2UtbnVtPjwvcmVjb3JkPjwv
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58-60]</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Similarly, Zendejas </w:t>
      </w:r>
      <w:r w:rsidRPr="00A7698F">
        <w:rPr>
          <w:rFonts w:ascii="Book Antiqua" w:eastAsiaTheme="minorHAnsi" w:hAnsi="Book Antiqua" w:cstheme="minorBidi"/>
          <w:i/>
          <w:iCs/>
          <w:lang w:eastAsia="zh-CN"/>
        </w:rPr>
        <w:t>et al</w:t>
      </w:r>
      <w:r w:rsidR="00A7698F" w:rsidRPr="0026654D">
        <w:rPr>
          <w:rFonts w:ascii="Book Antiqua" w:eastAsiaTheme="minorHAnsi" w:hAnsi="Book Antiqua" w:cstheme="minorBidi"/>
          <w:lang w:eastAsia="zh-CN"/>
        </w:rPr>
        <w:fldChar w:fldCharType="begin">
          <w:fldData xml:space="preserve">PEVuZE5vdGU+PENpdGU+PEF1dGhvcj5aZW5kZWphczwvQXV0aG9yPjxZZWFyPjIwMTE8L1llYXI+
PFJlY051bT4zOTY8L1JlY051bT48RGlzcGxheVRleHQ+PHN0eWxlIGZhY2U9InN1cGVyc2NyaXB0
Ij5bNjFdPC9zdHlsZT48L0Rpc3BsYXlUZXh0PjxyZWNvcmQ+PHJlYy1udW1iZXI+Mzk2PC9yZWMt
bnVtYmVyPjxmb3JlaWduLWtleXM+PGtleSBhcHA9IkVOIiBkYi1pZD0iOXRyOXI1YTlnenBzenJl
d2E1MjV6ZGRhdnAwYXB0dHMwdHcwIiB0aW1lc3RhbXA9IjE2MzUzMzUxMzYiPjM5Njwva2V5Pjwv
Zm9yZWlnbi1rZXlzPjxyZWYtdHlwZSBuYW1lPSJKb3VybmFsIEFydGljbGUiPjE3PC9yZWYtdHlw
ZT48Y29udHJpYnV0b3JzPjxhdXRob3JzPjxhdXRob3I+WmVuZGVqYXMsIEIuPC9hdXRob3I+PGF1
dGhvcj5Nb3JpYXJ0eSwgSi4gUC48L2F1dGhvcj48YXV0aG9yPk8mYXBvcztCeXJuZSwgSi48L2F1
dGhvcj48YXV0aG9yPkRlZ25pbSwgQS4gQy48L2F1dGhvcj48YXV0aG9yPkZhcmxleSwgRC4gUi48
L2F1dGhvcj48YXV0aG9yPkJvdWdoZXksIEouIEMuPC9hdXRob3I+PC9hdXRob3JzPjwvY29udHJp
YnV0b3JzPjxhdXRoLWFkZHJlc3M+RGVwYXJ0bWVudCBvZiBTdXJnZXJ5LCBNYXlvIENsaW5pYywg
MjAwIEZpcnN0IFN0IFNXLCBSb2NoZXN0ZXIgTU4sIFVTQS48L2F1dGgtYWRkcmVzcz48dGl0bGVz
Pjx0aXRsZT5Db3N0LWVmZmVjdGl2ZW5lc3Mgb2YgY29udHJhbGF0ZXJhbCBwcm9waHlsYWN0aWMg
bWFzdGVjdG9teSB2ZXJzdXMgcm91dGluZSBzdXJ2ZWlsbGFuY2UgaW4gcGF0aWVudHMgd2l0aCB1
bmlsYXRlcmFsIGJyZWFzdCBjYW5jZXI8L3RpdGxlPjxzZWNvbmRhcnktdGl0bGU+SiBDbGluIE9u
Y29sPC9zZWNvbmRhcnktdGl0bGU+PC90aXRsZXM+PHBlcmlvZGljYWw+PGZ1bGwtdGl0bGU+SiBD
bGluIE9uY29sPC9mdWxsLXRpdGxlPjwvcGVyaW9kaWNhbD48cGFnZXM+Mjk5My0zMDAwPC9wYWdl
cz48dm9sdW1lPjI5PC92b2x1bWU+PG51bWJlcj4yMjwvbnVtYmVyPjxlZGl0aW9uPjIwMTEvMDYv
MjI8L2VkaXRpb24+PGtleXdvcmRzPjxrZXl3b3JkPkFkdWx0PC9rZXl3b3JkPjxrZXl3b3JkPkFn
ZWQ8L2tleXdvcmQ+PGtleXdvcmQ+QnJlYXN0IE5lb3BsYXNtcy9lY29ub21pY3MvKnByZXZlbnRp
b24gJmFtcDsgY29udHJvbC8qc3VyZ2VyeTwva2V5d29yZD48a2V5d29yZD5Db25mb3VuZGluZyBG
YWN0b3JzLCBFcGlkZW1pb2xvZ2ljPC9rZXl3b3JkPjxrZXl3b3JkPkNvc3QtQmVuZWZpdCBBbmFs
eXNpczwva2V5d29yZD48a2V5d29yZD4qRGlyZWN0IFNlcnZpY2UgQ29zdHM8L2tleXdvcmQ+PGtl
eXdvcmQ+RmVtYWxlPC9rZXl3b3JkPjxrZXl3b3JkPkh1bWFuczwva2V5d29yZD48a2V5d29yZD5N
YXJrb3YgQ2hhaW5zPC9rZXl3b3JkPjxrZXl3b3JkPk1hc3RlY3RvbXksIE1vZGlmaWVkIFJhZGlj
YWwvKmVjb25vbWljczwva2V5d29yZD48a2V5d29yZD5NaWRkbGUgQWdlZDwva2V5d29yZD48a2V5
d29yZD4qUGF0aWVudCBQcmVmZXJlbmNlPC9rZXl3b3JkPjxrZXl3b3JkPipQb3B1bGF0aW9uIFN1
cnZlaWxsYW5jZTwva2V5d29yZD48a2V5d29yZD5RdWFsaXR5IG9mIExpZmU8L2tleXdvcmQ+PGtl
eXdvcmQ+UXVhbGl0eS1BZGp1c3RlZCBMaWZlIFllYXJzPC9rZXl3b3JkPjxrZXl3b3JkPlJlc2Vh
cmNoIERlc2lnbjwva2V5d29yZD48a2V5d29yZD5SaXNrIEFzc2Vzc21lbnQ8L2tleXdvcmQ+PGtl
eXdvcmQ+UmlzayBGYWN0b3JzPC9rZXl3b3JkPjxrZXl3b3JkPlNlY29uZGFyeSBQcmV2ZW50aW9u
LyplY29ub21pY3MvbWV0aG9kczwva2V5d29yZD48a2V5d29yZD5Vbml0ZWQgU3RhdGVzPC9rZXl3
b3JkPjwva2V5d29yZHM+PGRhdGVzPjx5ZWFyPjIwMTE8L3llYXI+PHB1Yi1kYXRlcz48ZGF0ZT5B
dWcgMTwvZGF0ZT48L3B1Yi1kYXRlcz48L2RhdGVzPjxpc2JuPjE1MjctNzc1NSAoRWxlY3Ryb25p
YykmI3hEOzA3MzItMTgzWCAoTGlua2luZyk8L2lzYm4+PGFjY2Vzc2lvbi1udW0+MjE2OTA0NzI8
L2FjY2Vzc2lvbi1udW0+PHVybHM+PHJlbGF0ZWQtdXJscz48dXJsPmh0dHBzOi8vd3d3Lm5jYmku
bmxtLm5paC5nb3YvcHVibWVkLzIxNjkwNDcyPC91cmw+PC9yZWxhdGVkLXVybHM+PC91cmxzPjxj
dXN0b20yPlBNQzMxNTc5NjI8L2N1c3RvbTI+PGVsZWN0cm9uaWMtcmVzb3VyY2UtbnVtPjEwLjEy
MDAvSkNPLjIwMTEuMzUuNjk1NjwvZWxlY3Ryb25pYy1yZXNvdXJjZS1udW0+PC9yZWNvcmQ+PC9D
aXRlPjwvRW5kTm90ZT4A
</w:fldData>
        </w:fldChar>
      </w:r>
      <w:r w:rsidR="00A7698F" w:rsidRPr="0026654D">
        <w:rPr>
          <w:rFonts w:ascii="Book Antiqua" w:eastAsiaTheme="minorHAnsi" w:hAnsi="Book Antiqua" w:cstheme="minorBidi"/>
          <w:lang w:eastAsia="zh-CN"/>
        </w:rPr>
        <w:instrText xml:space="preserve"> ADDIN EN.CITE </w:instrText>
      </w:r>
      <w:r w:rsidR="00A7698F" w:rsidRPr="0026654D">
        <w:rPr>
          <w:rFonts w:ascii="Book Antiqua" w:eastAsiaTheme="minorHAnsi" w:hAnsi="Book Antiqua" w:cstheme="minorBidi"/>
          <w:lang w:eastAsia="zh-CN"/>
        </w:rPr>
        <w:fldChar w:fldCharType="begin">
          <w:fldData xml:space="preserve">PEVuZE5vdGU+PENpdGU+PEF1dGhvcj5aZW5kZWphczwvQXV0aG9yPjxZZWFyPjIwMTE8L1llYXI+
PFJlY051bT4zOTY8L1JlY051bT48RGlzcGxheVRleHQ+PHN0eWxlIGZhY2U9InN1cGVyc2NyaXB0
Ij5bNjFdPC9zdHlsZT48L0Rpc3BsYXlUZXh0PjxyZWNvcmQ+PHJlYy1udW1iZXI+Mzk2PC9yZWMt
bnVtYmVyPjxmb3JlaWduLWtleXM+PGtleSBhcHA9IkVOIiBkYi1pZD0iOXRyOXI1YTlnenBzenJl
d2E1MjV6ZGRhdnAwYXB0dHMwdHcwIiB0aW1lc3RhbXA9IjE2MzUzMzUxMzYiPjM5Njwva2V5Pjwv
Zm9yZWlnbi1rZXlzPjxyZWYtdHlwZSBuYW1lPSJKb3VybmFsIEFydGljbGUiPjE3PC9yZWYtdHlw
ZT48Y29udHJpYnV0b3JzPjxhdXRob3JzPjxhdXRob3I+WmVuZGVqYXMsIEIuPC9hdXRob3I+PGF1
dGhvcj5Nb3JpYXJ0eSwgSi4gUC48L2F1dGhvcj48YXV0aG9yPk8mYXBvcztCeXJuZSwgSi48L2F1
dGhvcj48YXV0aG9yPkRlZ25pbSwgQS4gQy48L2F1dGhvcj48YXV0aG9yPkZhcmxleSwgRC4gUi48
L2F1dGhvcj48YXV0aG9yPkJvdWdoZXksIEouIEMuPC9hdXRob3I+PC9hdXRob3JzPjwvY29udHJp
YnV0b3JzPjxhdXRoLWFkZHJlc3M+RGVwYXJ0bWVudCBvZiBTdXJnZXJ5LCBNYXlvIENsaW5pYywg
MjAwIEZpcnN0IFN0IFNXLCBSb2NoZXN0ZXIgTU4sIFVTQS48L2F1dGgtYWRkcmVzcz48dGl0bGVz
Pjx0aXRsZT5Db3N0LWVmZmVjdGl2ZW5lc3Mgb2YgY29udHJhbGF0ZXJhbCBwcm9waHlsYWN0aWMg
bWFzdGVjdG9teSB2ZXJzdXMgcm91dGluZSBzdXJ2ZWlsbGFuY2UgaW4gcGF0aWVudHMgd2l0aCB1
bmlsYXRlcmFsIGJyZWFzdCBjYW5jZXI8L3RpdGxlPjxzZWNvbmRhcnktdGl0bGU+SiBDbGluIE9u
Y29sPC9zZWNvbmRhcnktdGl0bGU+PC90aXRsZXM+PHBlcmlvZGljYWw+PGZ1bGwtdGl0bGU+SiBD
bGluIE9uY29sPC9mdWxsLXRpdGxlPjwvcGVyaW9kaWNhbD48cGFnZXM+Mjk5My0zMDAwPC9wYWdl
cz48dm9sdW1lPjI5PC92b2x1bWU+PG51bWJlcj4yMjwvbnVtYmVyPjxlZGl0aW9uPjIwMTEvMDYv
MjI8L2VkaXRpb24+PGtleXdvcmRzPjxrZXl3b3JkPkFkdWx0PC9rZXl3b3JkPjxrZXl3b3JkPkFn
ZWQ8L2tleXdvcmQ+PGtleXdvcmQ+QnJlYXN0IE5lb3BsYXNtcy9lY29ub21pY3MvKnByZXZlbnRp
b24gJmFtcDsgY29udHJvbC8qc3VyZ2VyeTwva2V5d29yZD48a2V5d29yZD5Db25mb3VuZGluZyBG
YWN0b3JzLCBFcGlkZW1pb2xvZ2ljPC9rZXl3b3JkPjxrZXl3b3JkPkNvc3QtQmVuZWZpdCBBbmFs
eXNpczwva2V5d29yZD48a2V5d29yZD4qRGlyZWN0IFNlcnZpY2UgQ29zdHM8L2tleXdvcmQ+PGtl
eXdvcmQ+RmVtYWxlPC9rZXl3b3JkPjxrZXl3b3JkPkh1bWFuczwva2V5d29yZD48a2V5d29yZD5N
YXJrb3YgQ2hhaW5zPC9rZXl3b3JkPjxrZXl3b3JkPk1hc3RlY3RvbXksIE1vZGlmaWVkIFJhZGlj
YWwvKmVjb25vbWljczwva2V5d29yZD48a2V5d29yZD5NaWRkbGUgQWdlZDwva2V5d29yZD48a2V5
d29yZD4qUGF0aWVudCBQcmVmZXJlbmNlPC9rZXl3b3JkPjxrZXl3b3JkPipQb3B1bGF0aW9uIFN1
cnZlaWxsYW5jZTwva2V5d29yZD48a2V5d29yZD5RdWFsaXR5IG9mIExpZmU8L2tleXdvcmQ+PGtl
eXdvcmQ+UXVhbGl0eS1BZGp1c3RlZCBMaWZlIFllYXJzPC9rZXl3b3JkPjxrZXl3b3JkPlJlc2Vh
cmNoIERlc2lnbjwva2V5d29yZD48a2V5d29yZD5SaXNrIEFzc2Vzc21lbnQ8L2tleXdvcmQ+PGtl
eXdvcmQ+UmlzayBGYWN0b3JzPC9rZXl3b3JkPjxrZXl3b3JkPlNlY29uZGFyeSBQcmV2ZW50aW9u
LyplY29ub21pY3MvbWV0aG9kczwva2V5d29yZD48a2V5d29yZD5Vbml0ZWQgU3RhdGVzPC9rZXl3
b3JkPjwva2V5d29yZHM+PGRhdGVzPjx5ZWFyPjIwMTE8L3llYXI+PHB1Yi1kYXRlcz48ZGF0ZT5B
dWcgMTwvZGF0ZT48L3B1Yi1kYXRlcz48L2RhdGVzPjxpc2JuPjE1MjctNzc1NSAoRWxlY3Ryb25p
YykmI3hEOzA3MzItMTgzWCAoTGlua2luZyk8L2lzYm4+PGFjY2Vzc2lvbi1udW0+MjE2OTA0NzI8
L2FjY2Vzc2lvbi1udW0+PHVybHM+PHJlbGF0ZWQtdXJscz48dXJsPmh0dHBzOi8vd3d3Lm5jYmku
bmxtLm5paC5nb3YvcHVibWVkLzIxNjkwNDcyPC91cmw+PC9yZWxhdGVkLXVybHM+PC91cmxzPjxj
dXN0b20yPlBNQzMxNTc5NjI8L2N1c3RvbTI+PGVsZWN0cm9uaWMtcmVzb3VyY2UtbnVtPjEwLjEy
MDAvSkNPLjIwMTEuMzUuNjk1NjwvZWxlY3Ryb25pYy1yZXNvdXJjZS1udW0+PC9yZWNvcmQ+PC9D
aXRlPjwvRW5kTm90ZT4A
</w:fldData>
        </w:fldChar>
      </w:r>
      <w:r w:rsidR="00A7698F" w:rsidRPr="0026654D">
        <w:rPr>
          <w:rFonts w:ascii="Book Antiqua" w:eastAsiaTheme="minorHAnsi" w:hAnsi="Book Antiqua" w:cstheme="minorBidi"/>
          <w:lang w:eastAsia="zh-CN"/>
        </w:rPr>
        <w:instrText xml:space="preserve"> ADDIN EN.CITE.DATA </w:instrText>
      </w:r>
      <w:r w:rsidR="00A7698F" w:rsidRPr="0026654D">
        <w:rPr>
          <w:rFonts w:ascii="Book Antiqua" w:eastAsiaTheme="minorHAnsi" w:hAnsi="Book Antiqua" w:cstheme="minorBidi"/>
          <w:lang w:eastAsia="zh-CN"/>
        </w:rPr>
      </w:r>
      <w:r w:rsidR="00A7698F" w:rsidRPr="0026654D">
        <w:rPr>
          <w:rFonts w:ascii="Book Antiqua" w:eastAsiaTheme="minorHAnsi" w:hAnsi="Book Antiqua" w:cstheme="minorBidi"/>
          <w:lang w:eastAsia="zh-CN"/>
        </w:rPr>
        <w:fldChar w:fldCharType="end"/>
      </w:r>
      <w:r w:rsidR="00A7698F" w:rsidRPr="0026654D">
        <w:rPr>
          <w:rFonts w:ascii="Book Antiqua" w:eastAsiaTheme="minorHAnsi" w:hAnsi="Book Antiqua" w:cstheme="minorBidi"/>
          <w:lang w:eastAsia="zh-CN"/>
        </w:rPr>
      </w:r>
      <w:r w:rsidR="00A7698F" w:rsidRPr="0026654D">
        <w:rPr>
          <w:rFonts w:ascii="Book Antiqua" w:eastAsiaTheme="minorHAnsi" w:hAnsi="Book Antiqua" w:cstheme="minorBidi"/>
          <w:lang w:eastAsia="zh-CN"/>
        </w:rPr>
        <w:fldChar w:fldCharType="separate"/>
      </w:r>
      <w:r w:rsidR="00A7698F" w:rsidRPr="0026654D">
        <w:rPr>
          <w:rFonts w:ascii="Book Antiqua" w:eastAsiaTheme="minorHAnsi" w:hAnsi="Book Antiqua" w:cstheme="minorBidi"/>
          <w:noProof/>
          <w:vertAlign w:val="superscript"/>
          <w:lang w:eastAsia="zh-CN"/>
        </w:rPr>
        <w:t>[61]</w:t>
      </w:r>
      <w:r w:rsidR="00A7698F"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prophylactic mastectomy, costing $36594, provided 21.22 mean quality-adjusted life-years (QALY) compared to the 20.93 QALY for surveillance, which cost $35182. This gave an incremental cost-effectiveness ratio (CER) of $4869 per QALY gained for prophylactic mastectomy. Therefore, it is ethical and beneficial to perform prophylactic mastectomy in asymptomatic high-risk female patients to reduce the likelihood of developing breast cancer</w:t>
      </w:r>
      <w:r w:rsidRPr="0026654D">
        <w:rPr>
          <w:rFonts w:ascii="Book Antiqua" w:eastAsiaTheme="minorHAnsi" w:hAnsi="Book Antiqua" w:cstheme="minorBidi"/>
          <w:lang w:eastAsia="zh-CN"/>
        </w:rPr>
        <w:fldChar w:fldCharType="begin">
          <w:fldData xml:space="preserve">PEVuZE5vdGU+PENpdGU+PEF1dGhvcj5Mb3N0dW1ibzwvQXV0aG9yPjxZZWFyPjIwMTA8L1llYXI+
PFJlY051bT4zMTg8L1JlY051bT48RGlzcGxheVRleHQ+PHN0eWxlIGZhY2U9InN1cGVyc2NyaXB0
Ij5bNjIsIDYzXTwvc3R5bGU+PC9EaXNwbGF5VGV4dD48cmVjb3JkPjxyZWMtbnVtYmVyPjMxODwv
cmVjLW51bWJlcj48Zm9yZWlnbi1rZXlzPjxrZXkgYXBwPSJFTiIgZGItaWQ9Ijl0cjlyNWE5Z3pw
c3pyZXdhNTI1emRkYXZwMGFwdHRzMHR3MCIgdGltZXN0YW1wPSIxNjM0MDExMDU0Ij4zMTg8L2tl
eT48L2ZvcmVpZ24ta2V5cz48cmVmLXR5cGUgbmFtZT0iSm91cm5hbCBBcnRpY2xlIj4xNzwvcmVm
LXR5cGU+PGNvbnRyaWJ1dG9ycz48YXV0aG9ycz48YXV0aG9yPkxvc3R1bWJvLCBMLjwvYXV0aG9y
PjxhdXRob3I+Q2FyYmluZSwgTi4gRS48L2F1dGhvcj48YXV0aG9yPldhbGxhY2UsIEouPC9hdXRo
b3I+PC9hdXRob3JzPjwvY29udHJpYnV0b3JzPjxhdXRoLWFkZHJlc3M+TmF0aW9uYWwgQnJlYXN0
IENhbmNlciBDb2FsaXRpb24sIDEwNjE1IEdyZWF0IEFyYm9yIERyLCBQb3RvbWFjLCBNYXJ5bGFu
ZCwgVVNBLCAyMDg1NC48L2F1dGgtYWRkcmVzcz48dGl0bGVzPjx0aXRsZT5Qcm9waHlsYWN0aWMg
bWFzdGVjdG9teSBmb3IgdGhlIHByZXZlbnRpb24gb2YgYnJlYXN0IGNhbmNlcjwvdGl0bGU+PHNl
Y29uZGFyeS10aXRsZT5Db2NocmFuZSBEYXRhYmFzZSBTeXN0IFJldjwvc2Vjb25kYXJ5LXRpdGxl
PjwvdGl0bGVzPjxwZXJpb2RpY2FsPjxmdWxsLXRpdGxlPkNvY2hyYW5lIERhdGFiYXNlIFN5c3Qg
UmV2PC9mdWxsLXRpdGxlPjwvcGVyaW9kaWNhbD48cGFnZXM+Q0QwMDI3NDg8L3BhZ2VzPjxudW1i
ZXI+MTE8L251bWJlcj48ZWRpdGlvbj4yMDEwLzExLzEyPC9lZGl0aW9uPjxrZXl3b3Jkcz48a2V5
d29yZD5CcmVhc3QgTmVvcGxhc21zL21vcnRhbGl0eS8qcHJldmVudGlvbiAmYW1wOyBjb250cm9s
L3BzeWNob2xvZ3k8L2tleXdvcmQ+PGtleXdvcmQ+RmVtYWxlPC9rZXl3b3JkPjxrZXl3b3JkPkdl
bmV0aWMgUHJlZGlzcG9zaXRpb24gdG8gRGlzZWFzZTwva2V5d29yZD48a2V5d29yZD5IdW1hbnM8
L2tleXdvcmQ+PGtleXdvcmQ+Kk1hc3RlY3RvbXkvbWV0aG9kcy9tb3J0YWxpdHkvcHN5Y2hvbG9n
eTwva2V5d29yZD48a2V5d29yZD5QYXRpZW50IFNhdGlzZmFjdGlvbjwva2V5d29yZD48L2tleXdv
cmRzPjxkYXRlcz48eWVhcj4yMDEwPC95ZWFyPjxwdWItZGF0ZXM+PGRhdGU+Tm92IDEwPC9kYXRl
PjwvcHViLWRhdGVzPjwvZGF0ZXM+PGlzYm4+MTQ2OS00OTNYIChFbGVjdHJvbmljKSYjeEQ7MTM2
MS02MTM3IChMaW5raW5nKTwvaXNibj48YWNjZXNzaW9uLW51bT4yMTA2OTY3MTwvYWNjZXNzaW9u
LW51bT48dXJscz48cmVsYXRlZC11cmxzPjx1cmw+aHR0cHM6Ly93d3cubmNiaS5ubG0ubmloLmdv
di9wdWJtZWQvMjEwNjk2NzE8L3VybD48L3JlbGF0ZWQtdXJscz48L3VybHM+PGVsZWN0cm9uaWMt
cmVzb3VyY2UtbnVtPjEwLjEwMDIvMTQ2NTE4NTguQ0QwMDI3NDgucHViMzwvZWxlY3Ryb25pYy1y
ZXNvdXJjZS1udW0+PC9yZWNvcmQ+PC9DaXRlPjxDaXRlPjxBdXRob3I+VHV0dGxlPC9BdXRob3I+
PFllYXI+MjAxMDwvWWVhcj48UmVjTnVtPjMxNzwvUmVjTnVtPjxyZWNvcmQ+PHJlYy1udW1iZXI+
MzE3PC9yZWMtbnVtYmVyPjxmb3JlaWduLWtleXM+PGtleSBhcHA9IkVOIiBkYi1pZD0iOXRyOXI1
YTlnenBzenJld2E1MjV6ZGRhdnAwYXB0dHMwdHcwIiB0aW1lc3RhbXA9IjE2MzQwMTEwMDciPjMx
Nzwva2V5PjwvZm9yZWlnbi1rZXlzPjxyZWYtdHlwZSBuYW1lPSJKb3VybmFsIEFydGljbGUiPjE3
PC9yZWYtdHlwZT48Y29udHJpYnV0b3JzPjxhdXRob3JzPjxhdXRob3I+VHV0dGxlLCBULiBNLjwv
YXV0aG9yPjxhdXRob3I+QWJib3R0LCBBLjwvYXV0aG9yPjxhdXRob3I+QXJyaW5ndG9uLCBBLjwv
YXV0aG9yPjxhdXRob3I+UnVldGgsIE4uPC9hdXRob3I+PC9hdXRob3JzPjwvY29udHJpYnV0b3Jz
PjxhdXRoLWFkZHJlc3M+RGVwYXJ0bWVudCBvZiBTdXJnZXJ5LCBEaXZpc2lvbiBvZiBTdXJnaWNh
bCBPbmNvbG9neSwgVW5pdmVyc2l0eSBvZiBNaW5uZXNvdGEsIDQyMCBEZWxhd2FyZSBTdHJlZXQg
U0UsIE1pbm5lYXBvbGlzLCBNTiA1NTQyNCwgVVNBLiB0dXR0bDAwNkB1bW4uZWR1PC9hdXRoLWFk
ZHJlc3M+PHRpdGxlcz48dGl0bGU+VGhlIGluY3JlYXNpbmcgdXNlIG9mIHByb3BoeWxhY3RpYyBt
YXN0ZWN0b215IGluIHRoZSBwcmV2ZW50aW9uIG9mIGJyZWFzdCBjYW5jZXI8L3RpdGxlPjxzZWNv
bmRhcnktdGl0bGU+Q3VyciBPbmNvbCBSZXA8L3NlY29uZGFyeS10aXRsZT48L3RpdGxlcz48cGVy
aW9kaWNhbD48ZnVsbC10aXRsZT5DdXJyIE9uY29sIFJlcDwvZnVsbC10aXRsZT48L3BlcmlvZGlj
YWw+PHBhZ2VzPjE2LTIxPC9wYWdlcz48dm9sdW1lPjEyPC92b2x1bWU+PG51bWJlcj4xPC9udW1i
ZXI+PGVkaXRpb24+MjAxMC8wNC8yOTwvZWRpdGlvbj48a2V5d29yZHM+PGtleXdvcmQ+QnJlYXN0
IE5lb3BsYXNtcy8qcHJldmVudGlvbiAmYW1wOyBjb250cm9sLypzdXJnZXJ5PC9rZXl3b3JkPjxr
ZXl3b3JkPkZlbWFsZTwva2V5d29yZD48a2V5d29yZD5IdW1hbnM8L2tleXdvcmQ+PGtleXdvcmQ+
TWFzdGVjdG9teS8qdHJlbmRzPC9rZXl3b3JkPjwva2V5d29yZHM+PGRhdGVzPjx5ZWFyPjIwMTA8
L3llYXI+PHB1Yi1kYXRlcz48ZGF0ZT5KYW48L2RhdGU+PC9wdWItZGF0ZXM+PC9kYXRlcz48aXNi
bj4xNTM0LTYyNjkgKEVsZWN0cm9uaWMpJiN4RDsxNTIzLTM3OTAgKExpbmtpbmcpPC9pc2JuPjxh
Y2Nlc3Npb24tbnVtPjIwNDI1NjAzPC9hY2Nlc3Npb24tbnVtPjx1cmxzPjxyZWxhdGVkLXVybHM+
PHVybD5odHRwczovL3d3dy5uY2JpLm5sbS5uaWguZ292L3B1Ym1lZC8yMDQyNTYwMzwvdXJsPjwv
cmVsYXRlZC11cmxzPjwvdXJscz48ZWxlY3Ryb25pYy1yZXNvdXJjZS1udW0+MTAuMTAwNy9zMTE5
MTItMDA5LTAwNzAteTwvZWxlY3Ryb25pYy1yZXNvdXJjZS1udW0+PC9yZWNvcmQ+PC9DaXRlPjwv
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Mb3N0dW1ibzwvQXV0aG9yPjxZZWFyPjIwMTA8L1llYXI+
PFJlY051bT4zMTg8L1JlY051bT48RGlzcGxheVRleHQ+PHN0eWxlIGZhY2U9InN1cGVyc2NyaXB0
Ij5bNjIsIDYzXTwvc3R5bGU+PC9EaXNwbGF5VGV4dD48cmVjb3JkPjxyZWMtbnVtYmVyPjMxODwv
cmVjLW51bWJlcj48Zm9yZWlnbi1rZXlzPjxrZXkgYXBwPSJFTiIgZGItaWQ9Ijl0cjlyNWE5Z3pw
c3pyZXdhNTI1emRkYXZwMGFwdHRzMHR3MCIgdGltZXN0YW1wPSIxNjM0MDExMDU0Ij4zMTg8L2tl
eT48L2ZvcmVpZ24ta2V5cz48cmVmLXR5cGUgbmFtZT0iSm91cm5hbCBBcnRpY2xlIj4xNzwvcmVm
LXR5cGU+PGNvbnRyaWJ1dG9ycz48YXV0aG9ycz48YXV0aG9yPkxvc3R1bWJvLCBMLjwvYXV0aG9y
PjxhdXRob3I+Q2FyYmluZSwgTi4gRS48L2F1dGhvcj48YXV0aG9yPldhbGxhY2UsIEouPC9hdXRo
b3I+PC9hdXRob3JzPjwvY29udHJpYnV0b3JzPjxhdXRoLWFkZHJlc3M+TmF0aW9uYWwgQnJlYXN0
IENhbmNlciBDb2FsaXRpb24sIDEwNjE1IEdyZWF0IEFyYm9yIERyLCBQb3RvbWFjLCBNYXJ5bGFu
ZCwgVVNBLCAyMDg1NC48L2F1dGgtYWRkcmVzcz48dGl0bGVzPjx0aXRsZT5Qcm9waHlsYWN0aWMg
bWFzdGVjdG9teSBmb3IgdGhlIHByZXZlbnRpb24gb2YgYnJlYXN0IGNhbmNlcjwvdGl0bGU+PHNl
Y29uZGFyeS10aXRsZT5Db2NocmFuZSBEYXRhYmFzZSBTeXN0IFJldjwvc2Vjb25kYXJ5LXRpdGxl
PjwvdGl0bGVzPjxwZXJpb2RpY2FsPjxmdWxsLXRpdGxlPkNvY2hyYW5lIERhdGFiYXNlIFN5c3Qg
UmV2PC9mdWxsLXRpdGxlPjwvcGVyaW9kaWNhbD48cGFnZXM+Q0QwMDI3NDg8L3BhZ2VzPjxudW1i
ZXI+MTE8L251bWJlcj48ZWRpdGlvbj4yMDEwLzExLzEyPC9lZGl0aW9uPjxrZXl3b3Jkcz48a2V5
d29yZD5CcmVhc3QgTmVvcGxhc21zL21vcnRhbGl0eS8qcHJldmVudGlvbiAmYW1wOyBjb250cm9s
L3BzeWNob2xvZ3k8L2tleXdvcmQ+PGtleXdvcmQ+RmVtYWxlPC9rZXl3b3JkPjxrZXl3b3JkPkdl
bmV0aWMgUHJlZGlzcG9zaXRpb24gdG8gRGlzZWFzZTwva2V5d29yZD48a2V5d29yZD5IdW1hbnM8
L2tleXdvcmQ+PGtleXdvcmQ+Kk1hc3RlY3RvbXkvbWV0aG9kcy9tb3J0YWxpdHkvcHN5Y2hvbG9n
eTwva2V5d29yZD48a2V5d29yZD5QYXRpZW50IFNhdGlzZmFjdGlvbjwva2V5d29yZD48L2tleXdv
cmRzPjxkYXRlcz48eWVhcj4yMDEwPC95ZWFyPjxwdWItZGF0ZXM+PGRhdGU+Tm92IDEwPC9kYXRl
PjwvcHViLWRhdGVzPjwvZGF0ZXM+PGlzYm4+MTQ2OS00OTNYIChFbGVjdHJvbmljKSYjeEQ7MTM2
MS02MTM3IChMaW5raW5nKTwvaXNibj48YWNjZXNzaW9uLW51bT4yMTA2OTY3MTwvYWNjZXNzaW9u
LW51bT48dXJscz48cmVsYXRlZC11cmxzPjx1cmw+aHR0cHM6Ly93d3cubmNiaS5ubG0ubmloLmdv
di9wdWJtZWQvMjEwNjk2NzE8L3VybD48L3JlbGF0ZWQtdXJscz48L3VybHM+PGVsZWN0cm9uaWMt
cmVzb3VyY2UtbnVtPjEwLjEwMDIvMTQ2NTE4NTguQ0QwMDI3NDgucHViMzwvZWxlY3Ryb25pYy1y
ZXNvdXJjZS1udW0+PC9yZWNvcmQ+PC9DaXRlPjxDaXRlPjxBdXRob3I+VHV0dGxlPC9BdXRob3I+
PFllYXI+MjAxMDwvWWVhcj48UmVjTnVtPjMxNzwvUmVjTnVtPjxyZWNvcmQ+PHJlYy1udW1iZXI+
MzE3PC9yZWMtbnVtYmVyPjxmb3JlaWduLWtleXM+PGtleSBhcHA9IkVOIiBkYi1pZD0iOXRyOXI1
YTlnenBzenJld2E1MjV6ZGRhdnAwYXB0dHMwdHcwIiB0aW1lc3RhbXA9IjE2MzQwMTEwMDciPjMx
Nzwva2V5PjwvZm9yZWlnbi1rZXlzPjxyZWYtdHlwZSBuYW1lPSJKb3VybmFsIEFydGljbGUiPjE3
PC9yZWYtdHlwZT48Y29udHJpYnV0b3JzPjxhdXRob3JzPjxhdXRob3I+VHV0dGxlLCBULiBNLjwv
YXV0aG9yPjxhdXRob3I+QWJib3R0LCBBLjwvYXV0aG9yPjxhdXRob3I+QXJyaW5ndG9uLCBBLjwv
YXV0aG9yPjxhdXRob3I+UnVldGgsIE4uPC9hdXRob3I+PC9hdXRob3JzPjwvY29udHJpYnV0b3Jz
PjxhdXRoLWFkZHJlc3M+RGVwYXJ0bWVudCBvZiBTdXJnZXJ5LCBEaXZpc2lvbiBvZiBTdXJnaWNh
bCBPbmNvbG9neSwgVW5pdmVyc2l0eSBvZiBNaW5uZXNvdGEsIDQyMCBEZWxhd2FyZSBTdHJlZXQg
U0UsIE1pbm5lYXBvbGlzLCBNTiA1NTQyNCwgVVNBLiB0dXR0bDAwNkB1bW4uZWR1PC9hdXRoLWFk
ZHJlc3M+PHRpdGxlcz48dGl0bGU+VGhlIGluY3JlYXNpbmcgdXNlIG9mIHByb3BoeWxhY3RpYyBt
YXN0ZWN0b215IGluIHRoZSBwcmV2ZW50aW9uIG9mIGJyZWFzdCBjYW5jZXI8L3RpdGxlPjxzZWNv
bmRhcnktdGl0bGU+Q3VyciBPbmNvbCBSZXA8L3NlY29uZGFyeS10aXRsZT48L3RpdGxlcz48cGVy
aW9kaWNhbD48ZnVsbC10aXRsZT5DdXJyIE9uY29sIFJlcDwvZnVsbC10aXRsZT48L3BlcmlvZGlj
YWw+PHBhZ2VzPjE2LTIxPC9wYWdlcz48dm9sdW1lPjEyPC92b2x1bWU+PG51bWJlcj4xPC9udW1i
ZXI+PGVkaXRpb24+MjAxMC8wNC8yOTwvZWRpdGlvbj48a2V5d29yZHM+PGtleXdvcmQ+QnJlYXN0
IE5lb3BsYXNtcy8qcHJldmVudGlvbiAmYW1wOyBjb250cm9sLypzdXJnZXJ5PC9rZXl3b3JkPjxr
ZXl3b3JkPkZlbWFsZTwva2V5d29yZD48a2V5d29yZD5IdW1hbnM8L2tleXdvcmQ+PGtleXdvcmQ+
TWFzdGVjdG9teS8qdHJlbmRzPC9rZXl3b3JkPjwva2V5d29yZHM+PGRhdGVzPjx5ZWFyPjIwMTA8
L3llYXI+PHB1Yi1kYXRlcz48ZGF0ZT5KYW48L2RhdGU+PC9wdWItZGF0ZXM+PC9kYXRlcz48aXNi
bj4xNTM0LTYyNjkgKEVsZWN0cm9uaWMpJiN4RDsxNTIzLTM3OTAgKExpbmtpbmcpPC9pc2JuPjxh
Y2Nlc3Npb24tbnVtPjIwNDI1NjAzPC9hY2Nlc3Npb24tbnVtPjx1cmxzPjxyZWxhdGVkLXVybHM+
PHVybD5odHRwczovL3d3dy5uY2JpLm5sbS5uaWguZ292L3B1Ym1lZC8yMDQyNTYwMzwvdXJsPjwv
cmVsYXRlZC11cmxzPjwvdXJscz48ZWxlY3Ryb25pYy1yZXNvdXJjZS1udW0+MTAuMTAwNy9zMTE5
MTItMDA5LTAwNzAteTwvZWxlY3Ryb25pYy1yZXNvdXJjZS1udW0+PC9yZWNvcmQ+PC9DaXRlPjwv
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62,6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w:t>
      </w:r>
    </w:p>
    <w:p w14:paraId="27F2B8E2" w14:textId="13FD79B4" w:rsidR="00DF6BE9" w:rsidRPr="0026654D" w:rsidRDefault="00DF6BE9" w:rsidP="00A7698F">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lastRenderedPageBreak/>
        <w:t>In contrast, although 85% of gallbladder cancer</w:t>
      </w:r>
      <w:r w:rsidR="00844233">
        <w:rPr>
          <w:rFonts w:ascii="Book Antiqua" w:eastAsiaTheme="minorHAnsi" w:hAnsi="Book Antiqua" w:cstheme="minorBidi"/>
          <w:lang w:eastAsia="zh-CN"/>
        </w:rPr>
        <w:t>s</w:t>
      </w:r>
      <w:r w:rsidRPr="0026654D">
        <w:rPr>
          <w:rFonts w:ascii="Book Antiqua" w:eastAsiaTheme="minorHAnsi" w:hAnsi="Book Antiqua" w:cstheme="minorBidi"/>
          <w:lang w:eastAsia="zh-CN"/>
        </w:rPr>
        <w:t xml:space="preserve"> were associated with the presence of gallstones, the actual incidence of gallbladder cancer </w:t>
      </w:r>
      <w:r w:rsidR="00844233">
        <w:rPr>
          <w:rFonts w:ascii="Book Antiqua" w:eastAsiaTheme="minorHAnsi" w:hAnsi="Book Antiqua" w:cstheme="minorBidi"/>
          <w:lang w:eastAsia="zh-CN"/>
        </w:rPr>
        <w:t>was</w:t>
      </w:r>
      <w:r w:rsidR="00844233"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low, ranging from 0.3</w:t>
      </w:r>
      <w:r w:rsidR="00844233" w:rsidRPr="0026654D">
        <w:rPr>
          <w:rFonts w:ascii="Book Antiqua" w:eastAsiaTheme="minorHAnsi" w:hAnsi="Book Antiqua" w:cstheme="minorBidi"/>
          <w:lang w:eastAsia="zh-CN"/>
        </w:rPr>
        <w:t>%</w:t>
      </w:r>
      <w:r w:rsidR="00844233">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3%, with the highest incidence seen in patients of Indian descent</w:t>
      </w:r>
      <w:r w:rsidRPr="0026654D">
        <w:rPr>
          <w:rFonts w:ascii="Book Antiqua" w:eastAsiaTheme="minorHAnsi" w:hAnsi="Book Antiqua" w:cstheme="minorBidi"/>
          <w:lang w:eastAsia="zh-CN"/>
        </w:rPr>
        <w:fldChar w:fldCharType="begin">
          <w:fldData xml:space="preserve">PEVuZE5vdGU+PENpdGU+PEF1dGhvcj5EaWVobDwvQXV0aG9yPjxZZWFyPjE5ODM8L1llYXI+PFJl
Y051bT40MDM8L1JlY051bT48RGlzcGxheVRleHQ+PHN0eWxlIGZhY2U9InN1cGVyc2NyaXB0Ij5b
NjQtNjddPC9zdHlsZT48L0Rpc3BsYXlUZXh0PjxyZWNvcmQ+PHJlYy1udW1iZXI+NDAzPC9yZWMt
bnVtYmVyPjxmb3JlaWduLWtleXM+PGtleSBhcHA9IkVOIiBkYi1pZD0iOXRyOXI1YTlnenBzenJl
d2E1MjV6ZGRhdnAwYXB0dHMwdHcwIiB0aW1lc3RhbXA9IjE2MzUzMzg1NTAiPjQwMzwva2V5Pjwv
Zm9yZWlnbi1rZXlzPjxyZWYtdHlwZSBuYW1lPSJKb3VybmFsIEFydGljbGUiPjE3PC9yZWYtdHlw
ZT48Y29udHJpYnV0b3JzPjxhdXRob3JzPjxhdXRob3I+RGllaGwsIEEuIEsuPC9hdXRob3I+PC9h
dXRob3JzPjwvY29udHJpYnV0b3JzPjx0aXRsZXM+PHRpdGxlPkdhbGxzdG9uZSBzaXplIGFuZCB0
aGUgcmlzayBvZiBnYWxsYmxhZGRlciBjYW5jZXI8L3RpdGxlPjxzZWNvbmRhcnktdGl0bGU+SkFN
QTwvc2Vjb25kYXJ5LXRpdGxlPjwvdGl0bGVzPjxwZXJpb2RpY2FsPjxmdWxsLXRpdGxlPkpBTUE8
L2Z1bGwtdGl0bGU+PC9wZXJpb2RpY2FsPjxwYWdlcz4yMzIzLTY8L3BhZ2VzPjx2b2x1bWU+MjUw
PC92b2x1bWU+PG51bWJlcj4xNzwvbnVtYmVyPjxlZGl0aW9uPjE5ODMvMTEvMDQ8L2VkaXRpb24+
PGtleXdvcmRzPjxrZXl3b3JkPkNob2xlbGl0aGlhc2lzLypjb21wbGljYXRpb25zL3BhdGhvbG9n
eTwva2V5d29yZD48a2V5d29yZD5GZW1hbGU8L2tleXdvcmQ+PGtleXdvcmQ+R2FsbGJsYWRkZXIg
TmVvcGxhc21zLypldGlvbG9neTwva2V5d29yZD48a2V5d29yZD5IaXNwYW5pYyBBbWVyaWNhbnM8
L2tleXdvcmQ+PGtleXdvcmQ+SHVtYW5zPC9rZXl3b3JkPjxrZXl3b3JkPk1hbGU8L2tleXdvcmQ+
PGtleXdvcmQ+UmV0cm9zcGVjdGl2ZSBTdHVkaWVzPC9rZXl3b3JkPjxrZXl3b3JkPlJpc2s8L2tl
eXdvcmQ+PGtleXdvcmQ+U2V4IEZhY3RvcnM8L2tleXdvcmQ+PC9rZXl3b3Jkcz48ZGF0ZXM+PHll
YXI+MTk4MzwveWVhcj48cHViLWRhdGVzPjxkYXRlPk5vdiA0PC9kYXRlPjwvcHViLWRhdGVzPjwv
ZGF0ZXM+PGlzYm4+MDA5OC03NDg0IChQcmludCkmI3hEOzAwOTgtNzQ4NCAoTGlua2luZyk8L2lz
Ym4+PGFjY2Vzc2lvbi1udW0+NjYzMjEyOTwvYWNjZXNzaW9uLW51bT48dXJscz48cmVsYXRlZC11
cmxzPjx1cmw+aHR0cHM6Ly93d3cubmNiaS5ubG0ubmloLmdvdi9wdWJtZWQvNjYzMjEyOTwvdXJs
PjwvcmVsYXRlZC11cmxzPjwvdXJscz48L3JlY29yZD48L0NpdGU+PENpdGU+PEF1dGhvcj5IYW1k
YW5pPC9BdXRob3I+PFllYXI+MjAxMjwvWWVhcj48UmVjTnVtPjQwMTwvUmVjTnVtPjxyZWNvcmQ+
PHJlYy1udW1iZXI+NDAxPC9yZWMtbnVtYmVyPjxmb3JlaWduLWtleXM+PGtleSBhcHA9IkVOIiBk
Yi1pZD0iOXRyOXI1YTlnenBzenJld2E1MjV6ZGRhdnAwYXB0dHMwdHcwIiB0aW1lc3RhbXA9IjE2
MzUzMzg1MzkiPjQwMTwva2V5PjwvZm9yZWlnbi1rZXlzPjxyZWYtdHlwZSBuYW1lPSJKb3VybmFs
IEFydGljbGUiPjE3PC9yZWYtdHlwZT48Y29udHJpYnV0b3JzPjxhdXRob3JzPjxhdXRob3I+SGFt
ZGFuaSwgTi4gSC48L2F1dGhvcj48YXV0aG9yPlFhZHJpLCBTLiBLLjwvYXV0aG9yPjxhdXRob3I+
QWdnYXJ3YWxsYSwgUi48L2F1dGhvcj48YXV0aG9yPkJoYXJ0aWEsIFYuIEsuPC9hdXRob3I+PGF1
dGhvcj5DaGF1ZGh1cmksIFMuPC9hdXRob3I+PGF1dGhvcj5EZWJha3NoaSwgUy48L2F1dGhvcj48
YXV0aG9yPkJhaWcsIFMuIEouPC9hdXRob3I+PGF1dGhvcj5QYWwsIE4uIEsuPC9hdXRob3I+PC9h
dXRob3JzPjwvY29udHJpYnV0b3JzPjxhdXRoLWFkZHJlc3M+RGVwYXJ0bWVudCBvZiBTdXJnaWNh
bCBHYXN0cm9lbnRlcm9sb2d5LCBUaGUgQ2FsY3V0dGEgTWVkaWNhbCBSZXNlYXJjaCBJbnN0aXR1
dGUsIEtvbGthdGEsIEluZGlhLiBkcm5pc2FyaGFtZGFuaUBnbWFpbC5jb208L2F1dGgtYWRkcmVz
cz48dGl0bGVzPjx0aXRsZT5DbGluaWNvcGF0aG9sb2dpY2FsIHN0dWR5IG9mIGdhbGwgYmxhZGRl
ciBjYXJjaW5vbWEgd2l0aCBzcGVjaWFsIHJlZmVyZW5jZSB0byBnYWxsc3RvbmVzOiBvdXIgOC15
ZWFyIGV4cGVyaWVuY2UgZnJvbSBlYXN0ZXJuIEluZGlhPC90aXRsZT48c2Vjb25kYXJ5LXRpdGxl
PkFzaWFuIFBhYyBKIENhbmNlciBQcmV2PC9zZWNvbmRhcnktdGl0bGU+PC90aXRsZXM+PHBlcmlv
ZGljYWw+PGZ1bGwtdGl0bGU+QXNpYW4gUGFjIEogQ2FuY2VyIFByZXY8L2Z1bGwtdGl0bGU+PC9w
ZXJpb2RpY2FsPjxwYWdlcz41NjEzLTc8L3BhZ2VzPjx2b2x1bWU+MTM8L3ZvbHVtZT48bnVtYmVy
PjExPC9udW1iZXI+PGVkaXRpb24+MjAxMy8wMS8xNjwvZWRpdGlvbj48a2V5d29yZHM+PGtleXdv
cmQ+QWRlbm9jYXJjaW5vbWEvKmNvbXBsaWNhdGlvbnMvcGF0aG9sb2d5L3N1cmdlcnk8L2tleXdv
cmQ+PGtleXdvcmQ+QWR1bHQ8L2tleXdvcmQ+PGtleXdvcmQ+QWdlZDwva2V5d29yZD48a2V5d29y
ZD5BZ2VkLCA4MCBhbmQgb3Zlcjwva2V5d29yZD48a2V5d29yZD5DaG9sZWN5c3RlY3RvbXk8L2tl
eXdvcmQ+PGtleXdvcmQ+RmVtYWxlPC9rZXl3b3JkPjxrZXl3b3JkPkZvbGxvdy1VcCBTdHVkaWVz
PC9rZXl3b3JkPjxrZXl3b3JkPkdhbGxibGFkZGVyIE5lb3BsYXNtcy8qY29tcGxpY2F0aW9ucy9w
YXRob2xvZ3kvc3VyZ2VyeTwva2V5d29yZD48a2V5d29yZD5HYWxsc3RvbmVzL2VwaWRlbWlvbG9n
eS8qZXRpb2xvZ3kvc3VyZ2VyeTwva2V5d29yZD48a2V5d29yZD5IdW1hbnM8L2tleXdvcmQ+PGtl
eXdvcmQ+SW5kaWE8L2tleXdvcmQ+PGtleXdvcmQ+TWFsZTwva2V5d29yZD48a2V5d29yZD5NaWRk
bGUgQWdlZDwva2V5d29yZD48a2V5d29yZD5OZW9wbGFzbSBTdGFnaW5nPC9rZXl3b3JkPjxrZXl3
b3JkPlByb2dub3Npczwva2V5d29yZD48a2V5d29yZD5Qcm9zcGVjdGl2ZSBTdHVkaWVzPC9rZXl3
b3JkPjxrZXl3b3JkPlJldHJvc3BlY3RpdmUgU3R1ZGllczwva2V5d29yZD48a2V5d29yZD5UaW1l
IEZhY3RvcnM8L2tleXdvcmQ+PC9rZXl3b3Jkcz48ZGF0ZXM+PHllYXI+MjAxMjwveWVhcj48L2Rh
dGVzPjxpc2JuPjI0NzYtNzYyWCAoRWxlY3Ryb25pYykmI3hEOzE1MTMtNzM2OCAoTGlua2luZyk8
L2lzYm4+PGFjY2Vzc2lvbi1udW0+MjMzMTcyMjY8L2FjY2Vzc2lvbi1udW0+PHVybHM+PHJlbGF0
ZWQtdXJscz48dXJsPmh0dHBzOi8vd3d3Lm5jYmkubmxtLm5paC5nb3YvcHVibWVkLzIzMzE3MjI2
PC91cmw+PC9yZWxhdGVkLXVybHM+PC91cmxzPjxlbGVjdHJvbmljLXJlc291cmNlLW51bT4xMC43
MzE0L2FwamNwLjIwMTIuMTMuMTEuNTYxMzwvZWxlY3Ryb25pYy1yZXNvdXJjZS1udW0+PC9yZWNv
cmQ+PC9DaXRlPjxDaXRlPjxBdXRob3I+SHNpbmc8L0F1dGhvcj48WWVhcj4yMDA3PC9ZZWFyPjxS
ZWNOdW0+NDAyPC9SZWNOdW0+PHJlY29yZD48cmVjLW51bWJlcj40MDI8L3JlYy1udW1iZXI+PGZv
cmVpZ24ta2V5cz48a2V5IGFwcD0iRU4iIGRiLWlkPSI5dHI5cjVhOWd6cHN6cmV3YTUyNXpkZGF2
cDBhcHR0czB0dzAiIHRpbWVzdGFtcD0iMTYzNTMzODU0NSI+NDAyPC9rZXk+PC9mb3JlaWduLWtl
eXM+PHJlZi10eXBlIG5hbWU9IkpvdXJuYWwgQXJ0aWNsZSI+MTc8L3JlZi10eXBlPjxjb250cmli
dXRvcnM+PGF1dGhvcnM+PGF1dGhvcj5Ic2luZywgQS4gVy48L2F1dGhvcj48YXV0aG9yPkdhbywg
WS4gVC48L2F1dGhvcj48YXV0aG9yPkhhbiwgVC4gUS48L2F1dGhvcj48YXV0aG9yPlJhc2hpZCwg
QS48L2F1dGhvcj48YXV0aG9yPlNha29kYSwgTC4gQy48L2F1dGhvcj48YXV0aG9yPldhbmcsIEIu
IFMuPC9hdXRob3I+PGF1dGhvcj5TaGVuLCBNLiBDLjwvYXV0aG9yPjxhdXRob3I+WmhhbmcsIEIu
IEguPC9hdXRob3I+PGF1dGhvcj5OaXdhLCBTLjwvYXV0aG9yPjxhdXRob3I+Q2hlbiwgSi48L2F1
dGhvcj48YXV0aG9yPkZyYXVtZW5pLCBKLiBGLiwgSnIuPC9hdXRob3I+PC9hdXRob3JzPjwvY29u
dHJpYnV0b3JzPjxhdXRoLWFkZHJlc3M+RGl2aXNpb24gb2YgQ2FuY2VyIEVwaWRlbWlvbG9neSBh
bmQgR2VuZXRpY3MsIE5hdGlvbmFsIENhbmNlciBJbnN0aXR1dGUsIEJldGhlc2RhLCBNRCAyMDg1
Mi03MjM0LCBVU0EuIGhzaW5nYUBtYWlsLm5paC5nb3Y8L2F1dGgtYWRkcmVzcz48dGl0bGVzPjx0
aXRsZT5HYWxsc3RvbmVzIGFuZCB0aGUgcmlzayBvZiBiaWxpYXJ5IHRyYWN0IGNhbmNlcjogYSBw
b3B1bGF0aW9uLWJhc2VkIHN0dWR5IGluIENoaW5hPC90aXRsZT48c2Vjb25kYXJ5LXRpdGxlPkJy
IEogQ2FuY2VyPC9zZWNvbmRhcnktdGl0bGU+PC90aXRsZXM+PHBlcmlvZGljYWw+PGZ1bGwtdGl0
bGU+QnIgSiBDYW5jZXI8L2Z1bGwtdGl0bGU+PC9wZXJpb2RpY2FsPjxwYWdlcz4xNTc3LTgyPC9w
YWdlcz48dm9sdW1lPjk3PC92b2x1bWU+PG51bWJlcj4xMTwvbnVtYmVyPjxlZGl0aW9uPjIwMDcv
MTEvMTU8L2VkaXRpb24+PGtleXdvcmRzPjxrZXl3b3JkPkFnZWQ8L2tleXdvcmQ+PGtleXdvcmQ+
QmlsZSBBY2lkcyBhbmQgU2FsdHMvYW5hbHlzaXM8L2tleXdvcmQ+PGtleXdvcmQ+QmlsaWFyeSBU
cmFjdC9jaGVtaXN0cnkvKnBhdGhvbG9neTwva2V5d29yZD48a2V5d29yZD5CaWxpYXJ5IFRyYWN0
IE5lb3BsYXNtcy8qZXBpZGVtaW9sb2d5PC9rZXl3b3JkPjxrZXl3b3JkPkJpbGlydWJpbi9hbmFs
eXNpczwva2V5d29yZD48a2V5d29yZD5DaGluYS9lcGlkZW1pb2xvZ3k8L2tleXdvcmQ+PGtleXdv
cmQ+Q2hvbGVzdGVyb2wvYW5hbHlzaXM8L2tleXdvcmQ+PGtleXdvcmQ+RmVtYWxlPC9rZXl3b3Jk
PjxrZXl3b3JkPkdhbGxzdG9uZXMvbWV0YWJvbGlzbS8qcGF0aG9sb2d5PC9rZXl3b3JkPjxrZXl3
b3JkPkh1bWFuczwva2V5d29yZD48a2V5d29yZD5NYWxlPC9rZXl3b3JkPjxrZXl3b3JkPk1pZGRs
ZSBBZ2VkPC9rZXl3b3JkPjxrZXl3b3JkPk9kZHMgUmF0aW88L2tleXdvcmQ+PGtleXdvcmQ+T3Jn
YW4gU2l6ZTwva2V5d29yZD48a2V5d29yZD5Qb3B1bGF0aW9uIFN1cnZlaWxsYW5jZS9tZXRob2Rz
PC9rZXl3b3JkPjxrZXl3b3JkPlJpc2sgRmFjdG9yczwva2V5d29yZD48L2tleXdvcmRzPjxkYXRl
cz48eWVhcj4yMDA3PC95ZWFyPjxwdWItZGF0ZXM+PGRhdGU+RGVjIDM8L2RhdGU+PC9wdWItZGF0
ZXM+PC9kYXRlcz48aXNibj4wMDA3LTA5MjAgKFByaW50KSYjeEQ7MDAwNy0wOTIwIChMaW5raW5n
KTwvaXNibj48YWNjZXNzaW9uLW51bT4xODAwMDUwOTwvYWNjZXNzaW9uLW51bT48dXJscz48cmVs
YXRlZC11cmxzPjx1cmw+aHR0cHM6Ly93d3cubmNiaS5ubG0ubmloLmdvdi9wdWJtZWQvMTgwMDA1
MDk8L3VybD48L3JlbGF0ZWQtdXJscz48L3VybHM+PGN1c3RvbTI+UE1DMjM2MDI1NzwvY3VzdG9t
Mj48ZWxlY3Ryb25pYy1yZXNvdXJjZS1udW0+MTAuMTAzOC9zai5iamMuNjYwNDA0NzwvZWxlY3Ry
b25pYy1yZXNvdXJjZS1udW0+PC9yZWNvcmQ+PC9DaXRlPjxDaXRlPjxBdXRob3I+UGVycGV0dW88
L0F1dGhvcj48WWVhcj4xOTc4PC9ZZWFyPjxSZWNOdW0+NDAwPC9SZWNOdW0+PHJlY29yZD48cmVj
LW51bWJlcj40MDA8L3JlYy1udW1iZXI+PGZvcmVpZ24ta2V5cz48a2V5IGFwcD0iRU4iIGRiLWlk
PSI5dHI5cjVhOWd6cHN6cmV3YTUyNXpkZGF2cDBhcHR0czB0dzAiIHRpbWVzdGFtcD0iMTYzNTMz
ODUyOCI+NDAwPC9rZXk+PC9mb3JlaWduLWtleXM+PHJlZi10eXBlIG5hbWU9IkpvdXJuYWwgQXJ0
aWNsZSI+MTc8L3JlZi10eXBlPjxjb250cmlidXRvcnM+PGF1dGhvcnM+PGF1dGhvcj5QZXJwZXR1
bywgTS4gRC48L2F1dGhvcj48YXV0aG9yPlZhbGRpdmllc28sIE0uPC9hdXRob3I+PGF1dGhvcj5I
ZWlsYnJ1biwgTC4gSy48L2F1dGhvcj48YXV0aG9yPk5lbHNvbiwgUi4gUy48L2F1dGhvcj48YXV0
aG9yPkNvbm5vciwgVC48L2F1dGhvcj48YXV0aG9yPkJvZGV5LCBHLiBQLjwvYXV0aG9yPjwvYXV0
aG9ycz48L2NvbnRyaWJ1dG9ycz48dGl0bGVzPjx0aXRsZT5OYXR1cmFsIGhpc3Rvcnkgc3R1ZHkg
b2YgZ2FsbGJsYWRkZXIgY2FuY2VyOiBhIHJldmlldyBvZiAzNiB5ZWFycyBleHBlcmllbmNlIGF0
IE0uIEQuIEFuZGVyc29uIEhvc3BpdGFsIGFuZCBUdW1vciBJbnN0aXR1dGU8L3RpdGxlPjxzZWNv
bmRhcnktdGl0bGU+Q2FuY2VyPC9zZWNvbmRhcnktdGl0bGU+PC90aXRsZXM+PHBlcmlvZGljYWw+
PGZ1bGwtdGl0bGU+Q2FuY2VyPC9mdWxsLXRpdGxlPjwvcGVyaW9kaWNhbD48cGFnZXM+MzMwLTU8
L3BhZ2VzPjx2b2x1bWU+NDI8L3ZvbHVtZT48bnVtYmVyPjE8L251bWJlcj48ZWRpdGlvbj4xOTc4
LzA3LzAxPC9lZGl0aW9uPjxrZXl3b3Jkcz48a2V5d29yZD5BZGVub2NhcmNpbm9tYS9jb21wbGlj
YXRpb25zLypkaWFnbm9zaXMvdGhlcmFweTwva2V5d29yZD48a2V5d29yZD5BZHVsdDwva2V5d29y
ZD48a2V5d29yZD5BZ2VkPC9rZXl3b3JkPjxrZXl3b3JkPkFudGluZW9wbGFzdGljIEFnZW50cy90
aGVyYXBldXRpYyB1c2U8L2tleXdvcmQ+PGtleXdvcmQ+Q2hvbGVjeXN0aXRpcy9jb21wbGljYXRp
b25zPC9rZXl3b3JkPjxrZXl3b3JkPkZlbWFsZTwva2V5d29yZD48a2V5d29yZD5HYWxsYmxhZGRl
ciBOZW9wbGFzbXMvY29tcGxpY2F0aW9ucy8qZGlhZ25vc2lzL3RoZXJhcHk8L2tleXdvcmQ+PGtl
eXdvcmQ+SHVtYW5zPC9rZXl3b3JkPjxrZXl3b3JkPk1hbGU8L2tleXdvcmQ+PGtleXdvcmQ+TWlk
ZGxlIEFnZWQ8L2tleXdvcmQ+PGtleXdvcmQ+UmVtaXNzaW9uLCBTcG9udGFuZW91czwva2V5d29y
ZD48a2V5d29yZD5UaW1lIEZhY3RvcnM8L2tleXdvcmQ+PC9rZXl3b3Jkcz48ZGF0ZXM+PHllYXI+
MTk3ODwveWVhcj48cHViLWRhdGVzPjxkYXRlPkp1bDwvZGF0ZT48L3B1Yi1kYXRlcz48L2RhdGVz
Pjxpc2JuPjAwMDgtNTQzWCAoUHJpbnQpJiN4RDswMDA4LTU0M1ggKExpbmtpbmcpPC9pc2JuPjxh
Y2Nlc3Npb24tbnVtPjY2NzgwNDwvYWNjZXNzaW9uLW51bT48dXJscz48cmVsYXRlZC11cmxzPjx1
cmw+aHR0cHM6Ly93d3cubmNiaS5ubG0ubmloLmdvdi9wdWJtZWQvNjY3ODA0PC91cmw+PC9yZWxh
dGVkLXVybHM+PC91cmxzPjxlbGVjdHJvbmljLXJlc291cmNlLW51bT4xMC4xMDAyLzEwOTctMDE0
MigxOTc4MDcpNDI6MSZsdDszMzA6OmFpZC1jbmNyMjgyMDQyMDE1MCZndDszLjAuY287Mi1mPC9l
bGVjdHJvbmljLXJlc291cmNlLW51bT48L3JlY29yZD48L0NpdGU+PC9FbmRO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EaWVobDwvQXV0aG9yPjxZZWFyPjE5ODM8L1llYXI+PFJl
Y051bT40MDM8L1JlY051bT48RGlzcGxheVRleHQ+PHN0eWxlIGZhY2U9InN1cGVyc2NyaXB0Ij5b
NjQtNjddPC9zdHlsZT48L0Rpc3BsYXlUZXh0PjxyZWNvcmQ+PHJlYy1udW1iZXI+NDAzPC9yZWMt
bnVtYmVyPjxmb3JlaWduLWtleXM+PGtleSBhcHA9IkVOIiBkYi1pZD0iOXRyOXI1YTlnenBzenJl
d2E1MjV6ZGRhdnAwYXB0dHMwdHcwIiB0aW1lc3RhbXA9IjE2MzUzMzg1NTAiPjQwMzwva2V5Pjwv
Zm9yZWlnbi1rZXlzPjxyZWYtdHlwZSBuYW1lPSJKb3VybmFsIEFydGljbGUiPjE3PC9yZWYtdHlw
ZT48Y29udHJpYnV0b3JzPjxhdXRob3JzPjxhdXRob3I+RGllaGwsIEEuIEsuPC9hdXRob3I+PC9h
dXRob3JzPjwvY29udHJpYnV0b3JzPjx0aXRsZXM+PHRpdGxlPkdhbGxzdG9uZSBzaXplIGFuZCB0
aGUgcmlzayBvZiBnYWxsYmxhZGRlciBjYW5jZXI8L3RpdGxlPjxzZWNvbmRhcnktdGl0bGU+SkFN
QTwvc2Vjb25kYXJ5LXRpdGxlPjwvdGl0bGVzPjxwZXJpb2RpY2FsPjxmdWxsLXRpdGxlPkpBTUE8
L2Z1bGwtdGl0bGU+PC9wZXJpb2RpY2FsPjxwYWdlcz4yMzIzLTY8L3BhZ2VzPjx2b2x1bWU+MjUw
PC92b2x1bWU+PG51bWJlcj4xNzwvbnVtYmVyPjxlZGl0aW9uPjE5ODMvMTEvMDQ8L2VkaXRpb24+
PGtleXdvcmRzPjxrZXl3b3JkPkNob2xlbGl0aGlhc2lzLypjb21wbGljYXRpb25zL3BhdGhvbG9n
eTwva2V5d29yZD48a2V5d29yZD5GZW1hbGU8L2tleXdvcmQ+PGtleXdvcmQ+R2FsbGJsYWRkZXIg
TmVvcGxhc21zLypldGlvbG9neTwva2V5d29yZD48a2V5d29yZD5IaXNwYW5pYyBBbWVyaWNhbnM8
L2tleXdvcmQ+PGtleXdvcmQ+SHVtYW5zPC9rZXl3b3JkPjxrZXl3b3JkPk1hbGU8L2tleXdvcmQ+
PGtleXdvcmQ+UmV0cm9zcGVjdGl2ZSBTdHVkaWVzPC9rZXl3b3JkPjxrZXl3b3JkPlJpc2s8L2tl
eXdvcmQ+PGtleXdvcmQ+U2V4IEZhY3RvcnM8L2tleXdvcmQ+PC9rZXl3b3Jkcz48ZGF0ZXM+PHll
YXI+MTk4MzwveWVhcj48cHViLWRhdGVzPjxkYXRlPk5vdiA0PC9kYXRlPjwvcHViLWRhdGVzPjwv
ZGF0ZXM+PGlzYm4+MDA5OC03NDg0IChQcmludCkmI3hEOzAwOTgtNzQ4NCAoTGlua2luZyk8L2lz
Ym4+PGFjY2Vzc2lvbi1udW0+NjYzMjEyOTwvYWNjZXNzaW9uLW51bT48dXJscz48cmVsYXRlZC11
cmxzPjx1cmw+aHR0cHM6Ly93d3cubmNiaS5ubG0ubmloLmdvdi9wdWJtZWQvNjYzMjEyOTwvdXJs
PjwvcmVsYXRlZC11cmxzPjwvdXJscz48L3JlY29yZD48L0NpdGU+PENpdGU+PEF1dGhvcj5IYW1k
YW5pPC9BdXRob3I+PFllYXI+MjAxMjwvWWVhcj48UmVjTnVtPjQwMTwvUmVjTnVtPjxyZWNvcmQ+
PHJlYy1udW1iZXI+NDAxPC9yZWMtbnVtYmVyPjxmb3JlaWduLWtleXM+PGtleSBhcHA9IkVOIiBk
Yi1pZD0iOXRyOXI1YTlnenBzenJld2E1MjV6ZGRhdnAwYXB0dHMwdHcwIiB0aW1lc3RhbXA9IjE2
MzUzMzg1MzkiPjQwMTwva2V5PjwvZm9yZWlnbi1rZXlzPjxyZWYtdHlwZSBuYW1lPSJKb3VybmFs
IEFydGljbGUiPjE3PC9yZWYtdHlwZT48Y29udHJpYnV0b3JzPjxhdXRob3JzPjxhdXRob3I+SGFt
ZGFuaSwgTi4gSC48L2F1dGhvcj48YXV0aG9yPlFhZHJpLCBTLiBLLjwvYXV0aG9yPjxhdXRob3I+
QWdnYXJ3YWxsYSwgUi48L2F1dGhvcj48YXV0aG9yPkJoYXJ0aWEsIFYuIEsuPC9hdXRob3I+PGF1
dGhvcj5DaGF1ZGh1cmksIFMuPC9hdXRob3I+PGF1dGhvcj5EZWJha3NoaSwgUy48L2F1dGhvcj48
YXV0aG9yPkJhaWcsIFMuIEouPC9hdXRob3I+PGF1dGhvcj5QYWwsIE4uIEsuPC9hdXRob3I+PC9h
dXRob3JzPjwvY29udHJpYnV0b3JzPjxhdXRoLWFkZHJlc3M+RGVwYXJ0bWVudCBvZiBTdXJnaWNh
bCBHYXN0cm9lbnRlcm9sb2d5LCBUaGUgQ2FsY3V0dGEgTWVkaWNhbCBSZXNlYXJjaCBJbnN0aXR1
dGUsIEtvbGthdGEsIEluZGlhLiBkcm5pc2FyaGFtZGFuaUBnbWFpbC5jb208L2F1dGgtYWRkcmVz
cz48dGl0bGVzPjx0aXRsZT5DbGluaWNvcGF0aG9sb2dpY2FsIHN0dWR5IG9mIGdhbGwgYmxhZGRl
ciBjYXJjaW5vbWEgd2l0aCBzcGVjaWFsIHJlZmVyZW5jZSB0byBnYWxsc3RvbmVzOiBvdXIgOC15
ZWFyIGV4cGVyaWVuY2UgZnJvbSBlYXN0ZXJuIEluZGlhPC90aXRsZT48c2Vjb25kYXJ5LXRpdGxl
PkFzaWFuIFBhYyBKIENhbmNlciBQcmV2PC9zZWNvbmRhcnktdGl0bGU+PC90aXRsZXM+PHBlcmlv
ZGljYWw+PGZ1bGwtdGl0bGU+QXNpYW4gUGFjIEogQ2FuY2VyIFByZXY8L2Z1bGwtdGl0bGU+PC9w
ZXJpb2RpY2FsPjxwYWdlcz41NjEzLTc8L3BhZ2VzPjx2b2x1bWU+MTM8L3ZvbHVtZT48bnVtYmVy
PjExPC9udW1iZXI+PGVkaXRpb24+MjAxMy8wMS8xNjwvZWRpdGlvbj48a2V5d29yZHM+PGtleXdv
cmQ+QWRlbm9jYXJjaW5vbWEvKmNvbXBsaWNhdGlvbnMvcGF0aG9sb2d5L3N1cmdlcnk8L2tleXdv
cmQ+PGtleXdvcmQ+QWR1bHQ8L2tleXdvcmQ+PGtleXdvcmQ+QWdlZDwva2V5d29yZD48a2V5d29y
ZD5BZ2VkLCA4MCBhbmQgb3Zlcjwva2V5d29yZD48a2V5d29yZD5DaG9sZWN5c3RlY3RvbXk8L2tl
eXdvcmQ+PGtleXdvcmQ+RmVtYWxlPC9rZXl3b3JkPjxrZXl3b3JkPkZvbGxvdy1VcCBTdHVkaWVz
PC9rZXl3b3JkPjxrZXl3b3JkPkdhbGxibGFkZGVyIE5lb3BsYXNtcy8qY29tcGxpY2F0aW9ucy9w
YXRob2xvZ3kvc3VyZ2VyeTwva2V5d29yZD48a2V5d29yZD5HYWxsc3RvbmVzL2VwaWRlbWlvbG9n
eS8qZXRpb2xvZ3kvc3VyZ2VyeTwva2V5d29yZD48a2V5d29yZD5IdW1hbnM8L2tleXdvcmQ+PGtl
eXdvcmQ+SW5kaWE8L2tleXdvcmQ+PGtleXdvcmQ+TWFsZTwva2V5d29yZD48a2V5d29yZD5NaWRk
bGUgQWdlZDwva2V5d29yZD48a2V5d29yZD5OZW9wbGFzbSBTdGFnaW5nPC9rZXl3b3JkPjxrZXl3
b3JkPlByb2dub3Npczwva2V5d29yZD48a2V5d29yZD5Qcm9zcGVjdGl2ZSBTdHVkaWVzPC9rZXl3
b3JkPjxrZXl3b3JkPlJldHJvc3BlY3RpdmUgU3R1ZGllczwva2V5d29yZD48a2V5d29yZD5UaW1l
IEZhY3RvcnM8L2tleXdvcmQ+PC9rZXl3b3Jkcz48ZGF0ZXM+PHllYXI+MjAxMjwveWVhcj48L2Rh
dGVzPjxpc2JuPjI0NzYtNzYyWCAoRWxlY3Ryb25pYykmI3hEOzE1MTMtNzM2OCAoTGlua2luZyk8
L2lzYm4+PGFjY2Vzc2lvbi1udW0+MjMzMTcyMjY8L2FjY2Vzc2lvbi1udW0+PHVybHM+PHJlbGF0
ZWQtdXJscz48dXJsPmh0dHBzOi8vd3d3Lm5jYmkubmxtLm5paC5nb3YvcHVibWVkLzIzMzE3MjI2
PC91cmw+PC9yZWxhdGVkLXVybHM+PC91cmxzPjxlbGVjdHJvbmljLXJlc291cmNlLW51bT4xMC43
MzE0L2FwamNwLjIwMTIuMTMuMTEuNTYxMzwvZWxlY3Ryb25pYy1yZXNvdXJjZS1udW0+PC9yZWNv
cmQ+PC9DaXRlPjxDaXRlPjxBdXRob3I+SHNpbmc8L0F1dGhvcj48WWVhcj4yMDA3PC9ZZWFyPjxS
ZWNOdW0+NDAyPC9SZWNOdW0+PHJlY29yZD48cmVjLW51bWJlcj40MDI8L3JlYy1udW1iZXI+PGZv
cmVpZ24ta2V5cz48a2V5IGFwcD0iRU4iIGRiLWlkPSI5dHI5cjVhOWd6cHN6cmV3YTUyNXpkZGF2
cDBhcHR0czB0dzAiIHRpbWVzdGFtcD0iMTYzNTMzODU0NSI+NDAyPC9rZXk+PC9mb3JlaWduLWtl
eXM+PHJlZi10eXBlIG5hbWU9IkpvdXJuYWwgQXJ0aWNsZSI+MTc8L3JlZi10eXBlPjxjb250cmli
dXRvcnM+PGF1dGhvcnM+PGF1dGhvcj5Ic2luZywgQS4gVy48L2F1dGhvcj48YXV0aG9yPkdhbywg
WS4gVC48L2F1dGhvcj48YXV0aG9yPkhhbiwgVC4gUS48L2F1dGhvcj48YXV0aG9yPlJhc2hpZCwg
QS48L2F1dGhvcj48YXV0aG9yPlNha29kYSwgTC4gQy48L2F1dGhvcj48YXV0aG9yPldhbmcsIEIu
IFMuPC9hdXRob3I+PGF1dGhvcj5TaGVuLCBNLiBDLjwvYXV0aG9yPjxhdXRob3I+WmhhbmcsIEIu
IEguPC9hdXRob3I+PGF1dGhvcj5OaXdhLCBTLjwvYXV0aG9yPjxhdXRob3I+Q2hlbiwgSi48L2F1
dGhvcj48YXV0aG9yPkZyYXVtZW5pLCBKLiBGLiwgSnIuPC9hdXRob3I+PC9hdXRob3JzPjwvY29u
dHJpYnV0b3JzPjxhdXRoLWFkZHJlc3M+RGl2aXNpb24gb2YgQ2FuY2VyIEVwaWRlbWlvbG9neSBh
bmQgR2VuZXRpY3MsIE5hdGlvbmFsIENhbmNlciBJbnN0aXR1dGUsIEJldGhlc2RhLCBNRCAyMDg1
Mi03MjM0LCBVU0EuIGhzaW5nYUBtYWlsLm5paC5nb3Y8L2F1dGgtYWRkcmVzcz48dGl0bGVzPjx0
aXRsZT5HYWxsc3RvbmVzIGFuZCB0aGUgcmlzayBvZiBiaWxpYXJ5IHRyYWN0IGNhbmNlcjogYSBw
b3B1bGF0aW9uLWJhc2VkIHN0dWR5IGluIENoaW5hPC90aXRsZT48c2Vjb25kYXJ5LXRpdGxlPkJy
IEogQ2FuY2VyPC9zZWNvbmRhcnktdGl0bGU+PC90aXRsZXM+PHBlcmlvZGljYWw+PGZ1bGwtdGl0
bGU+QnIgSiBDYW5jZXI8L2Z1bGwtdGl0bGU+PC9wZXJpb2RpY2FsPjxwYWdlcz4xNTc3LTgyPC9w
YWdlcz48dm9sdW1lPjk3PC92b2x1bWU+PG51bWJlcj4xMTwvbnVtYmVyPjxlZGl0aW9uPjIwMDcv
MTEvMTU8L2VkaXRpb24+PGtleXdvcmRzPjxrZXl3b3JkPkFnZWQ8L2tleXdvcmQ+PGtleXdvcmQ+
QmlsZSBBY2lkcyBhbmQgU2FsdHMvYW5hbHlzaXM8L2tleXdvcmQ+PGtleXdvcmQ+QmlsaWFyeSBU
cmFjdC9jaGVtaXN0cnkvKnBhdGhvbG9neTwva2V5d29yZD48a2V5d29yZD5CaWxpYXJ5IFRyYWN0
IE5lb3BsYXNtcy8qZXBpZGVtaW9sb2d5PC9rZXl3b3JkPjxrZXl3b3JkPkJpbGlydWJpbi9hbmFs
eXNpczwva2V5d29yZD48a2V5d29yZD5DaGluYS9lcGlkZW1pb2xvZ3k8L2tleXdvcmQ+PGtleXdv
cmQ+Q2hvbGVzdGVyb2wvYW5hbHlzaXM8L2tleXdvcmQ+PGtleXdvcmQ+RmVtYWxlPC9rZXl3b3Jk
PjxrZXl3b3JkPkdhbGxzdG9uZXMvbWV0YWJvbGlzbS8qcGF0aG9sb2d5PC9rZXl3b3JkPjxrZXl3
b3JkPkh1bWFuczwva2V5d29yZD48a2V5d29yZD5NYWxlPC9rZXl3b3JkPjxrZXl3b3JkPk1pZGRs
ZSBBZ2VkPC9rZXl3b3JkPjxrZXl3b3JkPk9kZHMgUmF0aW88L2tleXdvcmQ+PGtleXdvcmQ+T3Jn
YW4gU2l6ZTwva2V5d29yZD48a2V5d29yZD5Qb3B1bGF0aW9uIFN1cnZlaWxsYW5jZS9tZXRob2Rz
PC9rZXl3b3JkPjxrZXl3b3JkPlJpc2sgRmFjdG9yczwva2V5d29yZD48L2tleXdvcmRzPjxkYXRl
cz48eWVhcj4yMDA3PC95ZWFyPjxwdWItZGF0ZXM+PGRhdGU+RGVjIDM8L2RhdGU+PC9wdWItZGF0
ZXM+PC9kYXRlcz48aXNibj4wMDA3LTA5MjAgKFByaW50KSYjeEQ7MDAwNy0wOTIwIChMaW5raW5n
KTwvaXNibj48YWNjZXNzaW9uLW51bT4xODAwMDUwOTwvYWNjZXNzaW9uLW51bT48dXJscz48cmVs
YXRlZC11cmxzPjx1cmw+aHR0cHM6Ly93d3cubmNiaS5ubG0ubmloLmdvdi9wdWJtZWQvMTgwMDA1
MDk8L3VybD48L3JlbGF0ZWQtdXJscz48L3VybHM+PGN1c3RvbTI+UE1DMjM2MDI1NzwvY3VzdG9t
Mj48ZWxlY3Ryb25pYy1yZXNvdXJjZS1udW0+MTAuMTAzOC9zai5iamMuNjYwNDA0NzwvZWxlY3Ry
b25pYy1yZXNvdXJjZS1udW0+PC9yZWNvcmQ+PC9DaXRlPjxDaXRlPjxBdXRob3I+UGVycGV0dW88
L0F1dGhvcj48WWVhcj4xOTc4PC9ZZWFyPjxSZWNOdW0+NDAwPC9SZWNOdW0+PHJlY29yZD48cmVj
LW51bWJlcj40MDA8L3JlYy1udW1iZXI+PGZvcmVpZ24ta2V5cz48a2V5IGFwcD0iRU4iIGRiLWlk
PSI5dHI5cjVhOWd6cHN6cmV3YTUyNXpkZGF2cDBhcHR0czB0dzAiIHRpbWVzdGFtcD0iMTYzNTMz
ODUyOCI+NDAwPC9rZXk+PC9mb3JlaWduLWtleXM+PHJlZi10eXBlIG5hbWU9IkpvdXJuYWwgQXJ0
aWNsZSI+MTc8L3JlZi10eXBlPjxjb250cmlidXRvcnM+PGF1dGhvcnM+PGF1dGhvcj5QZXJwZXR1
bywgTS4gRC48L2F1dGhvcj48YXV0aG9yPlZhbGRpdmllc28sIE0uPC9hdXRob3I+PGF1dGhvcj5I
ZWlsYnJ1biwgTC4gSy48L2F1dGhvcj48YXV0aG9yPk5lbHNvbiwgUi4gUy48L2F1dGhvcj48YXV0
aG9yPkNvbm5vciwgVC48L2F1dGhvcj48YXV0aG9yPkJvZGV5LCBHLiBQLjwvYXV0aG9yPjwvYXV0
aG9ycz48L2NvbnRyaWJ1dG9ycz48dGl0bGVzPjx0aXRsZT5OYXR1cmFsIGhpc3Rvcnkgc3R1ZHkg
b2YgZ2FsbGJsYWRkZXIgY2FuY2VyOiBhIHJldmlldyBvZiAzNiB5ZWFycyBleHBlcmllbmNlIGF0
IE0uIEQuIEFuZGVyc29uIEhvc3BpdGFsIGFuZCBUdW1vciBJbnN0aXR1dGU8L3RpdGxlPjxzZWNv
bmRhcnktdGl0bGU+Q2FuY2VyPC9zZWNvbmRhcnktdGl0bGU+PC90aXRsZXM+PHBlcmlvZGljYWw+
PGZ1bGwtdGl0bGU+Q2FuY2VyPC9mdWxsLXRpdGxlPjwvcGVyaW9kaWNhbD48cGFnZXM+MzMwLTU8
L3BhZ2VzPjx2b2x1bWU+NDI8L3ZvbHVtZT48bnVtYmVyPjE8L251bWJlcj48ZWRpdGlvbj4xOTc4
LzA3LzAxPC9lZGl0aW9uPjxrZXl3b3Jkcz48a2V5d29yZD5BZGVub2NhcmNpbm9tYS9jb21wbGlj
YXRpb25zLypkaWFnbm9zaXMvdGhlcmFweTwva2V5d29yZD48a2V5d29yZD5BZHVsdDwva2V5d29y
ZD48a2V5d29yZD5BZ2VkPC9rZXl3b3JkPjxrZXl3b3JkPkFudGluZW9wbGFzdGljIEFnZW50cy90
aGVyYXBldXRpYyB1c2U8L2tleXdvcmQ+PGtleXdvcmQ+Q2hvbGVjeXN0aXRpcy9jb21wbGljYXRp
b25zPC9rZXl3b3JkPjxrZXl3b3JkPkZlbWFsZTwva2V5d29yZD48a2V5d29yZD5HYWxsYmxhZGRl
ciBOZW9wbGFzbXMvY29tcGxpY2F0aW9ucy8qZGlhZ25vc2lzL3RoZXJhcHk8L2tleXdvcmQ+PGtl
eXdvcmQ+SHVtYW5zPC9rZXl3b3JkPjxrZXl3b3JkPk1hbGU8L2tleXdvcmQ+PGtleXdvcmQ+TWlk
ZGxlIEFnZWQ8L2tleXdvcmQ+PGtleXdvcmQ+UmVtaXNzaW9uLCBTcG9udGFuZW91czwva2V5d29y
ZD48a2V5d29yZD5UaW1lIEZhY3RvcnM8L2tleXdvcmQ+PC9rZXl3b3Jkcz48ZGF0ZXM+PHllYXI+
MTk3ODwveWVhcj48cHViLWRhdGVzPjxkYXRlPkp1bDwvZGF0ZT48L3B1Yi1kYXRlcz48L2RhdGVz
Pjxpc2JuPjAwMDgtNTQzWCAoUHJpbnQpJiN4RDswMDA4LTU0M1ggKExpbmtpbmcpPC9pc2JuPjxh
Y2Nlc3Npb24tbnVtPjY2NzgwNDwvYWNjZXNzaW9uLW51bT48dXJscz48cmVsYXRlZC11cmxzPjx1
cmw+aHR0cHM6Ly93d3cubmNiaS5ubG0ubmloLmdvdi9wdWJtZWQvNjY3ODA0PC91cmw+PC9yZWxh
dGVkLXVybHM+PC91cmxzPjxlbGVjdHJvbmljLXJlc291cmNlLW51bT4xMC4xMDAyLzEwOTctMDE0
MigxOTc4MDcpNDI6MSZsdDszMzA6OmFpZC1jbmNyMjgyMDQyMDE1MCZndDszLjAuY287Mi1mPC9l
bGVjdHJvbmljLXJlc291cmNlLW51bT48L3JlY29yZD48L0NpdGU+PC9FbmRO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64-67]</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e 20-year cumulative risk of gallbladder cancer in patients with gallstones was also reported to be low at 0.13</w:t>
      </w:r>
      <w:r w:rsidR="00844233" w:rsidRPr="0026654D">
        <w:rPr>
          <w:rFonts w:ascii="Book Antiqua" w:eastAsiaTheme="minorHAnsi" w:hAnsi="Book Antiqua" w:cstheme="minorBidi"/>
          <w:lang w:eastAsia="zh-CN"/>
        </w:rPr>
        <w:t>%</w:t>
      </w:r>
      <w:r w:rsidR="007A5610">
        <w:rPr>
          <w:rFonts w:ascii="Book Antiqua" w:eastAsiaTheme="minorHAnsi" w:hAnsi="Book Antiqua" w:cstheme="minorBidi"/>
          <w:lang w:eastAsia="zh-CN"/>
        </w:rPr>
        <w:t>-</w:t>
      </w:r>
      <w:r w:rsidRPr="0026654D">
        <w:rPr>
          <w:rFonts w:ascii="Book Antiqua" w:eastAsiaTheme="minorHAnsi" w:hAnsi="Book Antiqua" w:cstheme="minorBidi"/>
          <w:lang w:eastAsia="zh-CN"/>
        </w:rPr>
        <w:t>1.5%</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Lowenfels&lt;/Author&gt;&lt;Year&gt;1985&lt;/Year&gt;&lt;RecNum&gt;325&lt;/RecNum&gt;&lt;DisplayText&gt;&lt;style face="superscript"&gt;[68]&lt;/style&gt;&lt;/DisplayText&gt;&lt;record&gt;&lt;rec-number&gt;325&lt;/rec-number&gt;&lt;foreign-keys&gt;&lt;key app="EN" db-id="9tr9r5a9gzpszrewa525zddavp0aptts0tw0" timestamp="1634013667"&gt;325&lt;/key&gt;&lt;/foreign-keys&gt;&lt;ref-type name="Journal Article"&gt;17&lt;/ref-type&gt;&lt;contributors&gt;&lt;authors&gt;&lt;author&gt;Lowenfels, Albert B&lt;/author&gt;&lt;author&gt;Lindström, Clas G&lt;/author&gt;&lt;author&gt;Conway, Michael J&lt;/author&gt;&lt;author&gt;Hastings, Paul R&lt;/author&gt;&lt;/authors&gt;&lt;/contributors&gt;&lt;titles&gt;&lt;title&gt;Gallstones and risk of gallbladder cancer&lt;/title&gt;&lt;secondary-title&gt;Journal of the national cancer institute&lt;/secondary-title&gt;&lt;/titles&gt;&lt;periodical&gt;&lt;full-title&gt;Journal of the national cancer institute&lt;/full-title&gt;&lt;/periodical&gt;&lt;pages&gt;77-80&lt;/pages&gt;&lt;volume&gt;75&lt;/volume&gt;&lt;number&gt;1&lt;/number&gt;&lt;dates&gt;&lt;year&gt;1985&lt;/year&gt;&lt;/dates&gt;&lt;isbn&gt;1460-2105&lt;/isbn&gt;&lt;urls&gt;&lt;/urls&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6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Additionally, in a study by Wanjura </w:t>
      </w:r>
      <w:r w:rsidRPr="00A7698F">
        <w:rPr>
          <w:rFonts w:ascii="Book Antiqua" w:eastAsiaTheme="minorHAnsi" w:hAnsi="Book Antiqua" w:cstheme="minorBidi"/>
          <w:i/>
          <w:iCs/>
          <w:lang w:eastAsia="zh-CN"/>
        </w:rPr>
        <w:t>et al</w:t>
      </w:r>
      <w:r w:rsidR="00A7698F" w:rsidRPr="0026654D">
        <w:rPr>
          <w:rFonts w:ascii="Book Antiqua" w:eastAsiaTheme="minorHAnsi" w:hAnsi="Book Antiqua" w:cstheme="minorBidi"/>
          <w:lang w:eastAsia="zh-CN"/>
        </w:rPr>
        <w:fldChar w:fldCharType="begin"/>
      </w:r>
      <w:r w:rsidR="00A7698F" w:rsidRPr="0026654D">
        <w:rPr>
          <w:rFonts w:ascii="Book Antiqua" w:eastAsiaTheme="minorHAnsi" w:hAnsi="Book Antiqua" w:cstheme="minorBidi"/>
          <w:lang w:eastAsia="zh-CN"/>
        </w:rPr>
        <w:instrText xml:space="preserve"> ADDIN EN.CITE &lt;EndNote&gt;&lt;Cite&gt;&lt;Author&gt;Wanjura&lt;/Author&gt;&lt;Year&gt;2016&lt;/Year&gt;&lt;RecNum&gt;405&lt;/RecNum&gt;&lt;DisplayText&gt;&lt;style face="superscript"&gt;[69]&lt;/style&gt;&lt;/DisplayText&gt;&lt;record&gt;&lt;rec-number&gt;405&lt;/rec-number&gt;&lt;foreign-keys&gt;&lt;key app="EN" db-id="9tr9r5a9gzpszrewa525zddavp0aptts0tw0" timestamp="1635341187"&gt;405&lt;/key&gt;&lt;/foreign-keys&gt;&lt;ref-type name="Journal Article"&gt;17&lt;/ref-type&gt;&lt;contributors&gt;&lt;authors&gt;&lt;author&gt;Wanjura, V.&lt;/author&gt;&lt;author&gt;Sandblom, G.&lt;/author&gt;&lt;/authors&gt;&lt;/contributors&gt;&lt;auth-address&gt;Department of Surgery, Faculty of Medicine and Health, Orebro University, Sodra Grev Rosengatan, 70185, Orebro, Sweden. wanjura@telia.com.&amp;#xD;Department of Surgery, Karolinska University Hospital, Stockholm, Sweden.&lt;/auth-address&gt;&lt;titles&gt;&lt;title&gt;How Do Quality-of-Life and Gastrointestinal Symptoms Differ Between Post-cholecystectomy Patients and the Background Population?&lt;/title&gt;&lt;secondary-title&gt;World J Surg&lt;/secondary-title&gt;&lt;/titles&gt;&lt;periodical&gt;&lt;full-title&gt;World J Surg&lt;/full-title&gt;&lt;/periodical&gt;&lt;pages&gt;81-8&lt;/pages&gt;&lt;volume&gt;40&lt;/volume&gt;&lt;number&gt;1&lt;/number&gt;&lt;edition&gt;2015/09/01&lt;/edition&gt;&lt;keywords&gt;&lt;keyword&gt;Adult&lt;/keyword&gt;&lt;keyword&gt;Aged, 80 and over&lt;/keyword&gt;&lt;keyword&gt;Cholecystectomy/*methods&lt;/keyword&gt;&lt;keyword&gt;Female&lt;/keyword&gt;&lt;keyword&gt;Gastrointestinal Diseases/*epidemiology/etiology&lt;/keyword&gt;&lt;keyword&gt;Humans&lt;/keyword&gt;&lt;keyword&gt;Incidence&lt;/keyword&gt;&lt;keyword&gt;Male&lt;/keyword&gt;&lt;keyword&gt;Middle Aged&lt;/keyword&gt;&lt;keyword&gt;Postoperative Complications/epidemiology/*psychology&lt;/keyword&gt;&lt;keyword&gt;Prospective Studies&lt;/keyword&gt;&lt;keyword&gt;*Quality of Life&lt;/keyword&gt;&lt;keyword&gt;Surveys and Questionnaires&lt;/keyword&gt;&lt;keyword&gt;Sweden/epidemiology&lt;/keyword&gt;&lt;/keywords&gt;&lt;dates&gt;&lt;year&gt;2016&lt;/year&gt;&lt;pub-dates&gt;&lt;date&gt;Jan&lt;/date&gt;&lt;/pub-dates&gt;&lt;/dates&gt;&lt;isbn&gt;1432-2323 (Electronic)&amp;#xD;0364-2313 (Linking)&lt;/isbn&gt;&lt;accession-num&gt;26319262&lt;/accession-num&gt;&lt;urls&gt;&lt;related-urls&gt;&lt;url&gt;https://www.ncbi.nlm.nih.gov/pubmed/26319262&lt;/url&gt;&lt;/related-urls&gt;&lt;/urls&gt;&lt;electronic-resource-num&gt;10.1007/s00268-015-3240-0&lt;/electronic-resource-num&gt;&lt;/record&gt;&lt;/Cite&gt;&lt;/EndNote&gt;</w:instrText>
      </w:r>
      <w:r w:rsidR="00A7698F" w:rsidRPr="0026654D">
        <w:rPr>
          <w:rFonts w:ascii="Book Antiqua" w:eastAsiaTheme="minorHAnsi" w:hAnsi="Book Antiqua" w:cstheme="minorBidi"/>
          <w:lang w:eastAsia="zh-CN"/>
        </w:rPr>
        <w:fldChar w:fldCharType="separate"/>
      </w:r>
      <w:r w:rsidR="00A7698F" w:rsidRPr="0026654D">
        <w:rPr>
          <w:rFonts w:ascii="Book Antiqua" w:eastAsiaTheme="minorHAnsi" w:hAnsi="Book Antiqua" w:cstheme="minorBidi"/>
          <w:noProof/>
          <w:vertAlign w:val="superscript"/>
          <w:lang w:eastAsia="zh-CN"/>
        </w:rPr>
        <w:t>[69]</w:t>
      </w:r>
      <w:r w:rsidR="00A7698F"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while there was </w:t>
      </w:r>
      <w:r w:rsidR="00844233" w:rsidRPr="0026654D">
        <w:rPr>
          <w:rFonts w:ascii="Book Antiqua" w:eastAsiaTheme="minorHAnsi" w:hAnsi="Book Antiqua" w:cstheme="minorBidi"/>
          <w:lang w:eastAsia="zh-CN"/>
        </w:rPr>
        <w:t>Q</w:t>
      </w:r>
      <w:r w:rsidR="00844233">
        <w:rPr>
          <w:rFonts w:ascii="Book Antiqua" w:eastAsiaTheme="minorHAnsi" w:hAnsi="Book Antiqua" w:cstheme="minorBidi"/>
          <w:lang w:eastAsia="zh-CN"/>
        </w:rPr>
        <w:t>o</w:t>
      </w:r>
      <w:r w:rsidR="00844233" w:rsidRPr="0026654D">
        <w:rPr>
          <w:rFonts w:ascii="Book Antiqua" w:eastAsiaTheme="minorHAnsi" w:hAnsi="Book Antiqua" w:cstheme="minorBidi"/>
          <w:lang w:eastAsia="zh-CN"/>
        </w:rPr>
        <w:t xml:space="preserve">L </w:t>
      </w:r>
      <w:r w:rsidRPr="0026654D">
        <w:rPr>
          <w:rFonts w:ascii="Book Antiqua" w:eastAsiaTheme="minorHAnsi" w:hAnsi="Book Antiqua" w:cstheme="minorBidi"/>
          <w:lang w:eastAsia="zh-CN"/>
        </w:rPr>
        <w:t>improvement, the Gastrointestinal Quality-of-Life Index scores were lower in the patients post-cholecystectomy (115.2) compared to the background population (116.7). In this aspect, the benefits of prophylactic cholecystectomy for all gallstone patients may not be comparable to those of prophylactic mastectomy. However, prophylactic cholecystectomy for asymptomatic gallstone patients may be considered in countries with a high prevalence of gallbladder cancer</w:t>
      </w:r>
      <w:r w:rsidRPr="0026654D">
        <w:rPr>
          <w:rFonts w:ascii="Book Antiqua" w:eastAsiaTheme="minorHAnsi" w:hAnsi="Book Antiqua" w:cstheme="minorBidi"/>
          <w:lang w:eastAsia="zh-CN"/>
        </w:rPr>
        <w:fldChar w:fldCharType="begin">
          <w:fldData xml:space="preserve">PEVuZE5vdGU+PENpdGU+PEF1dGhvcj5CZWhhcmk8L0F1dGhvcj48WWVhcj4yMDEyPC9ZZWFyPjxS
ZWNOdW0+MzIyPC9SZWNOdW0+PERpc3BsYXlUZXh0PjxzdHlsZSBmYWNlPSJzdXBlcnNjcmlwdCI+
WzcwLCA3MV08L3N0eWxlPjwvRGlzcGxheVRleHQ+PHJlY29yZD48cmVjLW51bWJlcj4zMjI8L3Jl
Yy1udW1iZXI+PGZvcmVpZ24ta2V5cz48a2V5IGFwcD0iRU4iIGRiLWlkPSI5dHI5cjVhOWd6cHN6
cmV3YTUyNXpkZGF2cDBhcHR0czB0dzAiIHRpbWVzdGFtcD0iMTYzNDAxMjU5MiI+MzIyPC9rZXk+
PC9mb3JlaWduLWtleXM+PHJlZi10eXBlIG5hbWU9IkpvdXJuYWwgQXJ0aWNsZSI+MTc8L3JlZi10
eXBlPjxjb250cmlidXRvcnM+PGF1dGhvcnM+PGF1dGhvcj5CZWhhcmksIEEuPC9hdXRob3I+PGF1
dGhvcj5LYXBvb3IsIFYuIEsuPC9hdXRob3I+PC9hdXRob3JzPjwvY29udHJpYnV0b3JzPjxhdXRo
LWFkZHJlc3M+RGVwYXJ0bWVudCBvZiBTdXJnaWNhbCBHYXN0cm9lbnRlcm9sb2d5LCBTYW5qYXkg
R2FuZGhpIFBvc3QtR3JhZHVhdGUgSW5zdGl0dXRlIG9mIE1lZGljYWwgU2NpZW5jZXMgKFNHUEdJ
TVMpLCBMdWNrbm93LCAyMjYwMTQgSW5kaWEuPC9hdXRoLWFkZHJlc3M+PHRpdGxlcz48dGl0bGU+
QXN5bXB0b21hdGljIEdhbGxzdG9uZXMgKEFzR1MpIC0gVG8gVHJlYXQgb3IgTm90IHRvPzwvdGl0
bGU+PHNlY29uZGFyeS10aXRsZT5JbmRpYW4gSiBTdXJnPC9zZWNvbmRhcnktdGl0bGU+PC90aXRs
ZXM+PHBlcmlvZGljYWw+PGZ1bGwtdGl0bGU+SW5kaWFuIEogU3VyZzwvZnVsbC10aXRsZT48L3Bl
cmlvZGljYWw+PHBhZ2VzPjQtMTI8L3BhZ2VzPjx2b2x1bWU+NzQ8L3ZvbHVtZT48bnVtYmVyPjE8
L251bWJlcj48ZWRpdGlvbj4yMDEzLzAyLzAyPC9lZGl0aW9uPjxrZXl3b3Jkcz48a2V5d29yZD5B
c3ltcHRvbWF0aWMgZ2FsbHN0b25lczwva2V5d29yZD48a2V5d29yZD5CaWxlIGR1Y3QgaW5qdXJ5
PC9rZXl3b3JkPjxrZXl3b3JkPkNob2xlY3lzdGVjdG9teTwva2V5d29yZD48a2V5d29yZD5HYWxs
YmxhZGRlciBjYW5jZXI8L2tleXdvcmQ+PC9rZXl3b3Jkcz48ZGF0ZXM+PHllYXI+MjAxMjwveWVh
cj48cHViLWRhdGVzPjxkYXRlPkZlYjwvZGF0ZT48L3B1Yi1kYXRlcz48L2RhdGVzPjxpc2JuPjA5
NzItMjA2OCAoUHJpbnQpJiN4RDswOTczLTk3OTMgKExpbmtpbmcpPC9pc2JuPjxhY2Nlc3Npb24t
bnVtPjIzMzcyMzAxPC9hY2Nlc3Npb24tbnVtPjx1cmxzPjxyZWxhdGVkLXVybHM+PHVybD5odHRw
czovL3d3dy5uY2JpLm5sbS5uaWguZ292L3B1Ym1lZC8yMzM3MjMwMTwvdXJsPjwvcmVsYXRlZC11
cmxzPjwvdXJscz48Y3VzdG9tMj5QTUMzMjU5MTc4PC9jdXN0b20yPjxlbGVjdHJvbmljLXJlc291
cmNlLW51bT4xMC4xMDA3L3MxMjI2Mi0wMTEtMDM3Ni01PC9lbGVjdHJvbmljLXJlc291cmNlLW51
bT48L3JlY29yZD48L0NpdGU+PENpdGU+PEF1dGhvcj5NZXNoaWtoZXM8L0F1dGhvcj48WWVhcj4y
MDAyPC9ZZWFyPjxSZWNOdW0+MzIzPC9SZWNOdW0+PHJlY29yZD48cmVjLW51bWJlcj4zMjM8L3Jl
Yy1udW1iZXI+PGZvcmVpZ24ta2V5cz48a2V5IGFwcD0iRU4iIGRiLWlkPSI5dHI5cjVhOWd6cHN6
cmV3YTUyNXpkZGF2cDBhcHR0czB0dzAiIHRpbWVzdGFtcD0iMTYzNDAxMjYwNSI+MzIzPC9rZXk+
PC9mb3JlaWduLWtleXM+PHJlZi10eXBlIG5hbWU9IkpvdXJuYWwgQXJ0aWNsZSI+MTc8L3JlZi10
eXBlPjxjb250cmlidXRvcnM+PGF1dGhvcnM+PGF1dGhvcj5NZXNoaWtoZXMsIEEuIFcuPC9hdXRo
b3I+PC9hdXRob3JzPjwvY29udHJpYnV0b3JzPjxhdXRoLWFkZHJlc3M+RGVwYXJ0bWVudCBvZiBT
dXJnZXJ5LCBEYW1tYW0gQ2VudHJhbCBIb3NwaXRhbCwgRGFtbWFtLCBFYXN0ZXJuIFByb3ZpbmNl
LCBTYXVkaSBBcmFiaWEuPC9hdXRoLWFkZHJlc3M+PHRpdGxlcz48dGl0bGU+QXN5bXB0b21hdGlj
IGdhbGxzdG9uZXMgaW4gdGhlIGxhcGFyb3Njb3BpYyBlcmE8L3RpdGxlPjxzZWNvbmRhcnktdGl0
bGU+SiBSIENvbGwgU3VyZyBFZGluYjwvc2Vjb25kYXJ5LXRpdGxlPjwvdGl0bGVzPjxwZXJpb2Rp
Y2FsPjxmdWxsLXRpdGxlPkogUiBDb2xsIFN1cmcgRWRpbmI8L2Z1bGwtdGl0bGU+PC9wZXJpb2Rp
Y2FsPjxwYWdlcz43NDItODwvcGFnZXM+PHZvbHVtZT40Nzwvdm9sdW1lPjxudW1iZXI+NjwvbnVt
YmVyPjxlZGl0aW9uPjIwMDMvMDEvMDQ8L2VkaXRpb24+PGtleXdvcmRzPjxrZXl3b3JkPkFuZW1p
YSwgU2lja2xlIENlbGwvY29tcGxpY2F0aW9uczwva2V5d29yZD48a2V5d29yZD4qQ2hvbGVjeXN0
ZWN0b215LCBMYXBhcm9zY29waWM8L2tleXdvcmQ+PGtleXdvcmQ+Q2hvbGVsaXRoaWFzaXMvKmNv
bXBsaWNhdGlvbnMvKnN1cmdlcnk8L2tleXdvcmQ+PGtleXdvcmQ+Q29sb25pYyBOZW9wbGFzbXMv
Y29tcGxpY2F0aW9uczwva2V5d29yZD48a2V5d29yZD5EaWFiZXRlcyBDb21wbGljYXRpb25zPC9r
ZXl3b3JkPjxrZXl3b3JkPkdhbGxibGFkZGVyIERpc2Vhc2VzL2NvbXBsaWNhdGlvbnM8L2tleXdv
cmQ+PGtleXdvcmQ+R2FsbGJsYWRkZXIgTmVvcGxhc21zL2NvbXBsaWNhdGlvbnM8L2tleXdvcmQ+
PGtleXdvcmQ+SHVtYW5zPC9rZXl3b3JkPjxrZXl3b3JkPkxpdmVyIENpcnJob3Npcy9jb21wbGlj
YXRpb25zPC9rZXl3b3JkPjxrZXl3b3JkPk9yZ2FuIFRyYW5zcGxhbnRhdGlvbjwva2V5d29yZD48
a2V5d29yZD5SaXNrIEZhY3RvcnM8L2tleXdvcmQ+PC9rZXl3b3Jkcz48ZGF0ZXM+PHllYXI+MjAw
MjwveWVhcj48cHViLWRhdGVzPjxkYXRlPkRlYzwvZGF0ZT48L3B1Yi1kYXRlcz48L2RhdGVzPjxp
c2JuPjAwMzUtODgzNSAoUHJpbnQpJiN4RDswMDM1LTg4MzUgKExpbmtpbmcpPC9pc2JuPjxhY2Nl
c3Npb24tbnVtPjEyNTEwOTY2PC9hY2Nlc3Npb24tbnVtPjx1cmxzPjxyZWxhdGVkLXVybHM+PHVy
bD5odHRwczovL3d3dy5uY2JpLm5sbS5uaWguZ292L3B1Ym1lZC8xMjUxMDk2NjwvdXJsPjwvcmVs
YXRlZC11cmxzPjwvdXJscz48L3JlY29yZD48L0NpdGU+PC9FbmROb3RlPgB=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CZWhhcmk8L0F1dGhvcj48WWVhcj4yMDEyPC9ZZWFyPjxS
ZWNOdW0+MzIyPC9SZWNOdW0+PERpc3BsYXlUZXh0PjxzdHlsZSBmYWNlPSJzdXBlcnNjcmlwdCI+
WzcwLCA3MV08L3N0eWxlPjwvRGlzcGxheVRleHQ+PHJlY29yZD48cmVjLW51bWJlcj4zMjI8L3Jl
Yy1udW1iZXI+PGZvcmVpZ24ta2V5cz48a2V5IGFwcD0iRU4iIGRiLWlkPSI5dHI5cjVhOWd6cHN6
cmV3YTUyNXpkZGF2cDBhcHR0czB0dzAiIHRpbWVzdGFtcD0iMTYzNDAxMjU5MiI+MzIyPC9rZXk+
PC9mb3JlaWduLWtleXM+PHJlZi10eXBlIG5hbWU9IkpvdXJuYWwgQXJ0aWNsZSI+MTc8L3JlZi10
eXBlPjxjb250cmlidXRvcnM+PGF1dGhvcnM+PGF1dGhvcj5CZWhhcmksIEEuPC9hdXRob3I+PGF1
dGhvcj5LYXBvb3IsIFYuIEsuPC9hdXRob3I+PC9hdXRob3JzPjwvY29udHJpYnV0b3JzPjxhdXRo
LWFkZHJlc3M+RGVwYXJ0bWVudCBvZiBTdXJnaWNhbCBHYXN0cm9lbnRlcm9sb2d5LCBTYW5qYXkg
R2FuZGhpIFBvc3QtR3JhZHVhdGUgSW5zdGl0dXRlIG9mIE1lZGljYWwgU2NpZW5jZXMgKFNHUEdJ
TVMpLCBMdWNrbm93LCAyMjYwMTQgSW5kaWEuPC9hdXRoLWFkZHJlc3M+PHRpdGxlcz48dGl0bGU+
QXN5bXB0b21hdGljIEdhbGxzdG9uZXMgKEFzR1MpIC0gVG8gVHJlYXQgb3IgTm90IHRvPzwvdGl0
bGU+PHNlY29uZGFyeS10aXRsZT5JbmRpYW4gSiBTdXJnPC9zZWNvbmRhcnktdGl0bGU+PC90aXRs
ZXM+PHBlcmlvZGljYWw+PGZ1bGwtdGl0bGU+SW5kaWFuIEogU3VyZzwvZnVsbC10aXRsZT48L3Bl
cmlvZGljYWw+PHBhZ2VzPjQtMTI8L3BhZ2VzPjx2b2x1bWU+NzQ8L3ZvbHVtZT48bnVtYmVyPjE8
L251bWJlcj48ZWRpdGlvbj4yMDEzLzAyLzAyPC9lZGl0aW9uPjxrZXl3b3Jkcz48a2V5d29yZD5B
c3ltcHRvbWF0aWMgZ2FsbHN0b25lczwva2V5d29yZD48a2V5d29yZD5CaWxlIGR1Y3QgaW5qdXJ5
PC9rZXl3b3JkPjxrZXl3b3JkPkNob2xlY3lzdGVjdG9teTwva2V5d29yZD48a2V5d29yZD5HYWxs
YmxhZGRlciBjYW5jZXI8L2tleXdvcmQ+PC9rZXl3b3Jkcz48ZGF0ZXM+PHllYXI+MjAxMjwveWVh
cj48cHViLWRhdGVzPjxkYXRlPkZlYjwvZGF0ZT48L3B1Yi1kYXRlcz48L2RhdGVzPjxpc2JuPjA5
NzItMjA2OCAoUHJpbnQpJiN4RDswOTczLTk3OTMgKExpbmtpbmcpPC9pc2JuPjxhY2Nlc3Npb24t
bnVtPjIzMzcyMzAxPC9hY2Nlc3Npb24tbnVtPjx1cmxzPjxyZWxhdGVkLXVybHM+PHVybD5odHRw
czovL3d3dy5uY2JpLm5sbS5uaWguZ292L3B1Ym1lZC8yMzM3MjMwMTwvdXJsPjwvcmVsYXRlZC11
cmxzPjwvdXJscz48Y3VzdG9tMj5QTUMzMjU5MTc4PC9jdXN0b20yPjxlbGVjdHJvbmljLXJlc291
cmNlLW51bT4xMC4xMDA3L3MxMjI2Mi0wMTEtMDM3Ni01PC9lbGVjdHJvbmljLXJlc291cmNlLW51
bT48L3JlY29yZD48L0NpdGU+PENpdGU+PEF1dGhvcj5NZXNoaWtoZXM8L0F1dGhvcj48WWVhcj4y
MDAyPC9ZZWFyPjxSZWNOdW0+MzIzPC9SZWNOdW0+PHJlY29yZD48cmVjLW51bWJlcj4zMjM8L3Jl
Yy1udW1iZXI+PGZvcmVpZ24ta2V5cz48a2V5IGFwcD0iRU4iIGRiLWlkPSI5dHI5cjVhOWd6cHN6
cmV3YTUyNXpkZGF2cDBhcHR0czB0dzAiIHRpbWVzdGFtcD0iMTYzNDAxMjYwNSI+MzIzPC9rZXk+
PC9mb3JlaWduLWtleXM+PHJlZi10eXBlIG5hbWU9IkpvdXJuYWwgQXJ0aWNsZSI+MTc8L3JlZi10
eXBlPjxjb250cmlidXRvcnM+PGF1dGhvcnM+PGF1dGhvcj5NZXNoaWtoZXMsIEEuIFcuPC9hdXRo
b3I+PC9hdXRob3JzPjwvY29udHJpYnV0b3JzPjxhdXRoLWFkZHJlc3M+RGVwYXJ0bWVudCBvZiBT
dXJnZXJ5LCBEYW1tYW0gQ2VudHJhbCBIb3NwaXRhbCwgRGFtbWFtLCBFYXN0ZXJuIFByb3ZpbmNl
LCBTYXVkaSBBcmFiaWEuPC9hdXRoLWFkZHJlc3M+PHRpdGxlcz48dGl0bGU+QXN5bXB0b21hdGlj
IGdhbGxzdG9uZXMgaW4gdGhlIGxhcGFyb3Njb3BpYyBlcmE8L3RpdGxlPjxzZWNvbmRhcnktdGl0
bGU+SiBSIENvbGwgU3VyZyBFZGluYjwvc2Vjb25kYXJ5LXRpdGxlPjwvdGl0bGVzPjxwZXJpb2Rp
Y2FsPjxmdWxsLXRpdGxlPkogUiBDb2xsIFN1cmcgRWRpbmI8L2Z1bGwtdGl0bGU+PC9wZXJpb2Rp
Y2FsPjxwYWdlcz43NDItODwvcGFnZXM+PHZvbHVtZT40Nzwvdm9sdW1lPjxudW1iZXI+NjwvbnVt
YmVyPjxlZGl0aW9uPjIwMDMvMDEvMDQ8L2VkaXRpb24+PGtleXdvcmRzPjxrZXl3b3JkPkFuZW1p
YSwgU2lja2xlIENlbGwvY29tcGxpY2F0aW9uczwva2V5d29yZD48a2V5d29yZD4qQ2hvbGVjeXN0
ZWN0b215LCBMYXBhcm9zY29waWM8L2tleXdvcmQ+PGtleXdvcmQ+Q2hvbGVsaXRoaWFzaXMvKmNv
bXBsaWNhdGlvbnMvKnN1cmdlcnk8L2tleXdvcmQ+PGtleXdvcmQ+Q29sb25pYyBOZW9wbGFzbXMv
Y29tcGxpY2F0aW9uczwva2V5d29yZD48a2V5d29yZD5EaWFiZXRlcyBDb21wbGljYXRpb25zPC9r
ZXl3b3JkPjxrZXl3b3JkPkdhbGxibGFkZGVyIERpc2Vhc2VzL2NvbXBsaWNhdGlvbnM8L2tleXdv
cmQ+PGtleXdvcmQ+R2FsbGJsYWRkZXIgTmVvcGxhc21zL2NvbXBsaWNhdGlvbnM8L2tleXdvcmQ+
PGtleXdvcmQ+SHVtYW5zPC9rZXl3b3JkPjxrZXl3b3JkPkxpdmVyIENpcnJob3Npcy9jb21wbGlj
YXRpb25zPC9rZXl3b3JkPjxrZXl3b3JkPk9yZ2FuIFRyYW5zcGxhbnRhdGlvbjwva2V5d29yZD48
a2V5d29yZD5SaXNrIEZhY3RvcnM8L2tleXdvcmQ+PC9rZXl3b3Jkcz48ZGF0ZXM+PHllYXI+MjAw
MjwveWVhcj48cHViLWRhdGVzPjxkYXRlPkRlYzwvZGF0ZT48L3B1Yi1kYXRlcz48L2RhdGVzPjxp
c2JuPjAwMzUtODgzNSAoUHJpbnQpJiN4RDswMDM1LTg4MzUgKExpbmtpbmcpPC9pc2JuPjxhY2Nl
c3Npb24tbnVtPjEyNTEwOTY2PC9hY2Nlc3Npb24tbnVtPjx1cmxzPjxyZWxhdGVkLXVybHM+PHVy
bD5odHRwczovL3d3dy5uY2JpLm5sbS5uaWguZ292L3B1Ym1lZC8xMjUxMDk2NjwvdXJsPjwvcmVs
YXRlZC11cmxzPjwvdXJscz48L3JlY29yZD48L0NpdGU+PC9FbmROb3RlPgB=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70,7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w:t>
      </w:r>
    </w:p>
    <w:p w14:paraId="25AB83CE"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3FEC372C" w14:textId="390388CD"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FINANCIAL CONSEQUENCES ON THE HEALTHCARE SYSTEM</w:t>
      </w:r>
    </w:p>
    <w:p w14:paraId="640D7BCF" w14:textId="1DB05BD2"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Offering prophylactic cholecystectomy for asymptomatic gallstone patients also has financial consequences on the healthcare system. An increasing number of individuals with health insurance coverage may lead to overservicing with strains on healthcare infrastructure and resources. For example, a study done by Ellimoottil </w:t>
      </w:r>
      <w:r w:rsidRPr="00A7698F">
        <w:rPr>
          <w:rFonts w:ascii="Book Antiqua" w:eastAsiaTheme="minorHAnsi" w:hAnsi="Book Antiqua" w:cstheme="minorBidi"/>
          <w:i/>
          <w:iCs/>
          <w:lang w:eastAsia="zh-CN"/>
        </w:rPr>
        <w:t>et al</w:t>
      </w:r>
      <w:r w:rsidR="00A7698F" w:rsidRPr="0026654D">
        <w:rPr>
          <w:rFonts w:ascii="Book Antiqua" w:eastAsiaTheme="minorHAnsi" w:hAnsi="Book Antiqua" w:cstheme="minorBidi"/>
          <w:lang w:eastAsia="zh-CN"/>
        </w:rPr>
        <w:fldChar w:fldCharType="begin">
          <w:fldData xml:space="preserve">PEVuZE5vdGU+PENpdGU+PEF1dGhvcj5FbGxpbW9vdHRpbDwvQXV0aG9yPjxZZWFyPjIwMTQ8L1ll
YXI+PFJlY051bT4zMjY8L1JlY051bT48RGlzcGxheVRleHQ+PHN0eWxlIGZhY2U9InN1cGVyc2Ny
aXB0Ij5bNzJdPC9zdHlsZT48L0Rpc3BsYXlUZXh0PjxyZWNvcmQ+PHJlYy1udW1iZXI+MzI2PC9y
ZWMtbnVtYmVyPjxmb3JlaWduLWtleXM+PGtleSBhcHA9IkVOIiBkYi1pZD0iOXRyOXI1YTlnenBz
enJld2E1MjV6ZGRhdnAwYXB0dHMwdHcwIiB0aW1lc3RhbXA9IjE2MzQwMTU1MzYiPjMyNjwva2V5
PjwvZm9yZWlnbi1rZXlzPjxyZWYtdHlwZSBuYW1lPSJKb3VybmFsIEFydGljbGUiPjE3PC9yZWYt
dHlwZT48Y29udHJpYnV0b3JzPjxhdXRob3JzPjxhdXRob3I+RWxsaW1vb3R0aWwsIEMuPC9hdXRo
b3I+PGF1dGhvcj5NaWxsZXIsIFMuPC9hdXRob3I+PGF1dGhvcj5BeWFuaWFuLCBKLiBaLjwvYXV0
aG9yPjxhdXRob3I+TWlsbGVyLCBELiBDLjwvYXV0aG9yPjwvYXV0aG9ycz48L2NvbnRyaWJ1dG9y
cz48YXV0aC1hZGRyZXNzPkRlcGFydG1lbnQgb2YgVXJvbG9neSwgTWVkaWNhbCBTY2hvb2wsIFVu
aXZlcnNpdHkgb2YgTWljaGlnYW4sIEFubiBBcmJvcjJDZW50ZXIgZm9yIEhlYWx0aGNhcmUgT3V0
Y29tZXMgJmFtcDsgUG9saWN5LCBVbml2ZXJzaXR5IG9mIE1pY2hpZ2FuLCBBbm4gQXJib3IzSW5z
dGl0dXRlIGZvciBIZWFsdGhjYXJlIFBvbGljeSAmYW1wOyBJbm5vdmF0aW9uLCBVbml2ZXJzaXR5
IG9mIE1pY2hpZ2FuLCBBbm4gQXJib3IuJiN4RDtSb2JlcnQgV29vZCBKb2huc29uIEZvdW5kYXRp
b24gU2Nob2xhciBpbiBIZWFsdGggUG9saWN5IFJlc2VhcmNoLCBVbml2ZXJzaXR5IG9mIE1pY2hp
Z2FuLCBBbm4gQXJib3IuJiN4RDtJbnN0aXR1dGUgZm9yIEhlYWx0aGNhcmUgUG9saWN5ICZhbXA7
IElubm92YXRpb24sIFVuaXZlcnNpdHkgb2YgTWljaGlnYW4sIEFubiBBcmJvcjVEaXZpc2lvbiBv
ZiBHZW5lcmFsIE1lZGljaW5lLCBNZWRpY2FsIFNjaG9vbCwgVW5pdmVyc2l0eSBvZiBNaWNoaWdh
biwgQW5uIEFyYm9yNkRlcGFydG1lbnQgb2YgSGVhbHRoIE1hbmFnZW1lbnQgYW5kIFBvbGljeSwg
U2Nob29sIG9mIFB1YmxpYyBIZWFsdGgsIFVuaXZlcnNpdHkgb2YgTWljaGlnYW4sIEFuLjwvYXV0
aC1hZGRyZXNzPjx0aXRsZXM+PHRpdGxlPkVmZmVjdCBvZiBpbnN1cmFuY2UgZXhwYW5zaW9uIG9u
IHV0aWxpemF0aW9uIG9mIGlucGF0aWVudCBzdXJnZXJ5PC90aXRsZT48c2Vjb25kYXJ5LXRpdGxl
PkpBTUEgU3VyZzwvc2Vjb25kYXJ5LXRpdGxlPjwvdGl0bGVzPjxwZXJpb2RpY2FsPjxmdWxsLXRp
dGxlPkpBTUEgU3VyZzwvZnVsbC10aXRsZT48L3BlcmlvZGljYWw+PHBhZ2VzPjgyOS0zNjwvcGFn
ZXM+PHZvbHVtZT4xNDk8L3ZvbHVtZT48bnVtYmVyPjg8L251bWJlcj48ZWRpdGlvbj4yMDE0LzA3
LzA2PC9lZGl0aW9uPjxrZXl3b3Jkcz48a2V5d29yZD5BZHVsdDwva2V5d29yZD48a2V5d29yZD5F
bGVjdGl2ZSBTdXJnaWNhbCBQcm9jZWR1cmVzL3N0YXRpc3RpY3MgJmFtcDsgbnVtZXJpY2FsIGRh
dGE8L2tleXdvcmQ+PGtleXdvcmQ+RmVtYWxlPC9rZXl3b3JkPjxrZXl3b3JkPkhlYWx0aCBDYXJl
IFJlZm9ybS8qb3JnYW5pemF0aW9uICZhbXA7IGFkbWluaXN0cmF0aW9uPC9rZXl3b3JkPjxrZXl3
b3JkPkhvc3BpdGFsaXphdGlvbi9zdGF0aXN0aWNzICZhbXA7IG51bWVyaWNhbCBkYXRhPC9rZXl3
b3JkPjxrZXl3b3JkPkh1bWFuczwva2V5d29yZD48a2V5d29yZD5JbnN1cmFuY2UgQ292ZXJhZ2Uv
Km9yZ2FuaXphdGlvbiAmYW1wOyBhZG1pbmlzdHJhdGlvbjwva2V5d29yZD48a2V5d29yZD5NYWxl
PC9rZXl3b3JkPjxrZXl3b3JkPk1hc3NhY2h1c2V0dHM8L2tleXdvcmQ+PGtleXdvcmQ+TWlkZGxl
IEFnZWQ8L2tleXdvcmQ+PGtleXdvcmQ+TmV3IEplcnNleTwva2V5d29yZD48a2V5d29yZD5OZXcg
WW9yazwva2V5d29yZD48a2V5d29yZD4qUGF0aWVudCBQcm90ZWN0aW9uIGFuZCBBZmZvcmRhYmxl
IENhcmUgQWN0PC9rZXl3b3JkPjxrZXl3b3JkPlNvY2lvZWNvbm9taWMgRmFjdG9yczwva2V5d29y
ZD48a2V5d29yZD5TdXJnaWNhbCBQcm9jZWR1cmVzLCBPcGVyYXRpdmUvKnN0YXRpc3RpY3MgJmFt
cDsgbnVtZXJpY2FsIGRhdGE8L2tleXdvcmQ+PGtleXdvcmQ+WW91bmcgQWR1bHQ8L2tleXdvcmQ+
PC9rZXl3b3Jkcz48ZGF0ZXM+PHllYXI+MjAxNDwveWVhcj48cHViLWRhdGVzPjxkYXRlPkF1Zzwv
ZGF0ZT48L3B1Yi1kYXRlcz48L2RhdGVzPjxpc2JuPjIxNjgtNjI2MiAoRWxlY3Ryb25pYykmI3hE
OzIxNjgtNjI1NCAoTGlua2luZyk8L2lzYm4+PGFjY2Vzc2lvbi1udW0+MjQ5ODg5NDU8L2FjY2Vz
c2lvbi1udW0+PHVybHM+PHJlbGF0ZWQtdXJscz48dXJsPmh0dHBzOi8vd3d3Lm5jYmkubmxtLm5p
aC5nb3YvcHVibWVkLzI0OTg4OTQ1PC91cmw+PC9yZWxhdGVkLXVybHM+PC91cmxzPjxjdXN0b20y
PlBNQzQyMDk5MTY8L2N1c3RvbTI+PGVsZWN0cm9uaWMtcmVzb3VyY2UtbnVtPjEwLjEwMDEvamFt
YXN1cmcuMjAxNC44NTc8L2VsZWN0cm9uaWMtcmVzb3VyY2UtbnVtPjwvcmVjb3JkPjwvQ2l0ZT48
L0VuZE5vdGU+
</w:fldData>
        </w:fldChar>
      </w:r>
      <w:r w:rsidR="00A7698F" w:rsidRPr="0026654D">
        <w:rPr>
          <w:rFonts w:ascii="Book Antiqua" w:eastAsiaTheme="minorHAnsi" w:hAnsi="Book Antiqua" w:cstheme="minorBidi"/>
          <w:lang w:eastAsia="zh-CN"/>
        </w:rPr>
        <w:instrText xml:space="preserve"> ADDIN EN.CITE </w:instrText>
      </w:r>
      <w:r w:rsidR="00A7698F" w:rsidRPr="0026654D">
        <w:rPr>
          <w:rFonts w:ascii="Book Antiqua" w:eastAsiaTheme="minorHAnsi" w:hAnsi="Book Antiqua" w:cstheme="minorBidi"/>
          <w:lang w:eastAsia="zh-CN"/>
        </w:rPr>
        <w:fldChar w:fldCharType="begin">
          <w:fldData xml:space="preserve">PEVuZE5vdGU+PENpdGU+PEF1dGhvcj5FbGxpbW9vdHRpbDwvQXV0aG9yPjxZZWFyPjIwMTQ8L1ll
YXI+PFJlY051bT4zMjY8L1JlY051bT48RGlzcGxheVRleHQ+PHN0eWxlIGZhY2U9InN1cGVyc2Ny
aXB0Ij5bNzJdPC9zdHlsZT48L0Rpc3BsYXlUZXh0PjxyZWNvcmQ+PHJlYy1udW1iZXI+MzI2PC9y
ZWMtbnVtYmVyPjxmb3JlaWduLWtleXM+PGtleSBhcHA9IkVOIiBkYi1pZD0iOXRyOXI1YTlnenBz
enJld2E1MjV6ZGRhdnAwYXB0dHMwdHcwIiB0aW1lc3RhbXA9IjE2MzQwMTU1MzYiPjMyNjwva2V5
PjwvZm9yZWlnbi1rZXlzPjxyZWYtdHlwZSBuYW1lPSJKb3VybmFsIEFydGljbGUiPjE3PC9yZWYt
dHlwZT48Y29udHJpYnV0b3JzPjxhdXRob3JzPjxhdXRob3I+RWxsaW1vb3R0aWwsIEMuPC9hdXRo
b3I+PGF1dGhvcj5NaWxsZXIsIFMuPC9hdXRob3I+PGF1dGhvcj5BeWFuaWFuLCBKLiBaLjwvYXV0
aG9yPjxhdXRob3I+TWlsbGVyLCBELiBDLjwvYXV0aG9yPjwvYXV0aG9ycz48L2NvbnRyaWJ1dG9y
cz48YXV0aC1hZGRyZXNzPkRlcGFydG1lbnQgb2YgVXJvbG9neSwgTWVkaWNhbCBTY2hvb2wsIFVu
aXZlcnNpdHkgb2YgTWljaGlnYW4sIEFubiBBcmJvcjJDZW50ZXIgZm9yIEhlYWx0aGNhcmUgT3V0
Y29tZXMgJmFtcDsgUG9saWN5LCBVbml2ZXJzaXR5IG9mIE1pY2hpZ2FuLCBBbm4gQXJib3IzSW5z
dGl0dXRlIGZvciBIZWFsdGhjYXJlIFBvbGljeSAmYW1wOyBJbm5vdmF0aW9uLCBVbml2ZXJzaXR5
IG9mIE1pY2hpZ2FuLCBBbm4gQXJib3IuJiN4RDtSb2JlcnQgV29vZCBKb2huc29uIEZvdW5kYXRp
b24gU2Nob2xhciBpbiBIZWFsdGggUG9saWN5IFJlc2VhcmNoLCBVbml2ZXJzaXR5IG9mIE1pY2hp
Z2FuLCBBbm4gQXJib3IuJiN4RDtJbnN0aXR1dGUgZm9yIEhlYWx0aGNhcmUgUG9saWN5ICZhbXA7
IElubm92YXRpb24sIFVuaXZlcnNpdHkgb2YgTWljaGlnYW4sIEFubiBBcmJvcjVEaXZpc2lvbiBv
ZiBHZW5lcmFsIE1lZGljaW5lLCBNZWRpY2FsIFNjaG9vbCwgVW5pdmVyc2l0eSBvZiBNaWNoaWdh
biwgQW5uIEFyYm9yNkRlcGFydG1lbnQgb2YgSGVhbHRoIE1hbmFnZW1lbnQgYW5kIFBvbGljeSwg
U2Nob29sIG9mIFB1YmxpYyBIZWFsdGgsIFVuaXZlcnNpdHkgb2YgTWljaGlnYW4sIEFuLjwvYXV0
aC1hZGRyZXNzPjx0aXRsZXM+PHRpdGxlPkVmZmVjdCBvZiBpbnN1cmFuY2UgZXhwYW5zaW9uIG9u
IHV0aWxpemF0aW9uIG9mIGlucGF0aWVudCBzdXJnZXJ5PC90aXRsZT48c2Vjb25kYXJ5LXRpdGxl
PkpBTUEgU3VyZzwvc2Vjb25kYXJ5LXRpdGxlPjwvdGl0bGVzPjxwZXJpb2RpY2FsPjxmdWxsLXRp
dGxlPkpBTUEgU3VyZzwvZnVsbC10aXRsZT48L3BlcmlvZGljYWw+PHBhZ2VzPjgyOS0zNjwvcGFn
ZXM+PHZvbHVtZT4xNDk8L3ZvbHVtZT48bnVtYmVyPjg8L251bWJlcj48ZWRpdGlvbj4yMDE0LzA3
LzA2PC9lZGl0aW9uPjxrZXl3b3Jkcz48a2V5d29yZD5BZHVsdDwva2V5d29yZD48a2V5d29yZD5F
bGVjdGl2ZSBTdXJnaWNhbCBQcm9jZWR1cmVzL3N0YXRpc3RpY3MgJmFtcDsgbnVtZXJpY2FsIGRh
dGE8L2tleXdvcmQ+PGtleXdvcmQ+RmVtYWxlPC9rZXl3b3JkPjxrZXl3b3JkPkhlYWx0aCBDYXJl
IFJlZm9ybS8qb3JnYW5pemF0aW9uICZhbXA7IGFkbWluaXN0cmF0aW9uPC9rZXl3b3JkPjxrZXl3
b3JkPkhvc3BpdGFsaXphdGlvbi9zdGF0aXN0aWNzICZhbXA7IG51bWVyaWNhbCBkYXRhPC9rZXl3
b3JkPjxrZXl3b3JkPkh1bWFuczwva2V5d29yZD48a2V5d29yZD5JbnN1cmFuY2UgQ292ZXJhZ2Uv
Km9yZ2FuaXphdGlvbiAmYW1wOyBhZG1pbmlzdHJhdGlvbjwva2V5d29yZD48a2V5d29yZD5NYWxl
PC9rZXl3b3JkPjxrZXl3b3JkPk1hc3NhY2h1c2V0dHM8L2tleXdvcmQ+PGtleXdvcmQ+TWlkZGxl
IEFnZWQ8L2tleXdvcmQ+PGtleXdvcmQ+TmV3IEplcnNleTwva2V5d29yZD48a2V5d29yZD5OZXcg
WW9yazwva2V5d29yZD48a2V5d29yZD4qUGF0aWVudCBQcm90ZWN0aW9uIGFuZCBBZmZvcmRhYmxl
IENhcmUgQWN0PC9rZXl3b3JkPjxrZXl3b3JkPlNvY2lvZWNvbm9taWMgRmFjdG9yczwva2V5d29y
ZD48a2V5d29yZD5TdXJnaWNhbCBQcm9jZWR1cmVzLCBPcGVyYXRpdmUvKnN0YXRpc3RpY3MgJmFt
cDsgbnVtZXJpY2FsIGRhdGE8L2tleXdvcmQ+PGtleXdvcmQ+WW91bmcgQWR1bHQ8L2tleXdvcmQ+
PC9rZXl3b3Jkcz48ZGF0ZXM+PHllYXI+MjAxNDwveWVhcj48cHViLWRhdGVzPjxkYXRlPkF1Zzwv
ZGF0ZT48L3B1Yi1kYXRlcz48L2RhdGVzPjxpc2JuPjIxNjgtNjI2MiAoRWxlY3Ryb25pYykmI3hE
OzIxNjgtNjI1NCAoTGlua2luZyk8L2lzYm4+PGFjY2Vzc2lvbi1udW0+MjQ5ODg5NDU8L2FjY2Vz
c2lvbi1udW0+PHVybHM+PHJlbGF0ZWQtdXJscz48dXJsPmh0dHBzOi8vd3d3Lm5jYmkubmxtLm5p
aC5nb3YvcHVibWVkLzI0OTg4OTQ1PC91cmw+PC9yZWxhdGVkLXVybHM+PC91cmxzPjxjdXN0b20y
PlBNQzQyMDk5MTY8L2N1c3RvbTI+PGVsZWN0cm9uaWMtcmVzb3VyY2UtbnVtPjEwLjEwMDEvamFt
YXN1cmcuMjAxNC44NTc8L2VsZWN0cm9uaWMtcmVzb3VyY2UtbnVtPjwvcmVjb3JkPjwvQ2l0ZT48
L0VuZE5vdGU+
</w:fldData>
        </w:fldChar>
      </w:r>
      <w:r w:rsidR="00A7698F" w:rsidRPr="0026654D">
        <w:rPr>
          <w:rFonts w:ascii="Book Antiqua" w:eastAsiaTheme="minorHAnsi" w:hAnsi="Book Antiqua" w:cstheme="minorBidi"/>
          <w:lang w:eastAsia="zh-CN"/>
        </w:rPr>
        <w:instrText xml:space="preserve"> ADDIN EN.CITE.DATA </w:instrText>
      </w:r>
      <w:r w:rsidR="00A7698F" w:rsidRPr="0026654D">
        <w:rPr>
          <w:rFonts w:ascii="Book Antiqua" w:eastAsiaTheme="minorHAnsi" w:hAnsi="Book Antiqua" w:cstheme="minorBidi"/>
          <w:lang w:eastAsia="zh-CN"/>
        </w:rPr>
      </w:r>
      <w:r w:rsidR="00A7698F" w:rsidRPr="0026654D">
        <w:rPr>
          <w:rFonts w:ascii="Book Antiqua" w:eastAsiaTheme="minorHAnsi" w:hAnsi="Book Antiqua" w:cstheme="minorBidi"/>
          <w:lang w:eastAsia="zh-CN"/>
        </w:rPr>
        <w:fldChar w:fldCharType="end"/>
      </w:r>
      <w:r w:rsidR="00A7698F" w:rsidRPr="0026654D">
        <w:rPr>
          <w:rFonts w:ascii="Book Antiqua" w:eastAsiaTheme="minorHAnsi" w:hAnsi="Book Antiqua" w:cstheme="minorBidi"/>
          <w:lang w:eastAsia="zh-CN"/>
        </w:rPr>
      </w:r>
      <w:r w:rsidR="00A7698F" w:rsidRPr="0026654D">
        <w:rPr>
          <w:rFonts w:ascii="Book Antiqua" w:eastAsiaTheme="minorHAnsi" w:hAnsi="Book Antiqua" w:cstheme="minorBidi"/>
          <w:lang w:eastAsia="zh-CN"/>
        </w:rPr>
        <w:fldChar w:fldCharType="separate"/>
      </w:r>
      <w:r w:rsidR="00A7698F" w:rsidRPr="0026654D">
        <w:rPr>
          <w:rFonts w:ascii="Book Antiqua" w:eastAsiaTheme="minorHAnsi" w:hAnsi="Book Antiqua" w:cstheme="minorBidi"/>
          <w:noProof/>
          <w:vertAlign w:val="superscript"/>
          <w:lang w:eastAsia="zh-CN"/>
        </w:rPr>
        <w:t>[72]</w:t>
      </w:r>
      <w:r w:rsidR="00A7698F"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found that insurance expansion in Massachusetts</w:t>
      </w:r>
      <w:r w:rsidR="00844233">
        <w:rPr>
          <w:rFonts w:ascii="Book Antiqua" w:eastAsiaTheme="minorHAnsi" w:hAnsi="Book Antiqua" w:cstheme="minorBidi"/>
          <w:lang w:eastAsia="zh-CN"/>
        </w:rPr>
        <w:t xml:space="preserve">, </w:t>
      </w:r>
      <w:r w:rsidR="008E7CD3" w:rsidRPr="0026654D">
        <w:rPr>
          <w:rFonts w:ascii="Book Antiqua" w:eastAsiaTheme="minorHAnsi" w:hAnsi="Book Antiqua" w:cstheme="minorBidi"/>
          <w:lang w:eastAsia="zh-CN"/>
        </w:rPr>
        <w:t>United States</w:t>
      </w:r>
      <w:r w:rsidRPr="0026654D">
        <w:rPr>
          <w:rFonts w:ascii="Book Antiqua" w:eastAsiaTheme="minorHAnsi" w:hAnsi="Book Antiqua" w:cstheme="minorBidi"/>
          <w:lang w:eastAsia="zh-CN"/>
        </w:rPr>
        <w:t xml:space="preserve"> led to a 9.3% increase in elective surgery. On a similar note, Barros </w:t>
      </w:r>
      <w:r w:rsidRPr="00A7698F">
        <w:rPr>
          <w:rFonts w:ascii="Book Antiqua" w:eastAsiaTheme="minorHAnsi" w:hAnsi="Book Antiqua" w:cstheme="minorBidi"/>
          <w:i/>
          <w:iCs/>
          <w:lang w:eastAsia="zh-CN"/>
        </w:rPr>
        <w:t>et al</w:t>
      </w:r>
      <w:r w:rsidR="00A7698F" w:rsidRPr="0026654D">
        <w:rPr>
          <w:rFonts w:ascii="Book Antiqua" w:eastAsiaTheme="minorHAnsi" w:hAnsi="Book Antiqua" w:cstheme="minorBidi"/>
          <w:lang w:eastAsia="zh-CN"/>
        </w:rPr>
        <w:fldChar w:fldCharType="begin"/>
      </w:r>
      <w:r w:rsidR="00A7698F" w:rsidRPr="0026654D">
        <w:rPr>
          <w:rFonts w:ascii="Book Antiqua" w:eastAsiaTheme="minorHAnsi" w:hAnsi="Book Antiqua" w:cstheme="minorBidi"/>
          <w:lang w:eastAsia="zh-CN"/>
        </w:rPr>
        <w:instrText xml:space="preserve"> ADDIN EN.CITE &lt;EndNote&gt;&lt;Cite&gt;&lt;Author&gt;Barros&lt;/Author&gt;&lt;Year&gt;2011&lt;/Year&gt;&lt;RecNum&gt;327&lt;/RecNum&gt;&lt;DisplayText&gt;&lt;style face="superscript"&gt;[73]&lt;/style&gt;&lt;/DisplayText&gt;&lt;record&gt;&lt;rec-number&gt;327&lt;/rec-number&gt;&lt;foreign-keys&gt;&lt;key app="EN" db-id="9tr9r5a9gzpszrewa525zddavp0aptts0tw0" timestamp="1634037456"&gt;327&lt;/key&gt;&lt;/foreign-keys&gt;&lt;ref-type name="Journal Article"&gt;17&lt;/ref-type&gt;&lt;contributors&gt;&lt;authors&gt;&lt;author&gt;Barros, A. J.&lt;/author&gt;&lt;author&gt;Bastos, J. L.&lt;/author&gt;&lt;author&gt;Damaso, A. H.&lt;/author&gt;&lt;/authors&gt;&lt;/contributors&gt;&lt;auth-address&gt;Faculdade de Medicina, Universidade Federal de Pelotas, Pelotas, Brasil. abarros.epi@gmail.com&lt;/auth-address&gt;&lt;titles&gt;&lt;title&gt;Catastrophic spending on health care in Brazil: private health insurance does not seem to be the solution&lt;/title&gt;&lt;secondary-title&gt;Cad Saude Publica&lt;/secondary-title&gt;&lt;/titles&gt;&lt;periodical&gt;&lt;full-title&gt;Cad Saude Publica&lt;/full-title&gt;&lt;/periodical&gt;&lt;pages&gt;S254-62&lt;/pages&gt;&lt;volume&gt;27 Suppl 2&lt;/volume&gt;&lt;edition&gt;2011/08/04&lt;/edition&gt;&lt;keywords&gt;&lt;keyword&gt;Brazil&lt;/keyword&gt;&lt;keyword&gt;Family Characteristics&lt;/keyword&gt;&lt;keyword&gt;Female&lt;/keyword&gt;&lt;keyword&gt;Health Expenditures/*statistics &amp;amp; numerical data&lt;/keyword&gt;&lt;keyword&gt;Health Services Accessibility/economics&lt;/keyword&gt;&lt;keyword&gt;Humans&lt;/keyword&gt;&lt;keyword&gt;*Income&lt;/keyword&gt;&lt;keyword&gt;Insurance, Health/*economics/statistics &amp;amp; numerical data&lt;/keyword&gt;&lt;keyword&gt;Insurance, Major Medical/economics&lt;/keyword&gt;&lt;keyword&gt;Male&lt;/keyword&gt;&lt;keyword&gt;Private Sector/*economics&lt;/keyword&gt;&lt;/keywords&gt;&lt;dates&gt;&lt;year&gt;2011&lt;/year&gt;&lt;/dates&gt;&lt;isbn&gt;1678-4464 (Electronic)&amp;#xD;0102-311X (Linking)&lt;/isbn&gt;&lt;accession-num&gt;21789417&lt;/accession-num&gt;&lt;urls&gt;&lt;related-urls&gt;&lt;url&gt;https://www.ncbi.nlm.nih.gov/pubmed/21789417&lt;/url&gt;&lt;/related-urls&gt;&lt;/urls&gt;&lt;electronic-resource-num&gt;10.1590/s0102-311x2011001400012&lt;/electronic-resource-num&gt;&lt;/record&gt;&lt;/Cite&gt;&lt;/EndNote&gt;</w:instrText>
      </w:r>
      <w:r w:rsidR="00A7698F" w:rsidRPr="0026654D">
        <w:rPr>
          <w:rFonts w:ascii="Book Antiqua" w:eastAsiaTheme="minorHAnsi" w:hAnsi="Book Antiqua" w:cstheme="minorBidi"/>
          <w:lang w:eastAsia="zh-CN"/>
        </w:rPr>
        <w:fldChar w:fldCharType="separate"/>
      </w:r>
      <w:r w:rsidR="00A7698F" w:rsidRPr="0026654D">
        <w:rPr>
          <w:rFonts w:ascii="Book Antiqua" w:eastAsiaTheme="minorHAnsi" w:hAnsi="Book Antiqua" w:cstheme="minorBidi"/>
          <w:noProof/>
          <w:vertAlign w:val="superscript"/>
          <w:lang w:eastAsia="zh-CN"/>
        </w:rPr>
        <w:t>[73]</w:t>
      </w:r>
      <w:r w:rsidR="00A7698F"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private health insurance played a key factor in the overwhelming healthcare expenditure in Brazil. Thus, offering prophylactic cholecystectomy may encourage individuals with full coverage under health insurance to exploit their health benefits. However, when the therapeutic benefits do not justify the costs, this eventually leads to overutilization and wastage of healthcare resources.</w:t>
      </w:r>
    </w:p>
    <w:p w14:paraId="74539275" w14:textId="08975934" w:rsidR="00DF6BE9" w:rsidRPr="0026654D" w:rsidRDefault="00DF6BE9" w:rsidP="00A7698F">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Conversely, the financial benefits of performing early cholecystectomy may outweigh that of delayed cholecystectomy in the setting of complications. For example, Tan </w:t>
      </w:r>
      <w:r w:rsidRPr="002D71E4">
        <w:rPr>
          <w:rFonts w:ascii="Book Antiqua" w:eastAsiaTheme="minorHAnsi" w:hAnsi="Book Antiqua" w:cstheme="minorBidi"/>
          <w:i/>
          <w:iCs/>
          <w:lang w:eastAsia="zh-CN"/>
        </w:rPr>
        <w:t>et al</w:t>
      </w:r>
      <w:r w:rsidR="002D71E4" w:rsidRPr="0026654D">
        <w:rPr>
          <w:rFonts w:ascii="Book Antiqua" w:hAnsi="Book Antiqua" w:cs="Arial"/>
          <w:color w:val="202124"/>
          <w:shd w:val="clear" w:color="auto" w:fill="FFFFFF"/>
        </w:rPr>
        <w:fldChar w:fldCharType="begin"/>
      </w:r>
      <w:r w:rsidR="002D71E4" w:rsidRPr="0026654D">
        <w:rPr>
          <w:rFonts w:ascii="Book Antiqua" w:hAnsi="Book Antiqua" w:cs="Arial"/>
          <w:color w:val="202124"/>
          <w:shd w:val="clear" w:color="auto" w:fill="FFFFFF"/>
        </w:rPr>
        <w:instrText xml:space="preserve"> ADDIN EN.CITE &lt;EndNote&gt;&lt;Cite&gt;&lt;Author&gt;Tan&lt;/Author&gt;&lt;Year&gt;2015&lt;/Year&gt;&lt;RecNum&gt;406&lt;/RecNum&gt;&lt;DisplayText&gt;&lt;style face="superscript"&gt;[74]&lt;/style&gt;&lt;/DisplayText&gt;&lt;record&gt;&lt;rec-number&gt;406&lt;/rec-number&gt;&lt;foreign-keys&gt;&lt;key app="EN" db-id="9tr9r5a9gzpszrewa525zddavp0aptts0tw0" timestamp="1635345036"&gt;406&lt;/key&gt;&lt;/foreign-keys&gt;&lt;ref-type name="Journal Article"&gt;17&lt;/ref-type&gt;&lt;contributors&gt;&lt;authors&gt;&lt;author&gt;Tan, Cheryl HM&lt;/author&gt;&lt;author&gt;Pang, Tony CY&lt;/author&gt;&lt;author&gt;Woon, Winston WL&lt;/author&gt;&lt;author&gt;Low, Jee Keem&lt;/author&gt;&lt;author&gt;Junnarkar, Sameer P&lt;/author&gt;&lt;/authors&gt;&lt;/contributors&gt;&lt;titles&gt;&lt;title&gt;Analysis of actual healthcare costs of early versus interval cholecystectomy in acute cholecystitis&lt;/title&gt;&lt;secondary-title&gt;Journal of Hepato</w:instrText>
      </w:r>
      <w:r w:rsidR="002D71E4" w:rsidRPr="0026654D">
        <w:rPr>
          <w:rFonts w:ascii="SimSun" w:eastAsia="SimSun" w:hAnsi="SimSun" w:cs="SimSun" w:hint="eastAsia"/>
          <w:color w:val="202124"/>
          <w:shd w:val="clear" w:color="auto" w:fill="FFFFFF"/>
        </w:rPr>
        <w:instrText>‐</w:instrText>
      </w:r>
      <w:r w:rsidR="002D71E4" w:rsidRPr="0026654D">
        <w:rPr>
          <w:rFonts w:ascii="Book Antiqua" w:hAnsi="Book Antiqua" w:cs="Arial"/>
          <w:color w:val="202124"/>
          <w:shd w:val="clear" w:color="auto" w:fill="FFFFFF"/>
        </w:rPr>
        <w:instrText>Biliary</w:instrText>
      </w:r>
      <w:r w:rsidR="002D71E4" w:rsidRPr="0026654D">
        <w:rPr>
          <w:rFonts w:ascii="SimSun" w:eastAsia="SimSun" w:hAnsi="SimSun" w:cs="SimSun" w:hint="eastAsia"/>
          <w:color w:val="202124"/>
          <w:shd w:val="clear" w:color="auto" w:fill="FFFFFF"/>
        </w:rPr>
        <w:instrText>‐</w:instrText>
      </w:r>
      <w:r w:rsidR="002D71E4" w:rsidRPr="0026654D">
        <w:rPr>
          <w:rFonts w:ascii="Book Antiqua" w:hAnsi="Book Antiqua" w:cs="Arial"/>
          <w:color w:val="202124"/>
          <w:shd w:val="clear" w:color="auto" w:fill="FFFFFF"/>
        </w:rPr>
        <w:instrText>Pancreatic Sciences&lt;/secondary-title&gt;&lt;/titles&gt;&lt;periodical&gt;&lt;full-title&gt;Journal of Hepato</w:instrText>
      </w:r>
      <w:r w:rsidR="002D71E4" w:rsidRPr="0026654D">
        <w:rPr>
          <w:rFonts w:ascii="SimSun" w:eastAsia="SimSun" w:hAnsi="SimSun" w:cs="SimSun" w:hint="eastAsia"/>
          <w:color w:val="202124"/>
          <w:shd w:val="clear" w:color="auto" w:fill="FFFFFF"/>
        </w:rPr>
        <w:instrText>‐</w:instrText>
      </w:r>
      <w:r w:rsidR="002D71E4" w:rsidRPr="0026654D">
        <w:rPr>
          <w:rFonts w:ascii="Book Antiqua" w:hAnsi="Book Antiqua" w:cs="Arial"/>
          <w:color w:val="202124"/>
          <w:shd w:val="clear" w:color="auto" w:fill="FFFFFF"/>
        </w:rPr>
        <w:instrText>Biliary</w:instrText>
      </w:r>
      <w:r w:rsidR="002D71E4" w:rsidRPr="0026654D">
        <w:rPr>
          <w:rFonts w:ascii="SimSun" w:eastAsia="SimSun" w:hAnsi="SimSun" w:cs="SimSun" w:hint="eastAsia"/>
          <w:color w:val="202124"/>
          <w:shd w:val="clear" w:color="auto" w:fill="FFFFFF"/>
        </w:rPr>
        <w:instrText>‐</w:instrText>
      </w:r>
      <w:r w:rsidR="002D71E4" w:rsidRPr="0026654D">
        <w:rPr>
          <w:rFonts w:ascii="Book Antiqua" w:hAnsi="Book Antiqua" w:cs="Arial"/>
          <w:color w:val="202124"/>
          <w:shd w:val="clear" w:color="auto" w:fill="FFFFFF"/>
        </w:rPr>
        <w:instrText>Pancreatic Sciences&lt;/full-title&gt;&lt;/periodical&gt;&lt;pages&gt;237-243&lt;/pages&gt;&lt;volume&gt;22&lt;/volume&gt;&lt;number&gt;3&lt;/number&gt;&lt;dates&gt;&lt;year&gt;2015&lt;/year&gt;&lt;/dates&gt;&lt;isbn&gt;1868-6974&lt;/isbn&gt;&lt;urls&gt;&lt;/urls&gt;&lt;/record&gt;&lt;/Cite&gt;&lt;/EndNote&gt;</w:instrText>
      </w:r>
      <w:r w:rsidR="002D71E4" w:rsidRPr="0026654D">
        <w:rPr>
          <w:rFonts w:ascii="Book Antiqua" w:hAnsi="Book Antiqua" w:cs="Arial"/>
          <w:color w:val="202124"/>
          <w:shd w:val="clear" w:color="auto" w:fill="FFFFFF"/>
        </w:rPr>
        <w:fldChar w:fldCharType="separate"/>
      </w:r>
      <w:r w:rsidR="002D71E4" w:rsidRPr="0026654D">
        <w:rPr>
          <w:rFonts w:ascii="Book Antiqua" w:hAnsi="Book Antiqua" w:cs="Arial"/>
          <w:noProof/>
          <w:color w:val="202124"/>
          <w:shd w:val="clear" w:color="auto" w:fill="FFFFFF"/>
          <w:vertAlign w:val="superscript"/>
        </w:rPr>
        <w:t>[74]</w:t>
      </w:r>
      <w:r w:rsidR="002D71E4" w:rsidRPr="0026654D">
        <w:rPr>
          <w:rFonts w:ascii="Book Antiqua" w:hAnsi="Book Antiqua" w:cs="Arial"/>
          <w:color w:val="202124"/>
          <w:shd w:val="clear" w:color="auto" w:fill="FFFFFF"/>
        </w:rPr>
        <w:fldChar w:fldCharType="end"/>
      </w:r>
      <w:r w:rsidRPr="0026654D">
        <w:rPr>
          <w:rFonts w:ascii="Book Antiqua" w:eastAsiaTheme="minorHAnsi" w:hAnsi="Book Antiqua" w:cstheme="minorBidi"/>
          <w:lang w:eastAsia="zh-CN"/>
        </w:rPr>
        <w:t xml:space="preserve"> previously described the median total inpatient costs to be lower in patients who underwent early cholecystectomy (</w:t>
      </w:r>
      <w:r w:rsidRPr="0026654D">
        <w:rPr>
          <w:rFonts w:ascii="Book Antiqua" w:hAnsi="Book Antiqua" w:cs="Arial"/>
          <w:color w:val="202124"/>
          <w:shd w:val="clear" w:color="auto" w:fill="FFFFFF"/>
        </w:rPr>
        <w:t xml:space="preserve">€4400) compared to those who had interval cholecystectomy (€5500). Similarly, the median cost of cholecystectomy in subsidized patients with and without complications across different public healthcare </w:t>
      </w:r>
      <w:r w:rsidRPr="0026654D">
        <w:rPr>
          <w:rFonts w:ascii="Book Antiqua" w:hAnsi="Book Antiqua" w:cs="Arial"/>
          <w:color w:val="000000" w:themeColor="text1"/>
          <w:shd w:val="clear" w:color="auto" w:fill="FFFFFF"/>
        </w:rPr>
        <w:t xml:space="preserve">institutions in </w:t>
      </w:r>
      <w:r w:rsidRPr="0026654D">
        <w:rPr>
          <w:rFonts w:ascii="Book Antiqua" w:hAnsi="Book Antiqua" w:cs="Arial"/>
          <w:color w:val="000000" w:themeColor="text1"/>
          <w:shd w:val="clear" w:color="auto" w:fill="FFFFFF"/>
        </w:rPr>
        <w:lastRenderedPageBreak/>
        <w:t>Singapore was $2447 ($2128</w:t>
      </w:r>
      <w:r w:rsidR="007A5610">
        <w:rPr>
          <w:rFonts w:ascii="Book Antiqua" w:hAnsi="Book Antiqua" w:cs="Arial"/>
          <w:color w:val="000000" w:themeColor="text1"/>
          <w:shd w:val="clear" w:color="auto" w:fill="FFFFFF"/>
        </w:rPr>
        <w:t>-</w:t>
      </w:r>
      <w:r w:rsidR="00844233" w:rsidRPr="0026654D">
        <w:rPr>
          <w:rFonts w:ascii="Book Antiqua" w:hAnsi="Book Antiqua" w:cs="Arial"/>
          <w:color w:val="000000" w:themeColor="text1"/>
          <w:shd w:val="clear" w:color="auto" w:fill="FFFFFF"/>
        </w:rPr>
        <w:t>$</w:t>
      </w:r>
      <w:r w:rsidRPr="0026654D">
        <w:rPr>
          <w:rFonts w:ascii="Book Antiqua" w:hAnsi="Book Antiqua" w:cs="Arial"/>
          <w:color w:val="000000" w:themeColor="text1"/>
          <w:shd w:val="clear" w:color="auto" w:fill="FFFFFF"/>
        </w:rPr>
        <w:t>2989) and $1788 ($1296</w:t>
      </w:r>
      <w:r w:rsidR="007A5610">
        <w:rPr>
          <w:rFonts w:ascii="Book Antiqua" w:hAnsi="Book Antiqua" w:cs="Arial"/>
          <w:color w:val="000000" w:themeColor="text1"/>
          <w:shd w:val="clear" w:color="auto" w:fill="FFFFFF"/>
        </w:rPr>
        <w:t>-</w:t>
      </w:r>
      <w:r w:rsidR="00844233" w:rsidRPr="0026654D">
        <w:rPr>
          <w:rFonts w:ascii="Book Antiqua" w:hAnsi="Book Antiqua" w:cs="Arial"/>
          <w:color w:val="000000" w:themeColor="text1"/>
          <w:shd w:val="clear" w:color="auto" w:fill="FFFFFF"/>
        </w:rPr>
        <w:t>$</w:t>
      </w:r>
      <w:r w:rsidRPr="0026654D">
        <w:rPr>
          <w:rFonts w:ascii="Book Antiqua" w:hAnsi="Book Antiqua" w:cs="Arial"/>
          <w:color w:val="000000" w:themeColor="text1"/>
          <w:shd w:val="clear" w:color="auto" w:fill="FFFFFF"/>
        </w:rPr>
        <w:t>2589), respectively. Assuming an 8% complication rate for asymptomatic gallstones, $1788 as the cost of uncomplicated laparoscopic cholecystectomy, and $2447 as the cost of complicated laparoscopic cholecystectomy</w:t>
      </w:r>
      <w:r w:rsidR="00844233">
        <w:rPr>
          <w:rFonts w:ascii="Book Antiqua" w:hAnsi="Book Antiqua" w:cs="Arial"/>
          <w:color w:val="000000" w:themeColor="text1"/>
          <w:shd w:val="clear" w:color="auto" w:fill="FFFFFF"/>
        </w:rPr>
        <w:t>,</w:t>
      </w:r>
      <w:r w:rsidR="00844233" w:rsidRPr="0026654D">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if we operate 100 patients before complications develop</w:t>
      </w:r>
      <w:r w:rsidR="00844233">
        <w:rPr>
          <w:rFonts w:ascii="Book Antiqua" w:hAnsi="Book Antiqua" w:cs="Arial"/>
          <w:color w:val="000000" w:themeColor="text1"/>
          <w:shd w:val="clear" w:color="auto" w:fill="FFFFFF"/>
        </w:rPr>
        <w:t>,</w:t>
      </w:r>
      <w:r w:rsidR="00844233" w:rsidRPr="0026654D">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 xml:space="preserve">we could generate cost savings to treat three additional patients </w:t>
      </w:r>
      <w:r w:rsidR="004C6D55">
        <w:rPr>
          <w:rFonts w:ascii="Book Antiqua" w:hAnsi="Book Antiqua" w:cs="Arial"/>
          <w:color w:val="000000" w:themeColor="text1"/>
          <w:shd w:val="clear" w:color="auto" w:fill="FFFFFF"/>
        </w:rPr>
        <w:t>[</w:t>
      </w:r>
      <w:r w:rsidRPr="0026654D">
        <w:rPr>
          <w:rFonts w:ascii="Book Antiqua" w:hAnsi="Book Antiqua" w:cs="Arial"/>
          <w:color w:val="000000" w:themeColor="text1"/>
          <w:shd w:val="clear" w:color="auto" w:fill="FFFFFF"/>
        </w:rPr>
        <w:t xml:space="preserve">($1788 </w:t>
      </w:r>
      <w:r w:rsidR="007E77FF">
        <w:rPr>
          <w:rFonts w:ascii="Book Antiqua" w:hAnsi="Book Antiqua" w:cs="Arial"/>
          <w:color w:val="000000" w:themeColor="text1"/>
          <w:shd w:val="clear" w:color="auto" w:fill="FFFFFF"/>
        </w:rPr>
        <w:sym w:font="Symbol" w:char="F0B4"/>
      </w:r>
      <w:r w:rsidR="007E77FF">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92 + $2447</w:t>
      </w:r>
      <w:r w:rsidR="00A7698F">
        <w:rPr>
          <w:rFonts w:ascii="Book Antiqua" w:hAnsi="Book Antiqua" w:cs="Arial"/>
          <w:color w:val="000000" w:themeColor="text1"/>
          <w:shd w:val="clear" w:color="auto" w:fill="FFFFFF"/>
        </w:rPr>
        <w:t xml:space="preserve"> </w:t>
      </w:r>
      <w:r w:rsidR="007E77FF">
        <w:rPr>
          <w:rFonts w:ascii="Book Antiqua" w:hAnsi="Book Antiqua" w:cs="Arial"/>
          <w:color w:val="000000" w:themeColor="text1"/>
          <w:shd w:val="clear" w:color="auto" w:fill="FFFFFF"/>
        </w:rPr>
        <w:sym w:font="Symbol" w:char="F0B4"/>
      </w:r>
      <w:r w:rsidR="00A7698F">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 xml:space="preserve">8) </w:t>
      </w:r>
      <w:r w:rsidR="008555AD">
        <w:rPr>
          <w:rFonts w:ascii="Book Antiqua" w:hAnsi="Book Antiqua" w:cs="Arial"/>
          <w:color w:val="000000" w:themeColor="text1"/>
          <w:shd w:val="clear" w:color="auto" w:fill="FFFFFF"/>
        </w:rPr>
        <w:t>-</w:t>
      </w:r>
      <w:r w:rsidRPr="0026654D">
        <w:rPr>
          <w:rFonts w:ascii="Book Antiqua" w:hAnsi="Book Antiqua" w:cs="Arial"/>
          <w:color w:val="000000" w:themeColor="text1"/>
          <w:shd w:val="clear" w:color="auto" w:fill="FFFFFF"/>
        </w:rPr>
        <w:t xml:space="preserve"> 1788</w:t>
      </w:r>
      <w:r w:rsidR="007E77FF">
        <w:rPr>
          <w:rFonts w:ascii="Book Antiqua" w:hAnsi="Book Antiqua" w:cs="Arial"/>
          <w:color w:val="000000" w:themeColor="text1"/>
          <w:shd w:val="clear" w:color="auto" w:fill="FFFFFF"/>
        </w:rPr>
        <w:t xml:space="preserve"> </w:t>
      </w:r>
      <w:r w:rsidR="007E77FF">
        <w:rPr>
          <w:rFonts w:ascii="Book Antiqua" w:hAnsi="Book Antiqua" w:cs="Arial"/>
          <w:color w:val="000000" w:themeColor="text1"/>
          <w:shd w:val="clear" w:color="auto" w:fill="FFFFFF"/>
        </w:rPr>
        <w:sym w:font="Symbol" w:char="F0B4"/>
      </w:r>
      <w:r w:rsidR="007E77FF">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100 = $5272</w:t>
      </w:r>
      <w:r w:rsidR="004C6D55">
        <w:rPr>
          <w:rFonts w:ascii="Book Antiqua" w:hAnsi="Book Antiqua" w:cs="Arial"/>
          <w:color w:val="000000" w:themeColor="text1"/>
          <w:shd w:val="clear" w:color="auto" w:fill="FFFFFF"/>
        </w:rPr>
        <w:t>]</w:t>
      </w:r>
      <w:r w:rsidRPr="0026654D">
        <w:rPr>
          <w:rFonts w:ascii="Book Antiqua" w:hAnsi="Book Antiqua" w:cs="Arial"/>
          <w:color w:val="000000" w:themeColor="text1"/>
          <w:shd w:val="clear" w:color="auto" w:fill="FFFFFF"/>
        </w:rPr>
        <w:t>. This is simplistic and discounts the morbidity of difficult cholecystectomy, risk of retained stone</w:t>
      </w:r>
      <w:r w:rsidR="00844233">
        <w:rPr>
          <w:rFonts w:ascii="Book Antiqua" w:hAnsi="Book Antiqua" w:cs="Arial"/>
          <w:color w:val="000000" w:themeColor="text1"/>
          <w:shd w:val="clear" w:color="auto" w:fill="FFFFFF"/>
        </w:rPr>
        <w:t>s</w:t>
      </w:r>
      <w:r w:rsidRPr="0026654D">
        <w:rPr>
          <w:rFonts w:ascii="Book Antiqua" w:hAnsi="Book Antiqua" w:cs="Arial"/>
          <w:color w:val="000000" w:themeColor="text1"/>
          <w:shd w:val="clear" w:color="auto" w:fill="FFFFFF"/>
        </w:rPr>
        <w:t xml:space="preserve">, management of bile leak, and other potential secondary procedures that are warranted in patients who need bail-out cholecystectomy techniques. Additionally, the finance calculations do not account for the loss of wages, the impact of hospitalization on employers, and an increase in the use of hospital resources and infrastructure. While such calculations are beyond the scope of this paper, it would be too simplistic to argue against a liberal cholecystectomy policy just on the </w:t>
      </w:r>
      <w:r w:rsidR="00C2712F" w:rsidRPr="0026654D">
        <w:rPr>
          <w:rFonts w:ascii="Book Antiqua" w:hAnsi="Book Antiqua" w:cs="Arial"/>
          <w:color w:val="000000" w:themeColor="text1"/>
          <w:shd w:val="clear" w:color="auto" w:fill="FFFFFF"/>
        </w:rPr>
        <w:t>bas</w:t>
      </w:r>
      <w:r w:rsidR="00C2712F">
        <w:rPr>
          <w:rFonts w:ascii="Book Antiqua" w:hAnsi="Book Antiqua" w:cs="Arial"/>
          <w:color w:val="000000" w:themeColor="text1"/>
          <w:shd w:val="clear" w:color="auto" w:fill="FFFFFF"/>
        </w:rPr>
        <w:t>i</w:t>
      </w:r>
      <w:r w:rsidR="00C2712F" w:rsidRPr="0026654D">
        <w:rPr>
          <w:rFonts w:ascii="Book Antiqua" w:hAnsi="Book Antiqua" w:cs="Arial"/>
          <w:color w:val="000000" w:themeColor="text1"/>
          <w:shd w:val="clear" w:color="auto" w:fill="FFFFFF"/>
        </w:rPr>
        <w:t xml:space="preserve">s </w:t>
      </w:r>
      <w:r w:rsidRPr="0026654D">
        <w:rPr>
          <w:rFonts w:ascii="Book Antiqua" w:hAnsi="Book Antiqua" w:cs="Arial"/>
          <w:color w:val="000000" w:themeColor="text1"/>
          <w:shd w:val="clear" w:color="auto" w:fill="FFFFFF"/>
        </w:rPr>
        <w:t>of financial impact as a liberal policy may be more cost-effective in the long run. This assumption is not entirely unreasonable</w:t>
      </w:r>
      <w:r w:rsidR="00C2712F">
        <w:rPr>
          <w:rFonts w:ascii="Book Antiqua" w:hAnsi="Book Antiqua" w:cs="Arial"/>
          <w:color w:val="000000" w:themeColor="text1"/>
          <w:shd w:val="clear" w:color="auto" w:fill="FFFFFF"/>
        </w:rPr>
        <w:t>,</w:t>
      </w:r>
      <w:r w:rsidR="00C2712F" w:rsidRPr="0026654D">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as a liberal cholecystectomy policy can potentially reduce the complications of severe acute cholecystitis, acute biliary pancreatitis, acute cholangitis, Mirrizzi’s syndrome,</w:t>
      </w:r>
      <w:r w:rsidRPr="00056176">
        <w:rPr>
          <w:rFonts w:ascii="Book Antiqua" w:hAnsi="Book Antiqua" w:cs="Arial"/>
          <w:i/>
          <w:iCs/>
          <w:color w:val="000000" w:themeColor="text1"/>
          <w:shd w:val="clear" w:color="auto" w:fill="FFFFFF"/>
        </w:rPr>
        <w:t xml:space="preserve"> etc</w:t>
      </w:r>
      <w:r w:rsidR="00C2712F" w:rsidRPr="00056176">
        <w:rPr>
          <w:rFonts w:ascii="Book Antiqua" w:hAnsi="Book Antiqua" w:cs="Arial"/>
          <w:i/>
          <w:iCs/>
          <w:color w:val="000000" w:themeColor="text1"/>
          <w:shd w:val="clear" w:color="auto" w:fill="FFFFFF"/>
        </w:rPr>
        <w:t>.</w:t>
      </w:r>
      <w:r w:rsidR="00C2712F">
        <w:rPr>
          <w:rFonts w:ascii="Book Antiqua" w:hAnsi="Book Antiqua" w:cs="Arial"/>
          <w:color w:val="000000" w:themeColor="text1"/>
          <w:shd w:val="clear" w:color="auto" w:fill="FFFFFF"/>
        </w:rPr>
        <w:t>,</w:t>
      </w:r>
      <w:r w:rsidR="00C2712F" w:rsidRPr="0026654D">
        <w:rPr>
          <w:rFonts w:ascii="Book Antiqua" w:hAnsi="Book Antiqua" w:cs="Arial"/>
          <w:color w:val="000000" w:themeColor="text1"/>
          <w:shd w:val="clear" w:color="auto" w:fill="FFFFFF"/>
        </w:rPr>
        <w:t xml:space="preserve"> </w:t>
      </w:r>
      <w:r w:rsidRPr="0026654D">
        <w:rPr>
          <w:rFonts w:ascii="Book Antiqua" w:hAnsi="Book Antiqua" w:cs="Arial"/>
          <w:color w:val="000000" w:themeColor="text1"/>
          <w:shd w:val="clear" w:color="auto" w:fill="FFFFFF"/>
        </w:rPr>
        <w:t>with the potential of reducing needs for healthcare resource use and related cost-savings.</w:t>
      </w:r>
    </w:p>
    <w:p w14:paraId="45267FAD" w14:textId="77777777" w:rsidR="00DF6BE9" w:rsidRPr="0026654D" w:rsidRDefault="00DF6BE9" w:rsidP="0026654D">
      <w:pPr>
        <w:adjustRightInd w:val="0"/>
        <w:snapToGrid w:val="0"/>
        <w:spacing w:line="360" w:lineRule="auto"/>
        <w:jc w:val="both"/>
        <w:rPr>
          <w:rFonts w:ascii="Book Antiqua" w:hAnsi="Book Antiqua"/>
          <w:b/>
          <w:bCs/>
        </w:rPr>
      </w:pPr>
    </w:p>
    <w:p w14:paraId="70FCDC59" w14:textId="3212A6A9" w:rsidR="00DF6BE9" w:rsidRPr="0026654D" w:rsidRDefault="00DF6BE9" w:rsidP="0026654D">
      <w:pPr>
        <w:adjustRightInd w:val="0"/>
        <w:snapToGrid w:val="0"/>
        <w:spacing w:line="360" w:lineRule="auto"/>
        <w:jc w:val="both"/>
        <w:rPr>
          <w:rFonts w:ascii="Book Antiqua" w:hAnsi="Book Antiqua"/>
          <w:b/>
          <w:bCs/>
          <w:u w:val="single"/>
        </w:rPr>
      </w:pPr>
      <w:r w:rsidRPr="0026654D">
        <w:rPr>
          <w:rFonts w:ascii="Book Antiqua" w:hAnsi="Book Antiqua"/>
          <w:b/>
          <w:bCs/>
          <w:u w:val="single"/>
        </w:rPr>
        <w:t xml:space="preserve">CHOLECYSTECTOMY FOR ASYMPTOMATIC GALLSTONE PATIENTS </w:t>
      </w:r>
      <w:r w:rsidR="008555AD">
        <w:rPr>
          <w:rFonts w:ascii="Book Antiqua" w:hAnsi="Book Antiqua"/>
          <w:b/>
          <w:bCs/>
          <w:u w:val="single"/>
        </w:rPr>
        <w:t>-</w:t>
      </w:r>
      <w:r w:rsidRPr="0026654D">
        <w:rPr>
          <w:rFonts w:ascii="Book Antiqua" w:hAnsi="Book Antiqua"/>
          <w:b/>
          <w:bCs/>
          <w:u w:val="single"/>
        </w:rPr>
        <w:t xml:space="preserve"> TO DO OR NOT TO DO</w:t>
      </w:r>
    </w:p>
    <w:p w14:paraId="2F9E2DA1" w14:textId="101B8CF1"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Routine treatment of asymptomatic gallstones is not recommended in current guidelines, mainly due to reasons of low annual incidence of developing symptoms and complications, as well as the costs and risks of surgery</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Lammert&lt;/Author&gt;&lt;Year&gt;2016&lt;/Year&gt;&lt;RecNum&gt;538&lt;/RecNum&gt;&lt;DisplayText&gt;&lt;style face="superscript"&gt;[75, 76]&lt;/style&gt;&lt;/DisplayText&gt;&lt;record&gt;&lt;rec-number&gt;538&lt;/rec-number&gt;&lt;foreign-keys&gt;&lt;key app="EN" db-id="9tr9r5a9gzpszrewa525zddavp0aptts0tw0" timestamp="1652340199"&gt;538&lt;/key&gt;&lt;/foreign-keys&gt;&lt;ref-type name="Journal Article"&gt;17&lt;/ref-type&gt;&lt;contributors&gt;&lt;authors&gt;&lt;author&gt;Lammert, Frank&lt;/author&gt;&lt;author&gt;Acalovschi, Monica&lt;/author&gt;&lt;author&gt;Ercolani, Giorgio&lt;/author&gt;&lt;author&gt;van Erpecum, Karel J&lt;/author&gt;&lt;author&gt;Gurusamy, K&lt;/author&gt;&lt;author&gt;van Laarhoven, Cees J&lt;/author&gt;&lt;author&gt;Portincasa, Piero&lt;/author&gt;&lt;/authors&gt;&lt;/contributors&gt;&lt;titles&gt;&lt;title&gt;EASL Clinical Practice Guidelines on the prevention, diagnosis and treatment of gallstones&lt;/title&gt;&lt;/titles&gt;&lt;dates&gt;&lt;year&gt;2016&lt;/year&gt;&lt;/dates&gt;&lt;urls&gt;&lt;/urls&gt;&lt;/record&gt;&lt;/Cite&gt;&lt;Cite&gt;&lt;Author&gt;Abraham&lt;/Author&gt;&lt;Year&gt;2014&lt;/Year&gt;&lt;RecNum&gt;539&lt;/RecNum&gt;&lt;record&gt;&lt;rec-number&gt;539&lt;/rec-number&gt;&lt;foreign-keys&gt;&lt;key app="EN" db-id="9tr9r5a9gzpszrewa525zddavp0aptts0tw0" timestamp="1652340200"&gt;539&lt;/key&gt;&lt;/foreign-keys&gt;&lt;ref-type name="Journal Article"&gt;17&lt;/ref-type&gt;&lt;contributors&gt;&lt;authors&gt;&lt;author&gt;Abraham, Sherly&lt;/author&gt;&lt;author&gt;Rivero, Haidy G&lt;/author&gt;&lt;author&gt;Erlikh, Irina V&lt;/author&gt;&lt;author&gt;Griffith, Larry F&lt;/author&gt;&lt;author&gt;Kondamudi, Vasantha K&lt;/author&gt;&lt;/authors&gt;&lt;/contributors&gt;&lt;titles&gt;&lt;title&gt;Surgical and nonsurgical management of gallstones&lt;/title&gt;&lt;secondary-title&gt;American family physician&lt;/secondary-title&gt;&lt;/titles&gt;&lt;periodical&gt;&lt;full-title&gt;American family physician&lt;/full-title&gt;&lt;/periodical&gt;&lt;pages&gt;795-802&lt;/pages&gt;&lt;volume&gt;89&lt;/volume&gt;&lt;number&gt;10&lt;/number&gt;&lt;dates&gt;&lt;year&gt;2014&lt;/year&gt;&lt;/dates&gt;&lt;isbn&gt;0002-838X&lt;/isbn&gt;&lt;urls&gt;&lt;/urls&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75,7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It is acknowledged that only a minority of asymptomatic gallstone patients eventually develop symptomatic gallstone disease or related complications, with an incidence of 1</w:t>
      </w:r>
      <w:r w:rsidR="00C2712F" w:rsidRPr="0026654D">
        <w:rPr>
          <w:rFonts w:ascii="Book Antiqua" w:eastAsiaTheme="minorHAnsi" w:hAnsi="Book Antiqua" w:cstheme="minorBidi"/>
          <w:lang w:eastAsia="zh-CN"/>
        </w:rPr>
        <w:t>%</w:t>
      </w:r>
      <w:r w:rsidR="000C1A37">
        <w:rPr>
          <w:rFonts w:ascii="Book Antiqua" w:eastAsiaTheme="minorHAnsi" w:hAnsi="Book Antiqua" w:cstheme="minorBidi"/>
          <w:lang w:eastAsia="zh-CN"/>
        </w:rPr>
        <w:t>-</w:t>
      </w:r>
      <w:r w:rsidRPr="0026654D">
        <w:rPr>
          <w:rFonts w:ascii="Book Antiqua" w:eastAsiaTheme="minorHAnsi" w:hAnsi="Book Antiqua" w:cstheme="minorBidi"/>
          <w:lang w:eastAsia="zh-CN"/>
        </w:rPr>
        <w:t>4% per year</w:t>
      </w:r>
      <w:r w:rsidRPr="0026654D">
        <w:rPr>
          <w:rFonts w:ascii="Book Antiqua" w:eastAsiaTheme="minorHAnsi" w:hAnsi="Book Antiqua" w:cstheme="minorBidi"/>
          <w:lang w:eastAsia="zh-CN"/>
        </w:rPr>
        <w:fldChar w:fldCharType="begin">
          <w:fldData xml:space="preserve">PEVuZE5vdGU+PENpdGU+PEF1dGhvcj5CYXJiYXJhPC9BdXRob3I+PFllYXI+MTk4NzwvWWVhcj48
UmVjTnVtPjI0NzwvUmVjTnVtPjxEaXNwbGF5VGV4dD48c3R5bGUgZmFjZT0ic3VwZXJzY3JpcHQi
PlsxMywgMTYsIDc3XTwvc3R5bGU+PC9EaXNwbGF5VGV4dD48cmVjb3JkPjxyZWMtbnVtYmVyPjI0
NzwvcmVjLW51bWJlcj48Zm9yZWlnbi1rZXlzPjxrZXkgYXBwPSJFTiIgZGItaWQ9Ijl0cjlyNWE5
Z3pwc3pyZXdhNTI1emRkYXZwMGFwdHRzMHR3MCIgdGltZXN0YW1wPSIxNjMzODMzMjM3Ij4yNDc8
L2tleT48L2ZvcmVpZ24ta2V5cz48cmVmLXR5cGUgbmFtZT0iSm91cm5hbCBBcnRpY2xlIj4xNzwv
cmVmLXR5cGU+PGNvbnRyaWJ1dG9ycz48YXV0aG9ycz48YXV0aG9yPkJhcmJhcmEsIEwuPC9hdXRo
b3I+PGF1dGhvcj5TYW1hLCBDLjwvYXV0aG9yPjxhdXRob3I+TW9yc2VsbGkgTGFiYXRlLCBBLiBN
LjwvYXV0aG9yPjxhdXRob3I+VGFyb25pLCBGLjwvYXV0aG9yPjxhdXRob3I+UnVzdGljYWxpLCBB
LiBHLjwvYXV0aG9yPjxhdXRob3I+RmVzdGksIEQuPC9hdXRob3I+PGF1dGhvcj5TYXBpbywgQy48
L2F1dGhvcj48YXV0aG9yPlJvZGEsIEUuPC9hdXRob3I+PGF1dGhvcj5CYW50ZXJsZSwgQy48L2F1
dGhvcj48YXV0aG9yPlB1Y2ksIEEuPC9hdXRob3I+PGF1dGhvcj5ldCBhbC4sPC9hdXRob3I+PC9h
dXRob3JzPjwvY29udHJpYnV0b3JzPjxhdXRoLWFkZHJlc3M+Q2xpbmljYSBNZWRpY2EgSSwgVW5p
dmVyc2l0YSBkaSBCb2xvZ25hLCBJdGFseS48L2F1dGgtYWRkcmVzcz48dGl0bGVzPjx0aXRsZT5B
IHBvcHVsYXRpb24gc3R1ZHkgb24gdGhlIHByZXZhbGVuY2Ugb2YgZ2FsbHN0b25lIGRpc2Vhc2U6
IHRoZSBTaXJtaW9uZSBTdHVkeTwvdGl0bGU+PHNlY29uZGFyeS10aXRsZT5IZXBhdG9sb2d5PC9z
ZWNvbmRhcnktdGl0bGU+PC90aXRsZXM+PHBlcmlvZGljYWw+PGZ1bGwtdGl0bGU+SGVwYXRvbG9n
eTwvZnVsbC10aXRsZT48L3BlcmlvZGljYWw+PHBhZ2VzPjkxMy03PC9wYWdlcz48dm9sdW1lPjc8
L3ZvbHVtZT48bnVtYmVyPjU8L251bWJlcj48ZWRpdGlvbj4xOTg3LzA5LzAxPC9lZGl0aW9uPjxr
ZXl3b3Jkcz48a2V5d29yZD5BZG9sZXNjZW50PC9rZXl3b3JkPjxrZXl3b3JkPkFkdWx0PC9rZXl3
b3JkPjxrZXl3b3JkPkFnZSBGYWN0b3JzPC9rZXl3b3JkPjxrZXl3b3JkPkFnZWQ8L2tleXdvcmQ+
PGtleXdvcmQ+Q2hvbGVjeXN0ZWN0b215PC9rZXl3b3JkPjxrZXl3b3JkPkNob2xlbGl0aGlhc2lz
LyplcGlkZW1pb2xvZ3kvZXRpb2xvZ3kvc3VyZ2VyeTwva2V5d29yZD48a2V5d29yZD5GZW1hbGU8
L2tleXdvcmQ+PGtleXdvcmQ+SHVtYW5zPC9rZXl3b3JkPjxrZXl3b3JkPkl0YWx5PC9rZXl3b3Jk
PjxrZXl3b3JkPk1hbGU8L2tleXdvcmQ+PGtleXdvcmQ+TWlkZGxlIEFnZWQ8L2tleXdvcmQ+PGtl
eXdvcmQ+T2Jlc2l0eS9jb21wbGljYXRpb25zPC9rZXl3b3JkPjxrZXl3b3JkPlBhcml0eTwva2V5
d29yZD48a2V5d29yZD5QcmVnbmFuY3k8L2tleXdvcmQ+PGtleXdvcmQ+UmlzayBGYWN0b3JzPC9r
ZXl3b3JkPjxrZXl3b3JkPlNleCBGYWN0b3JzPC9rZXl3b3JkPjxrZXl3b3JkPlRyaWdseWNlcmlk
ZXMvYmxvb2Q8L2tleXdvcmQ+PC9rZXl3b3Jkcz48ZGF0ZXM+PHllYXI+MTk4NzwveWVhcj48cHVi
LWRhdGVzPjxkYXRlPlNlcC1PY3Q8L2RhdGU+PC9wdWItZGF0ZXM+PC9kYXRlcz48aXNibj4wMjcw
LTkxMzkgKFByaW50KSYjeEQ7MDI3MC05MTM5IChMaW5raW5nKTwvaXNibj48YWNjZXNzaW9uLW51
bT4zNjUzODU1PC9hY2Nlc3Npb24tbnVtPjx1cmxzPjxyZWxhdGVkLXVybHM+PHVybD5odHRwczov
L3d3dy5uY2JpLm5sbS5uaWguZ292L3B1Ym1lZC8zNjUzODU1PC91cmw+PC9yZWxhdGVkLXVybHM+
PC91cmxzPjxlbGVjdHJvbmljLXJlc291cmNlLW51bT4xMC4xMDAyL2hlcC4xODQwMDcwNTIwPC9l
bGVjdHJvbmljLXJlc291cmNlLW51bT48L3JlY29yZD48L0NpdGU+PENpdGU+PEF1dGhvcj5HcmFj
aWU8L0F1dGhvcj48WWVhcj4xOTgyPC9ZZWFyPjxSZWNOdW0+MjQ4PC9SZWNOdW0+PHJlY29yZD48
cmVjLW51bWJlcj4yNDg8L3JlYy1udW1iZXI+PGZvcmVpZ24ta2V5cz48a2V5IGFwcD0iRU4iIGRi
LWlkPSI5dHI5cjVhOWd6cHN6cmV3YTUyNXpkZGF2cDBhcHR0czB0dzAiIHRpbWVzdGFtcD0iMTYz
MzgzMzI0MiI+MjQ4PC9rZXk+PC9mb3JlaWduLWtleXM+PHJlZi10eXBlIG5hbWU9IkpvdXJuYWwg
QXJ0aWNsZSI+MTc8L3JlZi10eXBlPjxjb250cmlidXRvcnM+PGF1dGhvcnM+PGF1dGhvcj5HcmFj
aWUsIFcuIEEuPC9hdXRob3I+PGF1dGhvcj5SYW5zb2hvZmYsIEQuIEYuPC9hdXRob3I+PC9hdXRo
b3JzPjwvY29udHJpYnV0b3JzPjx0aXRsZXM+PHRpdGxlPlRoZSBuYXR1cmFsIGhpc3Rvcnkgb2Yg
c2lsZW50IGdhbGxzdG9uZXM6IHRoZSBpbm5vY2VudCBnYWxsc3RvbmUgaXMgbm90IGEgbXl0aDwv
dGl0bGU+PHNlY29uZGFyeS10aXRsZT5OIEVuZ2wgSiBNZWQ8L3NlY29uZGFyeS10aXRsZT48L3Rp
dGxlcz48cGVyaW9kaWNhbD48ZnVsbC10aXRsZT5OIEVuZ2wgSiBNZWQ8L2Z1bGwtdGl0bGU+PC9w
ZXJpb2RpY2FsPjxwYWdlcz43OTgtODAwPC9wYWdlcz48dm9sdW1lPjMwNzwvdm9sdW1lPjxudW1i
ZXI+MTM8L251bWJlcj48ZWRpdGlvbj4xOTgyLzA5LzIzPC9lZGl0aW9uPjxrZXl3b3Jkcz48a2V5
d29yZD5BZHVsdDwva2V5d29yZD48a2V5d29yZD5BZ2VkPC9rZXl3b3JkPjxrZXl3b3JkPkNob2xl
Y3lzdGVjdG9teTwva2V5d29yZD48a2V5d29yZD4qQ2hvbGVsaXRoaWFzaXMvY29tcGxpY2F0aW9u
cy9kaWFnbm9zaXMvc3VyZ2VyeTwva2V5d29yZD48a2V5d29yZD5GZW1hbGU8L2tleXdvcmQ+PGtl
eXdvcmQ+Rm9sbG93LVVwIFN0dWRpZXM8L2tleXdvcmQ+PGtleXdvcmQ+SHVtYW5zPC9rZXl3b3Jk
PjxrZXl3b3JkPk1hbGU8L2tleXdvcmQ+PGtleXdvcmQ+TWlkZGxlIEFnZWQ8L2tleXdvcmQ+PGtl
eXdvcmQ+UGFpbi9ldGlvbG9neTwva2V5d29yZD48a2V5d29yZD5Qcm9nbm9zaXM8L2tleXdvcmQ+
PGtleXdvcmQ+Umlzazwva2V5d29yZD48L2tleXdvcmRzPjxkYXRlcz48eWVhcj4xOTgyPC95ZWFy
PjxwdWItZGF0ZXM+PGRhdGU+U2VwIDIzPC9kYXRlPjwvcHViLWRhdGVzPjwvZGF0ZXM+PGlzYm4+
MDAyOC00NzkzIChQcmludCkmI3hEOzAwMjgtNDc5MyAoTGlua2luZyk8L2lzYm4+PGFjY2Vzc2lv
bi1udW0+NzExMDI0NDwvYWNjZXNzaW9uLW51bT48dXJscz48cmVsYXRlZC11cmxzPjx1cmw+aHR0
cHM6Ly93d3cubmNiaS5ubG0ubmloLmdvdi9wdWJtZWQvNzExMDI0NDwvdXJsPjwvcmVsYXRlZC11
cmxzPjwvdXJscz48ZWxlY3Ryb25pYy1yZXNvdXJjZS1udW0+MTAuMTA1Ni9ORUpNMTk4MjA5MjMz
MDcxMzA1PC9lbGVjdHJvbmljLXJlc291cmNlLW51bT48L3JlY29yZD48L0NpdGU+PENpdGU+PEF1
dGhvcj5Qb3J0aW5jYXNhPC9BdXRob3I+PFllYXI+MjAxNjwvWWVhcj48UmVjTnVtPjI0NjwvUmVj
TnVtPjxyZWNvcmQ+PHJlYy1udW1iZXI+MjQ2PC9yZWMtbnVtYmVyPjxmb3JlaWduLWtleXM+PGtl
eSBhcHA9IkVOIiBkYi1pZD0iOXRyOXI1YTlnenBzenJld2E1MjV6ZGRhdnAwYXB0dHMwdHcwIiB0
aW1lc3RhbXA9IjE2MzM4MzMyMjkiPjI0Njwva2V5PjwvZm9yZWlnbi1rZXlzPjxyZWYtdHlwZSBu
YW1lPSJKb3VybmFsIEFydGljbGUiPjE3PC9yZWYtdHlwZT48Y29udHJpYnV0b3JzPjxhdXRob3Jz
PjxhdXRob3I+UG9ydGluY2FzYSwgUC48L2F1dGhvcj48YXV0aG9yPkRpIENpYXVsYSwgQS48L2F1
dGhvcj48YXV0aG9yPmRlIEJhcmksIE8uPC9hdXRob3I+PGF1dGhvcj5HYXJydXRpLCBHLjwvYXV0
aG9yPjxhdXRob3I+UGFsbWllcmksIFYuIE8uPC9hdXRob3I+PGF1dGhvcj5XYW5nLCBELiBRLjwv
YXV0aG9yPjwvYXV0aG9ycz48L2NvbnRyaWJ1dG9ycz48YXV0aC1hZGRyZXNzPmEgRGVwYXJ0bWVu
dCBvZiBCaW9tZWRpY2FsIFNjaWVuY2VzIGFuZCBIdW1hbiBPbmNvbG9neSwgQ2xpbmljYSBNZWRp
Y2EgJnF1b3Q7QS4gTXVycmkmcXVvdDsgLCBVbml2ZXJzaXR5IG9mIEJhcmkgTWVkaWNhbCBTY2hv
b2wgLCBCYXJpICwgSXRhbHkuJiN4RDtiIERpdmlzaW9uIG9mIEludGVybmFsIE1lZGljaW5lICwg
SG9zcGl0YWwgb2YgQmlzY2VnbGllICwgQmlzY2VnbGllICwgSXRhbHkuJiN4RDtkIERlcGFydG1l
bnQgb2YgSW50ZXJuYWwgTWVkaWNpbmUsIERpdmlzaW9uIG9mIEdhc3Ryb2VudGVyb2xvZ3kgYW5k
IEhlcGF0b2xvZ3kgLCBTYWludCBMb3VpcyBVbml2ZXJzaXR5IFNjaG9vbCBvZiBNZWRpY2luZSAs
IFN0LiBMb3VpcyAsIE1PICwgVVNBLiYjeEQ7YyBEZXBhcnRtZW50IG9mIEVtZXJnZW5jeSBhbmQg
T3JnYW4gVHJhbnNwbGFudHMsIFNlY3Rpb24gb2YgRW5kb2NyaW5vbG9neSwgQW5kcm9sb2d5IGFu
ZCBNZXRhYm9saWMgRGlzZWFzZXMgLCBVbml2ZXJzaXR5IG9mIEJhcmkgTWVkaWNhbCBTY2hvb2wg
LCBCYXJpICwgSXRhbHkuPC9hdXRoLWFkZHJlc3M+PHRpdGxlcz48dGl0bGU+TWFuYWdlbWVudCBv
ZiBnYWxsc3RvbmVzIGFuZCBpdHMgcmVsYXRlZCBjb21wbGljYXRpb25zPC90aXRsZT48c2Vjb25k
YXJ5LXRpdGxlPkV4cGVydCBSZXYgR2FzdHJvZW50ZXJvbCBIZXBhdG9sPC9zZWNvbmRhcnktdGl0
bGU+PC90aXRsZXM+PHBlcmlvZGljYWw+PGZ1bGwtdGl0bGU+RXhwZXJ0IFJldiBHYXN0cm9lbnRl
cm9sIEhlcGF0b2w8L2Z1bGwtdGl0bGU+PC9wZXJpb2RpY2FsPjxwYWdlcz45My0xMTI8L3BhZ2Vz
Pjx2b2x1bWU+MTA8L3ZvbHVtZT48bnVtYmVyPjE8L251bWJlcj48ZWRpdGlvbj4yMDE1LzExLzEz
PC9lZGl0aW9uPjxrZXl3b3Jkcz48a2V5d29yZD5CaWxpYXJ5IEZpc3R1bGEvY29tcGxpY2F0aW9u
cy8qZXRpb2xvZ3kvc3VyZ2VyeTwva2V5d29yZD48a2V5d29yZD5DaG9sZWN5c3RlY3RvbXk8L2tl
eXdvcmQ+PGtleXdvcmQ+Q2hvbGVjeXN0aXRpcywgQWN1dGUvZXRpb2xvZ3kvdGhlcmFweTwva2V5
d29yZD48a2V5d29yZD5DaG9sZWRvY2hvbGl0aGlhc2lzL2RpYWdub3Npcy9ldGlvbG9neS9zdXJn
ZXJ5PC9rZXl3b3JkPjxrZXl3b3JkPkdhbGxibGFkZGVyIE5lb3BsYXNtcy9kaWFnbm9zaXMvKnRo
ZXJhcHk8L2tleXdvcmQ+PGtleXdvcmQ+R2FsbHN0b25lcy9jbGFzc2lmaWNhdGlvbi8qY29tcGxp
Y2F0aW9ucy9kaWFnbm9zaXMvKnRoZXJhcHk8L2tleXdvcmQ+PGtleXdvcmQ+SHVtYW5zPC9rZXl3
b3JkPjxrZXl3b3JkPklsZXVzL2V0aW9sb2d5PC9rZXl3b3JkPjxrZXl3b3JkPkludGVzdGluYWwg
RmlzdHVsYS9jb21wbGljYXRpb25zLypldGlvbG9neS9zdXJnZXJ5PC9rZXl3b3JkPjxrZXl3b3Jk
PkphdW5kaWNlLCBPYnN0cnVjdGl2ZS9ldGlvbG9neTwva2V5d29yZD48a2V5d29yZD5QYW5jcmVh
dGl0aXMvZGlhZ25vc2lzL3N1cmdlcnk8L2tleXdvcmQ+PGtleXdvcmQ+UHJpbWFyeSBQcmV2ZW50
aW9uPC9rZXl3b3JkPjxrZXl3b3JkPlJlY3VycmVuY2U8L2tleXdvcmQ+PGtleXdvcmQ+UmlzayBG
YWN0b3JzPC9rZXl3b3JkPjxrZXl3b3JkPlNlY29uZGFyeSBQcmV2ZW50aW9uPC9rZXl3b3JkPjxr
ZXl3b3JkPmNob2xlY3lzdGl0aXM8L2tleXdvcmQ+PGtleXdvcmQ+Y2hvbGVkb2Nob2xpdGhpYXNp
czwva2V5d29yZD48a2V5d29yZD5jb21wbGljYXRpb25zPC9rZXl3b3JkPjxrZXl3b3JkPmdhbGxi
bGFkZGVyIGNhbmNlcjwva2V5d29yZD48a2V5d29yZD5nYWxsc3RvbmVzPC9rZXl3b3JkPjxrZXl3
b3JkPm9yYWwgbGl0aG9seXNpczwva2V5d29yZD48a2V5d29yZD5wcmV2ZW50aW9uPC9rZXl3b3Jk
Pjwva2V5d29yZHM+PGRhdGVzPjx5ZWFyPjIwMTY8L3llYXI+PC9kYXRlcz48aXNibj4xNzQ3LTQx
MzIgKEVsZWN0cm9uaWMpJiN4RDsxNzQ3LTQxMjQgKExpbmtpbmcpPC9pc2JuPjxhY2Nlc3Npb24t
bnVtPjI2NTYwMjU4PC9hY2Nlc3Npb24tbnVtPjx1cmxzPjxyZWxhdGVkLXVybHM+PHVybD5odHRw
czovL3d3dy5uY2JpLm5sbS5uaWguZ292L3B1Ym1lZC8yNjU2MDI1ODwvdXJsPjwvcmVsYXRlZC11
cmxzPjwvdXJscz48ZWxlY3Ryb25pYy1yZXNvdXJjZS1udW0+MTAuMTU4Ni8xNzQ3NDEyNC4yMDE2
LjExMDk0NDU8L2VsZWN0cm9uaWMtcmVzb3VyY2UtbnVtPjwvcmVjb3JkPjwvQ2l0ZT48L0VuZE5v
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CYXJiYXJhPC9BdXRob3I+PFllYXI+MTk4NzwvWWVhcj48
UmVjTnVtPjI0NzwvUmVjTnVtPjxEaXNwbGF5VGV4dD48c3R5bGUgZmFjZT0ic3VwZXJzY3JpcHQi
PlsxMywgMTYsIDc3XTwvc3R5bGU+PC9EaXNwbGF5VGV4dD48cmVjb3JkPjxyZWMtbnVtYmVyPjI0
NzwvcmVjLW51bWJlcj48Zm9yZWlnbi1rZXlzPjxrZXkgYXBwPSJFTiIgZGItaWQ9Ijl0cjlyNWE5
Z3pwc3pyZXdhNTI1emRkYXZwMGFwdHRzMHR3MCIgdGltZXN0YW1wPSIxNjMzODMzMjM3Ij4yNDc8
L2tleT48L2ZvcmVpZ24ta2V5cz48cmVmLXR5cGUgbmFtZT0iSm91cm5hbCBBcnRpY2xlIj4xNzwv
cmVmLXR5cGU+PGNvbnRyaWJ1dG9ycz48YXV0aG9ycz48YXV0aG9yPkJhcmJhcmEsIEwuPC9hdXRo
b3I+PGF1dGhvcj5TYW1hLCBDLjwvYXV0aG9yPjxhdXRob3I+TW9yc2VsbGkgTGFiYXRlLCBBLiBN
LjwvYXV0aG9yPjxhdXRob3I+VGFyb25pLCBGLjwvYXV0aG9yPjxhdXRob3I+UnVzdGljYWxpLCBB
LiBHLjwvYXV0aG9yPjxhdXRob3I+RmVzdGksIEQuPC9hdXRob3I+PGF1dGhvcj5TYXBpbywgQy48
L2F1dGhvcj48YXV0aG9yPlJvZGEsIEUuPC9hdXRob3I+PGF1dGhvcj5CYW50ZXJsZSwgQy48L2F1
dGhvcj48YXV0aG9yPlB1Y2ksIEEuPC9hdXRob3I+PGF1dGhvcj5ldCBhbC4sPC9hdXRob3I+PC9h
dXRob3JzPjwvY29udHJpYnV0b3JzPjxhdXRoLWFkZHJlc3M+Q2xpbmljYSBNZWRpY2EgSSwgVW5p
dmVyc2l0YSBkaSBCb2xvZ25hLCBJdGFseS48L2F1dGgtYWRkcmVzcz48dGl0bGVzPjx0aXRsZT5B
IHBvcHVsYXRpb24gc3R1ZHkgb24gdGhlIHByZXZhbGVuY2Ugb2YgZ2FsbHN0b25lIGRpc2Vhc2U6
IHRoZSBTaXJtaW9uZSBTdHVkeTwvdGl0bGU+PHNlY29uZGFyeS10aXRsZT5IZXBhdG9sb2d5PC9z
ZWNvbmRhcnktdGl0bGU+PC90aXRsZXM+PHBlcmlvZGljYWw+PGZ1bGwtdGl0bGU+SGVwYXRvbG9n
eTwvZnVsbC10aXRsZT48L3BlcmlvZGljYWw+PHBhZ2VzPjkxMy03PC9wYWdlcz48dm9sdW1lPjc8
L3ZvbHVtZT48bnVtYmVyPjU8L251bWJlcj48ZWRpdGlvbj4xOTg3LzA5LzAxPC9lZGl0aW9uPjxr
ZXl3b3Jkcz48a2V5d29yZD5BZG9sZXNjZW50PC9rZXl3b3JkPjxrZXl3b3JkPkFkdWx0PC9rZXl3
b3JkPjxrZXl3b3JkPkFnZSBGYWN0b3JzPC9rZXl3b3JkPjxrZXl3b3JkPkFnZWQ8L2tleXdvcmQ+
PGtleXdvcmQ+Q2hvbGVjeXN0ZWN0b215PC9rZXl3b3JkPjxrZXl3b3JkPkNob2xlbGl0aGlhc2lz
LyplcGlkZW1pb2xvZ3kvZXRpb2xvZ3kvc3VyZ2VyeTwva2V5d29yZD48a2V5d29yZD5GZW1hbGU8
L2tleXdvcmQ+PGtleXdvcmQ+SHVtYW5zPC9rZXl3b3JkPjxrZXl3b3JkPkl0YWx5PC9rZXl3b3Jk
PjxrZXl3b3JkPk1hbGU8L2tleXdvcmQ+PGtleXdvcmQ+TWlkZGxlIEFnZWQ8L2tleXdvcmQ+PGtl
eXdvcmQ+T2Jlc2l0eS9jb21wbGljYXRpb25zPC9rZXl3b3JkPjxrZXl3b3JkPlBhcml0eTwva2V5
d29yZD48a2V5d29yZD5QcmVnbmFuY3k8L2tleXdvcmQ+PGtleXdvcmQ+UmlzayBGYWN0b3JzPC9r
ZXl3b3JkPjxrZXl3b3JkPlNleCBGYWN0b3JzPC9rZXl3b3JkPjxrZXl3b3JkPlRyaWdseWNlcmlk
ZXMvYmxvb2Q8L2tleXdvcmQ+PC9rZXl3b3Jkcz48ZGF0ZXM+PHllYXI+MTk4NzwveWVhcj48cHVi
LWRhdGVzPjxkYXRlPlNlcC1PY3Q8L2RhdGU+PC9wdWItZGF0ZXM+PC9kYXRlcz48aXNibj4wMjcw
LTkxMzkgKFByaW50KSYjeEQ7MDI3MC05MTM5IChMaW5raW5nKTwvaXNibj48YWNjZXNzaW9uLW51
bT4zNjUzODU1PC9hY2Nlc3Npb24tbnVtPjx1cmxzPjxyZWxhdGVkLXVybHM+PHVybD5odHRwczov
L3d3dy5uY2JpLm5sbS5uaWguZ292L3B1Ym1lZC8zNjUzODU1PC91cmw+PC9yZWxhdGVkLXVybHM+
PC91cmxzPjxlbGVjdHJvbmljLXJlc291cmNlLW51bT4xMC4xMDAyL2hlcC4xODQwMDcwNTIwPC9l
bGVjdHJvbmljLXJlc291cmNlLW51bT48L3JlY29yZD48L0NpdGU+PENpdGU+PEF1dGhvcj5HcmFj
aWU8L0F1dGhvcj48WWVhcj4xOTgyPC9ZZWFyPjxSZWNOdW0+MjQ4PC9SZWNOdW0+PHJlY29yZD48
cmVjLW51bWJlcj4yNDg8L3JlYy1udW1iZXI+PGZvcmVpZ24ta2V5cz48a2V5IGFwcD0iRU4iIGRi
LWlkPSI5dHI5cjVhOWd6cHN6cmV3YTUyNXpkZGF2cDBhcHR0czB0dzAiIHRpbWVzdGFtcD0iMTYz
MzgzMzI0MiI+MjQ4PC9rZXk+PC9mb3JlaWduLWtleXM+PHJlZi10eXBlIG5hbWU9IkpvdXJuYWwg
QXJ0aWNsZSI+MTc8L3JlZi10eXBlPjxjb250cmlidXRvcnM+PGF1dGhvcnM+PGF1dGhvcj5HcmFj
aWUsIFcuIEEuPC9hdXRob3I+PGF1dGhvcj5SYW5zb2hvZmYsIEQuIEYuPC9hdXRob3I+PC9hdXRo
b3JzPjwvY29udHJpYnV0b3JzPjx0aXRsZXM+PHRpdGxlPlRoZSBuYXR1cmFsIGhpc3Rvcnkgb2Yg
c2lsZW50IGdhbGxzdG9uZXM6IHRoZSBpbm5vY2VudCBnYWxsc3RvbmUgaXMgbm90IGEgbXl0aDwv
dGl0bGU+PHNlY29uZGFyeS10aXRsZT5OIEVuZ2wgSiBNZWQ8L3NlY29uZGFyeS10aXRsZT48L3Rp
dGxlcz48cGVyaW9kaWNhbD48ZnVsbC10aXRsZT5OIEVuZ2wgSiBNZWQ8L2Z1bGwtdGl0bGU+PC9w
ZXJpb2RpY2FsPjxwYWdlcz43OTgtODAwPC9wYWdlcz48dm9sdW1lPjMwNzwvdm9sdW1lPjxudW1i
ZXI+MTM8L251bWJlcj48ZWRpdGlvbj4xOTgyLzA5LzIzPC9lZGl0aW9uPjxrZXl3b3Jkcz48a2V5
d29yZD5BZHVsdDwva2V5d29yZD48a2V5d29yZD5BZ2VkPC9rZXl3b3JkPjxrZXl3b3JkPkNob2xl
Y3lzdGVjdG9teTwva2V5d29yZD48a2V5d29yZD4qQ2hvbGVsaXRoaWFzaXMvY29tcGxpY2F0aW9u
cy9kaWFnbm9zaXMvc3VyZ2VyeTwva2V5d29yZD48a2V5d29yZD5GZW1hbGU8L2tleXdvcmQ+PGtl
eXdvcmQ+Rm9sbG93LVVwIFN0dWRpZXM8L2tleXdvcmQ+PGtleXdvcmQ+SHVtYW5zPC9rZXl3b3Jk
PjxrZXl3b3JkPk1hbGU8L2tleXdvcmQ+PGtleXdvcmQ+TWlkZGxlIEFnZWQ8L2tleXdvcmQ+PGtl
eXdvcmQ+UGFpbi9ldGlvbG9neTwva2V5d29yZD48a2V5d29yZD5Qcm9nbm9zaXM8L2tleXdvcmQ+
PGtleXdvcmQ+Umlzazwva2V5d29yZD48L2tleXdvcmRzPjxkYXRlcz48eWVhcj4xOTgyPC95ZWFy
PjxwdWItZGF0ZXM+PGRhdGU+U2VwIDIzPC9kYXRlPjwvcHViLWRhdGVzPjwvZGF0ZXM+PGlzYm4+
MDAyOC00NzkzIChQcmludCkmI3hEOzAwMjgtNDc5MyAoTGlua2luZyk8L2lzYm4+PGFjY2Vzc2lv
bi1udW0+NzExMDI0NDwvYWNjZXNzaW9uLW51bT48dXJscz48cmVsYXRlZC11cmxzPjx1cmw+aHR0
cHM6Ly93d3cubmNiaS5ubG0ubmloLmdvdi9wdWJtZWQvNzExMDI0NDwvdXJsPjwvcmVsYXRlZC11
cmxzPjwvdXJscz48ZWxlY3Ryb25pYy1yZXNvdXJjZS1udW0+MTAuMTA1Ni9ORUpNMTk4MjA5MjMz
MDcxMzA1PC9lbGVjdHJvbmljLXJlc291cmNlLW51bT48L3JlY29yZD48L0NpdGU+PENpdGU+PEF1
dGhvcj5Qb3J0aW5jYXNhPC9BdXRob3I+PFllYXI+MjAxNjwvWWVhcj48UmVjTnVtPjI0NjwvUmVj
TnVtPjxyZWNvcmQ+PHJlYy1udW1iZXI+MjQ2PC9yZWMtbnVtYmVyPjxmb3JlaWduLWtleXM+PGtl
eSBhcHA9IkVOIiBkYi1pZD0iOXRyOXI1YTlnenBzenJld2E1MjV6ZGRhdnAwYXB0dHMwdHcwIiB0
aW1lc3RhbXA9IjE2MzM4MzMyMjkiPjI0Njwva2V5PjwvZm9yZWlnbi1rZXlzPjxyZWYtdHlwZSBu
YW1lPSJKb3VybmFsIEFydGljbGUiPjE3PC9yZWYtdHlwZT48Y29udHJpYnV0b3JzPjxhdXRob3Jz
PjxhdXRob3I+UG9ydGluY2FzYSwgUC48L2F1dGhvcj48YXV0aG9yPkRpIENpYXVsYSwgQS48L2F1
dGhvcj48YXV0aG9yPmRlIEJhcmksIE8uPC9hdXRob3I+PGF1dGhvcj5HYXJydXRpLCBHLjwvYXV0
aG9yPjxhdXRob3I+UGFsbWllcmksIFYuIE8uPC9hdXRob3I+PGF1dGhvcj5XYW5nLCBELiBRLjwv
YXV0aG9yPjwvYXV0aG9ycz48L2NvbnRyaWJ1dG9ycz48YXV0aC1hZGRyZXNzPmEgRGVwYXJ0bWVu
dCBvZiBCaW9tZWRpY2FsIFNjaWVuY2VzIGFuZCBIdW1hbiBPbmNvbG9neSwgQ2xpbmljYSBNZWRp
Y2EgJnF1b3Q7QS4gTXVycmkmcXVvdDsgLCBVbml2ZXJzaXR5IG9mIEJhcmkgTWVkaWNhbCBTY2hv
b2wgLCBCYXJpICwgSXRhbHkuJiN4RDtiIERpdmlzaW9uIG9mIEludGVybmFsIE1lZGljaW5lICwg
SG9zcGl0YWwgb2YgQmlzY2VnbGllICwgQmlzY2VnbGllICwgSXRhbHkuJiN4RDtkIERlcGFydG1l
bnQgb2YgSW50ZXJuYWwgTWVkaWNpbmUsIERpdmlzaW9uIG9mIEdhc3Ryb2VudGVyb2xvZ3kgYW5k
IEhlcGF0b2xvZ3kgLCBTYWludCBMb3VpcyBVbml2ZXJzaXR5IFNjaG9vbCBvZiBNZWRpY2luZSAs
IFN0LiBMb3VpcyAsIE1PICwgVVNBLiYjeEQ7YyBEZXBhcnRtZW50IG9mIEVtZXJnZW5jeSBhbmQg
T3JnYW4gVHJhbnNwbGFudHMsIFNlY3Rpb24gb2YgRW5kb2NyaW5vbG9neSwgQW5kcm9sb2d5IGFu
ZCBNZXRhYm9saWMgRGlzZWFzZXMgLCBVbml2ZXJzaXR5IG9mIEJhcmkgTWVkaWNhbCBTY2hvb2wg
LCBCYXJpICwgSXRhbHkuPC9hdXRoLWFkZHJlc3M+PHRpdGxlcz48dGl0bGU+TWFuYWdlbWVudCBv
ZiBnYWxsc3RvbmVzIGFuZCBpdHMgcmVsYXRlZCBjb21wbGljYXRpb25zPC90aXRsZT48c2Vjb25k
YXJ5LXRpdGxlPkV4cGVydCBSZXYgR2FzdHJvZW50ZXJvbCBIZXBhdG9sPC9zZWNvbmRhcnktdGl0
bGU+PC90aXRsZXM+PHBlcmlvZGljYWw+PGZ1bGwtdGl0bGU+RXhwZXJ0IFJldiBHYXN0cm9lbnRl
cm9sIEhlcGF0b2w8L2Z1bGwtdGl0bGU+PC9wZXJpb2RpY2FsPjxwYWdlcz45My0xMTI8L3BhZ2Vz
Pjx2b2x1bWU+MTA8L3ZvbHVtZT48bnVtYmVyPjE8L251bWJlcj48ZWRpdGlvbj4yMDE1LzExLzEz
PC9lZGl0aW9uPjxrZXl3b3Jkcz48a2V5d29yZD5CaWxpYXJ5IEZpc3R1bGEvY29tcGxpY2F0aW9u
cy8qZXRpb2xvZ3kvc3VyZ2VyeTwva2V5d29yZD48a2V5d29yZD5DaG9sZWN5c3RlY3RvbXk8L2tl
eXdvcmQ+PGtleXdvcmQ+Q2hvbGVjeXN0aXRpcywgQWN1dGUvZXRpb2xvZ3kvdGhlcmFweTwva2V5
d29yZD48a2V5d29yZD5DaG9sZWRvY2hvbGl0aGlhc2lzL2RpYWdub3Npcy9ldGlvbG9neS9zdXJn
ZXJ5PC9rZXl3b3JkPjxrZXl3b3JkPkdhbGxibGFkZGVyIE5lb3BsYXNtcy9kaWFnbm9zaXMvKnRo
ZXJhcHk8L2tleXdvcmQ+PGtleXdvcmQ+R2FsbHN0b25lcy9jbGFzc2lmaWNhdGlvbi8qY29tcGxp
Y2F0aW9ucy9kaWFnbm9zaXMvKnRoZXJhcHk8L2tleXdvcmQ+PGtleXdvcmQ+SHVtYW5zPC9rZXl3
b3JkPjxrZXl3b3JkPklsZXVzL2V0aW9sb2d5PC9rZXl3b3JkPjxrZXl3b3JkPkludGVzdGluYWwg
RmlzdHVsYS9jb21wbGljYXRpb25zLypldGlvbG9neS9zdXJnZXJ5PC9rZXl3b3JkPjxrZXl3b3Jk
PkphdW5kaWNlLCBPYnN0cnVjdGl2ZS9ldGlvbG9neTwva2V5d29yZD48a2V5d29yZD5QYW5jcmVh
dGl0aXMvZGlhZ25vc2lzL3N1cmdlcnk8L2tleXdvcmQ+PGtleXdvcmQ+UHJpbWFyeSBQcmV2ZW50
aW9uPC9rZXl3b3JkPjxrZXl3b3JkPlJlY3VycmVuY2U8L2tleXdvcmQ+PGtleXdvcmQ+UmlzayBG
YWN0b3JzPC9rZXl3b3JkPjxrZXl3b3JkPlNlY29uZGFyeSBQcmV2ZW50aW9uPC9rZXl3b3JkPjxr
ZXl3b3JkPmNob2xlY3lzdGl0aXM8L2tleXdvcmQ+PGtleXdvcmQ+Y2hvbGVkb2Nob2xpdGhpYXNp
czwva2V5d29yZD48a2V5d29yZD5jb21wbGljYXRpb25zPC9rZXl3b3JkPjxrZXl3b3JkPmdhbGxi
bGFkZGVyIGNhbmNlcjwva2V5d29yZD48a2V5d29yZD5nYWxsc3RvbmVzPC9rZXl3b3JkPjxrZXl3
b3JkPm9yYWwgbGl0aG9seXNpczwva2V5d29yZD48a2V5d29yZD5wcmV2ZW50aW9uPC9rZXl3b3Jk
Pjwva2V5d29yZHM+PGRhdGVzPjx5ZWFyPjIwMTY8L3llYXI+PC9kYXRlcz48aXNibj4xNzQ3LTQx
MzIgKEVsZWN0cm9uaWMpJiN4RDsxNzQ3LTQxMjQgKExpbmtpbmcpPC9pc2JuPjxhY2Nlc3Npb24t
bnVtPjI2NTYwMjU4PC9hY2Nlc3Npb24tbnVtPjx1cmxzPjxyZWxhdGVkLXVybHM+PHVybD5odHRw
czovL3d3dy5uY2JpLm5sbS5uaWguZ292L3B1Ym1lZC8yNjU2MDI1ODwvdXJsPjwvcmVsYXRlZC11
cmxzPjwvdXJscz48ZWxlY3Ryb25pYy1yZXNvdXJjZS1udW0+MTAuMTU4Ni8xNzQ3NDEyNC4yMDE2
LjExMDk0NDU8L2VsZWN0cm9uaWMtcmVzb3VyY2UtbnVtPjwvcmVjb3JkPjwvQ2l0ZT48L0VuZE5v
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16,77]</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Patients who are </w:t>
      </w:r>
      <w:r w:rsidR="00C2712F">
        <w:rPr>
          <w:rFonts w:ascii="Book Antiqua" w:eastAsiaTheme="minorHAnsi" w:hAnsi="Book Antiqua" w:cstheme="minorBidi"/>
          <w:lang w:eastAsia="zh-CN"/>
        </w:rPr>
        <w:t>&lt;</w:t>
      </w:r>
      <w:r w:rsidRPr="0026654D">
        <w:rPr>
          <w:rFonts w:ascii="Book Antiqua" w:eastAsiaTheme="minorHAnsi" w:hAnsi="Book Antiqua" w:cstheme="minorBidi"/>
          <w:lang w:eastAsia="zh-CN"/>
        </w:rPr>
        <w:t xml:space="preserve"> 55 years old or with </w:t>
      </w:r>
      <w:r w:rsidR="00C2712F">
        <w:rPr>
          <w:rFonts w:ascii="Book Antiqua" w:eastAsiaTheme="minorHAnsi" w:hAnsi="Book Antiqua" w:cstheme="minorBidi"/>
          <w:lang w:eastAsia="zh-CN"/>
        </w:rPr>
        <w:t>&gt;</w:t>
      </w:r>
      <w:r w:rsidRPr="0026654D">
        <w:rPr>
          <w:rFonts w:ascii="Book Antiqua" w:eastAsiaTheme="minorHAnsi" w:hAnsi="Book Antiqua" w:cstheme="minorBidi"/>
          <w:lang w:eastAsia="zh-CN"/>
        </w:rPr>
        <w:t xml:space="preserve"> 20 years</w:t>
      </w:r>
      <w:r w:rsidR="00C2712F">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 life expectancy, female gender, smoking history, higher body mass index, presence of three or more stones, floating gallstones, gallstone &gt;</w:t>
      </w:r>
      <w:r w:rsidR="0021621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2</w:t>
      </w:r>
      <w:r w:rsidR="0021621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cm in diameter, gallstone &lt;</w:t>
      </w:r>
      <w:r w:rsidR="0021621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3</w:t>
      </w:r>
      <w:r w:rsidR="0021621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mm size with patent cystic duct, and nonfunctioning gallbladder are associated with a higher likelihood of having symptoms</w:t>
      </w:r>
      <w:r w:rsidRPr="0026654D">
        <w:rPr>
          <w:rFonts w:ascii="Book Antiqua" w:eastAsiaTheme="minorHAnsi" w:hAnsi="Book Antiqua" w:cstheme="minorBidi"/>
          <w:lang w:eastAsia="zh-CN"/>
        </w:rPr>
        <w:fldChar w:fldCharType="begin">
          <w:fldData xml:space="preserve">PEVuZE5vdGU+PENpdGU+PEF1dGhvcj5GcmllZG1hbjwvQXV0aG9yPjxZZWFyPjE5ODg8L1llYXI+
PFJlY051bT40Njc8L1JlY051bT48RGlzcGxheVRleHQ+PHN0eWxlIGZhY2U9InN1cGVyc2NyaXB0
Ij5bMTUsIDc4LCA3OV08L3N0eWxlPjwvRGlzcGxheVRleHQ+PHJlY29yZD48cmVjLW51bWJlcj40
Njc8L3JlYy1udW1iZXI+PGZvcmVpZ24ta2V5cz48a2V5IGFwcD0iRU4iIGRiLWlkPSI5dHI5cjVh
OWd6cHN6cmV3YTUyNXpkZGF2cDBhcHR0czB0dzAiIHRpbWVzdGFtcD0iMTYzOTExMTI3MSI+NDY3
PC9rZXk+PC9mb3JlaWduLWtleXM+PHJlZi10eXBlIG5hbWU9IkpvdXJuYWwgQXJ0aWNsZSI+MTc8
L3JlZi10eXBlPjxjb250cmlidXRvcnM+PGF1dGhvcnM+PGF1dGhvcj5GcmllZG1hbiwgTC4gUy48
L2F1dGhvcj48YXV0aG9yPlJvYmVydHMsIE0uIFMuPC9hdXRob3I+PGF1dGhvcj5CcmV0dCwgQS4g
Uy48L2F1dGhvcj48YXV0aG9yPk1hcnRvbiwgSy4gSS48L2F1dGhvcj48L2F1dGhvcnM+PC9jb250
cmlidXRvcnM+PGF1dGgtYWRkcmVzcz5OZXcgRW5nbGFuZCBEZWFjb25lc3MgSG9zcGl0YWwsIEJv
c3RvbiwgTWFzc2FjaHVzZXR0cy48L2F1dGgtYWRkcmVzcz48dGl0bGVzPjx0aXRsZT5NYW5hZ2Vt
ZW50IG9mIGFzeW1wdG9tYXRpYyBnYWxsc3RvbmVzIGluIHRoZSBkaWFiZXRpYyBwYXRpZW50LiBB
IGRlY2lzaW9uIGFuYWx5c2lzPC90aXRsZT48c2Vjb25kYXJ5LXRpdGxlPkFubiBJbnRlcm4gTWVk
PC9zZWNvbmRhcnktdGl0bGU+PC90aXRsZXM+PHBlcmlvZGljYWw+PGZ1bGwtdGl0bGU+QW5uIElu
dGVybiBNZWQ8L2Z1bGwtdGl0bGU+PC9wZXJpb2RpY2FsPjxwYWdlcz45MTMtOTwvcGFnZXM+PHZv
bHVtZT4xMDk8L3ZvbHVtZT48bnVtYmVyPjExPC9udW1iZXI+PGtleXdvcmRzPjxrZXl3b3JkPkFj
dXRlIERpc2Vhc2U8L2tleXdvcmQ+PGtleXdvcmQ+QWR1bHQ8L2tleXdvcmQ+PGtleXdvcmQ+QWdl
IEZhY3RvcnM8L2tleXdvcmQ+PGtleXdvcmQ+QWdlZDwva2V5d29yZD48a2V5d29yZD4qQ2hvbGVj
eXN0ZWN0b215L2FkdmVyc2UgZWZmZWN0cy9tb3J0YWxpdHk8L2tleXdvcmQ+PGtleXdvcmQ+Q2hv
bGVsaXRoaWFzaXMvY29tcGxpY2F0aW9ucy8qc3VyZ2VyeS90aGVyYXB5PC9rZXl3b3JkPjxrZXl3
b3JkPipEZWNpc2lvbiBTdXBwb3J0IFRlY2huaXF1ZXM8L2tleXdvcmQ+PGtleXdvcmQ+KkRpYWJl
dGVzIENvbXBsaWNhdGlvbnM8L2tleXdvcmQ+PGtleXdvcmQ+RW1lcmdlbmNpZXM8L2tleXdvcmQ+
PGtleXdvcmQ+RmVtYWxlPC9rZXl3b3JkPjxrZXl3b3JkPkh1bWFuczwva2V5d29yZD48a2V5d29y
ZD5MaWZlIEV4cGVjdGFuY3k8L2tleXdvcmQ+PGtleXdvcmQ+TWFsZTwva2V5d29yZD48a2V5d29y
ZD5NaWRkbGUgQWdlZDwva2V5d29yZD48a2V5d29yZD5Qcm9iYWJpbGl0eTwva2V5d29yZD48a2V5
d29yZD5SaXNrPC9rZXl3b3JkPjxrZXl3b3JkPlNleCBGYWN0b3JzPC9rZXl3b3JkPjwva2V5d29y
ZHM+PGRhdGVzPjx5ZWFyPjE5ODg8L3llYXI+PHB1Yi1kYXRlcz48ZGF0ZT5EZWMgMTwvZGF0ZT48
L3B1Yi1kYXRlcz48L2RhdGVzPjxpc2JuPjAwMDMtNDgxOSAoUHJpbnQpJiN4RDswMDAzLTQ4MTkg
KExpbmtpbmcpPC9pc2JuPjxhY2Nlc3Npb24tbnVtPjMwNTYxNjY8L2FjY2Vzc2lvbi1udW0+PHVy
bHM+PHJlbGF0ZWQtdXJscz48dXJsPmh0dHBzOi8vd3d3Lm5jYmkubmxtLm5paC5nb3YvcHVibWVk
LzMwNTYxNjY8L3VybD48L3JlbGF0ZWQtdXJscz48L3VybHM+PGVsZWN0cm9uaWMtcmVzb3VyY2Ut
bnVtPjEwLjczMjYvMDAwMy00ODE5LTEwOS0xMS05MTM8L2VsZWN0cm9uaWMtcmVzb3VyY2UtbnVt
PjwvcmVjb3JkPjwvQ2l0ZT48Q2l0ZT48QXV0aG9yPlNha29yYWZhczwvQXV0aG9yPjxZZWFyPjIw
MDc8L1llYXI+PFJlY051bT4yMTI8L1JlY051bT48cmVjb3JkPjxyZWMtbnVtYmVyPjIxMjwvcmVj
LW51bWJlcj48Zm9yZWlnbi1rZXlzPjxrZXkgYXBwPSJFTiIgZGItaWQ9Ijl0cjlyNWE5Z3pwc3py
ZXdhNTI1emRkYXZwMGFwdHRzMHR3MCIgdGltZXN0YW1wPSIxNjMzNzczODA0Ij4yMTI8L2tleT48
L2ZvcmVpZ24ta2V5cz48cmVmLXR5cGUgbmFtZT0iSm91cm5hbCBBcnRpY2xlIj4xNzwvcmVmLXR5
cGU+PGNvbnRyaWJ1dG9ycz48YXV0aG9ycz48YXV0aG9yPlNha29yYWZhcywgRy4gSC48L2F1dGhv
cj48YXV0aG9yPk1pbGluZ29zLCBELjwvYXV0aG9yPjxhdXRob3I+UGVyb3MsIEcuPC9hdXRob3I+
PC9hdXRob3JzPjwvY29udHJpYnV0b3JzPjxhdXRoLWFkZHJlc3M+NHRoIERlcGFydG1lbnQgb2Yg
U3VyZ2VyeSwgQXRoZW5zIFVuaXZlcnNpdHksIE1lZGljYWwgU2Nob29sLCBBVFRJS09OIFVuaXZl
cnNpdHkgSG9zcGl0YWwsIEFya2FkaWFzIDE5LTIxLCBHUi0xMTUgMjYsIEF0aGVucywgR3JlZWNl
LiBnZW9yZ2VzYWtvcmFmYXNAeWFob28uY29tPC9hdXRoLWFkZHJlc3M+PHRpdGxlcz48dGl0bGU+
QXN5bXB0b21hdGljIGNob2xlbGl0aGlhc2lzOiBpcyBjaG9sZWN5c3RlY3RvbXkgcmVhbGx5IG5l
ZWRlZD8gQSBjcml0aWNhbCByZWFwcHJhaXNhbCAxNSB5ZWFycyBhZnRlciB0aGUgaW50cm9kdWN0
aW9uIG9mIGxhcGFyb3Njb3BpYyBjaG9sZWN5c3RlY3RvbXk8L3RpdGxlPjxzZWNvbmRhcnktdGl0
bGU+RGlnIERpcyBTY2k8L3NlY29uZGFyeS10aXRsZT48L3RpdGxlcz48cGVyaW9kaWNhbD48ZnVs
bC10aXRsZT5EaWcgRGlzIFNjaTwvZnVsbC10aXRsZT48L3BlcmlvZGljYWw+PHBhZ2VzPjEzMTMt
MjU8L3BhZ2VzPjx2b2x1bWU+NTI8L3ZvbHVtZT48bnVtYmVyPjU8L251bWJlcj48ZWRpdGlvbj4y
MDA3LzAzLzI5PC9lZGl0aW9uPjxrZXl3b3Jkcz48a2V5d29yZD4qQ2hvbGVjeXN0ZWN0b215LCBM
YXBhcm9zY29waWM8L2tleXdvcmQ+PGtleXdvcmQ+Q2hvbGVsaXRoaWFzaXMvZXBpZGVtaW9sb2d5
L3BoeXNpb3BhdGhvbG9neS8qc3VyZ2VyeTwva2V5d29yZD48a2V5d29yZD5EaXNlYXNlIFByb2dy
ZXNzaW9uPC9rZXl3b3JkPjxrZXl3b3JkPkh1bWFuczwva2V5d29yZD48a2V5d29yZD4qUGF0aWVu
dCBTZWxlY3Rpb248L2tleXdvcmQ+PGtleXdvcmQ+UHJldmFsZW5jZTwva2V5d29yZD48L2tleXdv
cmRzPjxkYXRlcz48eWVhcj4yMDA3PC95ZWFyPjxwdWItZGF0ZXM+PGRhdGU+TWF5PC9kYXRlPjwv
cHViLWRhdGVzPjwvZGF0ZXM+PGlzYm4+MDE2My0yMTE2IChQcmludCkmI3hEOzAxNjMtMjExNiAo
TGlua2luZyk8L2lzYm4+PGFjY2Vzc2lvbi1udW0+MTczOTAyMjM8L2FjY2Vzc2lvbi1udW0+PHVy
bHM+PHJlbGF0ZWQtdXJscz48dXJsPmh0dHBzOi8vd3d3Lm5jYmkubmxtLm5paC5nb3YvcHVibWVk
LzE3MzkwMjIzPC91cmw+PC9yZWxhdGVkLXVybHM+PC91cmxzPjxlbGVjdHJvbmljLXJlc291cmNl
LW51bT4xMC4xMDA3L3MxMDYyMC0wMDYtOTEwNy0zPC9lbGVjdHJvbmljLXJlc291cmNlLW51bT48
L3JlY29yZD48L0NpdGU+PENpdGU+PEF1dGhvcj5UaGlzdGxlPC9BdXRob3I+PFllYXI+MTk4NDwv
WWVhcj48UmVjTnVtPjQ2ODwvUmVjTnVtPjxyZWNvcmQ+PHJlYy1udW1iZXI+NDY4PC9yZWMtbnVt
YmVyPjxmb3JlaWduLWtleXM+PGtleSBhcHA9IkVOIiBkYi1pZD0iOXRyOXI1YTlnenBzenJld2E1
MjV6ZGRhdnAwYXB0dHMwdHcwIiB0aW1lc3RhbXA9IjE2MzkxMTEyODIiPjQ2ODwva2V5PjwvZm9y
ZWlnbi1rZXlzPjxyZWYtdHlwZSBuYW1lPSJKb3VybmFsIEFydGljbGUiPjE3PC9yZWYtdHlwZT48
Y29udHJpYnV0b3JzPjxhdXRob3JzPjxhdXRob3I+VGhpc3RsZSwgSi4gTC48L2F1dGhvcj48YXV0
aG9yPkNsZWFyeSwgUC4gQS48L2F1dGhvcj48YXV0aG9yPkxhY2hpbiwgSi4gTS48L2F1dGhvcj48
YXV0aG9yPlR5b3IsIE0uIFAuPC9hdXRob3I+PGF1dGhvcj5IZXJzaCwgVC48L2F1dGhvcj48L2F1
dGhvcnM+PC9jb250cmlidXRvcnM+PHRpdGxlcz48dGl0bGU+VGhlIG5hdHVyYWwgaGlzdG9yeSBv
ZiBjaG9sZWxpdGhpYXNpczogdGhlIE5hdGlvbmFsIENvb3BlcmF0aXZlIEdhbGxzdG9uZSBTdHVk
eTwvdGl0bGU+PHNlY29uZGFyeS10aXRsZT5Bbm4gSW50ZXJuIE1lZDwvc2Vjb25kYXJ5LXRpdGxl
PjwvdGl0bGVzPjxwZXJpb2RpY2FsPjxmdWxsLXRpdGxlPkFubiBJbnRlcm4gTWVkPC9mdWxsLXRp
dGxlPjwvcGVyaW9kaWNhbD48cGFnZXM+MTcxLTU8L3BhZ2VzPjx2b2x1bWU+MTAxPC92b2x1bWU+
PG51bWJlcj4yPC9udW1iZXI+PGtleXdvcmRzPjxrZXl3b3JkPkFjdHVhcmlhbCBBbmFseXNpczwv
a2V5d29yZD48a2V5d29yZD5BZHVsdDwva2V5d29yZD48a2V5d29yZD5BZ2VkPC9rZXl3b3JkPjxr
ZXl3b3JkPkJpbGlhcnkgVHJhY3QgRGlzZWFzZXMvZXRpb2xvZ3k8L2tleXdvcmQ+PGtleXdvcmQ+
Q2hvbGVjeXN0ZWN0b215PC9rZXl3b3JkPjxrZXl3b3JkPkNob2xlY3lzdG9ncmFwaHk8L2tleXdv
cmQ+PGtleXdvcmQ+Q2hvbGVsaXRoaWFzaXMvY29tcGxpY2F0aW9ucy9kaWFnbm9zdGljIGltYWdp
bmcvKnBoeXNpb3BhdGhvbG9neTwva2V5d29yZD48a2V5d29yZD5Db2xpYy9ldGlvbG9neTwva2V5
d29yZD48a2V5d29yZD5GZW1hbGU8L2tleXdvcmQ+PGtleXdvcmQ+SHVtYW5zPC9rZXl3b3JkPjxr
ZXl3b3JkPk1hbGU8L2tleXdvcmQ+PGtleXdvcmQ+TWlkZGxlIEFnZWQ8L2tleXdvcmQ+PGtleXdv
cmQ+UHJvc3BlY3RpdmUgU3R1ZGllczwva2V5d29yZD48a2V5d29yZD5SYW5kb20gQWxsb2NhdGlv
bjwva2V5d29yZD48a2V5d29yZD5UaW1lIEZhY3RvcnM8L2tleXdvcmQ+PC9rZXl3b3Jkcz48ZGF0
ZXM+PHllYXI+MTk4NDwveWVhcj48cHViLWRhdGVzPjxkYXRlPkF1ZzwvZGF0ZT48L3B1Yi1kYXRl
cz48L2RhdGVzPjxpc2JuPjAwMDMtNDgxOSAoUHJpbnQpJiN4RDswMDAzLTQ4MTkgKExpbmtpbmcp
PC9pc2JuPjxhY2Nlc3Npb24tbnVtPjY3NDI2NDc8L2FjY2Vzc2lvbi1udW0+PHVybHM+PHJlbGF0
ZWQtdXJscz48dXJsPmh0dHBzOi8vd3d3Lm5jYmkubmxtLm5paC5nb3YvcHVibWVkLzY3NDI2NDc8
L3VybD48L3JlbGF0ZWQtdXJscz48L3VybHM+PGVsZWN0cm9uaWMtcmVzb3VyY2UtbnVtPjEwLjcz
MjYvMDAwMy00ODE5LTEwMS0yLTE3MTwvZWxlY3Ryb25pYy1yZXNvdXJjZS1udW0+PC9yZWNvcmQ+
PC9DaXRlPjwv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GcmllZG1hbjwvQXV0aG9yPjxZZWFyPjE5ODg8L1llYXI+
PFJlY051bT40Njc8L1JlY051bT48RGlzcGxheVRleHQ+PHN0eWxlIGZhY2U9InN1cGVyc2NyaXB0
Ij5bMTUsIDc4LCA3OV08L3N0eWxlPjwvRGlzcGxheVRleHQ+PHJlY29yZD48cmVjLW51bWJlcj40
Njc8L3JlYy1udW1iZXI+PGZvcmVpZ24ta2V5cz48a2V5IGFwcD0iRU4iIGRiLWlkPSI5dHI5cjVh
OWd6cHN6cmV3YTUyNXpkZGF2cDBhcHR0czB0dzAiIHRpbWVzdGFtcD0iMTYzOTExMTI3MSI+NDY3
PC9rZXk+PC9mb3JlaWduLWtleXM+PHJlZi10eXBlIG5hbWU9IkpvdXJuYWwgQXJ0aWNsZSI+MTc8
L3JlZi10eXBlPjxjb250cmlidXRvcnM+PGF1dGhvcnM+PGF1dGhvcj5GcmllZG1hbiwgTC4gUy48
L2F1dGhvcj48YXV0aG9yPlJvYmVydHMsIE0uIFMuPC9hdXRob3I+PGF1dGhvcj5CcmV0dCwgQS4g
Uy48L2F1dGhvcj48YXV0aG9yPk1hcnRvbiwgSy4gSS48L2F1dGhvcj48L2F1dGhvcnM+PC9jb250
cmlidXRvcnM+PGF1dGgtYWRkcmVzcz5OZXcgRW5nbGFuZCBEZWFjb25lc3MgSG9zcGl0YWwsIEJv
c3RvbiwgTWFzc2FjaHVzZXR0cy48L2F1dGgtYWRkcmVzcz48dGl0bGVzPjx0aXRsZT5NYW5hZ2Vt
ZW50IG9mIGFzeW1wdG9tYXRpYyBnYWxsc3RvbmVzIGluIHRoZSBkaWFiZXRpYyBwYXRpZW50LiBB
IGRlY2lzaW9uIGFuYWx5c2lzPC90aXRsZT48c2Vjb25kYXJ5LXRpdGxlPkFubiBJbnRlcm4gTWVk
PC9zZWNvbmRhcnktdGl0bGU+PC90aXRsZXM+PHBlcmlvZGljYWw+PGZ1bGwtdGl0bGU+QW5uIElu
dGVybiBNZWQ8L2Z1bGwtdGl0bGU+PC9wZXJpb2RpY2FsPjxwYWdlcz45MTMtOTwvcGFnZXM+PHZv
bHVtZT4xMDk8L3ZvbHVtZT48bnVtYmVyPjExPC9udW1iZXI+PGtleXdvcmRzPjxrZXl3b3JkPkFj
dXRlIERpc2Vhc2U8L2tleXdvcmQ+PGtleXdvcmQ+QWR1bHQ8L2tleXdvcmQ+PGtleXdvcmQ+QWdl
IEZhY3RvcnM8L2tleXdvcmQ+PGtleXdvcmQ+QWdlZDwva2V5d29yZD48a2V5d29yZD4qQ2hvbGVj
eXN0ZWN0b215L2FkdmVyc2UgZWZmZWN0cy9tb3J0YWxpdHk8L2tleXdvcmQ+PGtleXdvcmQ+Q2hv
bGVsaXRoaWFzaXMvY29tcGxpY2F0aW9ucy8qc3VyZ2VyeS90aGVyYXB5PC9rZXl3b3JkPjxrZXl3
b3JkPipEZWNpc2lvbiBTdXBwb3J0IFRlY2huaXF1ZXM8L2tleXdvcmQ+PGtleXdvcmQ+KkRpYWJl
dGVzIENvbXBsaWNhdGlvbnM8L2tleXdvcmQ+PGtleXdvcmQ+RW1lcmdlbmNpZXM8L2tleXdvcmQ+
PGtleXdvcmQ+RmVtYWxlPC9rZXl3b3JkPjxrZXl3b3JkPkh1bWFuczwva2V5d29yZD48a2V5d29y
ZD5MaWZlIEV4cGVjdGFuY3k8L2tleXdvcmQ+PGtleXdvcmQ+TWFsZTwva2V5d29yZD48a2V5d29y
ZD5NaWRkbGUgQWdlZDwva2V5d29yZD48a2V5d29yZD5Qcm9iYWJpbGl0eTwva2V5d29yZD48a2V5
d29yZD5SaXNrPC9rZXl3b3JkPjxrZXl3b3JkPlNleCBGYWN0b3JzPC9rZXl3b3JkPjwva2V5d29y
ZHM+PGRhdGVzPjx5ZWFyPjE5ODg8L3llYXI+PHB1Yi1kYXRlcz48ZGF0ZT5EZWMgMTwvZGF0ZT48
L3B1Yi1kYXRlcz48L2RhdGVzPjxpc2JuPjAwMDMtNDgxOSAoUHJpbnQpJiN4RDswMDAzLTQ4MTkg
KExpbmtpbmcpPC9pc2JuPjxhY2Nlc3Npb24tbnVtPjMwNTYxNjY8L2FjY2Vzc2lvbi1udW0+PHVy
bHM+PHJlbGF0ZWQtdXJscz48dXJsPmh0dHBzOi8vd3d3Lm5jYmkubmxtLm5paC5nb3YvcHVibWVk
LzMwNTYxNjY8L3VybD48L3JlbGF0ZWQtdXJscz48L3VybHM+PGVsZWN0cm9uaWMtcmVzb3VyY2Ut
bnVtPjEwLjczMjYvMDAwMy00ODE5LTEwOS0xMS05MTM8L2VsZWN0cm9uaWMtcmVzb3VyY2UtbnVt
PjwvcmVjb3JkPjwvQ2l0ZT48Q2l0ZT48QXV0aG9yPlNha29yYWZhczwvQXV0aG9yPjxZZWFyPjIw
MDc8L1llYXI+PFJlY051bT4yMTI8L1JlY051bT48cmVjb3JkPjxyZWMtbnVtYmVyPjIxMjwvcmVj
LW51bWJlcj48Zm9yZWlnbi1rZXlzPjxrZXkgYXBwPSJFTiIgZGItaWQ9Ijl0cjlyNWE5Z3pwc3py
ZXdhNTI1emRkYXZwMGFwdHRzMHR3MCIgdGltZXN0YW1wPSIxNjMzNzczODA0Ij4yMTI8L2tleT48
L2ZvcmVpZ24ta2V5cz48cmVmLXR5cGUgbmFtZT0iSm91cm5hbCBBcnRpY2xlIj4xNzwvcmVmLXR5
cGU+PGNvbnRyaWJ1dG9ycz48YXV0aG9ycz48YXV0aG9yPlNha29yYWZhcywgRy4gSC48L2F1dGhv
cj48YXV0aG9yPk1pbGluZ29zLCBELjwvYXV0aG9yPjxhdXRob3I+UGVyb3MsIEcuPC9hdXRob3I+
PC9hdXRob3JzPjwvY29udHJpYnV0b3JzPjxhdXRoLWFkZHJlc3M+NHRoIERlcGFydG1lbnQgb2Yg
U3VyZ2VyeSwgQXRoZW5zIFVuaXZlcnNpdHksIE1lZGljYWwgU2Nob29sLCBBVFRJS09OIFVuaXZl
cnNpdHkgSG9zcGl0YWwsIEFya2FkaWFzIDE5LTIxLCBHUi0xMTUgMjYsIEF0aGVucywgR3JlZWNl
LiBnZW9yZ2VzYWtvcmFmYXNAeWFob28uY29tPC9hdXRoLWFkZHJlc3M+PHRpdGxlcz48dGl0bGU+
QXN5bXB0b21hdGljIGNob2xlbGl0aGlhc2lzOiBpcyBjaG9sZWN5c3RlY3RvbXkgcmVhbGx5IG5l
ZWRlZD8gQSBjcml0aWNhbCByZWFwcHJhaXNhbCAxNSB5ZWFycyBhZnRlciB0aGUgaW50cm9kdWN0
aW9uIG9mIGxhcGFyb3Njb3BpYyBjaG9sZWN5c3RlY3RvbXk8L3RpdGxlPjxzZWNvbmRhcnktdGl0
bGU+RGlnIERpcyBTY2k8L3NlY29uZGFyeS10aXRsZT48L3RpdGxlcz48cGVyaW9kaWNhbD48ZnVs
bC10aXRsZT5EaWcgRGlzIFNjaTwvZnVsbC10aXRsZT48L3BlcmlvZGljYWw+PHBhZ2VzPjEzMTMt
MjU8L3BhZ2VzPjx2b2x1bWU+NTI8L3ZvbHVtZT48bnVtYmVyPjU8L251bWJlcj48ZWRpdGlvbj4y
MDA3LzAzLzI5PC9lZGl0aW9uPjxrZXl3b3Jkcz48a2V5d29yZD4qQ2hvbGVjeXN0ZWN0b215LCBM
YXBhcm9zY29waWM8L2tleXdvcmQ+PGtleXdvcmQ+Q2hvbGVsaXRoaWFzaXMvZXBpZGVtaW9sb2d5
L3BoeXNpb3BhdGhvbG9neS8qc3VyZ2VyeTwva2V5d29yZD48a2V5d29yZD5EaXNlYXNlIFByb2dy
ZXNzaW9uPC9rZXl3b3JkPjxrZXl3b3JkPkh1bWFuczwva2V5d29yZD48a2V5d29yZD4qUGF0aWVu
dCBTZWxlY3Rpb248L2tleXdvcmQ+PGtleXdvcmQ+UHJldmFsZW5jZTwva2V5d29yZD48L2tleXdv
cmRzPjxkYXRlcz48eWVhcj4yMDA3PC95ZWFyPjxwdWItZGF0ZXM+PGRhdGU+TWF5PC9kYXRlPjwv
cHViLWRhdGVzPjwvZGF0ZXM+PGlzYm4+MDE2My0yMTE2IChQcmludCkmI3hEOzAxNjMtMjExNiAo
TGlua2luZyk8L2lzYm4+PGFjY2Vzc2lvbi1udW0+MTczOTAyMjM8L2FjY2Vzc2lvbi1udW0+PHVy
bHM+PHJlbGF0ZWQtdXJscz48dXJsPmh0dHBzOi8vd3d3Lm5jYmkubmxtLm5paC5nb3YvcHVibWVk
LzE3MzkwMjIzPC91cmw+PC9yZWxhdGVkLXVybHM+PC91cmxzPjxlbGVjdHJvbmljLXJlc291cmNl
LW51bT4xMC4xMDA3L3MxMDYyMC0wMDYtOTEwNy0zPC9lbGVjdHJvbmljLXJlc291cmNlLW51bT48
L3JlY29yZD48L0NpdGU+PENpdGU+PEF1dGhvcj5UaGlzdGxlPC9BdXRob3I+PFllYXI+MTk4NDwv
WWVhcj48UmVjTnVtPjQ2ODwvUmVjTnVtPjxyZWNvcmQ+PHJlYy1udW1iZXI+NDY4PC9yZWMtbnVt
YmVyPjxmb3JlaWduLWtleXM+PGtleSBhcHA9IkVOIiBkYi1pZD0iOXRyOXI1YTlnenBzenJld2E1
MjV6ZGRhdnAwYXB0dHMwdHcwIiB0aW1lc3RhbXA9IjE2MzkxMTEyODIiPjQ2ODwva2V5PjwvZm9y
ZWlnbi1rZXlzPjxyZWYtdHlwZSBuYW1lPSJKb3VybmFsIEFydGljbGUiPjE3PC9yZWYtdHlwZT48
Y29udHJpYnV0b3JzPjxhdXRob3JzPjxhdXRob3I+VGhpc3RsZSwgSi4gTC48L2F1dGhvcj48YXV0
aG9yPkNsZWFyeSwgUC4gQS48L2F1dGhvcj48YXV0aG9yPkxhY2hpbiwgSi4gTS48L2F1dGhvcj48
YXV0aG9yPlR5b3IsIE0uIFAuPC9hdXRob3I+PGF1dGhvcj5IZXJzaCwgVC48L2F1dGhvcj48L2F1
dGhvcnM+PC9jb250cmlidXRvcnM+PHRpdGxlcz48dGl0bGU+VGhlIG5hdHVyYWwgaGlzdG9yeSBv
ZiBjaG9sZWxpdGhpYXNpczogdGhlIE5hdGlvbmFsIENvb3BlcmF0aXZlIEdhbGxzdG9uZSBTdHVk
eTwvdGl0bGU+PHNlY29uZGFyeS10aXRsZT5Bbm4gSW50ZXJuIE1lZDwvc2Vjb25kYXJ5LXRpdGxl
PjwvdGl0bGVzPjxwZXJpb2RpY2FsPjxmdWxsLXRpdGxlPkFubiBJbnRlcm4gTWVkPC9mdWxsLXRp
dGxlPjwvcGVyaW9kaWNhbD48cGFnZXM+MTcxLTU8L3BhZ2VzPjx2b2x1bWU+MTAxPC92b2x1bWU+
PG51bWJlcj4yPC9udW1iZXI+PGtleXdvcmRzPjxrZXl3b3JkPkFjdHVhcmlhbCBBbmFseXNpczwv
a2V5d29yZD48a2V5d29yZD5BZHVsdDwva2V5d29yZD48a2V5d29yZD5BZ2VkPC9rZXl3b3JkPjxr
ZXl3b3JkPkJpbGlhcnkgVHJhY3QgRGlzZWFzZXMvZXRpb2xvZ3k8L2tleXdvcmQ+PGtleXdvcmQ+
Q2hvbGVjeXN0ZWN0b215PC9rZXl3b3JkPjxrZXl3b3JkPkNob2xlY3lzdG9ncmFwaHk8L2tleXdv
cmQ+PGtleXdvcmQ+Q2hvbGVsaXRoaWFzaXMvY29tcGxpY2F0aW9ucy9kaWFnbm9zdGljIGltYWdp
bmcvKnBoeXNpb3BhdGhvbG9neTwva2V5d29yZD48a2V5d29yZD5Db2xpYy9ldGlvbG9neTwva2V5
d29yZD48a2V5d29yZD5GZW1hbGU8L2tleXdvcmQ+PGtleXdvcmQ+SHVtYW5zPC9rZXl3b3JkPjxr
ZXl3b3JkPk1hbGU8L2tleXdvcmQ+PGtleXdvcmQ+TWlkZGxlIEFnZWQ8L2tleXdvcmQ+PGtleXdv
cmQ+UHJvc3BlY3RpdmUgU3R1ZGllczwva2V5d29yZD48a2V5d29yZD5SYW5kb20gQWxsb2NhdGlv
bjwva2V5d29yZD48a2V5d29yZD5UaW1lIEZhY3RvcnM8L2tleXdvcmQ+PC9rZXl3b3Jkcz48ZGF0
ZXM+PHllYXI+MTk4NDwveWVhcj48cHViLWRhdGVzPjxkYXRlPkF1ZzwvZGF0ZT48L3B1Yi1kYXRl
cz48L2RhdGVzPjxpc2JuPjAwMDMtNDgxOSAoUHJpbnQpJiN4RDswMDAzLTQ4MTkgKExpbmtpbmcp
PC9pc2JuPjxhY2Nlc3Npb24tbnVtPjY3NDI2NDc8L2FjY2Vzc2lvbi1udW0+PHVybHM+PHJlbGF0
ZWQtdXJscz48dXJsPmh0dHBzOi8vd3d3Lm5jYmkubmxtLm5paC5nb3YvcHVibWVkLzY3NDI2NDc8
L3VybD48L3JlbGF0ZWQtdXJscz48L3VybHM+PGVsZWN0cm9uaWMtcmVzb3VyY2UtbnVtPjEwLjcz
MjYvMDAwMy00ODE5LTEwMS0yLTE3MTwvZWxlY3Ryb25pYy1yZXNvdXJjZS1udW0+PC9yZWNvcmQ+
PC9DaXRlPjwv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5,78,7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It remains unproven if patients who fall within these criteria would benefit from elective </w:t>
      </w:r>
      <w:r w:rsidRPr="0026654D">
        <w:rPr>
          <w:rFonts w:ascii="Book Antiqua" w:eastAsiaTheme="minorHAnsi" w:hAnsi="Book Antiqua" w:cstheme="minorBidi"/>
          <w:lang w:eastAsia="zh-CN"/>
        </w:rPr>
        <w:lastRenderedPageBreak/>
        <w:t>prophylactic cholecystectomy. Routine cholecystectomy in all patients with asymptomatic gallstones may result in anecdotal BDI, anesthesia-related morbidity, the increased overall cost of care and burden on healthcare resources. Thus, selective policy for prophylactic cholecystectomy may be justified and could be considered. There are certain health situations where prophylactic cholecystectomy is beneficial, and these are discussed below.</w:t>
      </w:r>
    </w:p>
    <w:p w14:paraId="62495786"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32AF87F2" w14:textId="5730E6EA"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BENEFITS OF PROPHYLACTIC CHOLECYSTECTOMY FOR PATIENTS WITH EXISTING CONDITIONS</w:t>
      </w:r>
    </w:p>
    <w:p w14:paraId="12FF27B5" w14:textId="23D46904"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Cholecystectomy can be recommended as a prophylactic option in selected asymptomatic patients. For example, patients with red blood cell abnormalities such as sickle cell anemia and hereditary spherocytosis are predisposed to higher risks of cholelithiasis, with prevalence of 30</w:t>
      </w:r>
      <w:r w:rsidR="00514FB0" w:rsidRPr="0026654D">
        <w:rPr>
          <w:rFonts w:ascii="Book Antiqua" w:eastAsiaTheme="minorHAnsi" w:hAnsi="Book Antiqua" w:cstheme="minorBidi"/>
          <w:lang w:eastAsia="zh-CN"/>
        </w:rPr>
        <w:t>%</w:t>
      </w:r>
      <w:r w:rsidR="000C1A37">
        <w:rPr>
          <w:rFonts w:ascii="Book Antiqua" w:eastAsiaTheme="minorHAnsi" w:hAnsi="Book Antiqua" w:cstheme="minorBidi"/>
          <w:lang w:eastAsia="zh-CN"/>
        </w:rPr>
        <w:t>-</w:t>
      </w:r>
      <w:r w:rsidRPr="0026654D">
        <w:rPr>
          <w:rFonts w:ascii="Book Antiqua" w:eastAsiaTheme="minorHAnsi" w:hAnsi="Book Antiqua" w:cstheme="minorBidi"/>
          <w:lang w:eastAsia="zh-CN"/>
        </w:rPr>
        <w:t>70%</w:t>
      </w:r>
      <w:r w:rsidRPr="0026654D">
        <w:rPr>
          <w:rFonts w:ascii="Book Antiqua" w:eastAsiaTheme="minorHAnsi" w:hAnsi="Book Antiqua" w:cstheme="minorBidi"/>
          <w:lang w:eastAsia="zh-CN"/>
        </w:rPr>
        <w:fldChar w:fldCharType="begin">
          <w:fldData xml:space="preserve">PEVuZE5vdGU+PENpdGU+PEF1dGhvcj5MYWNobWFuPC9BdXRob3I+PFllYXI+MTk3OTwvWWVhcj48
UmVjTnVtPjI3NjwvUmVjTnVtPjxEaXNwbGF5VGV4dD48c3R5bGUgZmFjZT0ic3VwZXJzY3JpcHQi
Pls4MC04NF08L3N0eWxlPjwvRGlzcGxheVRleHQ+PHJlY29yZD48cmVjLW51bWJlcj4yNzY8L3Jl
Yy1udW1iZXI+PGZvcmVpZ24ta2V5cz48a2V5IGFwcD0iRU4iIGRiLWlkPSI5dHI5cjVhOWd6cHN6
cmV3YTUyNXpkZGF2cDBhcHR0czB0dzAiIHRpbWVzdGFtcD0iMTYzMzk1NjQzMyI+Mjc2PC9rZXk+
PC9mb3JlaWduLWtleXM+PHJlZi10eXBlIG5hbWU9IkpvdXJuYWwgQXJ0aWNsZSI+MTc8L3JlZi10
eXBlPjxjb250cmlidXRvcnM+PGF1dGhvcnM+PGF1dGhvcj5MYWNobWFuLCBCLiBTLjwvYXV0aG9y
PjxhdXRob3I+TGF6ZXJzb24sIEouPC9hdXRob3I+PGF1dGhvcj5TdGFyc2hhaywgUi4gSi48L2F1
dGhvcj48YXV0aG9yPlZhdWdodGVycywgRi4gTS48L2F1dGhvcj48YXV0aG9yPldlcmxpbiwgUy4g
TC48L2F1dGhvcj48L2F1dGhvcnM+PC9jb250cmlidXRvcnM+PHRpdGxlcz48dGl0bGU+VGhlIHBy
ZXZhbGVuY2Ugb2YgY2hvbGVsaXRoaWFzaXMgaW4gc2lja2xlIGNlbGwgZGlzZWFzZSBhcyBkaWFn
bm9zZWQgYnkgdWx0cmFzb3VuZCBhbmQgY2hvbGVjeXN0b2dyYXBoeTwvdGl0bGU+PHNlY29uZGFy
eS10aXRsZT5QZWRpYXRyaWNzPC9zZWNvbmRhcnktdGl0bGU+PC90aXRsZXM+PHBlcmlvZGljYWw+
PGZ1bGwtdGl0bGU+UGVkaWF0cmljczwvZnVsbC10aXRsZT48L3BlcmlvZGljYWw+PHBhZ2VzPjYw
MS0zPC9wYWdlcz48dm9sdW1lPjY0PC92b2x1bWU+PG51bWJlcj41PC9udW1iZXI+PGVkaXRpb24+
MTk3OS8xMS8wMTwvZWRpdGlvbj48a2V5d29yZHM+PGtleXdvcmQ+QWRvbGVzY2VudDwva2V5d29y
ZD48a2V5d29yZD5BbmVtaWEsIFNpY2tsZSBDZWxsL2Jsb29kLypjb21wbGljYXRpb25zPC9rZXl3
b3JkPjxrZXl3b3JkPkNoaWxkPC9rZXl3b3JkPjxrZXl3b3JkPkNoaWxkLCBQcmVzY2hvb2w8L2tl
eXdvcmQ+PGtleXdvcmQ+Q2hvbGFuZ2lvZ3JhcGh5PC9rZXl3b3JkPjxrZXl3b3JkPkNob2xlY3lz
dG9ncmFwaHk8L2tleXdvcmQ+PGtleXdvcmQ+Q2hvbGVsaXRoaWFzaXMvKmNvbXBsaWNhdGlvbnMv
ZGlhZ25vc2lzPC9rZXl3b3JkPjxrZXl3b3JkPkVyeXRocm9jeXRlIENvdW50PC9rZXl3b3JkPjxr
ZXl3b3JkPkhlbW9nbG9iaW5zL2FuYWx5c2lzPC9rZXl3b3JkPjxrZXl3b3JkPkh1bWFuczwva2V5
d29yZD48a2V5d29yZD5SZXRpY3Vsb2N5dGVzPC9rZXl3b3JkPjxrZXl3b3JkPlVsdHJhc29ub2dy
YXBoeTwva2V5d29yZD48L2tleXdvcmRzPjxkYXRlcz48eWVhcj4xOTc5PC95ZWFyPjxwdWItZGF0
ZXM+PGRhdGU+Tm92PC9kYXRlPjwvcHViLWRhdGVzPjwvZGF0ZXM+PGlzYm4+MDAzMS00MDA1IChQ
cmludCkmI3hEOzAwMzEtNDAwNSAoTGlua2luZyk8L2lzYm4+PGFjY2Vzc2lvbi1udW0+NDkyODMz
PC9hY2Nlc3Npb24tbnVtPjx1cmxzPjxyZWxhdGVkLXVybHM+PHVybD5odHRwczovL3d3dy5uY2Jp
Lm5sbS5uaWguZ292L3B1Ym1lZC80OTI4MzM8L3VybD48L3JlbGF0ZWQtdXJscz48L3VybHM+PC9y
ZWNvcmQ+PC9DaXRlPjxDaXRlPjxBdXRob3I+UmVubmVsczwvQXV0aG9yPjxZZWFyPjE5ODQ8L1ll
YXI+PFJlY051bT4yNzc8L1JlY051bT48cmVjb3JkPjxyZWMtbnVtYmVyPjI3NzwvcmVjLW51bWJl
cj48Zm9yZWlnbi1rZXlzPjxrZXkgYXBwPSJFTiIgZGItaWQ9Ijl0cjlyNWE5Z3pwc3pyZXdhNTI1
emRkYXZwMGFwdHRzMHR3MCIgdGltZXN0YW1wPSIxNjMzOTU2NDQyIj4yNzc8L2tleT48L2ZvcmVp
Z24ta2V5cz48cmVmLXR5cGUgbmFtZT0iSm91cm5hbCBBcnRpY2xlIj4xNzwvcmVmLXR5cGU+PGNv
bnRyaWJ1dG9ycz48YXV0aG9ycz48YXV0aG9yPlJlbm5lbHMsIE0uIEIuPC9hdXRob3I+PGF1dGhv
cj5EdW5uZSwgTS4gRy48L2F1dGhvcj48YXV0aG9yPkdyb3NzbWFuLCBOLiBKLjwvYXV0aG9yPjxh
dXRob3I+U2Nod2FydHosIEEuIEQuPC9hdXRob3I+PC9hdXRob3JzPjwvY29udHJpYnV0b3JzPjx0
aXRsZXM+PHRpdGxlPkNob2xlbGl0aGlhc2lzIGluIHBhdGllbnRzIHdpdGggbWFqb3Igc2lja2xl
IGhlbW9nbG9iaW5vcGF0aGllczwvdGl0bGU+PHNlY29uZGFyeS10aXRsZT5BbSBKIERpcyBDaGls
ZDwvc2Vjb25kYXJ5LXRpdGxlPjwvdGl0bGVzPjxwZXJpb2RpY2FsPjxmdWxsLXRpdGxlPkFtIEog
RGlzIENoaWxkPC9mdWxsLXRpdGxlPjwvcGVyaW9kaWNhbD48cGFnZXM+NjYtNzwvcGFnZXM+PHZv
bHVtZT4xMzg8L3ZvbHVtZT48bnVtYmVyPjE8L251bWJlcj48ZWRpdGlvbj4xOTg0LzAxLzAxPC9l
ZGl0aW9uPjxrZXl3b3Jkcz48a2V5d29yZD5BZG9sZXNjZW50PC9rZXl3b3JkPjxrZXl3b3JkPkFk
dWx0PC9rZXl3b3JkPjxrZXl3b3JkPkFnZSBGYWN0b3JzPC9rZXl3b3JkPjxrZXl3b3JkPkFuZW1p
YSwgU2lja2xlIENlbGwvKmNvbXBsaWNhdGlvbnM8L2tleXdvcmQ+PGtleXdvcmQ+Q2hpbGQ8L2tl
eXdvcmQ+PGtleXdvcmQ+Q2hpbGQsIFByZXNjaG9vbDwva2V5d29yZD48a2V5d29yZD5DaG9sZWxp
dGhpYXNpcy8qY29tcGxpY2F0aW9ucy9kaWFnbm9zaXM8L2tleXdvcmQ+PGtleXdvcmQ+RmVtYWxl
PC9rZXl3b3JkPjxrZXl3b3JkPkhlbW9nbG9iaW4gU0MgRGlzZWFzZS8qY29tcGxpY2F0aW9uczwv
a2V5d29yZD48a2V5d29yZD5IdW1hbnM8L2tleXdvcmQ+PGtleXdvcmQ+TWFsZTwva2V5d29yZD48
a2V5d29yZD5UaGFsYXNzZW1pYS8qY29tcGxpY2F0aW9uczwva2V5d29yZD48a2V5d29yZD5VbHRy
YXNvbm9ncmFwaHk8L2tleXdvcmQ+PC9rZXl3b3Jkcz48ZGF0ZXM+PHllYXI+MTk4NDwveWVhcj48
cHViLWRhdGVzPjxkYXRlPkphbjwvZGF0ZT48L3B1Yi1kYXRlcz48L2RhdGVzPjxpc2JuPjAwMDIt
OTIyWCAoUHJpbnQpJiN4RDswMDAyLTkyMlggKExpbmtpbmcpPC9pc2JuPjxhY2Nlc3Npb24tbnVt
PjY2OTEzMTU8L2FjY2Vzc2lvbi1udW0+PHVybHM+PHJlbGF0ZWQtdXJscz48dXJsPmh0dHBzOi8v
d3d3Lm5jYmkubmxtLm5paC5nb3YvcHVibWVkLzY2OTEzMTU8L3VybD48L3JlbGF0ZWQtdXJscz48
L3VybHM+PGVsZWN0cm9uaWMtcmVzb3VyY2UtbnVtPjEwLjEwMDEvYXJjaHBlZGkuMTk4NC4wMjE0
MDM5MDA1NDAxNjwvZWxlY3Ryb25pYy1yZXNvdXJjZS1udW0+PC9yZWNvcmQ+PC9DaXRlPjxDaXRl
PjxBdXRob3I+U2FybmFpazwvQXV0aG9yPjxZZWFyPjE5ODA8L1llYXI+PFJlY051bT4yNzg8L1Jl
Y051bT48cmVjb3JkPjxyZWMtbnVtYmVyPjI3ODwvcmVjLW51bWJlcj48Zm9yZWlnbi1rZXlzPjxr
ZXkgYXBwPSJFTiIgZGItaWQ9Ijl0cjlyNWE5Z3pwc3pyZXdhNTI1emRkYXZwMGFwdHRzMHR3MCIg
dGltZXN0YW1wPSIxNjMzOTU2NDUwIj4yNzg8L2tleT48L2ZvcmVpZ24ta2V5cz48cmVmLXR5cGUg
bmFtZT0iSm91cm5hbCBBcnRpY2xlIj4xNzwvcmVmLXR5cGU+PGNvbnRyaWJ1dG9ycz48YXV0aG9y
cz48YXV0aG9yPlNhcm5haWssIFMuPC9hdXRob3I+PGF1dGhvcj5TbG92aXMsIFQuIEwuPC9hdXRo
b3I+PGF1dGhvcj5Db3JiZXR0LCBELiBQLjwvYXV0aG9yPjxhdXRob3I+RW1hbWksIEEuPC9hdXRo
b3I+PGF1dGhvcj5XaGl0dGVuLCBDLiBGLjwvYXV0aG9yPjwvYXV0aG9ycz48L2NvbnRyaWJ1dG9y
cz48dGl0bGVzPjx0aXRsZT5JbmNpZGVuY2Ugb2YgY2hvbGVsaXRoaWFzaXMgaW4gc2lja2xlIGNl
bGwgYW5lbWlhIHVzaW5nIHRoZSB1bHRyYXNvbmljIGdyYXktc2NhbGUgdGVjaG5pcXVlPC90aXRs
ZT48c2Vjb25kYXJ5LXRpdGxlPkogUGVkaWF0cjwvc2Vjb25kYXJ5LXRpdGxlPjwvdGl0bGVzPjxw
ZXJpb2RpY2FsPjxmdWxsLXRpdGxlPkogUGVkaWF0cjwvZnVsbC10aXRsZT48L3BlcmlvZGljYWw+
PHBhZ2VzPjEwMDUtODwvcGFnZXM+PHZvbHVtZT45Njwvdm9sdW1lPjxudW1iZXI+NjwvbnVtYmVy
PjxlZGl0aW9uPjE5ODAvMDYvMDE8L2VkaXRpb24+PGtleXdvcmRzPjxrZXl3b3JkPkFkb2xlc2Nl
bnQ8L2tleXdvcmQ+PGtleXdvcmQ+QWdlIEZhY3RvcnM8L2tleXdvcmQ+PGtleXdvcmQ+QW5lbWlh
LCBTaWNrbGUgQ2VsbC8qY29tcGxpY2F0aW9uczwva2V5d29yZD48a2V5d29yZD5CaWxpcnViaW4v
Ymxvb2Q8L2tleXdvcmQ+PGtleXdvcmQ+Q2hpbGQ8L2tleXdvcmQ+PGtleXdvcmQ+Q2hpbGQsIFBy
ZXNjaG9vbDwva2V5d29yZD48a2V5d29yZD5DaG9sZWxpdGhpYXNpcy9jb21wbGljYXRpb25zLypk
aWFnbm9zaXM8L2tleXdvcmQ+PGtleXdvcmQ+RXJ5dGhyb2N5dGUgQ291bnQ8L2tleXdvcmQ+PGtl
eXdvcmQ+RmVtYWxlPC9rZXl3b3JkPjxrZXl3b3JkPkhlbW9nbG9iaW5zL2FuYWx5c2lzPC9rZXl3
b3JkPjxrZXl3b3JkPkh1bWFuczwva2V5d29yZD48a2V5d29yZD5NYWxlPC9rZXl3b3JkPjxrZXl3
b3JkPlJldGljdWxvY3l0ZXM8L2tleXdvcmQ+PGtleXdvcmQ+KlVsdHJhc29ub2dyYXBoeTwva2V5
d29yZD48L2tleXdvcmRzPjxkYXRlcz48eWVhcj4xOTgwPC95ZWFyPjxwdWItZGF0ZXM+PGRhdGU+
SnVuPC9kYXRlPjwvcHViLWRhdGVzPjwvZGF0ZXM+PGlzYm4+MDAyMi0zNDc2IChQcmludCkmI3hE
OzAwMjItMzQ3NiAoTGlua2luZyk8L2lzYm4+PGFjY2Vzc2lvbi1udW0+NzM3MzQ2MDwvYWNjZXNz
aW9uLW51bT48dXJscz48cmVsYXRlZC11cmxzPjx1cmw+aHR0cHM6Ly93d3cubmNiaS5ubG0ubmlo
Lmdvdi9wdWJtZWQvNzM3MzQ2MDwvdXJsPjwvcmVsYXRlZC11cmxzPjwvdXJscz48ZWxlY3Ryb25p
Yy1yZXNvdXJjZS1udW0+MTAuMTAxNi9zMDAyMi0zNDc2KDgwKTgwNjI2LTM8L2VsZWN0cm9uaWMt
cmVzb3VyY2UtbnVtPjwvcmVjb3JkPjwvQ2l0ZT48Q2l0ZT48QXV0aG9yPkJhcnJldHQtQ29ubm9y
PC9BdXRob3I+PFllYXI+MTk2ODwvWWVhcj48UmVjTnVtPjI3NDwvUmVjTnVtPjxyZWNvcmQ+PHJl
Yy1udW1iZXI+Mjc0PC9yZWMtbnVtYmVyPjxmb3JlaWduLWtleXM+PGtleSBhcHA9IkVOIiBkYi1p
ZD0iOXRyOXI1YTlnenBzenJld2E1MjV6ZGRhdnAwYXB0dHMwdHcwIiB0aW1lc3RhbXA9IjE2MzM5
NTY0MTAiPjI3NDwva2V5PjwvZm9yZWlnbi1rZXlzPjxyZWYtdHlwZSBuYW1lPSJKb3VybmFsIEFy
dGljbGUiPjE3PC9yZWYtdHlwZT48Y29udHJpYnV0b3JzPjxhdXRob3JzPjxhdXRob3I+QmFycmV0
dC1Db25ub3IsIEUuPC9hdXRob3I+PC9hdXRob3JzPjwvY29udHJpYnV0b3JzPjx0aXRsZXM+PHRp
dGxlPkNob2xlbGl0aGlhc2lzIGluIHNpY2tsZSBjZWxsIGFuZW1pYTwvdGl0bGU+PHNlY29uZGFy
eS10aXRsZT5BbSBKIE1lZDwvc2Vjb25kYXJ5LXRpdGxlPjwvdGl0bGVzPjxwZXJpb2RpY2FsPjxm
dWxsLXRpdGxlPkFtIEogTWVkPC9mdWxsLXRpdGxlPjwvcGVyaW9kaWNhbD48cGFnZXM+ODg5LTk4
PC9wYWdlcz48dm9sdW1lPjQ1PC92b2x1bWU+PG51bWJlcj42PC9udW1iZXI+PGVkaXRpb24+MTk2
OC8xMi8wMTwvZWRpdGlvbj48a2V5d29yZHM+PGtleXdvcmQ+QWRvbGVzY2VudDwva2V5d29yZD48
a2V5d29yZD5BZHVsdDwva2V5d29yZD48a2V5d29yZD5BbGthbGluZSBQaG9zcGhhdGFzZS9ibG9v
ZDwva2V5d29yZD48a2V5d29yZD5BbmVtaWEsIFNpY2tsZSBDZWxsL2Jsb29kLypjb21wbGljYXRp
b25zPC9rZXl3b3JkPjxrZXl3b3JkPkFzcGFydGF0ZSBBbWlub3RyYW5zZmVyYXNlcy9ibG9vZDwv
a2V5d29yZD48a2V5d29yZD5CaWxpYXJ5IFRyYWN0IERpc2Vhc2VzL2NvbXBsaWNhdGlvbnM8L2tl
eXdvcmQ+PGtleXdvcmQ+QmlsaXJ1YmluL2Jsb29kPC9rZXl3b3JkPjxrZXl3b3JkPkJpb3BzeTwv
a2V5d29yZD48a2V5d29yZD5DaG9sYW5naW9ncmFwaHk8L2tleXdvcmQ+PGtleXdvcmQ+Q2hvbGVj
eXN0ZWN0b215L21vcnRhbGl0eTwva2V5d29yZD48a2V5d29yZD5DaG9sZWN5c3RvZ3JhcGh5PC9r
ZXl3b3JkPjxrZXl3b3JkPkNob2xlbGl0aGlhc2lzL2Jsb29kLypjb21wbGljYXRpb25zL2RpYWdu
b3N0aWMgaW1hZ2luZy9zdXJnZXJ5PC9rZXl3b3JkPjxrZXl3b3JkPkZlbWFsZTwva2V5d29yZD48
a2V5d29yZD5IdW1hbnM8L2tleXdvcmQ+PGtleXdvcmQ+TGl2ZXIvcGF0aG9sb2d5PC9rZXl3b3Jk
PjxrZXl3b3JkPkxpdmVyIEZ1bmN0aW9uIFRlc3RzPC9rZXl3b3JkPjxrZXl3b3JkPk1hbGU8L2tl
eXdvcmQ+PC9rZXl3b3Jkcz48ZGF0ZXM+PHllYXI+MTk2ODwveWVhcj48cHViLWRhdGVzPjxkYXRl
PkRlYzwvZGF0ZT48L3B1Yi1kYXRlcz48L2RhdGVzPjxpc2JuPjAwMDItOTM0MyAoUHJpbnQpJiN4
RDswMDAyLTkzNDMgKExpbmtpbmcpPC9pc2JuPjxhY2Nlc3Npb24tbnVtPjU3MjI2NDA8L2FjY2Vz
c2lvbi1udW0+PHVybHM+PHJlbGF0ZWQtdXJscz48dXJsPmh0dHBzOi8vd3d3Lm5jYmkubmxtLm5p
aC5nb3YvcHVibWVkLzU3MjI2NDA8L3VybD48L3JlbGF0ZWQtdXJscz48L3VybHM+PGVsZWN0cm9u
aWMtcmVzb3VyY2UtbnVtPjEwLjEwMTYvMDAwMi05MzQzKDY4KTkwMTg3LTM8L2VsZWN0cm9uaWMt
cmVzb3VyY2UtbnVtPjwvcmVjb3JkPjwvQ2l0ZT48Q2l0ZT48QXV0aG9yPkJvbmQ8L0F1dGhvcj48
WWVhcj4xOTg3PC9ZZWFyPjxSZWNOdW0+Mjc1PC9SZWNOdW0+PHJlY29yZD48cmVjLW51bWJlcj4y
NzU8L3JlYy1udW1iZXI+PGZvcmVpZ24ta2V5cz48a2V5IGFwcD0iRU4iIGRiLWlkPSI5dHI5cjVh
OWd6cHN6cmV3YTUyNXpkZGF2cDBhcHR0czB0dzAiIHRpbWVzdGFtcD0iMTYzMzk1NjQyMCI+Mjc1
PC9rZXk+PC9mb3JlaWduLWtleXM+PHJlZi10eXBlIG5hbWU9IkpvdXJuYWwgQXJ0aWNsZSI+MTc8
L3JlZi10eXBlPjxjb250cmlidXRvcnM+PGF1dGhvcnM+PGF1dGhvcj5Cb25kLCBMUjwvYXV0aG9y
PjxhdXRob3I+SGF0dHksIFNSPC9hdXRob3I+PGF1dGhvcj5Ib3JuLCBNRTwvYXV0aG9yPjxhdXRo
b3I+RGljaywgTTwvYXV0aG9yPjxhdXRob3I+TWVpcmUsIEhCPC9hdXRob3I+PGF1dGhvcj5CZWxs
aW5naGFtLCBBSjwvYXV0aG9yPjwvYXV0aG9ycz48L2NvbnRyaWJ1dG9ycz48dGl0bGVzPjx0aXRs
ZT5HYWxsIHN0b25lcyBpbiBzaWNrbGUgY2VsbCBkaXNlYXNlIGluIHRoZSBVbml0ZWQgS2luZ2Rv
bTwvdGl0bGU+PHNlY29uZGFyeS10aXRsZT5CciBNZWQgSiAoQ2xpbiBSZXMgRWQpPC9zZWNvbmRh
cnktdGl0bGU+PC90aXRsZXM+PHBlcmlvZGljYWw+PGZ1bGwtdGl0bGU+QnIgTWVkIEogKENsaW4g
UmVzIEVkKTwvZnVsbC10aXRsZT48L3BlcmlvZGljYWw+PHBhZ2VzPjIzNC0yMzY8L3BhZ2VzPjx2
b2x1bWU+Mjk1PC92b2x1bWU+PG51bWJlcj42NTkyPC9udW1iZXI+PGRhdGVzPjx5ZWFyPjE5ODc8
L3llYXI+PC9kYXRlcz48aXNibj4wMjY3LTA2MjM8L2lzYm4+PHVybHM+PC91cmxzPjwvcmVjb3Jk
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MYWNobWFuPC9BdXRob3I+PFllYXI+MTk3OTwvWWVhcj48
UmVjTnVtPjI3NjwvUmVjTnVtPjxEaXNwbGF5VGV4dD48c3R5bGUgZmFjZT0ic3VwZXJzY3JpcHQi
Pls4MC04NF08L3N0eWxlPjwvRGlzcGxheVRleHQ+PHJlY29yZD48cmVjLW51bWJlcj4yNzY8L3Jl
Yy1udW1iZXI+PGZvcmVpZ24ta2V5cz48a2V5IGFwcD0iRU4iIGRiLWlkPSI5dHI5cjVhOWd6cHN6
cmV3YTUyNXpkZGF2cDBhcHR0czB0dzAiIHRpbWVzdGFtcD0iMTYzMzk1NjQzMyI+Mjc2PC9rZXk+
PC9mb3JlaWduLWtleXM+PHJlZi10eXBlIG5hbWU9IkpvdXJuYWwgQXJ0aWNsZSI+MTc8L3JlZi10
eXBlPjxjb250cmlidXRvcnM+PGF1dGhvcnM+PGF1dGhvcj5MYWNobWFuLCBCLiBTLjwvYXV0aG9y
PjxhdXRob3I+TGF6ZXJzb24sIEouPC9hdXRob3I+PGF1dGhvcj5TdGFyc2hhaywgUi4gSi48L2F1
dGhvcj48YXV0aG9yPlZhdWdodGVycywgRi4gTS48L2F1dGhvcj48YXV0aG9yPldlcmxpbiwgUy4g
TC48L2F1dGhvcj48L2F1dGhvcnM+PC9jb250cmlidXRvcnM+PHRpdGxlcz48dGl0bGU+VGhlIHBy
ZXZhbGVuY2Ugb2YgY2hvbGVsaXRoaWFzaXMgaW4gc2lja2xlIGNlbGwgZGlzZWFzZSBhcyBkaWFn
bm9zZWQgYnkgdWx0cmFzb3VuZCBhbmQgY2hvbGVjeXN0b2dyYXBoeTwvdGl0bGU+PHNlY29uZGFy
eS10aXRsZT5QZWRpYXRyaWNzPC9zZWNvbmRhcnktdGl0bGU+PC90aXRsZXM+PHBlcmlvZGljYWw+
PGZ1bGwtdGl0bGU+UGVkaWF0cmljczwvZnVsbC10aXRsZT48L3BlcmlvZGljYWw+PHBhZ2VzPjYw
MS0zPC9wYWdlcz48dm9sdW1lPjY0PC92b2x1bWU+PG51bWJlcj41PC9udW1iZXI+PGVkaXRpb24+
MTk3OS8xMS8wMTwvZWRpdGlvbj48a2V5d29yZHM+PGtleXdvcmQ+QWRvbGVzY2VudDwva2V5d29y
ZD48a2V5d29yZD5BbmVtaWEsIFNpY2tsZSBDZWxsL2Jsb29kLypjb21wbGljYXRpb25zPC9rZXl3
b3JkPjxrZXl3b3JkPkNoaWxkPC9rZXl3b3JkPjxrZXl3b3JkPkNoaWxkLCBQcmVzY2hvb2w8L2tl
eXdvcmQ+PGtleXdvcmQ+Q2hvbGFuZ2lvZ3JhcGh5PC9rZXl3b3JkPjxrZXl3b3JkPkNob2xlY3lz
dG9ncmFwaHk8L2tleXdvcmQ+PGtleXdvcmQ+Q2hvbGVsaXRoaWFzaXMvKmNvbXBsaWNhdGlvbnMv
ZGlhZ25vc2lzPC9rZXl3b3JkPjxrZXl3b3JkPkVyeXRocm9jeXRlIENvdW50PC9rZXl3b3JkPjxr
ZXl3b3JkPkhlbW9nbG9iaW5zL2FuYWx5c2lzPC9rZXl3b3JkPjxrZXl3b3JkPkh1bWFuczwva2V5
d29yZD48a2V5d29yZD5SZXRpY3Vsb2N5dGVzPC9rZXl3b3JkPjxrZXl3b3JkPlVsdHJhc29ub2dy
YXBoeTwva2V5d29yZD48L2tleXdvcmRzPjxkYXRlcz48eWVhcj4xOTc5PC95ZWFyPjxwdWItZGF0
ZXM+PGRhdGU+Tm92PC9kYXRlPjwvcHViLWRhdGVzPjwvZGF0ZXM+PGlzYm4+MDAzMS00MDA1IChQ
cmludCkmI3hEOzAwMzEtNDAwNSAoTGlua2luZyk8L2lzYm4+PGFjY2Vzc2lvbi1udW0+NDkyODMz
PC9hY2Nlc3Npb24tbnVtPjx1cmxzPjxyZWxhdGVkLXVybHM+PHVybD5odHRwczovL3d3dy5uY2Jp
Lm5sbS5uaWguZ292L3B1Ym1lZC80OTI4MzM8L3VybD48L3JlbGF0ZWQtdXJscz48L3VybHM+PC9y
ZWNvcmQ+PC9DaXRlPjxDaXRlPjxBdXRob3I+UmVubmVsczwvQXV0aG9yPjxZZWFyPjE5ODQ8L1ll
YXI+PFJlY051bT4yNzc8L1JlY051bT48cmVjb3JkPjxyZWMtbnVtYmVyPjI3NzwvcmVjLW51bWJl
cj48Zm9yZWlnbi1rZXlzPjxrZXkgYXBwPSJFTiIgZGItaWQ9Ijl0cjlyNWE5Z3pwc3pyZXdhNTI1
emRkYXZwMGFwdHRzMHR3MCIgdGltZXN0YW1wPSIxNjMzOTU2NDQyIj4yNzc8L2tleT48L2ZvcmVp
Z24ta2V5cz48cmVmLXR5cGUgbmFtZT0iSm91cm5hbCBBcnRpY2xlIj4xNzwvcmVmLXR5cGU+PGNv
bnRyaWJ1dG9ycz48YXV0aG9ycz48YXV0aG9yPlJlbm5lbHMsIE0uIEIuPC9hdXRob3I+PGF1dGhv
cj5EdW5uZSwgTS4gRy48L2F1dGhvcj48YXV0aG9yPkdyb3NzbWFuLCBOLiBKLjwvYXV0aG9yPjxh
dXRob3I+U2Nod2FydHosIEEuIEQuPC9hdXRob3I+PC9hdXRob3JzPjwvY29udHJpYnV0b3JzPjx0
aXRsZXM+PHRpdGxlPkNob2xlbGl0aGlhc2lzIGluIHBhdGllbnRzIHdpdGggbWFqb3Igc2lja2xl
IGhlbW9nbG9iaW5vcGF0aGllczwvdGl0bGU+PHNlY29uZGFyeS10aXRsZT5BbSBKIERpcyBDaGls
ZDwvc2Vjb25kYXJ5LXRpdGxlPjwvdGl0bGVzPjxwZXJpb2RpY2FsPjxmdWxsLXRpdGxlPkFtIEog
RGlzIENoaWxkPC9mdWxsLXRpdGxlPjwvcGVyaW9kaWNhbD48cGFnZXM+NjYtNzwvcGFnZXM+PHZv
bHVtZT4xMzg8L3ZvbHVtZT48bnVtYmVyPjE8L251bWJlcj48ZWRpdGlvbj4xOTg0LzAxLzAxPC9l
ZGl0aW9uPjxrZXl3b3Jkcz48a2V5d29yZD5BZG9sZXNjZW50PC9rZXl3b3JkPjxrZXl3b3JkPkFk
dWx0PC9rZXl3b3JkPjxrZXl3b3JkPkFnZSBGYWN0b3JzPC9rZXl3b3JkPjxrZXl3b3JkPkFuZW1p
YSwgU2lja2xlIENlbGwvKmNvbXBsaWNhdGlvbnM8L2tleXdvcmQ+PGtleXdvcmQ+Q2hpbGQ8L2tl
eXdvcmQ+PGtleXdvcmQ+Q2hpbGQsIFByZXNjaG9vbDwva2V5d29yZD48a2V5d29yZD5DaG9sZWxp
dGhpYXNpcy8qY29tcGxpY2F0aW9ucy9kaWFnbm9zaXM8L2tleXdvcmQ+PGtleXdvcmQ+RmVtYWxl
PC9rZXl3b3JkPjxrZXl3b3JkPkhlbW9nbG9iaW4gU0MgRGlzZWFzZS8qY29tcGxpY2F0aW9uczwv
a2V5d29yZD48a2V5d29yZD5IdW1hbnM8L2tleXdvcmQ+PGtleXdvcmQ+TWFsZTwva2V5d29yZD48
a2V5d29yZD5UaGFsYXNzZW1pYS8qY29tcGxpY2F0aW9uczwva2V5d29yZD48a2V5d29yZD5VbHRy
YXNvbm9ncmFwaHk8L2tleXdvcmQ+PC9rZXl3b3Jkcz48ZGF0ZXM+PHllYXI+MTk4NDwveWVhcj48
cHViLWRhdGVzPjxkYXRlPkphbjwvZGF0ZT48L3B1Yi1kYXRlcz48L2RhdGVzPjxpc2JuPjAwMDIt
OTIyWCAoUHJpbnQpJiN4RDswMDAyLTkyMlggKExpbmtpbmcpPC9pc2JuPjxhY2Nlc3Npb24tbnVt
PjY2OTEzMTU8L2FjY2Vzc2lvbi1udW0+PHVybHM+PHJlbGF0ZWQtdXJscz48dXJsPmh0dHBzOi8v
d3d3Lm5jYmkubmxtLm5paC5nb3YvcHVibWVkLzY2OTEzMTU8L3VybD48L3JlbGF0ZWQtdXJscz48
L3VybHM+PGVsZWN0cm9uaWMtcmVzb3VyY2UtbnVtPjEwLjEwMDEvYXJjaHBlZGkuMTk4NC4wMjE0
MDM5MDA1NDAxNjwvZWxlY3Ryb25pYy1yZXNvdXJjZS1udW0+PC9yZWNvcmQ+PC9DaXRlPjxDaXRl
PjxBdXRob3I+U2FybmFpazwvQXV0aG9yPjxZZWFyPjE5ODA8L1llYXI+PFJlY051bT4yNzg8L1Jl
Y051bT48cmVjb3JkPjxyZWMtbnVtYmVyPjI3ODwvcmVjLW51bWJlcj48Zm9yZWlnbi1rZXlzPjxr
ZXkgYXBwPSJFTiIgZGItaWQ9Ijl0cjlyNWE5Z3pwc3pyZXdhNTI1emRkYXZwMGFwdHRzMHR3MCIg
dGltZXN0YW1wPSIxNjMzOTU2NDUwIj4yNzg8L2tleT48L2ZvcmVpZ24ta2V5cz48cmVmLXR5cGUg
bmFtZT0iSm91cm5hbCBBcnRpY2xlIj4xNzwvcmVmLXR5cGU+PGNvbnRyaWJ1dG9ycz48YXV0aG9y
cz48YXV0aG9yPlNhcm5haWssIFMuPC9hdXRob3I+PGF1dGhvcj5TbG92aXMsIFQuIEwuPC9hdXRo
b3I+PGF1dGhvcj5Db3JiZXR0LCBELiBQLjwvYXV0aG9yPjxhdXRob3I+RW1hbWksIEEuPC9hdXRo
b3I+PGF1dGhvcj5XaGl0dGVuLCBDLiBGLjwvYXV0aG9yPjwvYXV0aG9ycz48L2NvbnRyaWJ1dG9y
cz48dGl0bGVzPjx0aXRsZT5JbmNpZGVuY2Ugb2YgY2hvbGVsaXRoaWFzaXMgaW4gc2lja2xlIGNl
bGwgYW5lbWlhIHVzaW5nIHRoZSB1bHRyYXNvbmljIGdyYXktc2NhbGUgdGVjaG5pcXVlPC90aXRs
ZT48c2Vjb25kYXJ5LXRpdGxlPkogUGVkaWF0cjwvc2Vjb25kYXJ5LXRpdGxlPjwvdGl0bGVzPjxw
ZXJpb2RpY2FsPjxmdWxsLXRpdGxlPkogUGVkaWF0cjwvZnVsbC10aXRsZT48L3BlcmlvZGljYWw+
PHBhZ2VzPjEwMDUtODwvcGFnZXM+PHZvbHVtZT45Njwvdm9sdW1lPjxudW1iZXI+NjwvbnVtYmVy
PjxlZGl0aW9uPjE5ODAvMDYvMDE8L2VkaXRpb24+PGtleXdvcmRzPjxrZXl3b3JkPkFkb2xlc2Nl
bnQ8L2tleXdvcmQ+PGtleXdvcmQ+QWdlIEZhY3RvcnM8L2tleXdvcmQ+PGtleXdvcmQ+QW5lbWlh
LCBTaWNrbGUgQ2VsbC8qY29tcGxpY2F0aW9uczwva2V5d29yZD48a2V5d29yZD5CaWxpcnViaW4v
Ymxvb2Q8L2tleXdvcmQ+PGtleXdvcmQ+Q2hpbGQ8L2tleXdvcmQ+PGtleXdvcmQ+Q2hpbGQsIFBy
ZXNjaG9vbDwva2V5d29yZD48a2V5d29yZD5DaG9sZWxpdGhpYXNpcy9jb21wbGljYXRpb25zLypk
aWFnbm9zaXM8L2tleXdvcmQ+PGtleXdvcmQ+RXJ5dGhyb2N5dGUgQ291bnQ8L2tleXdvcmQ+PGtl
eXdvcmQ+RmVtYWxlPC9rZXl3b3JkPjxrZXl3b3JkPkhlbW9nbG9iaW5zL2FuYWx5c2lzPC9rZXl3
b3JkPjxrZXl3b3JkPkh1bWFuczwva2V5d29yZD48a2V5d29yZD5NYWxlPC9rZXl3b3JkPjxrZXl3
b3JkPlJldGljdWxvY3l0ZXM8L2tleXdvcmQ+PGtleXdvcmQ+KlVsdHJhc29ub2dyYXBoeTwva2V5
d29yZD48L2tleXdvcmRzPjxkYXRlcz48eWVhcj4xOTgwPC95ZWFyPjxwdWItZGF0ZXM+PGRhdGU+
SnVuPC9kYXRlPjwvcHViLWRhdGVzPjwvZGF0ZXM+PGlzYm4+MDAyMi0zNDc2IChQcmludCkmI3hE
OzAwMjItMzQ3NiAoTGlua2luZyk8L2lzYm4+PGFjY2Vzc2lvbi1udW0+NzM3MzQ2MDwvYWNjZXNz
aW9uLW51bT48dXJscz48cmVsYXRlZC11cmxzPjx1cmw+aHR0cHM6Ly93d3cubmNiaS5ubG0ubmlo
Lmdvdi9wdWJtZWQvNzM3MzQ2MDwvdXJsPjwvcmVsYXRlZC11cmxzPjwvdXJscz48ZWxlY3Ryb25p
Yy1yZXNvdXJjZS1udW0+MTAuMTAxNi9zMDAyMi0zNDc2KDgwKTgwNjI2LTM8L2VsZWN0cm9uaWMt
cmVzb3VyY2UtbnVtPjwvcmVjb3JkPjwvQ2l0ZT48Q2l0ZT48QXV0aG9yPkJhcnJldHQtQ29ubm9y
PC9BdXRob3I+PFllYXI+MTk2ODwvWWVhcj48UmVjTnVtPjI3NDwvUmVjTnVtPjxyZWNvcmQ+PHJl
Yy1udW1iZXI+Mjc0PC9yZWMtbnVtYmVyPjxmb3JlaWduLWtleXM+PGtleSBhcHA9IkVOIiBkYi1p
ZD0iOXRyOXI1YTlnenBzenJld2E1MjV6ZGRhdnAwYXB0dHMwdHcwIiB0aW1lc3RhbXA9IjE2MzM5
NTY0MTAiPjI3NDwva2V5PjwvZm9yZWlnbi1rZXlzPjxyZWYtdHlwZSBuYW1lPSJKb3VybmFsIEFy
dGljbGUiPjE3PC9yZWYtdHlwZT48Y29udHJpYnV0b3JzPjxhdXRob3JzPjxhdXRob3I+QmFycmV0
dC1Db25ub3IsIEUuPC9hdXRob3I+PC9hdXRob3JzPjwvY29udHJpYnV0b3JzPjx0aXRsZXM+PHRp
dGxlPkNob2xlbGl0aGlhc2lzIGluIHNpY2tsZSBjZWxsIGFuZW1pYTwvdGl0bGU+PHNlY29uZGFy
eS10aXRsZT5BbSBKIE1lZDwvc2Vjb25kYXJ5LXRpdGxlPjwvdGl0bGVzPjxwZXJpb2RpY2FsPjxm
dWxsLXRpdGxlPkFtIEogTWVkPC9mdWxsLXRpdGxlPjwvcGVyaW9kaWNhbD48cGFnZXM+ODg5LTk4
PC9wYWdlcz48dm9sdW1lPjQ1PC92b2x1bWU+PG51bWJlcj42PC9udW1iZXI+PGVkaXRpb24+MTk2
OC8xMi8wMTwvZWRpdGlvbj48a2V5d29yZHM+PGtleXdvcmQ+QWRvbGVzY2VudDwva2V5d29yZD48
a2V5d29yZD5BZHVsdDwva2V5d29yZD48a2V5d29yZD5BbGthbGluZSBQaG9zcGhhdGFzZS9ibG9v
ZDwva2V5d29yZD48a2V5d29yZD5BbmVtaWEsIFNpY2tsZSBDZWxsL2Jsb29kLypjb21wbGljYXRp
b25zPC9rZXl3b3JkPjxrZXl3b3JkPkFzcGFydGF0ZSBBbWlub3RyYW5zZmVyYXNlcy9ibG9vZDwv
a2V5d29yZD48a2V5d29yZD5CaWxpYXJ5IFRyYWN0IERpc2Vhc2VzL2NvbXBsaWNhdGlvbnM8L2tl
eXdvcmQ+PGtleXdvcmQ+QmlsaXJ1YmluL2Jsb29kPC9rZXl3b3JkPjxrZXl3b3JkPkJpb3BzeTwv
a2V5d29yZD48a2V5d29yZD5DaG9sYW5naW9ncmFwaHk8L2tleXdvcmQ+PGtleXdvcmQ+Q2hvbGVj
eXN0ZWN0b215L21vcnRhbGl0eTwva2V5d29yZD48a2V5d29yZD5DaG9sZWN5c3RvZ3JhcGh5PC9r
ZXl3b3JkPjxrZXl3b3JkPkNob2xlbGl0aGlhc2lzL2Jsb29kLypjb21wbGljYXRpb25zL2RpYWdu
b3N0aWMgaW1hZ2luZy9zdXJnZXJ5PC9rZXl3b3JkPjxrZXl3b3JkPkZlbWFsZTwva2V5d29yZD48
a2V5d29yZD5IdW1hbnM8L2tleXdvcmQ+PGtleXdvcmQ+TGl2ZXIvcGF0aG9sb2d5PC9rZXl3b3Jk
PjxrZXl3b3JkPkxpdmVyIEZ1bmN0aW9uIFRlc3RzPC9rZXl3b3JkPjxrZXl3b3JkPk1hbGU8L2tl
eXdvcmQ+PC9rZXl3b3Jkcz48ZGF0ZXM+PHllYXI+MTk2ODwveWVhcj48cHViLWRhdGVzPjxkYXRl
PkRlYzwvZGF0ZT48L3B1Yi1kYXRlcz48L2RhdGVzPjxpc2JuPjAwMDItOTM0MyAoUHJpbnQpJiN4
RDswMDAyLTkzNDMgKExpbmtpbmcpPC9pc2JuPjxhY2Nlc3Npb24tbnVtPjU3MjI2NDA8L2FjY2Vz
c2lvbi1udW0+PHVybHM+PHJlbGF0ZWQtdXJscz48dXJsPmh0dHBzOi8vd3d3Lm5jYmkubmxtLm5p
aC5nb3YvcHVibWVkLzU3MjI2NDA8L3VybD48L3JlbGF0ZWQtdXJscz48L3VybHM+PGVsZWN0cm9u
aWMtcmVzb3VyY2UtbnVtPjEwLjEwMTYvMDAwMi05MzQzKDY4KTkwMTg3LTM8L2VsZWN0cm9uaWMt
cmVzb3VyY2UtbnVtPjwvcmVjb3JkPjwvQ2l0ZT48Q2l0ZT48QXV0aG9yPkJvbmQ8L0F1dGhvcj48
WWVhcj4xOTg3PC9ZZWFyPjxSZWNOdW0+Mjc1PC9SZWNOdW0+PHJlY29yZD48cmVjLW51bWJlcj4y
NzU8L3JlYy1udW1iZXI+PGZvcmVpZ24ta2V5cz48a2V5IGFwcD0iRU4iIGRiLWlkPSI5dHI5cjVh
OWd6cHN6cmV3YTUyNXpkZGF2cDBhcHR0czB0dzAiIHRpbWVzdGFtcD0iMTYzMzk1NjQyMCI+Mjc1
PC9rZXk+PC9mb3JlaWduLWtleXM+PHJlZi10eXBlIG5hbWU9IkpvdXJuYWwgQXJ0aWNsZSI+MTc8
L3JlZi10eXBlPjxjb250cmlidXRvcnM+PGF1dGhvcnM+PGF1dGhvcj5Cb25kLCBMUjwvYXV0aG9y
PjxhdXRob3I+SGF0dHksIFNSPC9hdXRob3I+PGF1dGhvcj5Ib3JuLCBNRTwvYXV0aG9yPjxhdXRo
b3I+RGljaywgTTwvYXV0aG9yPjxhdXRob3I+TWVpcmUsIEhCPC9hdXRob3I+PGF1dGhvcj5CZWxs
aW5naGFtLCBBSjwvYXV0aG9yPjwvYXV0aG9ycz48L2NvbnRyaWJ1dG9ycz48dGl0bGVzPjx0aXRs
ZT5HYWxsIHN0b25lcyBpbiBzaWNrbGUgY2VsbCBkaXNlYXNlIGluIHRoZSBVbml0ZWQgS2luZ2Rv
bTwvdGl0bGU+PHNlY29uZGFyeS10aXRsZT5CciBNZWQgSiAoQ2xpbiBSZXMgRWQpPC9zZWNvbmRh
cnktdGl0bGU+PC90aXRsZXM+PHBlcmlvZGljYWw+PGZ1bGwtdGl0bGU+QnIgTWVkIEogKENsaW4g
UmVzIEVkKTwvZnVsbC10aXRsZT48L3BlcmlvZGljYWw+PHBhZ2VzPjIzNC0yMzY8L3BhZ2VzPjx2
b2x1bWU+Mjk1PC92b2x1bWU+PG51bWJlcj42NTkyPC9udW1iZXI+PGRhdGVzPjx5ZWFyPjE5ODc8
L3llYXI+PC9kYXRlcz48aXNibj4wMjY3LTA2MjM8L2lzYm4+PHVybHM+PC91cmxzPjwvcmVjb3Jk
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80-8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Studies have also shown that gallstone</w:t>
      </w:r>
      <w:r w:rsidR="00514FB0">
        <w:rPr>
          <w:rFonts w:ascii="Book Antiqua" w:eastAsiaTheme="minorHAnsi" w:hAnsi="Book Antiqua" w:cstheme="minorBidi"/>
          <w:lang w:eastAsia="zh-CN"/>
        </w:rPr>
        <w:t>s</w:t>
      </w:r>
      <w:r w:rsidRPr="0026654D">
        <w:rPr>
          <w:rFonts w:ascii="Book Antiqua" w:eastAsiaTheme="minorHAnsi" w:hAnsi="Book Antiqua" w:cstheme="minorBidi"/>
          <w:lang w:eastAsia="zh-CN"/>
        </w:rPr>
        <w:t xml:space="preserve"> complicated the clinical course of sickle cell anemia in 40% of adolescents and 70% of adult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Malone&lt;/Author&gt;&lt;Year&gt;1988&lt;/Year&gt;&lt;RecNum&gt;279&lt;/RecNum&gt;&lt;DisplayText&gt;&lt;style face="superscript"&gt;[9]&lt;/style&gt;&lt;/DisplayText&gt;&lt;record&gt;&lt;rec-number&gt;279&lt;/rec-number&gt;&lt;foreign-keys&gt;&lt;key app="EN" db-id="9tr9r5a9gzpszrewa525zddavp0aptts0tw0" timestamp="1633956933"&gt;279&lt;/key&gt;&lt;/foreign-keys&gt;&lt;ref-type name="Journal Article"&gt;17&lt;/ref-type&gt;&lt;contributors&gt;&lt;authors&gt;&lt;author&gt;Malone, B. S.&lt;/author&gt;&lt;author&gt;Werlin, S. L.&lt;/author&gt;&lt;/authors&gt;&lt;/contributors&gt;&lt;auth-address&gt;Department of Pediatrics, Medical College of Wisconsin, Milwaukee.&lt;/auth-address&gt;&lt;titles&gt;&lt;title&gt;Cholecystectomy and cholelithiasis in sickle cell anemia&lt;/title&gt;&lt;secondary-title&gt;Am J Dis Child&lt;/secondary-title&gt;&lt;/titles&gt;&lt;periodical&gt;&lt;full-title&gt;Am J Dis Child&lt;/full-title&gt;&lt;/periodical&gt;&lt;pages&gt;799-800&lt;/pages&gt;&lt;volume&gt;142&lt;/volume&gt;&lt;number&gt;7&lt;/number&gt;&lt;edition&gt;1988/07/01&lt;/edition&gt;&lt;keywords&gt;&lt;keyword&gt;Adolescent&lt;/keyword&gt;&lt;keyword&gt;Adult&lt;/keyword&gt;&lt;keyword&gt;Anemia, Sickle Cell/*complications&lt;/keyword&gt;&lt;keyword&gt;Blood Transfusion&lt;/keyword&gt;&lt;keyword&gt;Child&lt;/keyword&gt;&lt;keyword&gt;Child, Preschool&lt;/keyword&gt;&lt;keyword&gt;Cholecystectomy/*adverse effects&lt;/keyword&gt;&lt;keyword&gt;Cholelithiasis/etiology/*surgery&lt;/keyword&gt;&lt;keyword&gt;Erythrocyte Transfusion&lt;/keyword&gt;&lt;keyword&gt;Female&lt;/keyword&gt;&lt;keyword&gt;Hemoglobin, Sickle/analysis&lt;/keyword&gt;&lt;keyword&gt;Humans&lt;/keyword&gt;&lt;keyword&gt;Male&lt;/keyword&gt;&lt;keyword&gt;Preoperative Care&lt;/keyword&gt;&lt;/keywords&gt;&lt;dates&gt;&lt;year&gt;1988&lt;/year&gt;&lt;pub-dates&gt;&lt;date&gt;Jul&lt;/date&gt;&lt;/pub-dates&gt;&lt;/dates&gt;&lt;isbn&gt;0002-922X (Print)&amp;#xD;0002-922X (Linking)&lt;/isbn&gt;&lt;accession-num&gt;3381786&lt;/accession-num&gt;&lt;urls&gt;&lt;related-urls&gt;&lt;url&gt;https://www.ncbi.nlm.nih.gov/pubmed/3381786&lt;/url&gt;&lt;/related-urls&gt;&lt;/urls&gt;&lt;electronic-resource-num&gt;10.1001/archpedi.1988.02150070113040&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utledge </w:t>
      </w:r>
      <w:r w:rsidRPr="0021621D">
        <w:rPr>
          <w:rFonts w:ascii="Book Antiqua" w:eastAsiaTheme="minorHAnsi" w:hAnsi="Book Antiqua" w:cstheme="minorBidi"/>
          <w:i/>
          <w:iCs/>
          <w:lang w:eastAsia="zh-CN"/>
        </w:rPr>
        <w:t>et al</w:t>
      </w:r>
      <w:r w:rsidR="0021621D" w:rsidRPr="0026654D">
        <w:rPr>
          <w:rFonts w:ascii="Book Antiqua" w:eastAsiaTheme="minorHAnsi" w:hAnsi="Book Antiqua" w:cstheme="minorBidi"/>
          <w:lang w:eastAsia="zh-CN"/>
        </w:rPr>
        <w:fldChar w:fldCharType="begin"/>
      </w:r>
      <w:r w:rsidR="0021621D" w:rsidRPr="0026654D">
        <w:rPr>
          <w:rFonts w:ascii="Book Antiqua" w:eastAsiaTheme="minorHAnsi" w:hAnsi="Book Antiqua" w:cstheme="minorBidi"/>
          <w:lang w:eastAsia="zh-CN"/>
        </w:rPr>
        <w:instrText xml:space="preserve"> ADDIN EN.CITE &lt;EndNote&gt;&lt;Cite&gt;&lt;Author&gt;Rutledge&lt;/Author&gt;&lt;Year&gt;1986&lt;/Year&gt;&lt;RecNum&gt;282&lt;/RecNum&gt;&lt;DisplayText&gt;&lt;style face="superscript"&gt;[85]&lt;/style&gt;&lt;/DisplayText&gt;&lt;record&gt;&lt;rec-number&gt;282&lt;/rec-number&gt;&lt;foreign-keys&gt;&lt;key app="EN" db-id="9tr9r5a9gzpszrewa525zddavp0aptts0tw0" timestamp="1633957037"&gt;282&lt;/key&gt;&lt;/foreign-keys&gt;&lt;ref-type name="Journal Article"&gt;17&lt;/ref-type&gt;&lt;contributors&gt;&lt;authors&gt;&lt;author&gt;Rutledge, R.&lt;/author&gt;&lt;author&gt;Croom, R. D., 3rd&lt;/author&gt;&lt;author&gt;Davis, J. W., Jr.&lt;/author&gt;&lt;author&gt;Berkowitz, L. R.&lt;/author&gt;&lt;author&gt;Orringer, E. P.&lt;/author&gt;&lt;/authors&gt;&lt;/contributors&gt;&lt;titles&gt;&lt;title&gt;Cholelithiasis in sickle cell anemia: surgical considerations&lt;/title&gt;&lt;secondary-title&gt;South Med J&lt;/secondary-title&gt;&lt;/titles&gt;&lt;periodical&gt;&lt;full-title&gt;South Med J&lt;/full-title&gt;&lt;/periodical&gt;&lt;pages&gt;28-30&lt;/pages&gt;&lt;volume&gt;79&lt;/volume&gt;&lt;number&gt;1&lt;/number&gt;&lt;edition&gt;1986/01/01&lt;/edition&gt;&lt;keywords&gt;&lt;keyword&gt;Acute Disease&lt;/keyword&gt;&lt;keyword&gt;Adolescent&lt;/keyword&gt;&lt;keyword&gt;Adult&lt;/keyword&gt;&lt;keyword&gt;Anemia, Sickle Cell/*complications&lt;/keyword&gt;&lt;keyword&gt;Blood Transfusion&lt;/keyword&gt;&lt;keyword&gt;Child&lt;/keyword&gt;&lt;keyword&gt;Cholecystectomy&lt;/keyword&gt;&lt;keyword&gt;Cholecystitis/diagnosis&lt;/keyword&gt;&lt;keyword&gt;Cholelithiasis/diagnosis/etiology/*surgery&lt;/keyword&gt;&lt;keyword&gt;Diagnosis, Differential&lt;/keyword&gt;&lt;keyword&gt;Female&lt;/keyword&gt;&lt;keyword&gt;Follow-Up Studies&lt;/keyword&gt;&lt;keyword&gt;Hematocrit&lt;/keyword&gt;&lt;keyword&gt;Humans&lt;/keyword&gt;&lt;keyword&gt;Male&lt;/keyword&gt;&lt;keyword&gt;Middle Aged&lt;/keyword&gt;&lt;keyword&gt;Postoperative Complications&lt;/keyword&gt;&lt;keyword&gt;Preoperative Care&lt;/keyword&gt;&lt;keyword&gt;Time Factors&lt;/keyword&gt;&lt;/keywords&gt;&lt;dates&gt;&lt;year&gt;1986&lt;/year&gt;&lt;pub-dates&gt;&lt;date&gt;Jan&lt;/date&gt;&lt;/pub-dates&gt;&lt;/dates&gt;&lt;isbn&gt;0038-4348 (Print)&amp;#xD;0038-4348 (Linking)&lt;/isbn&gt;&lt;accession-num&gt;3945832&lt;/accession-num&gt;&lt;urls&gt;&lt;related-urls&gt;&lt;url&gt;https://www.ncbi.nlm.nih.gov/pubmed/3945832&lt;/url&gt;&lt;/related-urls&gt;&lt;/urls&gt;&lt;electronic-resource-num&gt;10.1097/00007611-198601000-00009&lt;/electronic-resource-num&gt;&lt;/record&gt;&lt;/Cite&gt;&lt;/EndNote&gt;</w:instrText>
      </w:r>
      <w:r w:rsidR="0021621D" w:rsidRPr="0026654D">
        <w:rPr>
          <w:rFonts w:ascii="Book Antiqua" w:eastAsiaTheme="minorHAnsi" w:hAnsi="Book Antiqua" w:cstheme="minorBidi"/>
          <w:lang w:eastAsia="zh-CN"/>
        </w:rPr>
        <w:fldChar w:fldCharType="separate"/>
      </w:r>
      <w:r w:rsidR="0021621D" w:rsidRPr="0026654D">
        <w:rPr>
          <w:rFonts w:ascii="Book Antiqua" w:eastAsiaTheme="minorHAnsi" w:hAnsi="Book Antiqua" w:cstheme="minorBidi"/>
          <w:noProof/>
          <w:vertAlign w:val="superscript"/>
          <w:lang w:eastAsia="zh-CN"/>
        </w:rPr>
        <w:t>[85]</w:t>
      </w:r>
      <w:r w:rsidR="0021621D"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described that 75% of sickle cell anemia patients with asymptomatic gallstones eventually turned symptomatic. More recently, Muroni </w:t>
      </w:r>
      <w:r w:rsidRPr="0021621D">
        <w:rPr>
          <w:rFonts w:ascii="Book Antiqua" w:eastAsiaTheme="minorHAnsi" w:hAnsi="Book Antiqua" w:cstheme="minorBidi"/>
          <w:i/>
          <w:iCs/>
          <w:lang w:eastAsia="zh-CN"/>
        </w:rPr>
        <w:t>et al</w:t>
      </w:r>
      <w:r w:rsidR="0021621D" w:rsidRPr="0026654D">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0021621D" w:rsidRPr="0026654D">
        <w:rPr>
          <w:rFonts w:ascii="Book Antiqua" w:eastAsiaTheme="minorHAnsi" w:hAnsi="Book Antiqua" w:cstheme="minorBidi"/>
          <w:lang w:eastAsia="zh-CN"/>
        </w:rPr>
        <w:instrText xml:space="preserve"> ADDIN EN.CITE </w:instrText>
      </w:r>
      <w:r w:rsidR="0021621D" w:rsidRPr="0026654D">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0021621D" w:rsidRPr="0026654D">
        <w:rPr>
          <w:rFonts w:ascii="Book Antiqua" w:eastAsiaTheme="minorHAnsi" w:hAnsi="Book Antiqua" w:cstheme="minorBidi"/>
          <w:lang w:eastAsia="zh-CN"/>
        </w:rPr>
        <w:instrText xml:space="preserve"> ADDIN EN.CITE.DATA </w:instrText>
      </w:r>
      <w:r w:rsidR="0021621D" w:rsidRPr="0026654D">
        <w:rPr>
          <w:rFonts w:ascii="Book Antiqua" w:eastAsiaTheme="minorHAnsi" w:hAnsi="Book Antiqua" w:cstheme="minorBidi"/>
          <w:lang w:eastAsia="zh-CN"/>
        </w:rPr>
      </w:r>
      <w:r w:rsidR="0021621D" w:rsidRPr="0026654D">
        <w:rPr>
          <w:rFonts w:ascii="Book Antiqua" w:eastAsiaTheme="minorHAnsi" w:hAnsi="Book Antiqua" w:cstheme="minorBidi"/>
          <w:lang w:eastAsia="zh-CN"/>
        </w:rPr>
        <w:fldChar w:fldCharType="end"/>
      </w:r>
      <w:r w:rsidR="0021621D" w:rsidRPr="0026654D">
        <w:rPr>
          <w:rFonts w:ascii="Book Antiqua" w:eastAsiaTheme="minorHAnsi" w:hAnsi="Book Antiqua" w:cstheme="minorBidi"/>
          <w:lang w:eastAsia="zh-CN"/>
        </w:rPr>
      </w:r>
      <w:r w:rsidR="0021621D" w:rsidRPr="0026654D">
        <w:rPr>
          <w:rFonts w:ascii="Book Antiqua" w:eastAsiaTheme="minorHAnsi" w:hAnsi="Book Antiqua" w:cstheme="minorBidi"/>
          <w:lang w:eastAsia="zh-CN"/>
        </w:rPr>
        <w:fldChar w:fldCharType="separate"/>
      </w:r>
      <w:r w:rsidR="0021621D" w:rsidRPr="0026654D">
        <w:rPr>
          <w:rFonts w:ascii="Book Antiqua" w:eastAsiaTheme="minorHAnsi" w:hAnsi="Book Antiqua" w:cstheme="minorBidi"/>
          <w:noProof/>
          <w:vertAlign w:val="superscript"/>
          <w:lang w:eastAsia="zh-CN"/>
        </w:rPr>
        <w:t>[86]</w:t>
      </w:r>
      <w:r w:rsidR="0021621D"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postoperative complications related to sickle cell anemia were less frequent for asymptomatic gallstone patients (11.5%) who received prophylactic laparoscopic cholecystectomy compared to symptomatic gallstone patients (25.5%). In addition, the same group of patients had shorter hospital admissions and potentially avoided complications such as acute cholecystitis and cholangitis</w:t>
      </w:r>
      <w:r w:rsidRPr="0026654D">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8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ence, prophylactic cholecystectomy is recommended for sickle cell anemia or hereditary spherocytosis patients with concurrent asymptomatic gallstones, along with splenectomy</w:t>
      </w:r>
      <w:r w:rsidRPr="0026654D">
        <w:rPr>
          <w:rFonts w:ascii="Book Antiqua" w:eastAsiaTheme="minorHAnsi" w:hAnsi="Book Antiqua" w:cstheme="minorBidi"/>
          <w:lang w:eastAsia="zh-CN"/>
        </w:rPr>
        <w:fldChar w:fldCharType="begin">
          <w:fldData xml:space="preserve">PEVuZE5vdGU+PENpdGU+PEF1dGhvcj5BbC1TYWxlbTwvQXV0aG9yPjxZZWFyPjIwMDM8L1llYXI+
PFJlY051bT4yODU8L1JlY051bT48RGlzcGxheVRleHQ+PHN0eWxlIGZhY2U9InN1cGVyc2NyaXB0
Ij5bODctOTBdPC9zdHlsZT48L0Rpc3BsYXlUZXh0PjxyZWNvcmQ+PHJlYy1udW1iZXI+Mjg1PC9y
ZWMtbnVtYmVyPjxmb3JlaWduLWtleXM+PGtleSBhcHA9IkVOIiBkYi1pZD0iOXRyOXI1YTlnenBz
enJld2E1MjV6ZGRhdnAwYXB0dHMwdHcwIiB0aW1lc3RhbXA9IjE2MzM5NTgwNjQiPjI4NTwva2V5
PjwvZm9yZWlnbi1rZXlzPjxyZWYtdHlwZSBuYW1lPSJKb3VybmFsIEFydGljbGUiPjE3PC9yZWYt
dHlwZT48Y29udHJpYnV0b3JzPjxhdXRob3JzPjxhdXRob3I+QWwtU2FsZW0sIEEuIEguPC9hdXRo
b3I+PC9hdXRob3JzPjwvY29udHJpYnV0b3JzPjxhdXRoLWFkZHJlc3M+RGl2aXNpb24gb2YgUGVk
aWF0cmljIFN1cmdlcnksIERlcGFydG1lbnQgb2YgU3VyZ2VyeSwgUWF0aWYgQ2VudHJhbCBIb3Nw
aXRhbCwgUWF0aWYsIFNhdWRpIEFyYWJpYS48L2F1dGgtYWRkcmVzcz48dGl0bGVzPjx0aXRsZT5T
aG91bGQgY2hvbGVjeXN0ZWN0b215IGJlIHBlcmZvcm1lZCBjb25jb21pdGFudGx5IHdpdGggc3Bs
ZW5lY3RvbXkgaW4gY2hpbGRyZW4gd2l0aCBzaWNrbGUtY2VsbCBkaXNlYXNlPzwvdGl0bGU+PHNl
Y29uZGFyeS10aXRsZT5QZWRpYXRyIFN1cmcgSW50PC9zZWNvbmRhcnktdGl0bGU+PC90aXRsZXM+
PHBlcmlvZGljYWw+PGZ1bGwtdGl0bGU+UGVkaWF0ciBTdXJnIEludDwvZnVsbC10aXRsZT48L3Bl
cmlvZGljYWw+PHBhZ2VzPjcxLTQ8L3BhZ2VzPjx2b2x1bWU+MTk8L3ZvbHVtZT48bnVtYmVyPjEt
MjwvbnVtYmVyPjxlZGl0aW9uPjIwMDMvMDUvMDI8L2VkaXRpb24+PGtleXdvcmRzPjxrZXl3b3Jk
PkFkb2xlc2NlbnQ8L2tleXdvcmQ+PGtleXdvcmQ+QW5lbWlhLCBTaWNrbGUgQ2VsbC8qY29tcGxp
Y2F0aW9uczwva2V5d29yZD48a2V5d29yZD5DaGlsZDwva2V5d29yZD48a2V5d29yZD4qQ2hvbGVj
eXN0ZWN0b215PC9rZXl3b3JkPjxrZXl3b3JkPkNob2xlbGl0aGlhc2lzLypldGlvbG9neS8qc3Vy
Z2VyeTwva2V5d29yZD48a2V5d29yZD5GZW1hbGU8L2tleXdvcmQ+PGtleXdvcmQ+SHVtYW5zPC9r
ZXl3b3JkPjxrZXl3b3JkPk1hbGU8L2tleXdvcmQ+PGtleXdvcmQ+KlNwbGVuZWN0b215PC9rZXl3
b3JkPjxrZXl3b3JkPlNwbGVuaWMgRGlzZWFzZXMvKmV0aW9sb2d5LypzdXJnZXJ5PC9rZXl3b3Jk
PjxrZXl3b3JkPlRoYWxhc3NlbWlhLypjb21wbGljYXRpb25zPC9rZXl3b3JkPjxrZXl3b3JkPlRy
ZWF0bWVudCBPdXRjb21lPC9rZXl3b3JkPjwva2V5d29yZHM+PGRhdGVzPjx5ZWFyPjIwMDM8L3ll
YXI+PHB1Yi1kYXRlcz48ZGF0ZT5BcHI8L2RhdGU+PC9wdWItZGF0ZXM+PC9kYXRlcz48aXNibj4w
MTc5LTAzNTggKFByaW50KSYjeEQ7MDE3OS0wMzU4IChMaW5raW5nKTwvaXNibj48YWNjZXNzaW9u
LW51bT4xMjcyMTcyOTwvYWNjZXNzaW9uLW51bT48dXJscz48cmVsYXRlZC11cmxzPjx1cmw+aHR0
cHM6Ly93d3cubmNiaS5ubG0ubmloLmdvdi9wdWJtZWQvMTI3MjE3Mjk8L3VybD48L3JlbGF0ZWQt
dXJscz48L3VybHM+PGVsZWN0cm9uaWMtcmVzb3VyY2UtbnVtPjEwLjEwMDcvczAwMzgzLTAwMi0w
ODA0LTU8L2VsZWN0cm9uaWMtcmVzb3VyY2UtbnVtPjwvcmVjb3JkPjwvQ2l0ZT48Q2l0ZT48QXV0
aG9yPlBhdHRvbjwvQXV0aG9yPjxZZWFyPjE5OTc8L1llYXI+PFJlY051bT4yODg8L1JlY051bT48
cmVjb3JkPjxyZWMtbnVtYmVyPjI4ODwvcmVjLW51bWJlcj48Zm9yZWlnbi1rZXlzPjxrZXkgYXBw
PSJFTiIgZGItaWQ9Ijl0cjlyNWE5Z3pwc3pyZXdhNTI1emRkYXZwMGFwdHRzMHR3MCIgdGltZXN0
YW1wPSIxNjMzOTU4MDk1Ij4yODg8L2tleT48L2ZvcmVpZ24ta2V5cz48cmVmLXR5cGUgbmFtZT0i
Sm91cm5hbCBBcnRpY2xlIj4xNzwvcmVmLXR5cGU+PGNvbnRyaWJ1dG9ycz48YXV0aG9ycz48YXV0
aG9yPlBhdHRvbiwgTS4gTC48L2F1dGhvcj48YXV0aG9yPk1vc3MsIEIuIEUuPC9hdXRob3I+PGF1
dGhvcj5IYWl0aCwgTC4gUi4sIEpyLjwvYXV0aG9yPjxhdXRob3I+U2hvdHdlbGwsIEIuIEEuPC9h
dXRob3I+PGF1dGhvcj5NaWxsaW5lciwgRC4gSC48L2F1dGhvcj48YXV0aG9yPlNpbWVvbmUsIE0u
IFIuPC9hdXRob3I+PGF1dGhvcj5LcmF1dCwgSi4gRC48L2F1dGhvcj48YXV0aG9yPlBhdHRvbiwg
Si4gTi48L2F1dGhvcj48L2F1dGhvcnM+PC9jb250cmlidXRvcnM+PGF1dGgtYWRkcmVzcz5EZXBh
cnRtZW50IG9mIEdlbmVyYWwgU3VyZ2VyeSwgQ3JvemVyLUNoZXN0ZXIgTWVkaWNhbCBDZW50ZXIs
IFVwbGFuZCwgUGVubnN5bHZhbmlhIDE5MDEzLTM5OTUsIFVTQS48L2F1dGgtYWRkcmVzcz48dGl0
bGVzPjx0aXRsZT5Db25jb21pdGFudCBsYXBhcm9zY29waWMgY2hvbGVjeXN0ZWN0b215IGFuZCBz
cGxlbmVjdG9teSBmb3Igc3VyZ2ljYWwgbWFuYWdlbWVudCBvZiBoZXJlZGl0YXJ5IHNwaGVyb2N5
dG9zaXM8L3RpdGxlPjxzZWNvbmRhcnktdGl0bGU+QW0gU3VyZzwvc2Vjb25kYXJ5LXRpdGxlPjwv
dGl0bGVzPjxwZXJpb2RpY2FsPjxmdWxsLXRpdGxlPkFtIFN1cmc8L2Z1bGwtdGl0bGU+PC9wZXJp
b2RpY2FsPjxwYWdlcz41MzYtOTwvcGFnZXM+PHZvbHVtZT42Mzwvdm9sdW1lPjxudW1iZXI+Njwv
bnVtYmVyPjxlZGl0aW9uPjE5OTcvMDYvMDE8L2VkaXRpb24+PGtleXdvcmRzPjxrZXl3b3JkPkFk
b2xlc2NlbnQ8L2tleXdvcmQ+PGtleXdvcmQ+KkNob2xlY3lzdGVjdG9teSwgTGFwYXJvc2NvcGlj
PC9rZXl3b3JkPjxrZXl3b3JkPkZlbWFsZTwva2V5d29yZD48a2V5d29yZD5IdW1hbnM8L2tleXdv
cmQ+PGtleXdvcmQ+UG9zdG9wZXJhdGl2ZSBDb21wbGljYXRpb25zPC9rZXl3b3JkPjxrZXl3b3Jk
PlNwaGVyb2N5dG9zaXMsIEhlcmVkaXRhcnkvKnN1cmdlcnk8L2tleXdvcmQ+PGtleXdvcmQ+KlNw
bGVuZWN0b215PC9rZXl3b3JkPjwva2V5d29yZHM+PGRhdGVzPjx5ZWFyPjE5OTc8L3llYXI+PHB1
Yi1kYXRlcz48ZGF0ZT5KdW48L2RhdGU+PC9wdWItZGF0ZXM+PC9kYXRlcz48aXNibj4wMDAzLTEz
NDggKFByaW50KSYjeEQ7MDAwMy0xMzQ4IChMaW5raW5nKTwvaXNibj48YWNjZXNzaW9uLW51bT45
MTY4NzY4PC9hY2Nlc3Npb24tbnVtPjx1cmxzPjxyZWxhdGVkLXVybHM+PHVybD5odHRwczovL3d3
dy5uY2JpLm5sbS5uaWguZ292L3B1Ym1lZC85MTY4NzY4PC91cmw+PC9yZWxhdGVkLXVybHM+PC91
cmxzPjwvcmVjb3JkPjwvQ2l0ZT48Q2l0ZT48QXV0aG9yPlNhc2FraTwvQXV0aG9yPjxZZWFyPjIw
MTA8L1llYXI+PFJlY051bT4yODc8L1JlY051bT48cmVjb3JkPjxyZWMtbnVtYmVyPjI4NzwvcmVj
LW51bWJlcj48Zm9yZWlnbi1rZXlzPjxrZXkgYXBwPSJFTiIgZGItaWQ9Ijl0cjlyNWE5Z3pwc3py
ZXdhNTI1emRkYXZwMGFwdHRzMHR3MCIgdGltZXN0YW1wPSIxNjMzOTU4MDg3Ij4yODc8L2tleT48
L2ZvcmVpZ24ta2V5cz48cmVmLXR5cGUgbmFtZT0iSm91cm5hbCBBcnRpY2xlIj4xNzwvcmVmLXR5
cGU+PGNvbnRyaWJ1dG9ycz48YXV0aG9ycz48YXV0aG9yPlNhc2FraSwgQS48L2F1dGhvcj48YXV0
aG9yPk5pdHRhLCBILjwvYXV0aG9yPjxhdXRob3I+T3R1c2thLCBLLjwvYXV0aG9yPjxhdXRob3I+
S2ltdXJhLCBZLjwvYXV0aG9yPjxhdXRob3I+T2J1Y2hpLCBULjwvYXV0aG9yPjxhdXRob3I+V2Fr
YWJheWFzaGksIEcuPC9hdXRob3I+PC9hdXRob3JzPjwvY29udHJpYnV0b3JzPjxhdXRoLWFkZHJl
c3M+RGVwYXJ0bWVudCBvZiBTdXJnZXJ5LCBJd2F0ZSBNZWRpY2FsIFVuaXZlcnNpdHkgU2Nob29s
IG9mIE1lZGljaW5lLCBKYXBhbi4gc2FraXJhQGl3YXRlLW1lZC5hYy5qcDwvYXV0aC1hZGRyZXNz
Pjx0aXRsZXM+PHRpdGxlPkNvbmNvbWl0YW50IGxhcGFyb3Njb3BpYyBzcGxlbmVjdG9teSBhbmQg
Y2hvbGVjeXN0ZWN0b215PC90aXRsZT48c2Vjb25kYXJ5LXRpdGxlPlN1cmcgTGFwYXJvc2MgRW5k
b3NjIFBlcmN1dGFuIFRlY2g8L3NlY29uZGFyeS10aXRsZT48L3RpdGxlcz48cGVyaW9kaWNhbD48
ZnVsbC10aXRsZT5TdXJnIExhcGFyb3NjIEVuZG9zYyBQZXJjdXRhbiBUZWNoPC9mdWxsLXRpdGxl
PjwvcGVyaW9kaWNhbD48cGFnZXM+NjYtODwvcGFnZXM+PHZvbHVtZT4yMDwvdm9sdW1lPjxudW1i
ZXI+MjwvbnVtYmVyPjxlZGl0aW9uPjIwMTAvMDQvMTY8L2VkaXRpb24+PGtleXdvcmRzPjxrZXl3
b3JkPkFkb2xlc2NlbnQ8L2tleXdvcmQ+PGtleXdvcmQ+QWR1bHQ8L2tleXdvcmQ+PGtleXdvcmQ+
QWdlZDwva2V5d29yZD48a2V5d29yZD5BbmV1cnlzbS9zdXJnZXJ5PC9rZXl3b3JkPjxrZXl3b3Jk
PkJsb29kIExvc3MsIFN1cmdpY2FsPC9rZXl3b3JkPjxrZXl3b3JkPkNob2xlY3lzdGVjdG9teSwg
TGFwYXJvc2NvcGljLyptZXRob2RzPC9rZXl3b3JkPjxrZXl3b3JkPkZlbWFsZTwva2V5d29yZD48
a2V5d29yZD5IdW1hbnM8L2tleXdvcmQ+PGtleXdvcmQ+SHlwZXJzcGxlbmlzbS9zdXJnZXJ5PC9r
ZXl3b3JkPjxrZXl3b3JkPkxhcGFyb3Njb3B5LyptZXRob2RzPC9rZXl3b3JkPjxrZXl3b3JkPkxl
bmd0aCBvZiBTdGF5PC9rZXl3b3JkPjxrZXl3b3JkPk1hbGU8L2tleXdvcmQ+PGtleXdvcmQ+TWlk
ZGxlIEFnZWQ8L2tleXdvcmQ+PGtleXdvcmQ+T3JnYW4gU2l6ZTwva2V5d29yZD48a2V5d29yZD5Q
b3N0b3BlcmF0aXZlIENvbXBsaWNhdGlvbnM8L2tleXdvcmQ+PGtleXdvcmQ+UHJvc3BlY3RpdmUg
U3R1ZGllczwva2V5d29yZD48a2V5d29yZD5TcGhlcm9jeXRvc2lzLCBIZXJlZGl0YXJ5L3N1cmdl
cnk8L2tleXdvcmQ+PGtleXdvcmQ+U3BsZWVuL2FuYXRvbXkgJmFtcDsgaGlzdG9sb2d5PC9rZXl3
b3JkPjxrZXl3b3JkPlNwbGVuZWN0b215LyptZXRob2RzPC9rZXl3b3JkPjxrZXl3b3JkPlNwbGVu
aWMgQXJ0ZXJ5PC9rZXl3b3JkPjxrZXl3b3JkPlRyZWF0bWVudCBPdXRjb21lPC9rZXl3b3JkPjwv
a2V5d29yZHM+PGRhdGVzPjx5ZWFyPjIwMTA8L3llYXI+PHB1Yi1kYXRlcz48ZGF0ZT5BcHI8L2Rh
dGU+PC9wdWItZGF0ZXM+PC9kYXRlcz48aXNibj4xNTM0LTQ5MDggKEVsZWN0cm9uaWMpJiN4RDsx
NTMwLTQ1MTUgKExpbmtpbmcpPC9pc2JuPjxhY2Nlc3Npb24tbnVtPjIwMzkzMzI5PC9hY2Nlc3Np
b24tbnVtPjx1cmxzPjxyZWxhdGVkLXVybHM+PHVybD5odHRwczovL3d3dy5uY2JpLm5sbS5uaWgu
Z292L3B1Ym1lZC8yMDM5MzMyOTwvdXJsPjwvcmVsYXRlZC11cmxzPjwvdXJscz48ZWxlY3Ryb25p
Yy1yZXNvdXJjZS1udW0+MTAuMTA5Ny9TTEUuMGIwMTNlMzE4MWQ4NDkzZTwvZWxlY3Ryb25pYy1y
ZXNvdXJjZS1udW0+PC9yZWNvcmQ+PC9DaXRlPjxDaXRlPjxBdXRob3I+VmVjY2hpbzwvQXV0aG9y
PjxZZWFyPjIwMTQ8L1llYXI+PFJlY051bT4yODY8L1JlY051bT48cmVjb3JkPjxyZWMtbnVtYmVy
PjI4NjwvcmVjLW51bWJlcj48Zm9yZWlnbi1rZXlzPjxrZXkgYXBwPSJFTiIgZGItaWQ9Ijl0cjly
NWE5Z3pwc3pyZXdhNTI1emRkYXZwMGFwdHRzMHR3MCIgdGltZXN0YW1wPSIxNjMzOTU4MDc3Ij4y
ODY8L2tleT48L2ZvcmVpZ24ta2V5cz48cmVmLXR5cGUgbmFtZT0iSm91cm5hbCBBcnRpY2xlIj4x
NzwvcmVmLXR5cGU+PGNvbnRyaWJ1dG9ycz48YXV0aG9ycz48YXV0aG9yPlZlY2NoaW8sIFIuPC9h
dXRob3I+PGF1dGhvcj5JbnRhZ2xpYXRhLCBFLjwvYXV0aG9yPjxhdXRob3I+TWFyY2hlc2UsIFMu
PC9hdXRob3I+PGF1dGhvcj5MYSBDb3J0ZSwgRi48L2F1dGhvcj48YXV0aG9yPkNhY2Npb2xhLCBS
LiBSLjwvYXV0aG9yPjxhdXRob3I+Q2FjY2lvbGEsIEUuPC9hdXRob3I+PC9hdXRob3JzPjwvY29u
dHJpYnV0b3JzPjxhdXRoLWFkZHJlc3M+RGVwYXJ0bWVudCBvZiBTdXJnZXJ5LCBVbml2ZXJzaXR5
IG9mIENhdGFuaWEsIEl0YWx5LiYjeEQ7RGVwYXJ0bWVudCBvZiBTdXJnZXJ5LCBVbml2ZXJzaXR5
IG9mIENhdGFuaWEsIENhc2VsbGEgUG9zdGFsZSAyMjYsIDk2MDExIEF1Z3VzdGEsIEl0YWx5LiBl
dmFpbnRhZ2xpYXRhQHZvZGFmb25lLml0LiYjeEQ7SGVtYXRvbG9naWMgVW5pdCwgRGVwYXJ0bWVu
dCBvZiBCaW9tZWRpY2FsIFNjaWVuY2UsIFVuaXZlcnNpdHkgb2YgQ2F0YW5pYSwgSXRhbHkuPC9h
dXRoLWFkZHJlc3M+PHRpdGxlcz48dGl0bGU+TGFwYXJvc2NvcGljIHNwbGVuZWN0b215IGNvdXBs
ZWQgd2l0aCBsYXBhcm9zY29waWMgY2hvbGVjeXN0ZWN0b215PC90aXRsZT48c2Vjb25kYXJ5LXRp
dGxlPkpTTFM8L3NlY29uZGFyeS10aXRsZT48L3RpdGxlcz48cGVyaW9kaWNhbD48ZnVsbC10aXRs
ZT5KU0xTPC9mdWxsLXRpdGxlPjwvcGVyaW9kaWNhbD48cGFnZXM+MjUyLTc8L3BhZ2VzPjx2b2x1
bWU+MTg8L3ZvbHVtZT48bnVtYmVyPjI8L251bWJlcj48ZWRpdGlvbj4yMDE0LzA2LzI1PC9lZGl0
aW9uPjxrZXl3b3Jkcz48a2V5d29yZD5BZHVsdDwva2V5d29yZD48a2V5d29yZD5DaG9sZWN5c3Rl
Y3RvbXksIExhcGFyb3Njb3BpYy8qbWV0aG9kczwva2V5d29yZD48a2V5d29yZD5GZW1hbGU8L2tl
eXdvcmQ+PGtleXdvcmQ+R2FsbGJsYWRkZXIgRGlzZWFzZXMvY29tcGxpY2F0aW9ucy8qc3VyZ2Vy
eTwva2V5d29yZD48a2V5d29yZD5IdW1hbnM8L2tleXdvcmQ+PGtleXdvcmQ+TGFwYXJvc2NvcHkv
bWV0aG9kczwva2V5d29yZD48a2V5d29yZD5MZW5ndGggb2YgU3RheTwva2V5d29yZD48a2V5d29y
ZD5NYWxlPC9rZXl3b3JkPjxrZXl3b3JkPk9wZXJhdGl2ZSBUaW1lPC9rZXl3b3JkPjxrZXl3b3Jk
PlNwbGVuZWN0b215LyptZXRob2RzPC9rZXl3b3JkPjxrZXl3b3JkPlNwbGVuaWMgRGlzZWFzZXMv
Y29tcGxpY2F0aW9ucy8qc3VyZ2VyeTwva2V5d29yZD48a2V5d29yZD5UcmVhdG1lbnQgT3V0Y29t
ZTwva2V5d29yZD48a2V5d29yZD5Zb3VuZyBBZHVsdDwva2V5d29yZD48L2tleXdvcmRzPjxkYXRl
cz48eWVhcj4yMDE0PC95ZWFyPjxwdWItZGF0ZXM+PGRhdGU+QXByLUp1bjwvZGF0ZT48L3B1Yi1k
YXRlcz48L2RhdGVzPjxpc2JuPjE5MzgtMzc5NyAoRWxlY3Ryb25pYykmI3hEOzEwODYtODA4OSAo
TGlua2luZyk8L2lzYm4+PGFjY2Vzc2lvbi1udW0+MjQ5NjA0ODk8L2FjY2Vzc2lvbi1udW0+PHVy
bHM+PHJlbGF0ZWQtdXJscz48dXJsPmh0dHBzOi8vd3d3Lm5jYmkubmxtLm5paC5nb3YvcHVibWVk
LzI0OTYwNDg5PC91cmw+PC9yZWxhdGVkLXVybHM+PC91cmxzPjxjdXN0b20yPlBNQzQwMzU2MzY8
L2N1c3RvbTI+PGVsZWN0cm9uaWMtcmVzb3VyY2UtbnVtPjEwLjQyOTMvMTA4NjgwODEzWDEzNjkz
NDIyNTE4NDM0PC9lbGVjdHJvbmljLXJlc291cmNlLW51bT48L3JlY29yZD48L0NpdGU+PC9FbmRO
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bC1TYWxlbTwvQXV0aG9yPjxZZWFyPjIwMDM8L1llYXI+
PFJlY051bT4yODU8L1JlY051bT48RGlzcGxheVRleHQ+PHN0eWxlIGZhY2U9InN1cGVyc2NyaXB0
Ij5bODctOTBdPC9zdHlsZT48L0Rpc3BsYXlUZXh0PjxyZWNvcmQ+PHJlYy1udW1iZXI+Mjg1PC9y
ZWMtbnVtYmVyPjxmb3JlaWduLWtleXM+PGtleSBhcHA9IkVOIiBkYi1pZD0iOXRyOXI1YTlnenBz
enJld2E1MjV6ZGRhdnAwYXB0dHMwdHcwIiB0aW1lc3RhbXA9IjE2MzM5NTgwNjQiPjI4NTwva2V5
PjwvZm9yZWlnbi1rZXlzPjxyZWYtdHlwZSBuYW1lPSJKb3VybmFsIEFydGljbGUiPjE3PC9yZWYt
dHlwZT48Y29udHJpYnV0b3JzPjxhdXRob3JzPjxhdXRob3I+QWwtU2FsZW0sIEEuIEguPC9hdXRo
b3I+PC9hdXRob3JzPjwvY29udHJpYnV0b3JzPjxhdXRoLWFkZHJlc3M+RGl2aXNpb24gb2YgUGVk
aWF0cmljIFN1cmdlcnksIERlcGFydG1lbnQgb2YgU3VyZ2VyeSwgUWF0aWYgQ2VudHJhbCBIb3Nw
aXRhbCwgUWF0aWYsIFNhdWRpIEFyYWJpYS48L2F1dGgtYWRkcmVzcz48dGl0bGVzPjx0aXRsZT5T
aG91bGQgY2hvbGVjeXN0ZWN0b215IGJlIHBlcmZvcm1lZCBjb25jb21pdGFudGx5IHdpdGggc3Bs
ZW5lY3RvbXkgaW4gY2hpbGRyZW4gd2l0aCBzaWNrbGUtY2VsbCBkaXNlYXNlPzwvdGl0bGU+PHNl
Y29uZGFyeS10aXRsZT5QZWRpYXRyIFN1cmcgSW50PC9zZWNvbmRhcnktdGl0bGU+PC90aXRsZXM+
PHBlcmlvZGljYWw+PGZ1bGwtdGl0bGU+UGVkaWF0ciBTdXJnIEludDwvZnVsbC10aXRsZT48L3Bl
cmlvZGljYWw+PHBhZ2VzPjcxLTQ8L3BhZ2VzPjx2b2x1bWU+MTk8L3ZvbHVtZT48bnVtYmVyPjEt
MjwvbnVtYmVyPjxlZGl0aW9uPjIwMDMvMDUvMDI8L2VkaXRpb24+PGtleXdvcmRzPjxrZXl3b3Jk
PkFkb2xlc2NlbnQ8L2tleXdvcmQ+PGtleXdvcmQ+QW5lbWlhLCBTaWNrbGUgQ2VsbC8qY29tcGxp
Y2F0aW9uczwva2V5d29yZD48a2V5d29yZD5DaGlsZDwva2V5d29yZD48a2V5d29yZD4qQ2hvbGVj
eXN0ZWN0b215PC9rZXl3b3JkPjxrZXl3b3JkPkNob2xlbGl0aGlhc2lzLypldGlvbG9neS8qc3Vy
Z2VyeTwva2V5d29yZD48a2V5d29yZD5GZW1hbGU8L2tleXdvcmQ+PGtleXdvcmQ+SHVtYW5zPC9r
ZXl3b3JkPjxrZXl3b3JkPk1hbGU8L2tleXdvcmQ+PGtleXdvcmQ+KlNwbGVuZWN0b215PC9rZXl3
b3JkPjxrZXl3b3JkPlNwbGVuaWMgRGlzZWFzZXMvKmV0aW9sb2d5LypzdXJnZXJ5PC9rZXl3b3Jk
PjxrZXl3b3JkPlRoYWxhc3NlbWlhLypjb21wbGljYXRpb25zPC9rZXl3b3JkPjxrZXl3b3JkPlRy
ZWF0bWVudCBPdXRjb21lPC9rZXl3b3JkPjwva2V5d29yZHM+PGRhdGVzPjx5ZWFyPjIwMDM8L3ll
YXI+PHB1Yi1kYXRlcz48ZGF0ZT5BcHI8L2RhdGU+PC9wdWItZGF0ZXM+PC9kYXRlcz48aXNibj4w
MTc5LTAzNTggKFByaW50KSYjeEQ7MDE3OS0wMzU4IChMaW5raW5nKTwvaXNibj48YWNjZXNzaW9u
LW51bT4xMjcyMTcyOTwvYWNjZXNzaW9uLW51bT48dXJscz48cmVsYXRlZC11cmxzPjx1cmw+aHR0
cHM6Ly93d3cubmNiaS5ubG0ubmloLmdvdi9wdWJtZWQvMTI3MjE3Mjk8L3VybD48L3JlbGF0ZWQt
dXJscz48L3VybHM+PGVsZWN0cm9uaWMtcmVzb3VyY2UtbnVtPjEwLjEwMDcvczAwMzgzLTAwMi0w
ODA0LTU8L2VsZWN0cm9uaWMtcmVzb3VyY2UtbnVtPjwvcmVjb3JkPjwvQ2l0ZT48Q2l0ZT48QXV0
aG9yPlBhdHRvbjwvQXV0aG9yPjxZZWFyPjE5OTc8L1llYXI+PFJlY051bT4yODg8L1JlY051bT48
cmVjb3JkPjxyZWMtbnVtYmVyPjI4ODwvcmVjLW51bWJlcj48Zm9yZWlnbi1rZXlzPjxrZXkgYXBw
PSJFTiIgZGItaWQ9Ijl0cjlyNWE5Z3pwc3pyZXdhNTI1emRkYXZwMGFwdHRzMHR3MCIgdGltZXN0
YW1wPSIxNjMzOTU4MDk1Ij4yODg8L2tleT48L2ZvcmVpZ24ta2V5cz48cmVmLXR5cGUgbmFtZT0i
Sm91cm5hbCBBcnRpY2xlIj4xNzwvcmVmLXR5cGU+PGNvbnRyaWJ1dG9ycz48YXV0aG9ycz48YXV0
aG9yPlBhdHRvbiwgTS4gTC48L2F1dGhvcj48YXV0aG9yPk1vc3MsIEIuIEUuPC9hdXRob3I+PGF1
dGhvcj5IYWl0aCwgTC4gUi4sIEpyLjwvYXV0aG9yPjxhdXRob3I+U2hvdHdlbGwsIEIuIEEuPC9h
dXRob3I+PGF1dGhvcj5NaWxsaW5lciwgRC4gSC48L2F1dGhvcj48YXV0aG9yPlNpbWVvbmUsIE0u
IFIuPC9hdXRob3I+PGF1dGhvcj5LcmF1dCwgSi4gRC48L2F1dGhvcj48YXV0aG9yPlBhdHRvbiwg
Si4gTi48L2F1dGhvcj48L2F1dGhvcnM+PC9jb250cmlidXRvcnM+PGF1dGgtYWRkcmVzcz5EZXBh
cnRtZW50IG9mIEdlbmVyYWwgU3VyZ2VyeSwgQ3JvemVyLUNoZXN0ZXIgTWVkaWNhbCBDZW50ZXIs
IFVwbGFuZCwgUGVubnN5bHZhbmlhIDE5MDEzLTM5OTUsIFVTQS48L2F1dGgtYWRkcmVzcz48dGl0
bGVzPjx0aXRsZT5Db25jb21pdGFudCBsYXBhcm9zY29waWMgY2hvbGVjeXN0ZWN0b215IGFuZCBz
cGxlbmVjdG9teSBmb3Igc3VyZ2ljYWwgbWFuYWdlbWVudCBvZiBoZXJlZGl0YXJ5IHNwaGVyb2N5
dG9zaXM8L3RpdGxlPjxzZWNvbmRhcnktdGl0bGU+QW0gU3VyZzwvc2Vjb25kYXJ5LXRpdGxlPjwv
dGl0bGVzPjxwZXJpb2RpY2FsPjxmdWxsLXRpdGxlPkFtIFN1cmc8L2Z1bGwtdGl0bGU+PC9wZXJp
b2RpY2FsPjxwYWdlcz41MzYtOTwvcGFnZXM+PHZvbHVtZT42Mzwvdm9sdW1lPjxudW1iZXI+Njwv
bnVtYmVyPjxlZGl0aW9uPjE5OTcvMDYvMDE8L2VkaXRpb24+PGtleXdvcmRzPjxrZXl3b3JkPkFk
b2xlc2NlbnQ8L2tleXdvcmQ+PGtleXdvcmQ+KkNob2xlY3lzdGVjdG9teSwgTGFwYXJvc2NvcGlj
PC9rZXl3b3JkPjxrZXl3b3JkPkZlbWFsZTwva2V5d29yZD48a2V5d29yZD5IdW1hbnM8L2tleXdv
cmQ+PGtleXdvcmQ+UG9zdG9wZXJhdGl2ZSBDb21wbGljYXRpb25zPC9rZXl3b3JkPjxrZXl3b3Jk
PlNwaGVyb2N5dG9zaXMsIEhlcmVkaXRhcnkvKnN1cmdlcnk8L2tleXdvcmQ+PGtleXdvcmQ+KlNw
bGVuZWN0b215PC9rZXl3b3JkPjwva2V5d29yZHM+PGRhdGVzPjx5ZWFyPjE5OTc8L3llYXI+PHB1
Yi1kYXRlcz48ZGF0ZT5KdW48L2RhdGU+PC9wdWItZGF0ZXM+PC9kYXRlcz48aXNibj4wMDAzLTEz
NDggKFByaW50KSYjeEQ7MDAwMy0xMzQ4IChMaW5raW5nKTwvaXNibj48YWNjZXNzaW9uLW51bT45
MTY4NzY4PC9hY2Nlc3Npb24tbnVtPjx1cmxzPjxyZWxhdGVkLXVybHM+PHVybD5odHRwczovL3d3
dy5uY2JpLm5sbS5uaWguZ292L3B1Ym1lZC85MTY4NzY4PC91cmw+PC9yZWxhdGVkLXVybHM+PC91
cmxzPjwvcmVjb3JkPjwvQ2l0ZT48Q2l0ZT48QXV0aG9yPlNhc2FraTwvQXV0aG9yPjxZZWFyPjIw
MTA8L1llYXI+PFJlY051bT4yODc8L1JlY051bT48cmVjb3JkPjxyZWMtbnVtYmVyPjI4NzwvcmVj
LW51bWJlcj48Zm9yZWlnbi1rZXlzPjxrZXkgYXBwPSJFTiIgZGItaWQ9Ijl0cjlyNWE5Z3pwc3py
ZXdhNTI1emRkYXZwMGFwdHRzMHR3MCIgdGltZXN0YW1wPSIxNjMzOTU4MDg3Ij4yODc8L2tleT48
L2ZvcmVpZ24ta2V5cz48cmVmLXR5cGUgbmFtZT0iSm91cm5hbCBBcnRpY2xlIj4xNzwvcmVmLXR5
cGU+PGNvbnRyaWJ1dG9ycz48YXV0aG9ycz48YXV0aG9yPlNhc2FraSwgQS48L2F1dGhvcj48YXV0
aG9yPk5pdHRhLCBILjwvYXV0aG9yPjxhdXRob3I+T3R1c2thLCBLLjwvYXV0aG9yPjxhdXRob3I+
S2ltdXJhLCBZLjwvYXV0aG9yPjxhdXRob3I+T2J1Y2hpLCBULjwvYXV0aG9yPjxhdXRob3I+V2Fr
YWJheWFzaGksIEcuPC9hdXRob3I+PC9hdXRob3JzPjwvY29udHJpYnV0b3JzPjxhdXRoLWFkZHJl
c3M+RGVwYXJ0bWVudCBvZiBTdXJnZXJ5LCBJd2F0ZSBNZWRpY2FsIFVuaXZlcnNpdHkgU2Nob29s
IG9mIE1lZGljaW5lLCBKYXBhbi4gc2FraXJhQGl3YXRlLW1lZC5hYy5qcDwvYXV0aC1hZGRyZXNz
Pjx0aXRsZXM+PHRpdGxlPkNvbmNvbWl0YW50IGxhcGFyb3Njb3BpYyBzcGxlbmVjdG9teSBhbmQg
Y2hvbGVjeXN0ZWN0b215PC90aXRsZT48c2Vjb25kYXJ5LXRpdGxlPlN1cmcgTGFwYXJvc2MgRW5k
b3NjIFBlcmN1dGFuIFRlY2g8L3NlY29uZGFyeS10aXRsZT48L3RpdGxlcz48cGVyaW9kaWNhbD48
ZnVsbC10aXRsZT5TdXJnIExhcGFyb3NjIEVuZG9zYyBQZXJjdXRhbiBUZWNoPC9mdWxsLXRpdGxl
PjwvcGVyaW9kaWNhbD48cGFnZXM+NjYtODwvcGFnZXM+PHZvbHVtZT4yMDwvdm9sdW1lPjxudW1i
ZXI+MjwvbnVtYmVyPjxlZGl0aW9uPjIwMTAvMDQvMTY8L2VkaXRpb24+PGtleXdvcmRzPjxrZXl3
b3JkPkFkb2xlc2NlbnQ8L2tleXdvcmQ+PGtleXdvcmQ+QWR1bHQ8L2tleXdvcmQ+PGtleXdvcmQ+
QWdlZDwva2V5d29yZD48a2V5d29yZD5BbmV1cnlzbS9zdXJnZXJ5PC9rZXl3b3JkPjxrZXl3b3Jk
PkJsb29kIExvc3MsIFN1cmdpY2FsPC9rZXl3b3JkPjxrZXl3b3JkPkNob2xlY3lzdGVjdG9teSwg
TGFwYXJvc2NvcGljLyptZXRob2RzPC9rZXl3b3JkPjxrZXl3b3JkPkZlbWFsZTwva2V5d29yZD48
a2V5d29yZD5IdW1hbnM8L2tleXdvcmQ+PGtleXdvcmQ+SHlwZXJzcGxlbmlzbS9zdXJnZXJ5PC9r
ZXl3b3JkPjxrZXl3b3JkPkxhcGFyb3Njb3B5LyptZXRob2RzPC9rZXl3b3JkPjxrZXl3b3JkPkxl
bmd0aCBvZiBTdGF5PC9rZXl3b3JkPjxrZXl3b3JkPk1hbGU8L2tleXdvcmQ+PGtleXdvcmQ+TWlk
ZGxlIEFnZWQ8L2tleXdvcmQ+PGtleXdvcmQ+T3JnYW4gU2l6ZTwva2V5d29yZD48a2V5d29yZD5Q
b3N0b3BlcmF0aXZlIENvbXBsaWNhdGlvbnM8L2tleXdvcmQ+PGtleXdvcmQ+UHJvc3BlY3RpdmUg
U3R1ZGllczwva2V5d29yZD48a2V5d29yZD5TcGhlcm9jeXRvc2lzLCBIZXJlZGl0YXJ5L3N1cmdl
cnk8L2tleXdvcmQ+PGtleXdvcmQ+U3BsZWVuL2FuYXRvbXkgJmFtcDsgaGlzdG9sb2d5PC9rZXl3
b3JkPjxrZXl3b3JkPlNwbGVuZWN0b215LyptZXRob2RzPC9rZXl3b3JkPjxrZXl3b3JkPlNwbGVu
aWMgQXJ0ZXJ5PC9rZXl3b3JkPjxrZXl3b3JkPlRyZWF0bWVudCBPdXRjb21lPC9rZXl3b3JkPjwv
a2V5d29yZHM+PGRhdGVzPjx5ZWFyPjIwMTA8L3llYXI+PHB1Yi1kYXRlcz48ZGF0ZT5BcHI8L2Rh
dGU+PC9wdWItZGF0ZXM+PC9kYXRlcz48aXNibj4xNTM0LTQ5MDggKEVsZWN0cm9uaWMpJiN4RDsx
NTMwLTQ1MTUgKExpbmtpbmcpPC9pc2JuPjxhY2Nlc3Npb24tbnVtPjIwMzkzMzI5PC9hY2Nlc3Np
b24tbnVtPjx1cmxzPjxyZWxhdGVkLXVybHM+PHVybD5odHRwczovL3d3dy5uY2JpLm5sbS5uaWgu
Z292L3B1Ym1lZC8yMDM5MzMyOTwvdXJsPjwvcmVsYXRlZC11cmxzPjwvdXJscz48ZWxlY3Ryb25p
Yy1yZXNvdXJjZS1udW0+MTAuMTA5Ny9TTEUuMGIwMTNlMzE4MWQ4NDkzZTwvZWxlY3Ryb25pYy1y
ZXNvdXJjZS1udW0+PC9yZWNvcmQ+PC9DaXRlPjxDaXRlPjxBdXRob3I+VmVjY2hpbzwvQXV0aG9y
PjxZZWFyPjIwMTQ8L1llYXI+PFJlY051bT4yODY8L1JlY051bT48cmVjb3JkPjxyZWMtbnVtYmVy
PjI4NjwvcmVjLW51bWJlcj48Zm9yZWlnbi1rZXlzPjxrZXkgYXBwPSJFTiIgZGItaWQ9Ijl0cjly
NWE5Z3pwc3pyZXdhNTI1emRkYXZwMGFwdHRzMHR3MCIgdGltZXN0YW1wPSIxNjMzOTU4MDc3Ij4y
ODY8L2tleT48L2ZvcmVpZ24ta2V5cz48cmVmLXR5cGUgbmFtZT0iSm91cm5hbCBBcnRpY2xlIj4x
NzwvcmVmLXR5cGU+PGNvbnRyaWJ1dG9ycz48YXV0aG9ycz48YXV0aG9yPlZlY2NoaW8sIFIuPC9h
dXRob3I+PGF1dGhvcj5JbnRhZ2xpYXRhLCBFLjwvYXV0aG9yPjxhdXRob3I+TWFyY2hlc2UsIFMu
PC9hdXRob3I+PGF1dGhvcj5MYSBDb3J0ZSwgRi48L2F1dGhvcj48YXV0aG9yPkNhY2Npb2xhLCBS
LiBSLjwvYXV0aG9yPjxhdXRob3I+Q2FjY2lvbGEsIEUuPC9hdXRob3I+PC9hdXRob3JzPjwvY29u
dHJpYnV0b3JzPjxhdXRoLWFkZHJlc3M+RGVwYXJ0bWVudCBvZiBTdXJnZXJ5LCBVbml2ZXJzaXR5
IG9mIENhdGFuaWEsIEl0YWx5LiYjeEQ7RGVwYXJ0bWVudCBvZiBTdXJnZXJ5LCBVbml2ZXJzaXR5
IG9mIENhdGFuaWEsIENhc2VsbGEgUG9zdGFsZSAyMjYsIDk2MDExIEF1Z3VzdGEsIEl0YWx5LiBl
dmFpbnRhZ2xpYXRhQHZvZGFmb25lLml0LiYjeEQ7SGVtYXRvbG9naWMgVW5pdCwgRGVwYXJ0bWVu
dCBvZiBCaW9tZWRpY2FsIFNjaWVuY2UsIFVuaXZlcnNpdHkgb2YgQ2F0YW5pYSwgSXRhbHkuPC9h
dXRoLWFkZHJlc3M+PHRpdGxlcz48dGl0bGU+TGFwYXJvc2NvcGljIHNwbGVuZWN0b215IGNvdXBs
ZWQgd2l0aCBsYXBhcm9zY29waWMgY2hvbGVjeXN0ZWN0b215PC90aXRsZT48c2Vjb25kYXJ5LXRp
dGxlPkpTTFM8L3NlY29uZGFyeS10aXRsZT48L3RpdGxlcz48cGVyaW9kaWNhbD48ZnVsbC10aXRs
ZT5KU0xTPC9mdWxsLXRpdGxlPjwvcGVyaW9kaWNhbD48cGFnZXM+MjUyLTc8L3BhZ2VzPjx2b2x1
bWU+MTg8L3ZvbHVtZT48bnVtYmVyPjI8L251bWJlcj48ZWRpdGlvbj4yMDE0LzA2LzI1PC9lZGl0
aW9uPjxrZXl3b3Jkcz48a2V5d29yZD5BZHVsdDwva2V5d29yZD48a2V5d29yZD5DaG9sZWN5c3Rl
Y3RvbXksIExhcGFyb3Njb3BpYy8qbWV0aG9kczwva2V5d29yZD48a2V5d29yZD5GZW1hbGU8L2tl
eXdvcmQ+PGtleXdvcmQ+R2FsbGJsYWRkZXIgRGlzZWFzZXMvY29tcGxpY2F0aW9ucy8qc3VyZ2Vy
eTwva2V5d29yZD48a2V5d29yZD5IdW1hbnM8L2tleXdvcmQ+PGtleXdvcmQ+TGFwYXJvc2NvcHkv
bWV0aG9kczwva2V5d29yZD48a2V5d29yZD5MZW5ndGggb2YgU3RheTwva2V5d29yZD48a2V5d29y
ZD5NYWxlPC9rZXl3b3JkPjxrZXl3b3JkPk9wZXJhdGl2ZSBUaW1lPC9rZXl3b3JkPjxrZXl3b3Jk
PlNwbGVuZWN0b215LyptZXRob2RzPC9rZXl3b3JkPjxrZXl3b3JkPlNwbGVuaWMgRGlzZWFzZXMv
Y29tcGxpY2F0aW9ucy8qc3VyZ2VyeTwva2V5d29yZD48a2V5d29yZD5UcmVhdG1lbnQgT3V0Y29t
ZTwva2V5d29yZD48a2V5d29yZD5Zb3VuZyBBZHVsdDwva2V5d29yZD48L2tleXdvcmRzPjxkYXRl
cz48eWVhcj4yMDE0PC95ZWFyPjxwdWItZGF0ZXM+PGRhdGU+QXByLUp1bjwvZGF0ZT48L3B1Yi1k
YXRlcz48L2RhdGVzPjxpc2JuPjE5MzgtMzc5NyAoRWxlY3Ryb25pYykmI3hEOzEwODYtODA4OSAo
TGlua2luZyk8L2lzYm4+PGFjY2Vzc2lvbi1udW0+MjQ5NjA0ODk8L2FjY2Vzc2lvbi1udW0+PHVy
bHM+PHJlbGF0ZWQtdXJscz48dXJsPmh0dHBzOi8vd3d3Lm5jYmkubmxtLm5paC5nb3YvcHVibWVk
LzI0OTYwNDg5PC91cmw+PC9yZWxhdGVkLXVybHM+PC91cmxzPjxjdXN0b20yPlBNQzQwMzU2MzY8
L2N1c3RvbTI+PGVsZWN0cm9uaWMtcmVzb3VyY2UtbnVtPjEwLjQyOTMvMTA4NjgwODEzWDEzNjkz
NDIyNTE4NDM0PC9lbGVjdHJvbmljLXJlc291cmNlLW51bT48L3JlY29yZD48L0NpdGU+PC9FbmRO
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87-90]</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w:t>
      </w:r>
    </w:p>
    <w:p w14:paraId="61A30798" w14:textId="477BCD22" w:rsidR="00DF6BE9" w:rsidRPr="0026654D"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Similarly, cholecystectomy is also recommended in asymptomatic gallstone patients who are organ transplant recipients. Studies have shown that organ transplant patients with gallstones have a higher incidence of developing symptoms and complications than the general population</w:t>
      </w:r>
      <w:r w:rsidRPr="0026654D">
        <w:rPr>
          <w:rFonts w:ascii="Book Antiqua" w:eastAsiaTheme="minorHAnsi" w:hAnsi="Book Antiqua" w:cstheme="minorBidi"/>
          <w:lang w:eastAsia="zh-CN"/>
        </w:rPr>
        <w:fldChar w:fldCharType="begin">
          <w:fldData xml:space="preserve">PEVuZE5vdGU+PENpdGU+PEF1dGhvcj5Mb3JkPC9BdXRob3I+PFllYXI+MTk5ODwvWWVhcj48UmVj
TnVtPjI5MTwvUmVjTnVtPjxEaXNwbGF5VGV4dD48c3R5bGUgZmFjZT0ic3VwZXJzY3JpcHQiPls5
MS05NF08L3N0eWxlPjwvRGlzcGxheVRleHQ+PHJlY29yZD48cmVjLW51bWJlcj4yOTE8L3JlYy1u
dW1iZXI+PGZvcmVpZ24ta2V5cz48a2V5IGFwcD0iRU4iIGRiLWlkPSI5dHI5cjVhOWd6cHN6cmV3
YTUyNXpkZGF2cDBhcHR0czB0dzAiIHRpbWVzdGFtcD0iMTYzMzk1OTQ3OSI+MjkxPC9rZXk+PC9m
b3JlaWduLWtleXM+PHJlZi10eXBlIG5hbWU9IkpvdXJuYWwgQXJ0aWNsZSI+MTc8L3JlZi10eXBl
Pjxjb250cmlidXRvcnM+PGF1dGhvcnM+PGF1dGhvcj5Mb3JkLCBSLiBWLjwvYXV0aG9yPjxhdXRo
b3I+SG8sIFMuPC9hdXRob3I+PGF1dGhvcj5Db2xlbWFuLCBNLiBKLjwvYXV0aG9yPjxhdXRob3I+
U3ByYXR0LCBQLiBNLjwvYXV0aG9yPjwvYXV0aG9ycz48L2NvbnRyaWJ1dG9ycz48YXV0aC1hZGRy
ZXNzPkRlcGFydG1lbnQgb2YgU3VyZ2VyeSwgU3QgVmluY2VudCZhcG9zO3MgSG9zcGl0YWwsIFN5
ZG5leSwgTlNXLCBBdXN0cmFsaWEuPC9hdXRoLWFkZHJlc3M+PHRpdGxlcz48dGl0bGU+Q2hvbGVj
eXN0ZWN0b215IGluIGNhcmRpb3Rob3JhY2ljIG9yZ2FuIHRyYW5zcGxhbnQgcmVjaXBpZW50czwv
dGl0bGU+PHNlY29uZGFyeS10aXRsZT5BcmNoIFN1cmc8L3NlY29uZGFyeS10aXRsZT48L3RpdGxl
cz48cGVyaW9kaWNhbD48ZnVsbC10aXRsZT5BcmNoIFN1cmc8L2Z1bGwtdGl0bGU+PC9wZXJpb2Rp
Y2FsPjxwYWdlcz43My05PC9wYWdlcz48dm9sdW1lPjEzMzwvdm9sdW1lPjxudW1iZXI+MTwvbnVt
YmVyPjxlZGl0aW9uPjE5OTgvMDEvMjM8L2VkaXRpb24+PGtleXdvcmRzPjxrZXl3b3JkPkFkb2xl
c2NlbnQ8L2tleXdvcmQ+PGtleXdvcmQ+QWR1bHQ8L2tleXdvcmQ+PGtleXdvcmQ+QWdlZDwva2V5
d29yZD48a2V5d29yZD5DaGlsZDwva2V5d29yZD48a2V5d29yZD4qQ2hvbGVjeXN0ZWN0b215PC9r
ZXl3b3JkPjxrZXl3b3JkPkNob2xlbGl0aGlhc2lzLypzdXJnZXJ5PC9rZXl3b3JkPjxrZXl3b3Jk
PkZlbWFsZTwva2V5d29yZD48a2V5d29yZD4qSGVhcnQgVHJhbnNwbGFudGF0aW9uPC9rZXl3b3Jk
PjxrZXl3b3JkPkh1bWFuczwva2V5d29yZD48a2V5d29yZD4qTHVuZyBUcmFuc3BsYW50YXRpb248
L2tleXdvcmQ+PGtleXdvcmQ+TWFsZTwva2V5d29yZD48a2V5d29yZD5NaWRkbGUgQWdlZDwva2V5
d29yZD48a2V5d29yZD5Qb3N0b3BlcmF0aXZlIENvbXBsaWNhdGlvbnMvbW9ydGFsaXR5PC9rZXl3
b3JkPjxrZXl3b3JkPlJpc2sgRmFjdG9yczwva2V5d29yZD48L2tleXdvcmRzPjxkYXRlcz48eWVh
cj4xOTk4PC95ZWFyPjxwdWItZGF0ZXM+PGRhdGU+SmFuPC9kYXRlPjwvcHViLWRhdGVzPjwvZGF0
ZXM+PGlzYm4+MDAwNC0wMDEwIChQcmludCkmI3hEOzAwMDQtMDAxMCAoTGlua2luZyk8L2lzYm4+
PGFjY2Vzc2lvbi1udW0+OTQzODc2MzwvYWNjZXNzaW9uLW51bT48dXJscz48cmVsYXRlZC11cmxz
Pjx1cmw+aHR0cHM6Ly93d3cubmNiaS5ubG0ubmloLmdvdi9wdWJtZWQvOTQzODc2MzwvdXJsPjwv
cmVsYXRlZC11cmxzPjwvdXJscz48ZWxlY3Ryb25pYy1yZXNvdXJjZS1udW0+MTAuMTAwMS9hcmNo
c3VyZy4xMzMuMS43MzwvZWxlY3Ryb25pYy1yZXNvdXJjZS1udW0+PC9yZWNvcmQ+PC9DaXRlPjxD
aXRlPjxBdXRob3I+TWlsYXM8L0F1dGhvcj48WWVhcj4xOTk2PC9ZZWFyPjxSZWNOdW0+MjkwPC9S
ZWNOdW0+PHJlY29yZD48cmVjLW51bWJlcj4yOTA8L3JlYy1udW1iZXI+PGZvcmVpZ24ta2V5cz48
a2V5IGFwcD0iRU4iIGRiLWlkPSI5dHI5cjVhOWd6cHN6cmV3YTUyNXpkZGF2cDBhcHR0czB0dzAi
IHRpbWVzdGFtcD0iMTYzMzk1OTQ2NiI+MjkwPC9rZXk+PC9mb3JlaWduLWtleXM+PHJlZi10eXBl
IG5hbWU9IkpvdXJuYWwgQXJ0aWNsZSI+MTc8L3JlZi10eXBlPjxjb250cmlidXRvcnM+PGF1dGhv
cnM+PGF1dGhvcj5NaWxhcywgTWlyYTwvYXV0aG9yPjxhdXRob3I+Umlja2V0dHMsIFJpY2hhcmQg
UjwvYXV0aG9yPjxhdXRob3I+QW1lcnNvbiwgSiBSaWNoYXJkPC9hdXRob3I+PGF1dGhvcj5LYW50
ZXIsIEtpcms8L2F1dGhvcj48L2F1dGhvcnM+PC9jb250cmlidXRvcnM+PHRpdGxlcz48dGl0bGU+
TWFuYWdlbWVudCBvZiBiaWxpYXJ5IHRyYWN0IHN0b25lcyBpbiBoZWFydCB0cmFuc3BsYW50IHBh
dGllbnRzPC90aXRsZT48c2Vjb25kYXJ5LXRpdGxlPkFubmFscyBvZiBzdXJnZXJ5PC9zZWNvbmRh
cnktdGl0bGU+PC90aXRsZXM+PHBlcmlvZGljYWw+PGZ1bGwtdGl0bGU+QW5uYWxzIG9mIHN1cmdl
cnk8L2Z1bGwtdGl0bGU+PC9wZXJpb2RpY2FsPjxwYWdlcz43NDc8L3BhZ2VzPjx2b2x1bWU+MjIz
PC92b2x1bWU+PG51bWJlcj42PC9udW1iZXI+PGRhdGVzPjx5ZWFyPjE5OTY8L3llYXI+PC9kYXRl
cz48dXJscz48L3VybHM+PC9yZWNvcmQ+PC9DaXRlPjxDaXRlPjxBdXRob3I+UGV0ZXJzZWltPC9B
dXRob3I+PFllYXI+MTk5NTwvWWVhcj48UmVjTnVtPjI4OTwvUmVjTnVtPjxyZWNvcmQ+PHJlYy1u
dW1iZXI+Mjg5PC9yZWMtbnVtYmVyPjxmb3JlaWduLWtleXM+PGtleSBhcHA9IkVOIiBkYi1pZD0i
OXRyOXI1YTlnenBzenJld2E1MjV6ZGRhdnAwYXB0dHMwdHcwIiB0aW1lc3RhbXA9IjE2MzM5NTk0
NTgiPjI4OTwva2V5PjwvZm9yZWlnbi1rZXlzPjxyZWYtdHlwZSBuYW1lPSJKb3VybmFsIEFydGlj
bGUiPjE3PC9yZWYtdHlwZT48Y29udHJpYnV0b3JzPjxhdXRob3JzPjxhdXRob3I+UGV0ZXJzZWlt
LCBEYXZpZCBTPC9hdXRob3I+PGF1dGhvcj5QYXBwYXMsIFRoZW9kb3JlIE48L2F1dGhvcj48YXV0
aG9yPk1leWVycywgQ2FyeSBIPC9hdXRob3I+PGF1dGhvcj5TaGFlZmZlciwgR2FpbCBTPC9hdXRo
b3I+PGF1dGhvcj5NZXllcnMsIFdpbGxpYW0gQzwvYXV0aG9yPjxhdXRob3I+VmFuIFRyaWd0LCBQ
PC9hdXRob3I+PC9hdXRob3JzPjwvY29udHJpYnV0b3JzPjx0aXRsZXM+PHRpdGxlPk1hbmFnZW1l
bnQgb2YgYmlsaWFyeSBjb21wbGljYXRpb25zIGFmdGVyIGhlYXJ0IHRyYW5zcGxhbnRhdGlvbjwv
dGl0bGU+PHNlY29uZGFyeS10aXRsZT5UaGUgSm91cm5hbCBvZiBoZWFydCBhbmQgbHVuZyB0cmFu
c3BsYW50YXRpb246IHRoZSBvZmZpY2lhbCBwdWJsaWNhdGlvbiBvZiB0aGUgSW50ZXJuYXRpb25h
bCBTb2NpZXR5IGZvciBIZWFydCBUcmFuc3BsYW50YXRpb248L3NlY29uZGFyeS10aXRsZT48L3Rp
dGxlcz48cGVyaW9kaWNhbD48ZnVsbC10aXRsZT5UaGUgSm91cm5hbCBvZiBoZWFydCBhbmQgbHVu
ZyB0cmFuc3BsYW50YXRpb246IHRoZSBvZmZpY2lhbCBwdWJsaWNhdGlvbiBvZiB0aGUgSW50ZXJu
YXRpb25hbCBTb2NpZXR5IGZvciBIZWFydCBUcmFuc3BsYW50YXRpb248L2Z1bGwtdGl0bGU+PC9w
ZXJpb2RpY2FsPjxwYWdlcz42MjMtNjMxPC9wYWdlcz48dm9sdW1lPjE0PC92b2x1bWU+PG51bWJl
cj40PC9udW1iZXI+PGRhdGVzPjx5ZWFyPjE5OTU8L3llYXI+PC9kYXRlcz48aXNibj4xMDUzLTI0
OTg8L2lzYm4+PHVybHM+PC91cmxzPjwvcmVjb3JkPjwvQ2l0ZT48Q2l0ZT48QXV0aG9yPkdyYWhh
bTwvQXV0aG9yPjxZZWFyPjE5OTU8L1llYXI+PFJlY051bT4yOTI8L1JlY051bT48cmVjb3JkPjxy
ZWMtbnVtYmVyPjI5MjwvcmVjLW51bWJlcj48Zm9yZWlnbi1rZXlzPjxrZXkgYXBwPSJFTiIgZGIt
aWQ9Ijl0cjlyNWE5Z3pwc3pyZXdhNTI1emRkYXZwMGFwdHRzMHR3MCIgdGltZXN0YW1wPSIxNjMz
OTU5NTkwIj4yOTI8L2tleT48L2ZvcmVpZ24ta2V5cz48cmVmLXR5cGUgbmFtZT0iSm91cm5hbCBB
cnRpY2xlIj4xNzwvcmVmLXR5cGU+PGNvbnRyaWJ1dG9ycz48YXV0aG9ycz48YXV0aG9yPkdyYWhh
bSwgUy4gTS48L2F1dGhvcj48YXV0aG9yPkZsb3dlcnMsIEouIEwuPC9hdXRob3I+PGF1dGhvcj5T
Y2h3ZWl0emVyLCBFLjwvYXV0aG9yPjxhdXRob3I+QmFydGxldHQsIFMuIFQuPC9hdXRob3I+PGF1
dGhvcj5JbWJlbWJvLCBBLiBMLjwvYXV0aG9yPjwvYXV0aG9ycz48L2NvbnRyaWJ1dG9ycz48YXV0
aC1hZGRyZXNzPkRlcGFydG1lbnQgb2YgU3VyZ2VyeSwgVW5pdmVyc2l0eSBvZiBNYXJ5bGFuZCBN
ZWRpY2FsIENlbnRlciwgQmFsdGltb3JlIDIxMjAxLjwvYXV0aC1hZGRyZXNzPjx0aXRsZXM+PHRp
dGxlPlRoZSB1dGlsaXR5IG9mIHByb3BoeWxhY3RpYyBsYXBhcm9zY29waWMgY2hvbGVjeXN0ZWN0
b215IGluIHRyYW5zcGxhbnQgY2FuZGlkYXRlczwvdGl0bGU+PHNlY29uZGFyeS10aXRsZT5BbSBK
IFN1cmc8L3NlY29uZGFyeS10aXRsZT48L3RpdGxlcz48cGVyaW9kaWNhbD48ZnVsbC10aXRsZT5B
bSBKIFN1cmc8L2Z1bGwtdGl0bGU+PC9wZXJpb2RpY2FsPjxwYWdlcz40NC04OyBkaXNjdXNzaW9u
IDQ4LTk8L3BhZ2VzPjx2b2x1bWU+MTY5PC92b2x1bWU+PG51bWJlcj4xPC9udW1iZXI+PGVkaXRp
b24+MTk5NS8wMS8wMTwvZWRpdGlvbj48a2V5d29yZHM+PGtleXdvcmQ+QWRvbGVzY2VudDwva2V5
d29yZD48a2V5d29yZD5BZHVsdDwva2V5d29yZD48a2V5d29yZD5BZ2VkPC9rZXl3b3JkPjxrZXl3
b3JkPipDaG9sZWN5c3RlY3RvbXksIExhcGFyb3Njb3BpYzwva2V5d29yZD48a2V5d29yZD5DaG9s
ZWxpdGhpYXNpcy9jb21wbGljYXRpb25zL2ltbXVub2xvZ3kvKnN1cmdlcnk8L2tleXdvcmQ+PGtl
eXdvcmQ+RmVtYWxlPC9rZXl3b3JkPjxrZXl3b3JkPkh1bWFuczwva2V5d29yZD48a2V5d29yZD5J
bW11bm9zdXBwcmVzc2lvbjwva2V5d29yZD48a2V5d29yZD5LaWRuZXkgRGlzZWFzZXMvY29tcGxp
Y2F0aW9ucy9zdXJnZXJ5PC9rZXl3b3JkPjxrZXl3b3JkPipLaWRuZXkgVHJhbnNwbGFudGF0aW9u
L2ltbXVub2xvZ3k8L2tleXdvcmQ+PGtleXdvcmQ+TWFsZTwva2V5d29yZD48a2V5d29yZD5NaWRk
bGUgQWdlZDwva2V5d29yZD48a2V5d29yZD4qUGFuY3JlYXMgVHJhbnNwbGFudGF0aW9uL2ltbXVu
b2xvZ3k8L2tleXdvcmQ+PGtleXdvcmQ+UGFuY3JlYXRpYyBEaXNlYXNlcy9jb21wbGljYXRpb25z
L3N1cmdlcnk8L2tleXdvcmQ+PGtleXdvcmQ+UG9zdG9wZXJhdGl2ZSBDb21wbGljYXRpb25zLypw
cmV2ZW50aW9uICZhbXA7IGNvbnRyb2w8L2tleXdvcmQ+PGtleXdvcmQ+UmV0cm9zcGVjdGl2ZSBT
dHVkaWVzPC9rZXl3b3JkPjwva2V5d29yZHM+PGRhdGVzPjx5ZWFyPjE5OTU8L3llYXI+PHB1Yi1k
YXRlcz48ZGF0ZT5KYW48L2RhdGU+PC9wdWItZGF0ZXM+PC9kYXRlcz48aXNibj4wMDAyLTk2MTAg
KFByaW50KSYjeEQ7MDAwMi05NjEwIChMaW5raW5nKTwvaXNibj48YWNjZXNzaW9uLW51bT43ODE3
OTk3PC9hY2Nlc3Npb24tbnVtPjx1cmxzPjxyZWxhdGVkLXVybHM+PHVybD5odHRwczovL3d3dy5u
Y2JpLm5sbS5uaWguZ292L3B1Ym1lZC83ODE3OTk3PC91cmw+PC9yZWxhdGVkLXVybHM+PC91cmxz
PjxlbGVjdHJvbmljLXJlc291cmNlLW51bT4xMC4xMDE2L3MwMDAyLTk2MTAoOTkpODAxMDgtMTwv
ZWxlY3Ryb25pYy1yZXNvdXJjZS1udW0+PC9yZWNvcmQ+PC9DaXRlPjwv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Mb3JkPC9BdXRob3I+PFllYXI+MTk5ODwvWWVhcj48UmVj
TnVtPjI5MTwvUmVjTnVtPjxEaXNwbGF5VGV4dD48c3R5bGUgZmFjZT0ic3VwZXJzY3JpcHQiPls5
MS05NF08L3N0eWxlPjwvRGlzcGxheVRleHQ+PHJlY29yZD48cmVjLW51bWJlcj4yOTE8L3JlYy1u
dW1iZXI+PGZvcmVpZ24ta2V5cz48a2V5IGFwcD0iRU4iIGRiLWlkPSI5dHI5cjVhOWd6cHN6cmV3
YTUyNXpkZGF2cDBhcHR0czB0dzAiIHRpbWVzdGFtcD0iMTYzMzk1OTQ3OSI+MjkxPC9rZXk+PC9m
b3JlaWduLWtleXM+PHJlZi10eXBlIG5hbWU9IkpvdXJuYWwgQXJ0aWNsZSI+MTc8L3JlZi10eXBl
Pjxjb250cmlidXRvcnM+PGF1dGhvcnM+PGF1dGhvcj5Mb3JkLCBSLiBWLjwvYXV0aG9yPjxhdXRo
b3I+SG8sIFMuPC9hdXRob3I+PGF1dGhvcj5Db2xlbWFuLCBNLiBKLjwvYXV0aG9yPjxhdXRob3I+
U3ByYXR0LCBQLiBNLjwvYXV0aG9yPjwvYXV0aG9ycz48L2NvbnRyaWJ1dG9ycz48YXV0aC1hZGRy
ZXNzPkRlcGFydG1lbnQgb2YgU3VyZ2VyeSwgU3QgVmluY2VudCZhcG9zO3MgSG9zcGl0YWwsIFN5
ZG5leSwgTlNXLCBBdXN0cmFsaWEuPC9hdXRoLWFkZHJlc3M+PHRpdGxlcz48dGl0bGU+Q2hvbGVj
eXN0ZWN0b215IGluIGNhcmRpb3Rob3JhY2ljIG9yZ2FuIHRyYW5zcGxhbnQgcmVjaXBpZW50czwv
dGl0bGU+PHNlY29uZGFyeS10aXRsZT5BcmNoIFN1cmc8L3NlY29uZGFyeS10aXRsZT48L3RpdGxl
cz48cGVyaW9kaWNhbD48ZnVsbC10aXRsZT5BcmNoIFN1cmc8L2Z1bGwtdGl0bGU+PC9wZXJpb2Rp
Y2FsPjxwYWdlcz43My05PC9wYWdlcz48dm9sdW1lPjEzMzwvdm9sdW1lPjxudW1iZXI+MTwvbnVt
YmVyPjxlZGl0aW9uPjE5OTgvMDEvMjM8L2VkaXRpb24+PGtleXdvcmRzPjxrZXl3b3JkPkFkb2xl
c2NlbnQ8L2tleXdvcmQ+PGtleXdvcmQ+QWR1bHQ8L2tleXdvcmQ+PGtleXdvcmQ+QWdlZDwva2V5
d29yZD48a2V5d29yZD5DaGlsZDwva2V5d29yZD48a2V5d29yZD4qQ2hvbGVjeXN0ZWN0b215PC9r
ZXl3b3JkPjxrZXl3b3JkPkNob2xlbGl0aGlhc2lzLypzdXJnZXJ5PC9rZXl3b3JkPjxrZXl3b3Jk
PkZlbWFsZTwva2V5d29yZD48a2V5d29yZD4qSGVhcnQgVHJhbnNwbGFudGF0aW9uPC9rZXl3b3Jk
PjxrZXl3b3JkPkh1bWFuczwva2V5d29yZD48a2V5d29yZD4qTHVuZyBUcmFuc3BsYW50YXRpb248
L2tleXdvcmQ+PGtleXdvcmQ+TWFsZTwva2V5d29yZD48a2V5d29yZD5NaWRkbGUgQWdlZDwva2V5
d29yZD48a2V5d29yZD5Qb3N0b3BlcmF0aXZlIENvbXBsaWNhdGlvbnMvbW9ydGFsaXR5PC9rZXl3
b3JkPjxrZXl3b3JkPlJpc2sgRmFjdG9yczwva2V5d29yZD48L2tleXdvcmRzPjxkYXRlcz48eWVh
cj4xOTk4PC95ZWFyPjxwdWItZGF0ZXM+PGRhdGU+SmFuPC9kYXRlPjwvcHViLWRhdGVzPjwvZGF0
ZXM+PGlzYm4+MDAwNC0wMDEwIChQcmludCkmI3hEOzAwMDQtMDAxMCAoTGlua2luZyk8L2lzYm4+
PGFjY2Vzc2lvbi1udW0+OTQzODc2MzwvYWNjZXNzaW9uLW51bT48dXJscz48cmVsYXRlZC11cmxz
Pjx1cmw+aHR0cHM6Ly93d3cubmNiaS5ubG0ubmloLmdvdi9wdWJtZWQvOTQzODc2MzwvdXJsPjwv
cmVsYXRlZC11cmxzPjwvdXJscz48ZWxlY3Ryb25pYy1yZXNvdXJjZS1udW0+MTAuMTAwMS9hcmNo
c3VyZy4xMzMuMS43MzwvZWxlY3Ryb25pYy1yZXNvdXJjZS1udW0+PC9yZWNvcmQ+PC9DaXRlPjxD
aXRlPjxBdXRob3I+TWlsYXM8L0F1dGhvcj48WWVhcj4xOTk2PC9ZZWFyPjxSZWNOdW0+MjkwPC9S
ZWNOdW0+PHJlY29yZD48cmVjLW51bWJlcj4yOTA8L3JlYy1udW1iZXI+PGZvcmVpZ24ta2V5cz48
a2V5IGFwcD0iRU4iIGRiLWlkPSI5dHI5cjVhOWd6cHN6cmV3YTUyNXpkZGF2cDBhcHR0czB0dzAi
IHRpbWVzdGFtcD0iMTYzMzk1OTQ2NiI+MjkwPC9rZXk+PC9mb3JlaWduLWtleXM+PHJlZi10eXBl
IG5hbWU9IkpvdXJuYWwgQXJ0aWNsZSI+MTc8L3JlZi10eXBlPjxjb250cmlidXRvcnM+PGF1dGhv
cnM+PGF1dGhvcj5NaWxhcywgTWlyYTwvYXV0aG9yPjxhdXRob3I+Umlja2V0dHMsIFJpY2hhcmQg
UjwvYXV0aG9yPjxhdXRob3I+QW1lcnNvbiwgSiBSaWNoYXJkPC9hdXRob3I+PGF1dGhvcj5LYW50
ZXIsIEtpcms8L2F1dGhvcj48L2F1dGhvcnM+PC9jb250cmlidXRvcnM+PHRpdGxlcz48dGl0bGU+
TWFuYWdlbWVudCBvZiBiaWxpYXJ5IHRyYWN0IHN0b25lcyBpbiBoZWFydCB0cmFuc3BsYW50IHBh
dGllbnRzPC90aXRsZT48c2Vjb25kYXJ5LXRpdGxlPkFubmFscyBvZiBzdXJnZXJ5PC9zZWNvbmRh
cnktdGl0bGU+PC90aXRsZXM+PHBlcmlvZGljYWw+PGZ1bGwtdGl0bGU+QW5uYWxzIG9mIHN1cmdl
cnk8L2Z1bGwtdGl0bGU+PC9wZXJpb2RpY2FsPjxwYWdlcz43NDc8L3BhZ2VzPjx2b2x1bWU+MjIz
PC92b2x1bWU+PG51bWJlcj42PC9udW1iZXI+PGRhdGVzPjx5ZWFyPjE5OTY8L3llYXI+PC9kYXRl
cz48dXJscz48L3VybHM+PC9yZWNvcmQ+PC9DaXRlPjxDaXRlPjxBdXRob3I+UGV0ZXJzZWltPC9B
dXRob3I+PFllYXI+MTk5NTwvWWVhcj48UmVjTnVtPjI4OTwvUmVjTnVtPjxyZWNvcmQ+PHJlYy1u
dW1iZXI+Mjg5PC9yZWMtbnVtYmVyPjxmb3JlaWduLWtleXM+PGtleSBhcHA9IkVOIiBkYi1pZD0i
OXRyOXI1YTlnenBzenJld2E1MjV6ZGRhdnAwYXB0dHMwdHcwIiB0aW1lc3RhbXA9IjE2MzM5NTk0
NTgiPjI4OTwva2V5PjwvZm9yZWlnbi1rZXlzPjxyZWYtdHlwZSBuYW1lPSJKb3VybmFsIEFydGlj
bGUiPjE3PC9yZWYtdHlwZT48Y29udHJpYnV0b3JzPjxhdXRob3JzPjxhdXRob3I+UGV0ZXJzZWlt
LCBEYXZpZCBTPC9hdXRob3I+PGF1dGhvcj5QYXBwYXMsIFRoZW9kb3JlIE48L2F1dGhvcj48YXV0
aG9yPk1leWVycywgQ2FyeSBIPC9hdXRob3I+PGF1dGhvcj5TaGFlZmZlciwgR2FpbCBTPC9hdXRo
b3I+PGF1dGhvcj5NZXllcnMsIFdpbGxpYW0gQzwvYXV0aG9yPjxhdXRob3I+VmFuIFRyaWd0LCBQ
PC9hdXRob3I+PC9hdXRob3JzPjwvY29udHJpYnV0b3JzPjx0aXRsZXM+PHRpdGxlPk1hbmFnZW1l
bnQgb2YgYmlsaWFyeSBjb21wbGljYXRpb25zIGFmdGVyIGhlYXJ0IHRyYW5zcGxhbnRhdGlvbjwv
dGl0bGU+PHNlY29uZGFyeS10aXRsZT5UaGUgSm91cm5hbCBvZiBoZWFydCBhbmQgbHVuZyB0cmFu
c3BsYW50YXRpb246IHRoZSBvZmZpY2lhbCBwdWJsaWNhdGlvbiBvZiB0aGUgSW50ZXJuYXRpb25h
bCBTb2NpZXR5IGZvciBIZWFydCBUcmFuc3BsYW50YXRpb248L3NlY29uZGFyeS10aXRsZT48L3Rp
dGxlcz48cGVyaW9kaWNhbD48ZnVsbC10aXRsZT5UaGUgSm91cm5hbCBvZiBoZWFydCBhbmQgbHVu
ZyB0cmFuc3BsYW50YXRpb246IHRoZSBvZmZpY2lhbCBwdWJsaWNhdGlvbiBvZiB0aGUgSW50ZXJu
YXRpb25hbCBTb2NpZXR5IGZvciBIZWFydCBUcmFuc3BsYW50YXRpb248L2Z1bGwtdGl0bGU+PC9w
ZXJpb2RpY2FsPjxwYWdlcz42MjMtNjMxPC9wYWdlcz48dm9sdW1lPjE0PC92b2x1bWU+PG51bWJl
cj40PC9udW1iZXI+PGRhdGVzPjx5ZWFyPjE5OTU8L3llYXI+PC9kYXRlcz48aXNibj4xMDUzLTI0
OTg8L2lzYm4+PHVybHM+PC91cmxzPjwvcmVjb3JkPjwvQ2l0ZT48Q2l0ZT48QXV0aG9yPkdyYWhh
bTwvQXV0aG9yPjxZZWFyPjE5OTU8L1llYXI+PFJlY051bT4yOTI8L1JlY051bT48cmVjb3JkPjxy
ZWMtbnVtYmVyPjI5MjwvcmVjLW51bWJlcj48Zm9yZWlnbi1rZXlzPjxrZXkgYXBwPSJFTiIgZGIt
aWQ9Ijl0cjlyNWE5Z3pwc3pyZXdhNTI1emRkYXZwMGFwdHRzMHR3MCIgdGltZXN0YW1wPSIxNjMz
OTU5NTkwIj4yOTI8L2tleT48L2ZvcmVpZ24ta2V5cz48cmVmLXR5cGUgbmFtZT0iSm91cm5hbCBB
cnRpY2xlIj4xNzwvcmVmLXR5cGU+PGNvbnRyaWJ1dG9ycz48YXV0aG9ycz48YXV0aG9yPkdyYWhh
bSwgUy4gTS48L2F1dGhvcj48YXV0aG9yPkZsb3dlcnMsIEouIEwuPC9hdXRob3I+PGF1dGhvcj5T
Y2h3ZWl0emVyLCBFLjwvYXV0aG9yPjxhdXRob3I+QmFydGxldHQsIFMuIFQuPC9hdXRob3I+PGF1
dGhvcj5JbWJlbWJvLCBBLiBMLjwvYXV0aG9yPjwvYXV0aG9ycz48L2NvbnRyaWJ1dG9ycz48YXV0
aC1hZGRyZXNzPkRlcGFydG1lbnQgb2YgU3VyZ2VyeSwgVW5pdmVyc2l0eSBvZiBNYXJ5bGFuZCBN
ZWRpY2FsIENlbnRlciwgQmFsdGltb3JlIDIxMjAxLjwvYXV0aC1hZGRyZXNzPjx0aXRsZXM+PHRp
dGxlPlRoZSB1dGlsaXR5IG9mIHByb3BoeWxhY3RpYyBsYXBhcm9zY29waWMgY2hvbGVjeXN0ZWN0
b215IGluIHRyYW5zcGxhbnQgY2FuZGlkYXRlczwvdGl0bGU+PHNlY29uZGFyeS10aXRsZT5BbSBK
IFN1cmc8L3NlY29uZGFyeS10aXRsZT48L3RpdGxlcz48cGVyaW9kaWNhbD48ZnVsbC10aXRsZT5B
bSBKIFN1cmc8L2Z1bGwtdGl0bGU+PC9wZXJpb2RpY2FsPjxwYWdlcz40NC04OyBkaXNjdXNzaW9u
IDQ4LTk8L3BhZ2VzPjx2b2x1bWU+MTY5PC92b2x1bWU+PG51bWJlcj4xPC9udW1iZXI+PGVkaXRp
b24+MTk5NS8wMS8wMTwvZWRpdGlvbj48a2V5d29yZHM+PGtleXdvcmQ+QWRvbGVzY2VudDwva2V5
d29yZD48a2V5d29yZD5BZHVsdDwva2V5d29yZD48a2V5d29yZD5BZ2VkPC9rZXl3b3JkPjxrZXl3
b3JkPipDaG9sZWN5c3RlY3RvbXksIExhcGFyb3Njb3BpYzwva2V5d29yZD48a2V5d29yZD5DaG9s
ZWxpdGhpYXNpcy9jb21wbGljYXRpb25zL2ltbXVub2xvZ3kvKnN1cmdlcnk8L2tleXdvcmQ+PGtl
eXdvcmQ+RmVtYWxlPC9rZXl3b3JkPjxrZXl3b3JkPkh1bWFuczwva2V5d29yZD48a2V5d29yZD5J
bW11bm9zdXBwcmVzc2lvbjwva2V5d29yZD48a2V5d29yZD5LaWRuZXkgRGlzZWFzZXMvY29tcGxp
Y2F0aW9ucy9zdXJnZXJ5PC9rZXl3b3JkPjxrZXl3b3JkPipLaWRuZXkgVHJhbnNwbGFudGF0aW9u
L2ltbXVub2xvZ3k8L2tleXdvcmQ+PGtleXdvcmQ+TWFsZTwva2V5d29yZD48a2V5d29yZD5NaWRk
bGUgQWdlZDwva2V5d29yZD48a2V5d29yZD4qUGFuY3JlYXMgVHJhbnNwbGFudGF0aW9uL2ltbXVu
b2xvZ3k8L2tleXdvcmQ+PGtleXdvcmQ+UGFuY3JlYXRpYyBEaXNlYXNlcy9jb21wbGljYXRpb25z
L3N1cmdlcnk8L2tleXdvcmQ+PGtleXdvcmQ+UG9zdG9wZXJhdGl2ZSBDb21wbGljYXRpb25zLypw
cmV2ZW50aW9uICZhbXA7IGNvbnRyb2w8L2tleXdvcmQ+PGtleXdvcmQ+UmV0cm9zcGVjdGl2ZSBT
dHVkaWVzPC9rZXl3b3JkPjwva2V5d29yZHM+PGRhdGVzPjx5ZWFyPjE5OTU8L3llYXI+PHB1Yi1k
YXRlcz48ZGF0ZT5KYW48L2RhdGU+PC9wdWItZGF0ZXM+PC9kYXRlcz48aXNibj4wMDAyLTk2MTAg
KFByaW50KSYjeEQ7MDAwMi05NjEwIChMaW5raW5nKTwvaXNibj48YWNjZXNzaW9uLW51bT43ODE3
OTk3PC9hY2Nlc3Npb24tbnVtPjx1cmxzPjxyZWxhdGVkLXVybHM+PHVybD5odHRwczovL3d3dy5u
Y2JpLm5sbS5uaWguZ292L3B1Ym1lZC83ODE3OTk3PC91cmw+PC9yZWxhdGVkLXVybHM+PC91cmxz
PjxlbGVjdHJvbmljLXJlc291cmNlLW51bT4xMC4xMDE2L3MwMDAyLTk2MTAoOTkpODAxMDgtMTwv
ZWxlY3Ryb25pYy1yZXNvdXJjZS1udW0+PC9yZWNvcmQ+PC9DaXRlPjwv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91-9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For example, Graham </w:t>
      </w:r>
      <w:r w:rsidRPr="0021621D">
        <w:rPr>
          <w:rFonts w:ascii="Book Antiqua" w:eastAsiaTheme="minorHAnsi" w:hAnsi="Book Antiqua" w:cstheme="minorBidi"/>
          <w:i/>
          <w:iCs/>
          <w:lang w:eastAsia="zh-CN"/>
        </w:rPr>
        <w:t>et al</w:t>
      </w:r>
      <w:r w:rsidR="0021621D" w:rsidRPr="0026654D">
        <w:rPr>
          <w:rFonts w:ascii="Book Antiqua" w:eastAsiaTheme="minorHAnsi" w:hAnsi="Book Antiqua" w:cstheme="minorBidi"/>
          <w:lang w:eastAsia="zh-CN"/>
        </w:rPr>
        <w:fldChar w:fldCharType="begin"/>
      </w:r>
      <w:r w:rsidR="0021621D" w:rsidRPr="0026654D">
        <w:rPr>
          <w:rFonts w:ascii="Book Antiqua" w:eastAsiaTheme="minorHAnsi" w:hAnsi="Book Antiqua" w:cstheme="minorBidi"/>
          <w:lang w:eastAsia="zh-CN"/>
        </w:rPr>
        <w:instrText xml:space="preserve"> ADDIN EN.CITE &lt;EndNote&gt;&lt;Cite&gt;&lt;Author&gt;Graham&lt;/Author&gt;&lt;Year&gt;1995&lt;/Year&gt;&lt;RecNum&gt;294&lt;/RecNum&gt;&lt;DisplayText&gt;&lt;style face="superscript"&gt;[94]&lt;/style&gt;&lt;/DisplayText&gt;&lt;record&gt;&lt;rec-number&gt;294&lt;/rec-number&gt;&lt;foreign-keys&gt;&lt;key app="EN" db-id="9tr9r5a9gzpszrewa525zddavp0aptts0tw0" timestamp="1633960482"&gt;294&lt;/key&gt;&lt;/foreign-keys&gt;&lt;ref-type name="Journal Article"&gt;17&lt;/ref-type&gt;&lt;contributors&gt;&lt;authors&gt;&lt;author&gt;Graham, S. M.&lt;/author&gt;&lt;author&gt;Flowers, J. L.&lt;/author&gt;&lt;author&gt;Schweitzer, E.&lt;/author&gt;&lt;author&gt;Bartlett, S. T.&lt;/author&gt;&lt;author&gt;Imbembo, A. L.&lt;/author&gt;&lt;/authors&gt;&lt;/contributors&gt;&lt;auth-address&gt;Department of Surgery, University of Maryland Medical Center, Baltimore 21201.&lt;/auth-address&gt;&lt;titles&gt;&lt;title&gt;The utility of prophylactic laparoscopic cholecystectomy in transplant candidates&lt;/title&gt;&lt;secondary-title&gt;Am J Surg&lt;/secondary-title&gt;&lt;/titles&gt;&lt;periodical&gt;&lt;full-title&gt;Am J Surg&lt;/full-title&gt;&lt;/periodical&gt;&lt;pages&gt;44-8; discussion 48-9&lt;/pages&gt;&lt;volume&gt;169&lt;/volume&gt;&lt;number&gt;1&lt;/number&gt;&lt;edition&gt;1995/01/01&lt;/edition&gt;&lt;keywords&gt;&lt;keyword&gt;Adolescent&lt;/keyword&gt;&lt;keyword&gt;Adult&lt;/keyword&gt;&lt;keyword&gt;Aged&lt;/keyword&gt;&lt;keyword&gt;*Cholecystectomy, Laparoscopic&lt;/keyword&gt;&lt;keyword&gt;Cholelithiasis/complications/immunology/*surgery&lt;/keyword&gt;&lt;keyword&gt;Female&lt;/keyword&gt;&lt;keyword&gt;Humans&lt;/keyword&gt;&lt;keyword&gt;Immunosuppression&lt;/keyword&gt;&lt;keyword&gt;Kidney Diseases/complications/surgery&lt;/keyword&gt;&lt;keyword&gt;*Kidney Transplantation/immunology&lt;/keyword&gt;&lt;keyword&gt;Male&lt;/keyword&gt;&lt;keyword&gt;Middle Aged&lt;/keyword&gt;&lt;keyword&gt;*Pancreas Transplantation/immunology&lt;/keyword&gt;&lt;keyword&gt;Pancreatic Diseases/complications/surgery&lt;/keyword&gt;&lt;keyword&gt;Postoperative Complications/*prevention &amp;amp; control&lt;/keyword&gt;&lt;keyword&gt;Retrospective Studies&lt;/keyword&gt;&lt;/keywords&gt;&lt;dates&gt;&lt;year&gt;1995&lt;/year&gt;&lt;pub-dates&gt;&lt;date&gt;Jan&lt;/date&gt;&lt;/pub-dates&gt;&lt;/dates&gt;&lt;isbn&gt;0002-9610 (Print)&amp;#xD;0002-9610 (Linking)&lt;/isbn&gt;&lt;accession-num&gt;7817997&lt;/accession-num&gt;&lt;urls&gt;&lt;related-urls&gt;&lt;url&gt;https://www.ncbi.nlm.nih.gov/pubmed/7817997&lt;/url&gt;&lt;/related-urls&gt;&lt;/urls&gt;&lt;electronic-resource-num&gt;10.1016/s0002-9610(99)80108-1&lt;/electronic-resource-num&gt;&lt;/record&gt;&lt;/Cite&gt;&lt;/EndNote&gt;</w:instrText>
      </w:r>
      <w:r w:rsidR="0021621D" w:rsidRPr="0026654D">
        <w:rPr>
          <w:rFonts w:ascii="Book Antiqua" w:eastAsiaTheme="minorHAnsi" w:hAnsi="Book Antiqua" w:cstheme="minorBidi"/>
          <w:lang w:eastAsia="zh-CN"/>
        </w:rPr>
        <w:fldChar w:fldCharType="separate"/>
      </w:r>
      <w:r w:rsidR="0021621D" w:rsidRPr="0026654D">
        <w:rPr>
          <w:rFonts w:ascii="Book Antiqua" w:eastAsiaTheme="minorHAnsi" w:hAnsi="Book Antiqua" w:cstheme="minorBidi"/>
          <w:noProof/>
          <w:vertAlign w:val="superscript"/>
          <w:lang w:eastAsia="zh-CN"/>
        </w:rPr>
        <w:t>[94]</w:t>
      </w:r>
      <w:r w:rsidR="0021621D"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patients who underwent cholecystectomy prior to transplant had </w:t>
      </w:r>
      <w:r w:rsidR="00514FB0">
        <w:rPr>
          <w:rFonts w:ascii="Book Antiqua" w:eastAsiaTheme="minorHAnsi" w:hAnsi="Book Antiqua" w:cstheme="minorBidi"/>
          <w:lang w:eastAsia="zh-CN"/>
        </w:rPr>
        <w:t>no</w:t>
      </w:r>
      <w:r w:rsidRPr="0026654D">
        <w:rPr>
          <w:rFonts w:ascii="Book Antiqua" w:eastAsiaTheme="minorHAnsi" w:hAnsi="Book Antiqua" w:cstheme="minorBidi"/>
          <w:lang w:eastAsia="zh-CN"/>
        </w:rPr>
        <w:t xml:space="preserve"> morbidity and mortality and 4% graft loss compared to patients who underwent cholecystectomy post-transplant who had 19% morbidity, 6% mortality and 25% graft loss. Similarly, </w:t>
      </w:r>
      <w:r w:rsidR="002D71E4" w:rsidRPr="002D71E4">
        <w:rPr>
          <w:rFonts w:ascii="Book Antiqua" w:eastAsiaTheme="minorHAnsi" w:hAnsi="Book Antiqua" w:cstheme="minorBidi"/>
          <w:lang w:eastAsia="zh-CN"/>
        </w:rPr>
        <w:t>Kao</w:t>
      </w:r>
      <w:r w:rsidRPr="006E0E5F">
        <w:rPr>
          <w:rFonts w:ascii="Book Antiqua" w:eastAsiaTheme="minorHAnsi" w:hAnsi="Book Antiqua" w:cstheme="minorBidi"/>
          <w:i/>
          <w:iCs/>
          <w:lang w:eastAsia="zh-CN"/>
        </w:rPr>
        <w:t xml:space="preserve"> et al</w:t>
      </w:r>
      <w:r w:rsidR="002D71E4" w:rsidRPr="0026654D">
        <w:rPr>
          <w:rFonts w:ascii="Book Antiqua" w:eastAsiaTheme="minorHAnsi" w:hAnsi="Book Antiqua" w:cstheme="minorBidi"/>
          <w:lang w:eastAsia="zh-CN"/>
        </w:rPr>
        <w:fldChar w:fldCharType="begin">
          <w:fldData xml:space="preserve">PEVuZE5vdGU+PENpdGU+PEF1dGhvcj5LYW88L0F1dGhvcj48WWVhcj4yMDA1PC9ZZWFyPjxSZWNO
dW0+MjkzPC9SZWNOdW0+PERpc3BsYXlUZXh0PjxzdHlsZSBmYWNlPSJzdXBlcnNjcmlwdCI+Wzk1
XTwvc3R5bGU+PC9EaXNwbGF5VGV4dD48cmVjb3JkPjxyZWMtbnVtYmVyPjI5MzwvcmVjLW51bWJl
cj48Zm9yZWlnbi1rZXlzPjxrZXkgYXBwPSJFTiIgZGItaWQ9Ijl0cjlyNWE5Z3pwc3pyZXdhNTI1
emRkYXZwMGFwdHRzMHR3MCIgdGltZXN0YW1wPSIxNjMzOTU5ODM3Ij4yOTM8L2tleT48L2ZvcmVp
Z24ta2V5cz48cmVmLXR5cGUgbmFtZT0iSm91cm5hbCBBcnRpY2xlIj4xNzwvcmVmLXR5cGU+PGNv
bnRyaWJ1dG9ycz48YXV0aG9ycz48YXV0aG9yPkthbywgTC4gUy48L2F1dGhvcj48YXV0aG9yPkZs
b3dlcnMsIEMuPC9hdXRob3I+PGF1dGhvcj5GbHVtLCBELiBSLjwvYXV0aG9yPjwvYXV0aG9ycz48
L2NvbnRyaWJ1dG9ycz48YXV0aC1hZGRyZXNzPkRlcGFydG1lbnQgb2YgU3VyZ2VyeSwgTEJKIEdl
bmVyYWwgSG9zcGl0YWwsIFVuaXZlcnNpdHkgb2YgVGV4YXMgSGVhbHRoIFNjaWVuY2UgQ2VudGVy
IGF0IEhvdXN0b24sIEhvdXN0b24sIFRleGFzIDc3MDI2LCBVU0EuIExpbGxpYW4uUy5LYW9AdXRo
LnRtYy5lZHU8L2F1dGgtYWRkcmVzcz48dGl0bGVzPjx0aXRsZT5Qcm9waHlsYWN0aWMgY2hvbGVj
eXN0ZWN0b215IGluIHRyYW5zcGxhbnQgcGF0aWVudHM6IGEgZGVjaXNpb24gYW5hbHlzaXM8L3Rp
dGxlPjxzZWNvbmRhcnktdGl0bGU+SiBHYXN0cm9pbnRlc3QgU3VyZzwvc2Vjb25kYXJ5LXRpdGxl
PjwvdGl0bGVzPjxwZXJpb2RpY2FsPjxmdWxsLXRpdGxlPkogR2FzdHJvaW50ZXN0IFN1cmc8L2Z1
bGwtdGl0bGU+PC9wZXJpb2RpY2FsPjxwYWdlcz45NjUtNzI8L3BhZ2VzPjx2b2x1bWU+OTwvdm9s
dW1lPjxudW1iZXI+NzwvbnVtYmVyPjxlZGl0aW9uPjIwMDUvMDkvMDM8L2VkaXRpb24+PGtleXdv
cmRzPjxrZXl3b3JkPkNhdXNlIG9mIERlYXRoPC9rZXl3b3JkPjxrZXl3b3JkPkNob2xlY3lzdGVj
dG9teSwgTGFwYXJvc2NvcGljLypzdGF0aXN0aWNzICZhbXA7IG51bWVyaWNhbCBkYXRhPC9rZXl3
b3JkPjxrZXl3b3JkPkNob2xlbGl0aGlhc2lzL3N1cmdlcnk8L2tleXdvcmQ+PGtleXdvcmQ+Q29z
dCBTYXZpbmdzPC9rZXl3b3JkPjxrZXl3b3JkPkNvc3RzIGFuZCBDb3N0IEFuYWx5c2lzPC9rZXl3
b3JkPjxrZXl3b3JkPipEZWNpc2lvbiBTdXBwb3J0IFRlY2huaXF1ZXM8L2tleXdvcmQ+PGtleXdv
cmQ+SGVhcnQgVHJhbnNwbGFudGF0aW9uPC9rZXl3b3JkPjxrZXl3b3JkPkh1bWFuczwva2V5d29y
ZD48a2V5d29yZD5LaWRuZXkgVHJhbnNwbGFudGF0aW9uPC9rZXl3b3JkPjxrZXl3b3JkPipPcmdh
biBUcmFuc3BsYW50YXRpb248L2tleXdvcmQ+PGtleXdvcmQ+T3V0Y29tZSBBc3Nlc3NtZW50LCBI
ZWFsdGggQ2FyZTwva2V5d29yZD48a2V5d29yZD5QYW5jcmVhcyBUcmFuc3BsYW50YXRpb248L2tl
eXdvcmQ+PGtleXdvcmQ+UG9zdG9wZXJhdGl2ZSBDYXJlPC9rZXl3b3JkPjxrZXl3b3JkPlByZW9w
ZXJhdGl2ZSBDYXJlPC9rZXl3b3JkPjxrZXl3b3JkPlByb2JhYmlsaXR5PC9rZXl3b3JkPjxrZXl3
b3JkPlF1YWxpdHktQWRqdXN0ZWQgTGlmZSBZZWFyczwva2V5d29yZD48a2V5d29yZD5TZW5zaXRp
dml0eSBhbmQgU3BlY2lmaWNpdHk8L2tleXdvcmQ+PGtleXdvcmQ+VHJlYXRtZW50IE91dGNvbWU8
L2tleXdvcmQ+PC9rZXl3b3Jkcz48ZGF0ZXM+PHllYXI+MjAwNTwveWVhcj48cHViLWRhdGVzPjxk
YXRlPlNlcC1PY3Q8L2RhdGU+PC9wdWItZGF0ZXM+PC9kYXRlcz48aXNibj4xMDkxLTI1NVggKFBy
aW50KSYjeEQ7MTA5MS0yNTVYIChMaW5raW5nKTwvaXNibj48YWNjZXNzaW9uLW51bT4xNjEzNzU5
MzwvYWNjZXNzaW9uLW51bT48dXJscz48cmVsYXRlZC11cmxzPjx1cmw+aHR0cHM6Ly93d3cubmNi
aS5ubG0ubmloLmdvdi9wdWJtZWQvMTYxMzc1OTM8L3VybD48L3JlbGF0ZWQtdXJscz48L3VybHM+
PGVsZWN0cm9uaWMtcmVzb3VyY2UtbnVtPjEwLjEwMTYvai5nYXNzdXIuMjAwNS4wNC4wMTE8L2Vs
ZWN0cm9uaWMtcmVzb3VyY2UtbnVtPjwvcmVjb3JkPjwvQ2l0ZT48L0VuZE5vdGU+
</w:fldData>
        </w:fldChar>
      </w:r>
      <w:r w:rsidR="002D71E4" w:rsidRPr="0026654D">
        <w:rPr>
          <w:rFonts w:ascii="Book Antiqua" w:eastAsiaTheme="minorHAnsi" w:hAnsi="Book Antiqua" w:cstheme="minorBidi"/>
          <w:lang w:eastAsia="zh-CN"/>
        </w:rPr>
        <w:instrText xml:space="preserve"> ADDIN EN.CITE </w:instrText>
      </w:r>
      <w:r w:rsidR="002D71E4" w:rsidRPr="0026654D">
        <w:rPr>
          <w:rFonts w:ascii="Book Antiqua" w:eastAsiaTheme="minorHAnsi" w:hAnsi="Book Antiqua" w:cstheme="minorBidi"/>
          <w:lang w:eastAsia="zh-CN"/>
        </w:rPr>
        <w:fldChar w:fldCharType="begin">
          <w:fldData xml:space="preserve">PEVuZE5vdGU+PENpdGU+PEF1dGhvcj5LYW88L0F1dGhvcj48WWVhcj4yMDA1PC9ZZWFyPjxSZWNO
dW0+MjkzPC9SZWNOdW0+PERpc3BsYXlUZXh0PjxzdHlsZSBmYWNlPSJzdXBlcnNjcmlwdCI+Wzk1
XTwvc3R5bGU+PC9EaXNwbGF5VGV4dD48cmVjb3JkPjxyZWMtbnVtYmVyPjI5MzwvcmVjLW51bWJl
cj48Zm9yZWlnbi1rZXlzPjxrZXkgYXBwPSJFTiIgZGItaWQ9Ijl0cjlyNWE5Z3pwc3pyZXdhNTI1
emRkYXZwMGFwdHRzMHR3MCIgdGltZXN0YW1wPSIxNjMzOTU5ODM3Ij4yOTM8L2tleT48L2ZvcmVp
Z24ta2V5cz48cmVmLXR5cGUgbmFtZT0iSm91cm5hbCBBcnRpY2xlIj4xNzwvcmVmLXR5cGU+PGNv
bnRyaWJ1dG9ycz48YXV0aG9ycz48YXV0aG9yPkthbywgTC4gUy48L2F1dGhvcj48YXV0aG9yPkZs
b3dlcnMsIEMuPC9hdXRob3I+PGF1dGhvcj5GbHVtLCBELiBSLjwvYXV0aG9yPjwvYXV0aG9ycz48
L2NvbnRyaWJ1dG9ycz48YXV0aC1hZGRyZXNzPkRlcGFydG1lbnQgb2YgU3VyZ2VyeSwgTEJKIEdl
bmVyYWwgSG9zcGl0YWwsIFVuaXZlcnNpdHkgb2YgVGV4YXMgSGVhbHRoIFNjaWVuY2UgQ2VudGVy
IGF0IEhvdXN0b24sIEhvdXN0b24sIFRleGFzIDc3MDI2LCBVU0EuIExpbGxpYW4uUy5LYW9AdXRo
LnRtYy5lZHU8L2F1dGgtYWRkcmVzcz48dGl0bGVzPjx0aXRsZT5Qcm9waHlsYWN0aWMgY2hvbGVj
eXN0ZWN0b215IGluIHRyYW5zcGxhbnQgcGF0aWVudHM6IGEgZGVjaXNpb24gYW5hbHlzaXM8L3Rp
dGxlPjxzZWNvbmRhcnktdGl0bGU+SiBHYXN0cm9pbnRlc3QgU3VyZzwvc2Vjb25kYXJ5LXRpdGxl
PjwvdGl0bGVzPjxwZXJpb2RpY2FsPjxmdWxsLXRpdGxlPkogR2FzdHJvaW50ZXN0IFN1cmc8L2Z1
bGwtdGl0bGU+PC9wZXJpb2RpY2FsPjxwYWdlcz45NjUtNzI8L3BhZ2VzPjx2b2x1bWU+OTwvdm9s
dW1lPjxudW1iZXI+NzwvbnVtYmVyPjxlZGl0aW9uPjIwMDUvMDkvMDM8L2VkaXRpb24+PGtleXdv
cmRzPjxrZXl3b3JkPkNhdXNlIG9mIERlYXRoPC9rZXl3b3JkPjxrZXl3b3JkPkNob2xlY3lzdGVj
dG9teSwgTGFwYXJvc2NvcGljLypzdGF0aXN0aWNzICZhbXA7IG51bWVyaWNhbCBkYXRhPC9rZXl3
b3JkPjxrZXl3b3JkPkNob2xlbGl0aGlhc2lzL3N1cmdlcnk8L2tleXdvcmQ+PGtleXdvcmQ+Q29z
dCBTYXZpbmdzPC9rZXl3b3JkPjxrZXl3b3JkPkNvc3RzIGFuZCBDb3N0IEFuYWx5c2lzPC9rZXl3
b3JkPjxrZXl3b3JkPipEZWNpc2lvbiBTdXBwb3J0IFRlY2huaXF1ZXM8L2tleXdvcmQ+PGtleXdv
cmQ+SGVhcnQgVHJhbnNwbGFudGF0aW9uPC9rZXl3b3JkPjxrZXl3b3JkPkh1bWFuczwva2V5d29y
ZD48a2V5d29yZD5LaWRuZXkgVHJhbnNwbGFudGF0aW9uPC9rZXl3b3JkPjxrZXl3b3JkPipPcmdh
biBUcmFuc3BsYW50YXRpb248L2tleXdvcmQ+PGtleXdvcmQ+T3V0Y29tZSBBc3Nlc3NtZW50LCBI
ZWFsdGggQ2FyZTwva2V5d29yZD48a2V5d29yZD5QYW5jcmVhcyBUcmFuc3BsYW50YXRpb248L2tl
eXdvcmQ+PGtleXdvcmQ+UG9zdG9wZXJhdGl2ZSBDYXJlPC9rZXl3b3JkPjxrZXl3b3JkPlByZW9w
ZXJhdGl2ZSBDYXJlPC9rZXl3b3JkPjxrZXl3b3JkPlByb2JhYmlsaXR5PC9rZXl3b3JkPjxrZXl3
b3JkPlF1YWxpdHktQWRqdXN0ZWQgTGlmZSBZZWFyczwva2V5d29yZD48a2V5d29yZD5TZW5zaXRp
dml0eSBhbmQgU3BlY2lmaWNpdHk8L2tleXdvcmQ+PGtleXdvcmQ+VHJlYXRtZW50IE91dGNvbWU8
L2tleXdvcmQ+PC9rZXl3b3Jkcz48ZGF0ZXM+PHllYXI+MjAwNTwveWVhcj48cHViLWRhdGVzPjxk
YXRlPlNlcC1PY3Q8L2RhdGU+PC9wdWItZGF0ZXM+PC9kYXRlcz48aXNibj4xMDkxLTI1NVggKFBy
aW50KSYjeEQ7MTA5MS0yNTVYIChMaW5raW5nKTwvaXNibj48YWNjZXNzaW9uLW51bT4xNjEzNzU5
MzwvYWNjZXNzaW9uLW51bT48dXJscz48cmVsYXRlZC11cmxzPjx1cmw+aHR0cHM6Ly93d3cubmNi
aS5ubG0ubmloLmdvdi9wdWJtZWQvMTYxMzc1OTM8L3VybD48L3JlbGF0ZWQtdXJscz48L3VybHM+
PGVsZWN0cm9uaWMtcmVzb3VyY2UtbnVtPjEwLjEwMTYvai5nYXNzdXIuMjAwNS4wNC4wMTE8L2Vs
ZWN0cm9uaWMtcmVzb3VyY2UtbnVtPjwvcmVjb3JkPjwvQ2l0ZT48L0VuZE5vdGU+
</w:fldData>
        </w:fldChar>
      </w:r>
      <w:r w:rsidR="002D71E4" w:rsidRPr="0026654D">
        <w:rPr>
          <w:rFonts w:ascii="Book Antiqua" w:eastAsiaTheme="minorHAnsi" w:hAnsi="Book Antiqua" w:cstheme="minorBidi"/>
          <w:lang w:eastAsia="zh-CN"/>
        </w:rPr>
        <w:instrText xml:space="preserve"> ADDIN EN.CITE.DATA </w:instrText>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end"/>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separate"/>
      </w:r>
      <w:r w:rsidR="002D71E4" w:rsidRPr="0026654D">
        <w:rPr>
          <w:rFonts w:ascii="Book Antiqua" w:eastAsiaTheme="minorHAnsi" w:hAnsi="Book Antiqua" w:cstheme="minorBidi"/>
          <w:noProof/>
          <w:vertAlign w:val="superscript"/>
          <w:lang w:eastAsia="zh-CN"/>
        </w:rPr>
        <w:t>[95]</w:t>
      </w:r>
      <w:r w:rsidR="002D71E4"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w:t>
      </w:r>
      <w:r w:rsidRPr="0026654D">
        <w:rPr>
          <w:rFonts w:ascii="Book Antiqua" w:eastAsiaTheme="minorHAnsi" w:hAnsi="Book Antiqua" w:cstheme="minorBidi"/>
          <w:lang w:eastAsia="zh-CN"/>
        </w:rPr>
        <w:lastRenderedPageBreak/>
        <w:t xml:space="preserve">for heart transplant patients with asymptomatic gallstones, prophylactic cholecystectomy could result in cost savings of </w:t>
      </w:r>
      <w:r w:rsidR="005D76DE">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17799 per QALY. Likewise, patients with neuroendocrine tumors on somatostatin analog treatment like octreotide are at risk of </w:t>
      </w:r>
      <w:r w:rsidR="00514FB0">
        <w:rPr>
          <w:rFonts w:ascii="Book Antiqua" w:eastAsiaTheme="minorHAnsi" w:hAnsi="Book Antiqua" w:cstheme="minorBidi"/>
          <w:lang w:eastAsia="zh-CN"/>
        </w:rPr>
        <w:t>up to</w:t>
      </w:r>
      <w:r w:rsidRPr="0026654D">
        <w:rPr>
          <w:rFonts w:ascii="Book Antiqua" w:eastAsiaTheme="minorHAnsi" w:hAnsi="Book Antiqua" w:cstheme="minorBidi"/>
          <w:lang w:eastAsia="zh-CN"/>
        </w:rPr>
        <w:t xml:space="preserve"> 65% of developing gallstones and associated biliary complications</w:t>
      </w:r>
      <w:r w:rsidRPr="0026654D">
        <w:rPr>
          <w:rFonts w:ascii="Book Antiqua" w:eastAsiaTheme="minorHAnsi" w:hAnsi="Book Antiqua" w:cstheme="minorBidi"/>
          <w:lang w:eastAsia="zh-CN"/>
        </w:rPr>
        <w:fldChar w:fldCharType="begin">
          <w:fldData xml:space="preserve">PEVuZE5vdGU+PENpdGU+PEF1dGhvcj5QYWlzbGV5PC9BdXRob3I+PFllYXI+MjAwNzwvWWVhcj48
UmVjTnVtPjI5NTwvUmVjTnVtPjxEaXNwbGF5VGV4dD48c3R5bGUgZmFjZT0ic3VwZXJzY3JpcHQi
Pls5Nl08L3N0eWxlPjwvRGlzcGxheVRleHQ+PHJlY29yZD48cmVjLW51bWJlcj4yOTU8L3JlYy1u
dW1iZXI+PGZvcmVpZ24ta2V5cz48a2V5IGFwcD0iRU4iIGRiLWlkPSI5dHI5cjVhOWd6cHN6cmV3
YTUyNXpkZGF2cDBhcHR0czB0dzAiIHRpbWVzdGFtcD0iMTYzMzk2MTE5NCI+Mjk1PC9rZXk+PC9m
b3JlaWduLWtleXM+PHJlZi10eXBlIG5hbWU9IkpvdXJuYWwgQXJ0aWNsZSI+MTc8L3JlZi10eXBl
Pjxjb250cmlidXRvcnM+PGF1dGhvcnM+PGF1dGhvcj5QYWlzbGV5LCBBLiBOLjwvYXV0aG9yPjxh
dXRob3I+Um9iZXJ0cywgTS4gRS48L2F1dGhvcj48YXV0aG9yPlRyYWluZXIsIFAuIEouPC9hdXRo
b3I+PC9hdXRob3JzPjwvY29udHJpYnV0b3JzPjxhdXRoLWFkZHJlc3M+RGVwYXJ0bWVudCBvZiBF
bmRvY3Jpbm9sb2d5LCBDaHJpc3RpZSBIb3NwaXRhbCwgV2lsbXNsb3cgUm9hZCwgV2l0aGluZ3Rv
biwgTWFuY2hlc3RlciwgTTIwIDRCWC48L2F1dGgtYWRkcmVzcz48dGl0bGVzPjx0aXRsZT5XaXRo
ZHJhd2FsIG9mIHNvbWF0b3N0YXRpbiBhbmFsb2d1ZSB0aGVyYXB5IGluIHBhdGllbnRzIHdpdGgg
YWNyb21lZ2FseSBpcyBhc3NvY2lhdGVkIHdpdGggYW4gaW5jcmVhc2VkIHJpc2sgb2YgYWN1dGUg
YmlsaWFyeSBwcm9ibGVtczwvdGl0bGU+PHNlY29uZGFyeS10aXRsZT5DbGluIEVuZG9jcmlub2wg
KE94Zik8L3NlY29uZGFyeS10aXRsZT48L3RpdGxlcz48cGVyaW9kaWNhbD48ZnVsbC10aXRsZT5D
bGluIEVuZG9jcmlub2wgKE94Zik8L2Z1bGwtdGl0bGU+PC9wZXJpb2RpY2FsPjxwYWdlcz43MjMt
NjwvcGFnZXM+PHZvbHVtZT42Njwvdm9sdW1lPjxudW1iZXI+NTwvbnVtYmVyPjxlZGl0aW9uPjIw
MDcvMDMvMjk8L2VkaXRpb24+PGtleXdvcmRzPjxrZXl3b3JkPkFjcm9tZWdhbHkvKmNvbXBsaWNh
dGlvbnMvZHJ1ZyB0aGVyYXB5PC9rZXl3b3JkPjxrZXl3b3JkPkFkdWx0PC9rZXl3b3JkPjxrZXl3
b3JkPkFnZWQ8L2tleXdvcmQ+PGtleXdvcmQ+QW50aW5lb3BsYXN0aWMgQWdlbnRzLCBIb3Jtb25h
bC8qdGhlcmFwZXV0aWMgdXNlPC9rZXl3b3JkPjxrZXl3b3JkPkNoaS1TcXVhcmUgRGlzdHJpYnV0
aW9uPC9rZXl3b3JkPjxrZXl3b3JkPkZlbWFsZTwva2V5d29yZD48a2V5d29yZD5HYWxsc3RvbmVz
LypldGlvbG9neTwva2V5d29yZD48a2V5d29yZD5IdW1hbiBHcm93dGggSG9ybW9uZS9hbmFsb2dz
ICZhbXA7IGRlcml2YXRpdmVzL3RoZXJhcGV1dGljIHVzZTwva2V5d29yZD48a2V5d29yZD5IdW1h
bnM8L2tleXdvcmQ+PGtleXdvcmQ+TWFsZTwva2V5d29yZD48a2V5d29yZD5NaWRkbGUgQWdlZDwv
a2V5d29yZD48a2V5d29yZD5PY3RyZW90aWRlLyp0aGVyYXBldXRpYyB1c2U8L2tleXdvcmQ+PGtl
eXdvcmQ+UGVwdGlkZXMsIEN5Y2xpYy90aGVyYXBldXRpYyB1c2U8L2tleXdvcmQ+PGtleXdvcmQ+
UmVjZXB0b3JzLCBTb21hdG90cm9waW4vKmFudGFnb25pc3RzICZhbXA7IGluaGliaXRvcnM8L2tl
eXdvcmQ+PGtleXdvcmQ+UmV0cm9zcGVjdGl2ZSBTdHVkaWVzPC9rZXl3b3JkPjxrZXl3b3JkPlJp
c2s8L2tleXdvcmQ+PGtleXdvcmQ+U29tYXRvc3RhdGluL2FuYWxvZ3MgJmFtcDsgZGVyaXZhdGl2
ZXMvdGhlcmFwZXV0aWMgdXNlPC9rZXl3b3JkPjxrZXl3b3JkPldpdGhob2xkaW5nIFRyZWF0bWVu
dDwva2V5d29yZD48L2tleXdvcmRzPjxkYXRlcz48eWVhcj4yMDA3PC95ZWFyPjxwdWItZGF0ZXM+
PGRhdGU+TWF5PC9kYXRlPjwvcHViLWRhdGVzPjwvZGF0ZXM+PGlzYm4+MDMwMC0wNjY0IChQcmlu
dCkmI3hEOzAzMDAtMDY2NCAoTGlua2luZyk8L2lzYm4+PGFjY2Vzc2lvbi1udW0+MTczODg3OTM8
L2FjY2Vzc2lvbi1udW0+PHVybHM+PHJlbGF0ZWQtdXJscz48dXJsPmh0dHBzOi8vd3d3Lm5jYmku
bmxtLm5paC5nb3YvcHVibWVkLzE3Mzg4NzkzPC91cmw+PC9yZWxhdGVkLXVybHM+PC91cmxzPjxl
bGVjdHJvbmljLXJlc291cmNlLW51bT4xMC4xMTExL2ouMTM2NS0yMjY1LjIwMDcuMDI4MTEueDwv
ZWxlY3Ryb25pYy1yZXNvdXJjZS1udW0+PC9yZWNvcmQ+PC9DaXRlPjwv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QYWlzbGV5PC9BdXRob3I+PFllYXI+MjAwNzwvWWVhcj48
UmVjTnVtPjI5NTwvUmVjTnVtPjxEaXNwbGF5VGV4dD48c3R5bGUgZmFjZT0ic3VwZXJzY3JpcHQi
Pls5Nl08L3N0eWxlPjwvRGlzcGxheVRleHQ+PHJlY29yZD48cmVjLW51bWJlcj4yOTU8L3JlYy1u
dW1iZXI+PGZvcmVpZ24ta2V5cz48a2V5IGFwcD0iRU4iIGRiLWlkPSI5dHI5cjVhOWd6cHN6cmV3
YTUyNXpkZGF2cDBhcHR0czB0dzAiIHRpbWVzdGFtcD0iMTYzMzk2MTE5NCI+Mjk1PC9rZXk+PC9m
b3JlaWduLWtleXM+PHJlZi10eXBlIG5hbWU9IkpvdXJuYWwgQXJ0aWNsZSI+MTc8L3JlZi10eXBl
Pjxjb250cmlidXRvcnM+PGF1dGhvcnM+PGF1dGhvcj5QYWlzbGV5LCBBLiBOLjwvYXV0aG9yPjxh
dXRob3I+Um9iZXJ0cywgTS4gRS48L2F1dGhvcj48YXV0aG9yPlRyYWluZXIsIFAuIEouPC9hdXRo
b3I+PC9hdXRob3JzPjwvY29udHJpYnV0b3JzPjxhdXRoLWFkZHJlc3M+RGVwYXJ0bWVudCBvZiBF
bmRvY3Jpbm9sb2d5LCBDaHJpc3RpZSBIb3NwaXRhbCwgV2lsbXNsb3cgUm9hZCwgV2l0aGluZ3Rv
biwgTWFuY2hlc3RlciwgTTIwIDRCWC48L2F1dGgtYWRkcmVzcz48dGl0bGVzPjx0aXRsZT5XaXRo
ZHJhd2FsIG9mIHNvbWF0b3N0YXRpbiBhbmFsb2d1ZSB0aGVyYXB5IGluIHBhdGllbnRzIHdpdGgg
YWNyb21lZ2FseSBpcyBhc3NvY2lhdGVkIHdpdGggYW4gaW5jcmVhc2VkIHJpc2sgb2YgYWN1dGUg
YmlsaWFyeSBwcm9ibGVtczwvdGl0bGU+PHNlY29uZGFyeS10aXRsZT5DbGluIEVuZG9jcmlub2wg
KE94Zik8L3NlY29uZGFyeS10aXRsZT48L3RpdGxlcz48cGVyaW9kaWNhbD48ZnVsbC10aXRsZT5D
bGluIEVuZG9jcmlub2wgKE94Zik8L2Z1bGwtdGl0bGU+PC9wZXJpb2RpY2FsPjxwYWdlcz43MjMt
NjwvcGFnZXM+PHZvbHVtZT42Njwvdm9sdW1lPjxudW1iZXI+NTwvbnVtYmVyPjxlZGl0aW9uPjIw
MDcvMDMvMjk8L2VkaXRpb24+PGtleXdvcmRzPjxrZXl3b3JkPkFjcm9tZWdhbHkvKmNvbXBsaWNh
dGlvbnMvZHJ1ZyB0aGVyYXB5PC9rZXl3b3JkPjxrZXl3b3JkPkFkdWx0PC9rZXl3b3JkPjxrZXl3
b3JkPkFnZWQ8L2tleXdvcmQ+PGtleXdvcmQ+QW50aW5lb3BsYXN0aWMgQWdlbnRzLCBIb3Jtb25h
bC8qdGhlcmFwZXV0aWMgdXNlPC9rZXl3b3JkPjxrZXl3b3JkPkNoaS1TcXVhcmUgRGlzdHJpYnV0
aW9uPC9rZXl3b3JkPjxrZXl3b3JkPkZlbWFsZTwva2V5d29yZD48a2V5d29yZD5HYWxsc3RvbmVz
LypldGlvbG9neTwva2V5d29yZD48a2V5d29yZD5IdW1hbiBHcm93dGggSG9ybW9uZS9hbmFsb2dz
ICZhbXA7IGRlcml2YXRpdmVzL3RoZXJhcGV1dGljIHVzZTwva2V5d29yZD48a2V5d29yZD5IdW1h
bnM8L2tleXdvcmQ+PGtleXdvcmQ+TWFsZTwva2V5d29yZD48a2V5d29yZD5NaWRkbGUgQWdlZDwv
a2V5d29yZD48a2V5d29yZD5PY3RyZW90aWRlLyp0aGVyYXBldXRpYyB1c2U8L2tleXdvcmQ+PGtl
eXdvcmQ+UGVwdGlkZXMsIEN5Y2xpYy90aGVyYXBldXRpYyB1c2U8L2tleXdvcmQ+PGtleXdvcmQ+
UmVjZXB0b3JzLCBTb21hdG90cm9waW4vKmFudGFnb25pc3RzICZhbXA7IGluaGliaXRvcnM8L2tl
eXdvcmQ+PGtleXdvcmQ+UmV0cm9zcGVjdGl2ZSBTdHVkaWVzPC9rZXl3b3JkPjxrZXl3b3JkPlJp
c2s8L2tleXdvcmQ+PGtleXdvcmQ+U29tYXRvc3RhdGluL2FuYWxvZ3MgJmFtcDsgZGVyaXZhdGl2
ZXMvdGhlcmFwZXV0aWMgdXNlPC9rZXl3b3JkPjxrZXl3b3JkPldpdGhob2xkaW5nIFRyZWF0bWVu
dDwva2V5d29yZD48L2tleXdvcmRzPjxkYXRlcz48eWVhcj4yMDA3PC95ZWFyPjxwdWItZGF0ZXM+
PGRhdGU+TWF5PC9kYXRlPjwvcHViLWRhdGVzPjwvZGF0ZXM+PGlzYm4+MDMwMC0wNjY0IChQcmlu
dCkmI3hEOzAzMDAtMDY2NCAoTGlua2luZyk8L2lzYm4+PGFjY2Vzc2lvbi1udW0+MTczODg3OTM8
L2FjY2Vzc2lvbi1udW0+PHVybHM+PHJlbGF0ZWQtdXJscz48dXJsPmh0dHBzOi8vd3d3Lm5jYmku
bmxtLm5paC5nb3YvcHVibWVkLzE3Mzg4NzkzPC91cmw+PC9yZWxhdGVkLXVybHM+PC91cmxzPjxl
bGVjdHJvbmljLXJlc291cmNlLW51bT4xMC4xMTExL2ouMTM2NS0yMjY1LjIwMDcuMDI4MTEueDwv
ZWxlY3Ryb25pYy1yZXNvdXJjZS1udW0+PC9yZWNvcmQ+PC9DaXRlPjwv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9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ence prophylactic cholecystectomy can also be recommended for asymptomatic gallstone patients with neuroendocrine tumors on somatostatin analogs or prior to organ transplant</w:t>
      </w:r>
      <w:r w:rsidRPr="0026654D">
        <w:rPr>
          <w:rFonts w:ascii="Book Antiqua" w:eastAsiaTheme="minorHAnsi" w:hAnsi="Book Antiqua" w:cstheme="minorBidi"/>
          <w:lang w:eastAsia="zh-CN"/>
        </w:rPr>
        <w:fldChar w:fldCharType="begin">
          <w:fldData xml:space="preserve">PEVuZE5vdGU+PENpdGU+PEF1dGhvcj5CcmlnaGk8L0F1dGhvcj48WWVhcj4yMDE5PC9ZZWFyPjxS
ZWNOdW0+MzAwPC9SZWNOdW0+PERpc3BsYXlUZXh0PjxzdHlsZSBmYWNlPSJzdXBlcnNjcmlwdCI+
Wzk3LCA5OF08L3N0eWxlPjwvRGlzcGxheVRleHQ+PHJlY29yZD48cmVjLW51bWJlcj4zMDA8L3Jl
Yy1udW1iZXI+PGZvcmVpZ24ta2V5cz48a2V5IGFwcD0iRU4iIGRiLWlkPSI5dHI5cjVhOWd6cHN6
cmV3YTUyNXpkZGF2cDBhcHR0czB0dzAiIHRpbWVzdGFtcD0iMTYzMzk2MTgzMCI+MzAwPC9rZXk+
PC9mb3JlaWduLWtleXM+PHJlZi10eXBlIG5hbWU9IkpvdXJuYWwgQXJ0aWNsZSI+MTc8L3JlZi10
eXBlPjxjb250cmlidXRvcnM+PGF1dGhvcnM+PGF1dGhvcj5CcmlnaGksIE4uPC9hdXRob3I+PGF1
dGhvcj5MYW1iZXJ0aSwgRy48L2F1dGhvcj48YXV0aG9yPk1hZ2dpbywgSS48L2F1dGhvcj48YXV0
aG9yPk1hbnV6emksIEwuPC9hdXRob3I+PGF1dGhvcj5SaWNjaSwgQy48L2F1dGhvcj48YXV0aG9y
PkNhc2FkZWksIFIuPC9hdXRob3I+PGF1dGhvcj5TYW50aW5pLCBELjwvYXV0aG9yPjxhdXRob3I+
TW9zY29uaSwgQy48L2F1dGhvcj48YXV0aG9yPkxpc290dGksIEEuPC9hdXRob3I+PGF1dGhvcj5B
bWJyb3NpbmksIFYuPC9hdXRob3I+PGF1dGhvcj5QYW50YWxlbywgTS4gQS48L2F1dGhvcj48YXV0
aG9yPkNhbXBhbmEsIEQuPC9hdXRob3I+PC9hdXRob3JzPjwvY29udHJpYnV0b3JzPjxhdXRoLWFk
ZHJlc3M+TkVUIFRlYW0gQm9sb2duYSBFTkVUUyBDZW50ZXIgb2YgRXhjZWxsZW5jZSwgUy4gT3Jz
b2xhLU1hbHBpZ2hpIFVuaXZlcnNpdHkgSG9zcGl0YWwsIEFsbWEgTWF0ZXIgU3R1ZGlvcnVtIFVu
aXZlcnNpdHkgb2YgQm9sb2duYSwgQm9sb2duYSwgSXRhbHk7IEludGVyZGVwYXJ0bWVudGFsIENl
bnRlciBvZiBDYW5jZXIgUmVzZWFyY2ggJnF1b3Q7R2lvcmdpbyBQcm9kaSZxdW90OywgUy4gT3Jz
b2xhLU1hbHBpZ2hpIFVuaXZlcnNpdHkgSG9zcGl0YWwsIEFsbWEgTWF0ZXIgU3R1ZGlvcnVtIFVu
aXZlcnNpdHkgb2YgQm9sb2duYSwgQm9sb2duYSwgSXRhbHk7IERlcGFydG1lbnQgb2YgRXhwZXJp
bWVudGFsLCBEaWFnbm9zdGljIGFuZCBTcGVjaWFsdHkgTWVkaWNpbmUsIFMuIE9yc29sYS1NYWxw
aWdoaSBVbml2ZXJzaXR5IEhvc3BpdGFsLCBBbG1hIE1hdGVyIFN0dWRpb3J1bSBVbml2ZXJzaXR5
IG9mIEJvbG9nbmEsIEJvbG9nbmEsIEl0YWx5LiBFbGVjdHJvbmljIGFkZHJlc3M6IG5pY29sZWJy
aWdoaUBob3RtYWlsLmNvbS4mI3hEO0RlcGFydG1lbnQgb2YgRXhwZXJpbWVudGFsLCBEaWFnbm9z
dGljIGFuZCBTcGVjaWFsdHkgTWVkaWNpbmUsIFMuIE9yc29sYS1NYWxwaWdoaSBVbml2ZXJzaXR5
IEhvc3BpdGFsLCBBbG1hIE1hdGVyIFN0dWRpb3J1bSBVbml2ZXJzaXR5IG9mIEJvbG9nbmEsIEJv
bG9nbmEsIEl0YWx5LiYjeEQ7TkVUIFRlYW0gQm9sb2duYSBFTkVUUyBDZW50ZXIgb2YgRXhjZWxs
ZW5jZSwgUy4gT3Jzb2xhLU1hbHBpZ2hpIFVuaXZlcnNpdHkgSG9zcGl0YWwsIEFsbWEgTWF0ZXIg
U3R1ZGlvcnVtIFVuaXZlcnNpdHkgb2YgQm9sb2duYSwgQm9sb2duYSwgSXRhbHk7IERlcGFydG1l
bnQgb2YgTWVkaWNhbCBhbmQgU3VyZ2ljYWwgU2NpZW5jZXMsIFMuIE9yc29sYS1NYWxwaWdoaSBV
bml2ZXJzaXR5IEhvc3BpdGFsLCBBbG1hIE1hdGVyIFN0dWRpb3J1bSBVbml2ZXJzaXR5IG9mIEJv
bG9nbmEsIEJvbG9nbmEsIEl0YWx5LiYjeEQ7TkVUIFRlYW0gQm9sb2duYSBFTkVUUyBDZW50ZXIg
b2YgRXhjZWxsZW5jZSwgUy4gT3Jzb2xhLU1hbHBpZ2hpIFVuaXZlcnNpdHkgSG9zcGl0YWwsIEFs
bWEgTWF0ZXIgU3R1ZGlvcnVtIFVuaXZlcnNpdHkgb2YgQm9sb2duYSwgQm9sb2duYSwgSXRhbHk7
IERlcGFydG1lbnQgb2YgRGlhZ25vc3RpYyBhbmQgUHJldmVudGlvbiBNZWRpY2luZSwgUy4gT3Jz
b2xhLU1hbHBpZ2hpIFVuaXZlcnNpdHkgSG9zcGl0YWwsIEFsbWEgTWF0ZXIgU3R1ZGlvcnVtIFVu
aXZlcnNpdHkgb2YgQm9sb2duYSwgQm9sb2duYSwgSXRhbHkuJiN4RDtORVQgVGVhbSBCb2xvZ25h
IEVORVRTIENlbnRlciBvZiBFeGNlbGxlbmNlLCBTLiBPcnNvbGEtTWFscGlnaGkgVW5pdmVyc2l0
eSBIb3NwaXRhbCwgQWxtYSBNYXRlciBTdHVkaW9ydW0gVW5pdmVyc2l0eSBvZiBCb2xvZ25hLCBC
b2xvZ25hLCBJdGFseTsgUmFkaW9sb2d5IFVuaXQsIERlcGFydG1lbnQgb2YgRGlnZXN0aXZlIERp
c2Vhc2UgYW5kIEludGVybmFsIE1lZGljaW5lLCBTLiBPcnNvbGEtTWFscGlnaGkgVW5pdmVyc2l0
eSBIb3NwaXRhbCwgQWxtYSBNYXRlciBTdHVkaW9ydW0gVW5pdmVyc2l0eSBvZiBCb2xvZ25hLCBC
b2xvZ25hLCBJdGFseS4mI3hEO0RlcGFydG1lbnQgb2YgTWVkaWNhbCBhbmQgU3VyZ2ljYWwgU2Np
ZW5jZSwgR2FzdHJvZW50ZXJvbG9neSBVbml0LCBIb3NwaXRhbCBvZiBJbW9sYSwgQWxtYSBNYXRl
ciBTdHVkaW9ydW0gVW5pdmVyc2l0eSBvZiBCb2xvZ25hLCBJbW9sYSwgSXRhbHkuJiN4RDtORVQg
VGVhbSBCb2xvZ25hIEVORVRTIENlbnRlciBvZiBFeGNlbGxlbmNlLCBTLiBPcnNvbGEtTWFscGln
aGkgVW5pdmVyc2l0eSBIb3NwaXRhbCwgQWxtYSBNYXRlciBTdHVkaW9ydW0gVW5pdmVyc2l0eSBv
ZiBCb2xvZ25hLCBCb2xvZ25hLCBJdGFseTsgTnVjbGVhciBNZWRpY2luZSwgRGVwYXJ0bWVudCBv
ZiBFeHBlcmltZW50YWwgRGlhZ25vc3RpYyBhbmQgU3BlY2lhbGl6ZWQgTWVkaWNpbmUsIFMuIE9y
c29sYS1NYWxwaWdoaSBVbml2ZXJzaXR5IEhvc3BpdGFsLCBBbG1hIE1hdGVyIFN0dWRpb3J1bSBV
bml2ZXJzaXR5IG9mIEJvbG9nbmEsIEJvbG9nbmEsIEl0YWx5LjwvYXV0aC1hZGRyZXNzPjx0aXRs
ZXM+PHRpdGxlPkJpbGlhcnkgc3RvbmUgZGlzZWFzZSBpbiBwYXRpZW50cyByZWNlaXZpbmcgc29t
YXRvc3RhdGluIGFuYWxvZ3MgZm9yIG5ldXJvZW5kb2NyaW5lIG5lb3BsYXNtcy4gQSByZXRyb3Nw
ZWN0aXZlIG9ic2VydmF0aW9uYWwgc3R1ZHk8L3RpdGxlPjxzZWNvbmRhcnktdGl0bGU+RGlnIExp
dmVyIERpczwvc2Vjb25kYXJ5LXRpdGxlPjwvdGl0bGVzPjxwZXJpb2RpY2FsPjxmdWxsLXRpdGxl
PkRpZyBMaXZlciBEaXM8L2Z1bGwtdGl0bGU+PC9wZXJpb2RpY2FsPjxwYWdlcz42ODktNjk0PC9w
YWdlcz48dm9sdW1lPjUxPC92b2x1bWU+PG51bWJlcj41PC9udW1iZXI+PGVkaXRpb24+MjAxOC8x
MC8xNDwvZWRpdGlvbj48a2V5d29yZHM+PGtleXdvcmQ+QWR1bHQ8L2tleXdvcmQ+PGtleXdvcmQ+
QWdlZDwva2V5d29yZD48a2V5d29yZD5BZ2VkLCA4MCBhbmQgb3Zlcjwva2V5d29yZD48a2V5d29y
ZD5DaG9sZWN5c3RlY3RvbXk8L2tleXdvcmQ+PGtleXdvcmQ+RGF0YWJhc2VzLCBGYWN0dWFsPC9r
ZXl3b3JkPjxrZXl3b3JkPkZlbWFsZTwva2V5d29yZD48a2V5d29yZD5HYWxsc3RvbmVzLypjaGVt
aWNhbGx5IGluZHVjZWQvZXBpZGVtaW9sb2d5PC9rZXl3b3JkPjxrZXl3b3JkPkh1bWFuczwva2V5
d29yZD48a2V5d29yZD5JdGFseS9lcGlkZW1pb2xvZ3k8L2tleXdvcmQ+PGtleXdvcmQ+TWFsZTwv
a2V5d29yZD48a2V5d29yZD5NaWRkbGUgQWdlZDwva2V5d29yZD48a2V5d29yZD5OZXVyb2VuZG9j
cmluZSBUdW1vcnMvKnRoZXJhcHk8L2tleXdvcmQ+PGtleXdvcmQ+T2N0cmVvdGlkZS9hZHZlcnNl
IGVmZmVjdHMvdGhlcmFwZXV0aWMgdXNlPC9rZXl3b3JkPjxrZXl3b3JkPlBlcHRpZGVzLCBDeWNs
aWMvYWR2ZXJzZSBlZmZlY3RzL3RoZXJhcGV1dGljIHVzZTwva2V5d29yZD48a2V5d29yZD5SZXRy
b3NwZWN0aXZlIFN0dWRpZXM8L2tleXdvcmQ+PGtleXdvcmQ+U29tYXRvc3RhdGluLyphZHZlcnNl
IGVmZmVjdHMvKmFuYWxvZ3MgJmFtcDsgZGVyaXZhdGl2ZXMvdGhlcmFwZXV0aWMgdXNlPC9rZXl3
b3JkPjxrZXl3b3JkPllvdW5nIEFkdWx0PC9rZXl3b3JkPjxrZXl3b3JkPipHYWxsc3RvbmVzPC9r
ZXl3b3JkPjxrZXl3b3JkPipMYW5yZW90aWRlPC9rZXl3b3JkPjxrZXl3b3JkPipOZXVyb2VuZG9j
cmluZSB0dW1vcnM8L2tleXdvcmQ+PGtleXdvcmQ+Kk9jdHJlb3RpZGU8L2tleXdvcmQ+PC9rZXl3
b3Jkcz48ZGF0ZXM+PHllYXI+MjAxOTwveWVhcj48cHViLWRhdGVzPjxkYXRlPk1heTwvZGF0ZT48
L3B1Yi1kYXRlcz48L2RhdGVzPjxpc2JuPjE4NzgtMzU2MiAoRWxlY3Ryb25pYykmI3hEOzE1OTAt
ODY1OCAoTGlua2luZyk8L2lzYm4+PGFjY2Vzc2lvbi1udW0+MzAzMTQ5NDk8L2FjY2Vzc2lvbi1u
dW0+PHVybHM+PHJlbGF0ZWQtdXJscz48dXJsPmh0dHBzOi8vd3d3Lm5jYmkubmxtLm5paC5nb3Yv
cHVibWVkLzMwMzE0OTQ5PC91cmw+PC9yZWxhdGVkLXVybHM+PC91cmxzPjxlbGVjdHJvbmljLXJl
c291cmNlLW51bT4xMC4xMDE2L2ouZGxkLjIwMTguMDkuMDEzPC9lbGVjdHJvbmljLXJlc291cmNl
LW51bT48L3JlY29yZD48L0NpdGU+PENpdGU+PEF1dGhvcj5TaW5uYW1vbjwvQXV0aG9yPjxZZWFy
PjIwMTg8L1llYXI+PFJlY051bT4yOTk8L1JlY051bT48cmVjb3JkPjxyZWMtbnVtYmVyPjI5OTwv
cmVjLW51bWJlcj48Zm9yZWlnbi1rZXlzPjxrZXkgYXBwPSJFTiIgZGItaWQ9Ijl0cjlyNWE5Z3pw
c3pyZXdhNTI1emRkYXZwMGFwdHRzMHR3MCIgdGltZXN0YW1wPSIxNjMzOTYxODE5Ij4yOTk8L2tl
eT48L2ZvcmVpZ24ta2V5cz48cmVmLXR5cGUgbmFtZT0iSm91cm5hbCBBcnRpY2xlIj4xNzwvcmVm
LXR5cGU+PGNvbnRyaWJ1dG9ycz48YXV0aG9ycz48YXV0aG9yPlNpbm5hbW9uLCBBLiBKLjwvYXV0
aG9yPjxhdXRob3I+TmV1d2lydGgsIE0uIEcuPC9hdXRob3I+PGF1dGhvcj5WaW5pbmcsIEMuIEMu
PC9hdXRob3I+PGF1dGhvcj5TaGFyb2t5LCBDLiBFLjwvYXV0aG9yPjxhdXRob3I+WWFuZywgWS4g
WC48L2F1dGhvcj48YXV0aG9yPktlbHosIFIuIFIuPC9hdXRob3I+PGF1dGhvcj5GcmFrZXIsIEQu
IEwuPC9hdXRob3I+PGF1dGhvcj5Sb3NlcywgUi4gRS48L2F1dGhvcj48YXV0aG9yPkthcmFrb3Vz
aXMsIEcuIEMuPC9hdXRob3I+PC9hdXRob3JzPjwvY29udHJpYnV0b3JzPjxhdXRoLWFkZHJlc3M+
RGVwYXJ0bWVudCBvZiBTdXJnZXJ5LCBIb3NwaXRhbCBvZiB0aGUgVW5pdmVyc2l0eSBvZiBQZW5u
c3lsdmFuaWEsIFBoaWxhZGVscGhpYSwgUEEsIFVTQS4gYW5kcmV3LnNpbm5hbW9uQHVwaHMudXBl
bm4uZWR1LiYjeEQ7Q2VudGVyIGZvciBDbGluaWNhbCBFcGlkZW1pb2xvZ3kgYW5kIEJpb3N0YXRp
c3RpY3MsIFVuaXZlcnNpdHkgb2YgUGVubnN5bHZhbmlhLCBQaGlsYWRlbHBoaWEsIFBBLCBVU0Eu
IGFuZHJldy5zaW5uYW1vbkB1cGhzLnVwZW5uLmVkdS4mI3hEO0RlcGFydG1lbnQgb2YgU3VyZ2Vy
eSwgSG9zcGl0YWwgb2YgdGhlIFVuaXZlcnNpdHkgb2YgUGVubnN5bHZhbmlhLCBQaGlsYWRlbHBo
aWEsIFBBLCBVU0EuJiN4RDtDZW50ZXIgZm9yIENsaW5pY2FsIEVwaWRlbWlvbG9neSBhbmQgQmlv
c3RhdGlzdGljcywgVW5pdmVyc2l0eSBvZiBQZW5uc3lsdmFuaWEsIFBoaWxhZGVscGhpYSwgUEEs
IFVTQS48L2F1dGgtYWRkcmVzcz48dGl0bGVzPjx0aXRsZT5Qcm9waHlsYWN0aWMgQ2hvbGVjeXN0
ZWN0b215IGF0IFRpbWUgb2YgU3VyZ2VyeSBmb3IgU21hbGwgQm93ZWwgTmV1cm9lbmRvY3JpbmUg
VHVtb3IgRG9lcyBOb3QgSW5jcmVhc2UgUG9zdG9wZXJhdGl2ZSBNb3JiaWRpdHk8L3RpdGxlPjxz
ZWNvbmRhcnktdGl0bGU+QW5uIFN1cmcgT25jb2w8L3NlY29uZGFyeS10aXRsZT48L3RpdGxlcz48
cGVyaW9kaWNhbD48ZnVsbC10aXRsZT5Bbm4gU3VyZyBPbmNvbDwvZnVsbC10aXRsZT48L3Blcmlv
ZGljYWw+PHBhZ2VzPjIzOS0yNDU8L3BhZ2VzPjx2b2x1bWU+MjU8L3ZvbHVtZT48bnVtYmVyPjE8
L251bWJlcj48ZWRpdGlvbj4yMDE3LzEwLzI3PC9lZGl0aW9uPjxrZXl3b3Jkcz48a2V5d29yZD5B
Z2VkPC9rZXl3b3JkPjxrZXl3b3JkPkNob2xlY3lzdGVjdG9teS8qYWR2ZXJzZSBlZmZlY3RzL21v
cnRhbGl0eTwva2V5d29yZD48a2V5d29yZD5EdW9kZW5hbCBOZW9wbGFzbXMvc3VyZ2VyeTwva2V5
d29yZD48a2V5d29yZD5GZW1hbGU8L2tleXdvcmQ+PGtleXdvcmQ+SHVtYW5zPC9rZXl3b3JkPjxr
ZXl3b3JkPklsZWFsIE5lb3BsYXNtcy9zdXJnZXJ5PC9rZXl3b3JkPjxrZXl3b3JkPkludGVzdGlu
YWwgTmVvcGxhc21zLypzdXJnZXJ5PC9rZXl3b3JkPjxrZXl3b3JkPkplanVuYWwgTmVvcGxhc21z
L3N1cmdlcnk8L2tleXdvcmQ+PGtleXdvcmQ+TGVuZ3RoIG9mIFN0YXk8L2tleXdvcmQ+PGtleXdv
cmQ+TWFsZTwva2V5d29yZD48a2V5d29yZD5NaWRkbGUgQWdlZDwva2V5d29yZD48a2V5d29yZD5O
ZXVyb2VuZG9jcmluZSBUdW1vcnMvKnN1cmdlcnk8L2tleXdvcmQ+PGtleXdvcmQ+T3BlcmF0aXZl
IFRpbWU8L2tleXdvcmQ+PGtleXdvcmQ+UGF0aWVudCBSZWFkbWlzc2lvbjwva2V5d29yZD48a2V5
d29yZD5Qb3N0b3BlcmF0aXZlIENvbXBsaWNhdGlvbnMvKmV0aW9sb2d5PC9rZXl3b3JkPjxrZXl3
b3JkPlByb3BoeWxhY3RpYyBTdXJnaWNhbCBQcm9jZWR1cmVzLyphZHZlcnNlIGVmZmVjdHMvbW9y
dGFsaXR5PC9rZXl3b3JkPjwva2V5d29yZHM+PGRhdGVzPjx5ZWFyPjIwMTg8L3llYXI+PHB1Yi1k
YXRlcz48ZGF0ZT5KYW48L2RhdGU+PC9wdWItZGF0ZXM+PC9kYXRlcz48aXNibj4xNTM0LTQ2ODEg
KEVsZWN0cm9uaWMpJiN4RDsxMDY4LTkyNjUgKExpbmtpbmcpPC9pc2JuPjxhY2Nlc3Npb24tbnVt
PjI5MDY3NjAyPC9hY2Nlc3Npb24tbnVtPjx1cmxzPjxyZWxhdGVkLXVybHM+PHVybD5odHRwczov
L3d3dy5uY2JpLm5sbS5uaWguZ292L3B1Ym1lZC8yOTA2NzYwMjwvdXJsPjwvcmVsYXRlZC11cmxz
PjwvdXJscz48ZWxlY3Ryb25pYy1yZXNvdXJjZS1udW0+MTAuMTI0NS9zMTA0MzQtMDE3LTYwOTMt
eTwvZWxlY3Ryb25pYy1yZXNvdXJjZS1udW0+PC9yZWNvcmQ+PC9DaXRlPjwv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CcmlnaGk8L0F1dGhvcj48WWVhcj4yMDE5PC9ZZWFyPjxS
ZWNOdW0+MzAwPC9SZWNOdW0+PERpc3BsYXlUZXh0PjxzdHlsZSBmYWNlPSJzdXBlcnNjcmlwdCI+
Wzk3LCA5OF08L3N0eWxlPjwvRGlzcGxheVRleHQ+PHJlY29yZD48cmVjLW51bWJlcj4zMDA8L3Jl
Yy1udW1iZXI+PGZvcmVpZ24ta2V5cz48a2V5IGFwcD0iRU4iIGRiLWlkPSI5dHI5cjVhOWd6cHN6
cmV3YTUyNXpkZGF2cDBhcHR0czB0dzAiIHRpbWVzdGFtcD0iMTYzMzk2MTgzMCI+MzAwPC9rZXk+
PC9mb3JlaWduLWtleXM+PHJlZi10eXBlIG5hbWU9IkpvdXJuYWwgQXJ0aWNsZSI+MTc8L3JlZi10
eXBlPjxjb250cmlidXRvcnM+PGF1dGhvcnM+PGF1dGhvcj5CcmlnaGksIE4uPC9hdXRob3I+PGF1
dGhvcj5MYW1iZXJ0aSwgRy48L2F1dGhvcj48YXV0aG9yPk1hZ2dpbywgSS48L2F1dGhvcj48YXV0
aG9yPk1hbnV6emksIEwuPC9hdXRob3I+PGF1dGhvcj5SaWNjaSwgQy48L2F1dGhvcj48YXV0aG9y
PkNhc2FkZWksIFIuPC9hdXRob3I+PGF1dGhvcj5TYW50aW5pLCBELjwvYXV0aG9yPjxhdXRob3I+
TW9zY29uaSwgQy48L2F1dGhvcj48YXV0aG9yPkxpc290dGksIEEuPC9hdXRob3I+PGF1dGhvcj5B
bWJyb3NpbmksIFYuPC9hdXRob3I+PGF1dGhvcj5QYW50YWxlbywgTS4gQS48L2F1dGhvcj48YXV0
aG9yPkNhbXBhbmEsIEQuPC9hdXRob3I+PC9hdXRob3JzPjwvY29udHJpYnV0b3JzPjxhdXRoLWFk
ZHJlc3M+TkVUIFRlYW0gQm9sb2duYSBFTkVUUyBDZW50ZXIgb2YgRXhjZWxsZW5jZSwgUy4gT3Jz
b2xhLU1hbHBpZ2hpIFVuaXZlcnNpdHkgSG9zcGl0YWwsIEFsbWEgTWF0ZXIgU3R1ZGlvcnVtIFVu
aXZlcnNpdHkgb2YgQm9sb2duYSwgQm9sb2duYSwgSXRhbHk7IEludGVyZGVwYXJ0bWVudGFsIENl
bnRlciBvZiBDYW5jZXIgUmVzZWFyY2ggJnF1b3Q7R2lvcmdpbyBQcm9kaSZxdW90OywgUy4gT3Jz
b2xhLU1hbHBpZ2hpIFVuaXZlcnNpdHkgSG9zcGl0YWwsIEFsbWEgTWF0ZXIgU3R1ZGlvcnVtIFVu
aXZlcnNpdHkgb2YgQm9sb2duYSwgQm9sb2duYSwgSXRhbHk7IERlcGFydG1lbnQgb2YgRXhwZXJp
bWVudGFsLCBEaWFnbm9zdGljIGFuZCBTcGVjaWFsdHkgTWVkaWNpbmUsIFMuIE9yc29sYS1NYWxw
aWdoaSBVbml2ZXJzaXR5IEhvc3BpdGFsLCBBbG1hIE1hdGVyIFN0dWRpb3J1bSBVbml2ZXJzaXR5
IG9mIEJvbG9nbmEsIEJvbG9nbmEsIEl0YWx5LiBFbGVjdHJvbmljIGFkZHJlc3M6IG5pY29sZWJy
aWdoaUBob3RtYWlsLmNvbS4mI3hEO0RlcGFydG1lbnQgb2YgRXhwZXJpbWVudGFsLCBEaWFnbm9z
dGljIGFuZCBTcGVjaWFsdHkgTWVkaWNpbmUsIFMuIE9yc29sYS1NYWxwaWdoaSBVbml2ZXJzaXR5
IEhvc3BpdGFsLCBBbG1hIE1hdGVyIFN0dWRpb3J1bSBVbml2ZXJzaXR5IG9mIEJvbG9nbmEsIEJv
bG9nbmEsIEl0YWx5LiYjeEQ7TkVUIFRlYW0gQm9sb2duYSBFTkVUUyBDZW50ZXIgb2YgRXhjZWxs
ZW5jZSwgUy4gT3Jzb2xhLU1hbHBpZ2hpIFVuaXZlcnNpdHkgSG9zcGl0YWwsIEFsbWEgTWF0ZXIg
U3R1ZGlvcnVtIFVuaXZlcnNpdHkgb2YgQm9sb2duYSwgQm9sb2duYSwgSXRhbHk7IERlcGFydG1l
bnQgb2YgTWVkaWNhbCBhbmQgU3VyZ2ljYWwgU2NpZW5jZXMsIFMuIE9yc29sYS1NYWxwaWdoaSBV
bml2ZXJzaXR5IEhvc3BpdGFsLCBBbG1hIE1hdGVyIFN0dWRpb3J1bSBVbml2ZXJzaXR5IG9mIEJv
bG9nbmEsIEJvbG9nbmEsIEl0YWx5LiYjeEQ7TkVUIFRlYW0gQm9sb2duYSBFTkVUUyBDZW50ZXIg
b2YgRXhjZWxsZW5jZSwgUy4gT3Jzb2xhLU1hbHBpZ2hpIFVuaXZlcnNpdHkgSG9zcGl0YWwsIEFs
bWEgTWF0ZXIgU3R1ZGlvcnVtIFVuaXZlcnNpdHkgb2YgQm9sb2duYSwgQm9sb2duYSwgSXRhbHk7
IERlcGFydG1lbnQgb2YgRGlhZ25vc3RpYyBhbmQgUHJldmVudGlvbiBNZWRpY2luZSwgUy4gT3Jz
b2xhLU1hbHBpZ2hpIFVuaXZlcnNpdHkgSG9zcGl0YWwsIEFsbWEgTWF0ZXIgU3R1ZGlvcnVtIFVu
aXZlcnNpdHkgb2YgQm9sb2duYSwgQm9sb2duYSwgSXRhbHkuJiN4RDtORVQgVGVhbSBCb2xvZ25h
IEVORVRTIENlbnRlciBvZiBFeGNlbGxlbmNlLCBTLiBPcnNvbGEtTWFscGlnaGkgVW5pdmVyc2l0
eSBIb3NwaXRhbCwgQWxtYSBNYXRlciBTdHVkaW9ydW0gVW5pdmVyc2l0eSBvZiBCb2xvZ25hLCBC
b2xvZ25hLCBJdGFseTsgUmFkaW9sb2d5IFVuaXQsIERlcGFydG1lbnQgb2YgRGlnZXN0aXZlIERp
c2Vhc2UgYW5kIEludGVybmFsIE1lZGljaW5lLCBTLiBPcnNvbGEtTWFscGlnaGkgVW5pdmVyc2l0
eSBIb3NwaXRhbCwgQWxtYSBNYXRlciBTdHVkaW9ydW0gVW5pdmVyc2l0eSBvZiBCb2xvZ25hLCBC
b2xvZ25hLCBJdGFseS4mI3hEO0RlcGFydG1lbnQgb2YgTWVkaWNhbCBhbmQgU3VyZ2ljYWwgU2Np
ZW5jZSwgR2FzdHJvZW50ZXJvbG9neSBVbml0LCBIb3NwaXRhbCBvZiBJbW9sYSwgQWxtYSBNYXRl
ciBTdHVkaW9ydW0gVW5pdmVyc2l0eSBvZiBCb2xvZ25hLCBJbW9sYSwgSXRhbHkuJiN4RDtORVQg
VGVhbSBCb2xvZ25hIEVORVRTIENlbnRlciBvZiBFeGNlbGxlbmNlLCBTLiBPcnNvbGEtTWFscGln
aGkgVW5pdmVyc2l0eSBIb3NwaXRhbCwgQWxtYSBNYXRlciBTdHVkaW9ydW0gVW5pdmVyc2l0eSBv
ZiBCb2xvZ25hLCBCb2xvZ25hLCBJdGFseTsgTnVjbGVhciBNZWRpY2luZSwgRGVwYXJ0bWVudCBv
ZiBFeHBlcmltZW50YWwgRGlhZ25vc3RpYyBhbmQgU3BlY2lhbGl6ZWQgTWVkaWNpbmUsIFMuIE9y
c29sYS1NYWxwaWdoaSBVbml2ZXJzaXR5IEhvc3BpdGFsLCBBbG1hIE1hdGVyIFN0dWRpb3J1bSBV
bml2ZXJzaXR5IG9mIEJvbG9nbmEsIEJvbG9nbmEsIEl0YWx5LjwvYXV0aC1hZGRyZXNzPjx0aXRs
ZXM+PHRpdGxlPkJpbGlhcnkgc3RvbmUgZGlzZWFzZSBpbiBwYXRpZW50cyByZWNlaXZpbmcgc29t
YXRvc3RhdGluIGFuYWxvZ3MgZm9yIG5ldXJvZW5kb2NyaW5lIG5lb3BsYXNtcy4gQSByZXRyb3Nw
ZWN0aXZlIG9ic2VydmF0aW9uYWwgc3R1ZHk8L3RpdGxlPjxzZWNvbmRhcnktdGl0bGU+RGlnIExp
dmVyIERpczwvc2Vjb25kYXJ5LXRpdGxlPjwvdGl0bGVzPjxwZXJpb2RpY2FsPjxmdWxsLXRpdGxl
PkRpZyBMaXZlciBEaXM8L2Z1bGwtdGl0bGU+PC9wZXJpb2RpY2FsPjxwYWdlcz42ODktNjk0PC9w
YWdlcz48dm9sdW1lPjUxPC92b2x1bWU+PG51bWJlcj41PC9udW1iZXI+PGVkaXRpb24+MjAxOC8x
MC8xNDwvZWRpdGlvbj48a2V5d29yZHM+PGtleXdvcmQ+QWR1bHQ8L2tleXdvcmQ+PGtleXdvcmQ+
QWdlZDwva2V5d29yZD48a2V5d29yZD5BZ2VkLCA4MCBhbmQgb3Zlcjwva2V5d29yZD48a2V5d29y
ZD5DaG9sZWN5c3RlY3RvbXk8L2tleXdvcmQ+PGtleXdvcmQ+RGF0YWJhc2VzLCBGYWN0dWFsPC9r
ZXl3b3JkPjxrZXl3b3JkPkZlbWFsZTwva2V5d29yZD48a2V5d29yZD5HYWxsc3RvbmVzLypjaGVt
aWNhbGx5IGluZHVjZWQvZXBpZGVtaW9sb2d5PC9rZXl3b3JkPjxrZXl3b3JkPkh1bWFuczwva2V5
d29yZD48a2V5d29yZD5JdGFseS9lcGlkZW1pb2xvZ3k8L2tleXdvcmQ+PGtleXdvcmQ+TWFsZTwv
a2V5d29yZD48a2V5d29yZD5NaWRkbGUgQWdlZDwva2V5d29yZD48a2V5d29yZD5OZXVyb2VuZG9j
cmluZSBUdW1vcnMvKnRoZXJhcHk8L2tleXdvcmQ+PGtleXdvcmQ+T2N0cmVvdGlkZS9hZHZlcnNl
IGVmZmVjdHMvdGhlcmFwZXV0aWMgdXNlPC9rZXl3b3JkPjxrZXl3b3JkPlBlcHRpZGVzLCBDeWNs
aWMvYWR2ZXJzZSBlZmZlY3RzL3RoZXJhcGV1dGljIHVzZTwva2V5d29yZD48a2V5d29yZD5SZXRy
b3NwZWN0aXZlIFN0dWRpZXM8L2tleXdvcmQ+PGtleXdvcmQ+U29tYXRvc3RhdGluLyphZHZlcnNl
IGVmZmVjdHMvKmFuYWxvZ3MgJmFtcDsgZGVyaXZhdGl2ZXMvdGhlcmFwZXV0aWMgdXNlPC9rZXl3
b3JkPjxrZXl3b3JkPllvdW5nIEFkdWx0PC9rZXl3b3JkPjxrZXl3b3JkPipHYWxsc3RvbmVzPC9r
ZXl3b3JkPjxrZXl3b3JkPipMYW5yZW90aWRlPC9rZXl3b3JkPjxrZXl3b3JkPipOZXVyb2VuZG9j
cmluZSB0dW1vcnM8L2tleXdvcmQ+PGtleXdvcmQ+Kk9jdHJlb3RpZGU8L2tleXdvcmQ+PC9rZXl3
b3Jkcz48ZGF0ZXM+PHllYXI+MjAxOTwveWVhcj48cHViLWRhdGVzPjxkYXRlPk1heTwvZGF0ZT48
L3B1Yi1kYXRlcz48L2RhdGVzPjxpc2JuPjE4NzgtMzU2MiAoRWxlY3Ryb25pYykmI3hEOzE1OTAt
ODY1OCAoTGlua2luZyk8L2lzYm4+PGFjY2Vzc2lvbi1udW0+MzAzMTQ5NDk8L2FjY2Vzc2lvbi1u
dW0+PHVybHM+PHJlbGF0ZWQtdXJscz48dXJsPmh0dHBzOi8vd3d3Lm5jYmkubmxtLm5paC5nb3Yv
cHVibWVkLzMwMzE0OTQ5PC91cmw+PC9yZWxhdGVkLXVybHM+PC91cmxzPjxlbGVjdHJvbmljLXJl
c291cmNlLW51bT4xMC4xMDE2L2ouZGxkLjIwMTguMDkuMDEzPC9lbGVjdHJvbmljLXJlc291cmNl
LW51bT48L3JlY29yZD48L0NpdGU+PENpdGU+PEF1dGhvcj5TaW5uYW1vbjwvQXV0aG9yPjxZZWFy
PjIwMTg8L1llYXI+PFJlY051bT4yOTk8L1JlY051bT48cmVjb3JkPjxyZWMtbnVtYmVyPjI5OTwv
cmVjLW51bWJlcj48Zm9yZWlnbi1rZXlzPjxrZXkgYXBwPSJFTiIgZGItaWQ9Ijl0cjlyNWE5Z3pw
c3pyZXdhNTI1emRkYXZwMGFwdHRzMHR3MCIgdGltZXN0YW1wPSIxNjMzOTYxODE5Ij4yOTk8L2tl
eT48L2ZvcmVpZ24ta2V5cz48cmVmLXR5cGUgbmFtZT0iSm91cm5hbCBBcnRpY2xlIj4xNzwvcmVm
LXR5cGU+PGNvbnRyaWJ1dG9ycz48YXV0aG9ycz48YXV0aG9yPlNpbm5hbW9uLCBBLiBKLjwvYXV0
aG9yPjxhdXRob3I+TmV1d2lydGgsIE0uIEcuPC9hdXRob3I+PGF1dGhvcj5WaW5pbmcsIEMuIEMu
PC9hdXRob3I+PGF1dGhvcj5TaGFyb2t5LCBDLiBFLjwvYXV0aG9yPjxhdXRob3I+WWFuZywgWS4g
WC48L2F1dGhvcj48YXV0aG9yPktlbHosIFIuIFIuPC9hdXRob3I+PGF1dGhvcj5GcmFrZXIsIEQu
IEwuPC9hdXRob3I+PGF1dGhvcj5Sb3NlcywgUi4gRS48L2F1dGhvcj48YXV0aG9yPkthcmFrb3Vz
aXMsIEcuIEMuPC9hdXRob3I+PC9hdXRob3JzPjwvY29udHJpYnV0b3JzPjxhdXRoLWFkZHJlc3M+
RGVwYXJ0bWVudCBvZiBTdXJnZXJ5LCBIb3NwaXRhbCBvZiB0aGUgVW5pdmVyc2l0eSBvZiBQZW5u
c3lsdmFuaWEsIFBoaWxhZGVscGhpYSwgUEEsIFVTQS4gYW5kcmV3LnNpbm5hbW9uQHVwaHMudXBl
bm4uZWR1LiYjeEQ7Q2VudGVyIGZvciBDbGluaWNhbCBFcGlkZW1pb2xvZ3kgYW5kIEJpb3N0YXRp
c3RpY3MsIFVuaXZlcnNpdHkgb2YgUGVubnN5bHZhbmlhLCBQaGlsYWRlbHBoaWEsIFBBLCBVU0Eu
IGFuZHJldy5zaW5uYW1vbkB1cGhzLnVwZW5uLmVkdS4mI3hEO0RlcGFydG1lbnQgb2YgU3VyZ2Vy
eSwgSG9zcGl0YWwgb2YgdGhlIFVuaXZlcnNpdHkgb2YgUGVubnN5bHZhbmlhLCBQaGlsYWRlbHBo
aWEsIFBBLCBVU0EuJiN4RDtDZW50ZXIgZm9yIENsaW5pY2FsIEVwaWRlbWlvbG9neSBhbmQgQmlv
c3RhdGlzdGljcywgVW5pdmVyc2l0eSBvZiBQZW5uc3lsdmFuaWEsIFBoaWxhZGVscGhpYSwgUEEs
IFVTQS48L2F1dGgtYWRkcmVzcz48dGl0bGVzPjx0aXRsZT5Qcm9waHlsYWN0aWMgQ2hvbGVjeXN0
ZWN0b215IGF0IFRpbWUgb2YgU3VyZ2VyeSBmb3IgU21hbGwgQm93ZWwgTmV1cm9lbmRvY3JpbmUg
VHVtb3IgRG9lcyBOb3QgSW5jcmVhc2UgUG9zdG9wZXJhdGl2ZSBNb3JiaWRpdHk8L3RpdGxlPjxz
ZWNvbmRhcnktdGl0bGU+QW5uIFN1cmcgT25jb2w8L3NlY29uZGFyeS10aXRsZT48L3RpdGxlcz48
cGVyaW9kaWNhbD48ZnVsbC10aXRsZT5Bbm4gU3VyZyBPbmNvbDwvZnVsbC10aXRsZT48L3Blcmlv
ZGljYWw+PHBhZ2VzPjIzOS0yNDU8L3BhZ2VzPjx2b2x1bWU+MjU8L3ZvbHVtZT48bnVtYmVyPjE8
L251bWJlcj48ZWRpdGlvbj4yMDE3LzEwLzI3PC9lZGl0aW9uPjxrZXl3b3Jkcz48a2V5d29yZD5B
Z2VkPC9rZXl3b3JkPjxrZXl3b3JkPkNob2xlY3lzdGVjdG9teS8qYWR2ZXJzZSBlZmZlY3RzL21v
cnRhbGl0eTwva2V5d29yZD48a2V5d29yZD5EdW9kZW5hbCBOZW9wbGFzbXMvc3VyZ2VyeTwva2V5
d29yZD48a2V5d29yZD5GZW1hbGU8L2tleXdvcmQ+PGtleXdvcmQ+SHVtYW5zPC9rZXl3b3JkPjxr
ZXl3b3JkPklsZWFsIE5lb3BsYXNtcy9zdXJnZXJ5PC9rZXl3b3JkPjxrZXl3b3JkPkludGVzdGlu
YWwgTmVvcGxhc21zLypzdXJnZXJ5PC9rZXl3b3JkPjxrZXl3b3JkPkplanVuYWwgTmVvcGxhc21z
L3N1cmdlcnk8L2tleXdvcmQ+PGtleXdvcmQ+TGVuZ3RoIG9mIFN0YXk8L2tleXdvcmQ+PGtleXdv
cmQ+TWFsZTwva2V5d29yZD48a2V5d29yZD5NaWRkbGUgQWdlZDwva2V5d29yZD48a2V5d29yZD5O
ZXVyb2VuZG9jcmluZSBUdW1vcnMvKnN1cmdlcnk8L2tleXdvcmQ+PGtleXdvcmQ+T3BlcmF0aXZl
IFRpbWU8L2tleXdvcmQ+PGtleXdvcmQ+UGF0aWVudCBSZWFkbWlzc2lvbjwva2V5d29yZD48a2V5
d29yZD5Qb3N0b3BlcmF0aXZlIENvbXBsaWNhdGlvbnMvKmV0aW9sb2d5PC9rZXl3b3JkPjxrZXl3
b3JkPlByb3BoeWxhY3RpYyBTdXJnaWNhbCBQcm9jZWR1cmVzLyphZHZlcnNlIGVmZmVjdHMvbW9y
dGFsaXR5PC9rZXl3b3JkPjwva2V5d29yZHM+PGRhdGVzPjx5ZWFyPjIwMTg8L3llYXI+PHB1Yi1k
YXRlcz48ZGF0ZT5KYW48L2RhdGU+PC9wdWItZGF0ZXM+PC9kYXRlcz48aXNibj4xNTM0LTQ2ODEg
KEVsZWN0cm9uaWMpJiN4RDsxMDY4LTkyNjUgKExpbmtpbmcpPC9pc2JuPjxhY2Nlc3Npb24tbnVt
PjI5MDY3NjAyPC9hY2Nlc3Npb24tbnVtPjx1cmxzPjxyZWxhdGVkLXVybHM+PHVybD5odHRwczov
L3d3dy5uY2JpLm5sbS5uaWguZ292L3B1Ym1lZC8yOTA2NzYwMjwvdXJsPjwvcmVsYXRlZC11cmxz
PjwvdXJscz48ZWxlY3Ryb25pYy1yZXNvdXJjZS1udW0+MTAuMTI0NS9zMTA0MzQtMDE3LTYwOTMt
eTwvZWxlY3Ryb25pYy1yZXNvdXJjZS1udW0+PC9yZWNvcmQ+PC9DaXRlPjwv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97,9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p>
    <w:p w14:paraId="46673EF1" w14:textId="64FC11EE" w:rsidR="00DF6BE9" w:rsidRPr="0026654D"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Other possible considerations for cholecystectomy for asymptomatic gallstone patients include gallstones </w:t>
      </w:r>
      <w:r w:rsidR="00514FB0">
        <w:rPr>
          <w:rFonts w:ascii="Book Antiqua" w:eastAsiaTheme="minorHAnsi" w:hAnsi="Book Antiqua" w:cstheme="minorBidi"/>
          <w:lang w:eastAsia="zh-CN"/>
        </w:rPr>
        <w:t>&gt;</w:t>
      </w:r>
      <w:r w:rsidRPr="0026654D">
        <w:rPr>
          <w:rFonts w:ascii="Book Antiqua" w:eastAsiaTheme="minorHAnsi" w:hAnsi="Book Antiqua" w:cstheme="minorBidi"/>
          <w:lang w:eastAsia="zh-CN"/>
        </w:rPr>
        <w:t xml:space="preserve"> 3</w:t>
      </w:r>
      <w:r w:rsidR="0021621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cm, concurrent gallbladder polyps, concomitant cholecystectomy during bariatric surgery, and existing comorbidities such as diabetes</w:t>
      </w:r>
      <w:r w:rsidRPr="0026654D">
        <w:rPr>
          <w:rFonts w:ascii="Book Antiqua" w:eastAsiaTheme="minorHAnsi" w:hAnsi="Book Antiqua" w:cstheme="minorBidi"/>
          <w:lang w:eastAsia="zh-CN"/>
        </w:rPr>
        <w:fldChar w:fldCharType="begin">
          <w:fldData xml:space="preserve">PEVuZE5vdGU+PENpdGU+PEF1dGhvcj5BdWNvdHQ8L0F1dGhvcj48WWVhcj4xOTkzPC9ZZWFyPjxS
ZWNOdW0+MjQxPC9SZWNOdW0+PERpc3BsYXlUZXh0PjxzdHlsZSBmYWNlPSJzdXBlcnNjcmlwdCI+
Wzk5LTEwM108L3N0eWxlPjwvRGlzcGxheVRleHQ+PHJlY29yZD48cmVjLW51bWJlcj4yNDE8L3Jl
Yy1udW1iZXI+PGZvcmVpZ24ta2V5cz48a2V5IGFwcD0iRU4iIGRiLWlkPSI5dHI5cjVhOWd6cHN6
cmV3YTUyNXpkZGF2cDBhcHR0czB0dzAiIHRpbWVzdGFtcD0iMTYzMzgzMTI4OSI+MjQxPC9rZXk+
PC9mb3JlaWduLWtleXM+PHJlZi10eXBlIG5hbWU9IkpvdXJuYWwgQXJ0aWNsZSI+MTc8L3JlZi10
eXBlPjxjb250cmlidXRvcnM+PGF1dGhvcnM+PGF1dGhvcj5BdWNvdHQsIEouIE4uPC9hdXRob3I+
PGF1dGhvcj5Db29wZXIsIEcuIFMuPC9hdXRob3I+PGF1dGhvcj5CbG9vbSwgQS4gRC48L2F1dGhv
cj48YXV0aG9yPkFyb24sIEQuIEMuPC9hdXRob3I+PC9hdXRob3JzPjwvY29udHJpYnV0b3JzPjxh
dXRoLWFkZHJlc3M+RGVwYXJ0bWVudCBvZiBNZWRpY2luZSwgQ2xldmVsYW5kIFZldGVyYW5zIEFm
ZmFpcnMgTWVkaWNhbCBDZW50ZXIsIE9oaW8uPC9hdXRoLWFkZHJlc3M+PHRpdGxlcz48dGl0bGU+
TWFuYWdlbWVudCBvZiBnYWxsc3RvbmVzIGluIGRpYWJldGljIHBhdGllbnRzPC90aXRsZT48c2Vj
b25kYXJ5LXRpdGxlPkFyY2ggSW50ZXJuIE1lZDwvc2Vjb25kYXJ5LXRpdGxlPjwvdGl0bGVzPjxw
ZXJpb2RpY2FsPjxmdWxsLXRpdGxlPkFyY2ggSW50ZXJuIE1lZDwvZnVsbC10aXRsZT48L3Blcmlv
ZGljYWw+PHBhZ2VzPjEwNTMtODwvcGFnZXM+PHZvbHVtZT4xNTM8L3ZvbHVtZT48bnVtYmVyPjk8
L251bWJlcj48ZWRpdGlvbj4xOTkzLzA1LzEwPC9lZGl0aW9uPjxrZXl3b3Jkcz48a2V5d29yZD5B
Z2UgRmFjdG9yczwva2V5d29yZD48a2V5d29yZD5DaG9sZWN5c3RlY3RvbXk8L2tleXdvcmQ+PGtl
eXdvcmQ+Q2hvbGVjeXN0aXRpcy9jb21wbGljYXRpb25zPC9rZXl3b3JkPjxrZXl3b3JkPkNob2xl
bGl0aGlhc2lzL2NvbXBsaWNhdGlvbnMvZGlhZ25vc2lzLypzdXJnZXJ5PC9rZXl3b3JkPjxrZXl3
b3JkPipEaWFiZXRlcyBDb21wbGljYXRpb25zPC9rZXl3b3JkPjxrZXl3b3JkPkZlbWFsZTwva2V5
d29yZD48a2V5d29yZD5IdW1hbnM8L2tleXdvcmQ+PGtleXdvcmQ+TWFsZTwva2V5d29yZD48a2V5
d29yZD5SaXNrIEZhY3RvcnM8L2tleXdvcmQ+PC9rZXl3b3Jkcz48ZGF0ZXM+PHllYXI+MTk5Mzwv
eWVhcj48cHViLWRhdGVzPjxkYXRlPk1heSAxMDwvZGF0ZT48L3B1Yi1kYXRlcz48L2RhdGVzPjxp
c2JuPjAwMDMtOTkyNiAoUHJpbnQpJiN4RDswMDAzLTk5MjYgKExpbmtpbmcpPC9pc2JuPjxhY2Nl
c3Npb24tbnVtPjg0ODEwNzM8L2FjY2Vzc2lvbi1udW0+PHVybHM+PHJlbGF0ZWQtdXJscz48dXJs
Pmh0dHBzOi8vd3d3Lm5jYmkubmxtLm5paC5nb3YvcHVibWVkLzg0ODEwNzM8L3VybD48L3JlbGF0
ZWQtdXJscz48L3VybHM+PC9yZWNvcmQ+PC9DaXRlPjxDaXRlPjxBdXRob3I+RWxtYXNyeTwvQXV0
aG9yPjxZZWFyPjIwMTY8L1llYXI+PFJlY051bT4yMzg8L1JlY051bT48cmVjb3JkPjxyZWMtbnVt
YmVyPjIzODwvcmVjLW51bWJlcj48Zm9yZWlnbi1rZXlzPjxrZXkgYXBwPSJFTiIgZGItaWQ9Ijl0
cjlyNWE5Z3pwc3pyZXdhNTI1emRkYXZwMGFwdHRzMHR3MCIgdGltZXN0YW1wPSIxNjMzODMxMjY0
Ij4yMzg8L2tleT48L2ZvcmVpZ24ta2V5cz48cmVmLXR5cGUgbmFtZT0iSm91cm5hbCBBcnRpY2xl
Ij4xNzwvcmVmLXR5cGU+PGNvbnRyaWJ1dG9ycz48YXV0aG9ycz48YXV0aG9yPkVsbWFzcnksIE0u
PC9hdXRob3I+PGF1dGhvcj5MaW5kb3AsIEQuPC9hdXRob3I+PGF1dGhvcj5EdW5uZSwgRC4gRi48
L2F1dGhvcj48YXV0aG9yPk1hbGlrLCBILjwvYXV0aG9yPjxhdXRob3I+UG9zdG9uLCBHLiBKLjwv
YXV0aG9yPjxhdXRob3I+RmVud2ljaywgUy4gVy48L2F1dGhvcj48L2F1dGhvcnM+PC9jb250cmli
dXRvcnM+PGF1dGgtYWRkcmVzcz5MaXZlcnBvb2wgSGVwYXRvYmlsaWFyeSBDZW50cmUsIFVuaXZl
cnNpdHkgSG9zcGl0YWwgQWludHJlZSwgTG9uZ21vb3IgTGFuZSwgTGl2ZXJwb29sIEw5IDdBTCwg
VW5pdGVkIEtpbmdkb207IEluc3RpdHV0ZSBvZiBUcmFuc2xhdGlvbmFsIE1lZGljaW5lLCBVbml2
ZXJzaXR5IG9mIExpdmVycG9vbCwgQXNodG9uIFN0cmVldCwgTGl2ZXJwb29sIEw2OSAzR0UsIFVu
aXRlZCBLaW5nZG9tLiBFbGVjdHJvbmljIGFkZHJlc3M6IE1vaGFtZWQuZWxtYXNyeUBsaXZlcnBv
b2wuYWMudWsuJiN4RDtMaXZlcnBvb2wgVW5pdmVyc2l0eSwgQnJvd25sb3cgSGlsbCBMNjkgN1pY
LCBVbml0ZWQgS2luZ2RvbS4mI3hEO0xpdmVycG9vbCBIZXBhdG9iaWxpYXJ5IENlbnRyZSwgVW5p
dmVyc2l0eSBIb3NwaXRhbCBBaW50cmVlLCBMb25nbW9vciBMYW5lLCBMaXZlcnBvb2wgTDkgN0FM
LCBVbml0ZWQgS2luZ2RvbTsgSW5zdGl0dXRlIG9mIFRyYW5zbGF0aW9uYWwgTWVkaWNpbmUsIFVu
aXZlcnNpdHkgb2YgTGl2ZXJwb29sLCBBc2h0b24gU3RyZWV0LCBMaXZlcnBvb2wgTDY5IDNHRSwg
VW5pdGVkIEtpbmdkb20uJiN4RDtMaXZlcnBvb2wgSGVwYXRvYmlsaWFyeSBDZW50cmUsIFVuaXZl
cnNpdHkgSG9zcGl0YWwgQWludHJlZSwgTG9uZ21vb3IgTGFuZSwgTGl2ZXJwb29sIEw5IDdBTCwg
VW5pdGVkIEtpbmdkb20uPC9hdXRoLWFkZHJlc3M+PHRpdGxlcz48dGl0bGU+VGhlIHJpc2sgb2Yg
bWFsaWduYW5jeSBpbiB1bHRyYXNvdW5kIGRldGVjdGVkIGdhbGxibGFkZGVyIHBvbHlwczogQSBz
eXN0ZW1hdGljIHJldmlldzwvdGl0bGU+PHNlY29uZGFyeS10aXRsZT5JbnQgSiBTdXJnPC9zZWNv
bmRhcnktdGl0bGU+PC90aXRsZXM+PHBlcmlvZGljYWw+PGZ1bGwtdGl0bGU+SW50IEogU3VyZzwv
ZnVsbC10aXRsZT48L3BlcmlvZGljYWw+PHBhZ2VzPjI4LTM1PC9wYWdlcz48dm9sdW1lPjMzIFB0
IEE8L3ZvbHVtZT48ZWRpdGlvbj4yMDE2LzA3LzI5PC9lZGl0aW9uPjxrZXl3b3Jkcz48a2V5d29y
ZD5DaG9sZWN5c3RlY3RvbXk8L2tleXdvcmQ+PGtleXdvcmQ+R2FsbGJsYWRkZXIgTmVvcGxhc21z
LypkaWFnbm9zdGljIGltYWdpbmcvcGF0aG9sb2d5L3N1cmdlcnk8L2tleXdvcmQ+PGtleXdvcmQ+
SHVtYW5zPC9rZXl3b3JkPjxrZXl3b3JkPlBvbHlwcy8qZGlhZ25vc3RpYyBpbWFnaW5nL3BhdGhv
bG9neS9zdXJnZXJ5PC9rZXl3b3JkPjxrZXl3b3JkPlJpc2sgRmFjdG9yczwva2V5d29yZD48a2V5
d29yZD5VbHRyYXNvbm9ncmFwaHk8L2tleXdvcmQ+PGtleXdvcmQ+R2FsbGJsYWRkZXIgY2FuY2Vy
PC9rZXl3b3JkPjxrZXl3b3JkPkdhbGxibGFkZGVyIHBvbHlwczwva2V5d29yZD48L2tleXdvcmRz
PjxkYXRlcz48eWVhcj4yMDE2PC95ZWFyPjxwdWItZGF0ZXM+PGRhdGU+U2VwPC9kYXRlPjwvcHVi
LWRhdGVzPjwvZGF0ZXM+PGlzYm4+MTc0My05MTU5IChFbGVjdHJvbmljKSYjeEQ7MTc0My05MTU5
IChMaW5raW5nKTwvaXNibj48YWNjZXNzaW9uLW51bT4yNzQ2NTA5OTwvYWNjZXNzaW9uLW51bT48
dXJscz48cmVsYXRlZC11cmxzPjx1cmw+aHR0cHM6Ly93d3cubmNiaS5ubG0ubmloLmdvdi9wdWJt
ZWQvMjc0NjUwOTk8L3VybD48L3JlbGF0ZWQtdXJscz48L3VybHM+PGVsZWN0cm9uaWMtcmVzb3Vy
Y2UtbnVtPjEwLjEwMTYvai5panN1LjIwMTYuMDcuMDYxPC9lbGVjdHJvbmljLXJlc291cmNlLW51
bT48L3JlY29yZD48L0NpdGU+PENpdGU+PEF1dGhvcj5Mb3dlbmZlbHM8L0F1dGhvcj48WWVhcj4x
OTg5PC9ZZWFyPjxSZWNOdW0+MjM3PC9SZWNOdW0+PHJlY29yZD48cmVjLW51bWJlcj4yMzc8L3Jl
Yy1udW1iZXI+PGZvcmVpZ24ta2V5cz48a2V5IGFwcD0iRU4iIGRiLWlkPSI5dHI5cjVhOWd6cHN6
cmV3YTUyNXpkZGF2cDBhcHR0czB0dzAiIHRpbWVzdGFtcD0iMTYzMzgzMTI1MiI+MjM3PC9rZXk+
PC9mb3JlaWduLWtleXM+PHJlZi10eXBlIG5hbWU9IkpvdXJuYWwgQXJ0aWNsZSI+MTc8L3JlZi10
eXBlPjxjb250cmlidXRvcnM+PGF1dGhvcnM+PGF1dGhvcj5Mb3dlbmZlbHMsIEEuIEIuPC9hdXRo
b3I+PGF1dGhvcj5XYWxrZXIsIEEuIE0uPC9hdXRob3I+PGF1dGhvcj5BbHRoYXVzLCBELiBQLjwv
YXV0aG9yPjxhdXRob3I+VG93bnNlbmQsIEcuPC9hdXRob3I+PGF1dGhvcj5Eb21lbGxvZiwgTC48
L2F1dGhvcj48L2F1dGhvcnM+PC9jb250cmlidXRvcnM+PGF1dGgtYWRkcmVzcz5EZXBhcnRtZW50
IG9mIFN1cmdlcnksIE5ldyBZb3JrIE1lZGljYWwgQ29sbGVnZSwgVmFsaGFsbGEgMTA1OTUuPC9h
dXRoLWFkZHJlc3M+PHRpdGxlcz48dGl0bGU+R2FsbHN0b25lIGdyb3d0aCwgc2l6ZSwgYW5kIHJp
c2sgb2YgZ2FsbGJsYWRkZXIgY2FuY2VyOiBhbiBpbnRlcnJhY2lhbCBzdHVkeTwvdGl0bGU+PHNl
Y29uZGFyeS10aXRsZT5JbnQgSiBFcGlkZW1pb2w8L3NlY29uZGFyeS10aXRsZT48L3RpdGxlcz48
cGVyaW9kaWNhbD48ZnVsbC10aXRsZT5JbnQgSiBFcGlkZW1pb2w8L2Z1bGwtdGl0bGU+PC9wZXJp
b2RpY2FsPjxwYWdlcz41MC00PC9wYWdlcz48dm9sdW1lPjE4PC92b2x1bWU+PG51bWJlcj4xPC9u
dW1iZXI+PGVkaXRpb24+MTk4OS8wMy8wMTwvZWRpdGlvbj48a2V5d29yZHM+PGtleXdvcmQ+QWR1
bHQ8L2tleXdvcmQ+PGtleXdvcmQ+QWZyaWNhbiBDb250aW5lbnRhbCBBbmNlc3RyeSBHcm91cDwv
a2V5d29yZD48a2V5d29yZD5BZ2UgRmFjdG9yczwva2V5d29yZD48a2V5d29yZD5DaG9sZWN5c3Rl
Y3RvbXk8L2tleXdvcmQ+PGtleXdvcmQ+Q2hvbGVsaXRoaWFzaXMvKmNvbXBsaWNhdGlvbnMvZXRo
bm9sb2d5L21ldGFib2xpc208L2tleXdvcmQ+PGtleXdvcmQ+RXVyb3BlYW4gQ29udGluZW50YWwg
QW5jZXN0cnkgR3JvdXA8L2tleXdvcmQ+PGtleXdvcmQ+RmVtYWxlPC9rZXl3b3JkPjxrZXl3b3Jk
PkdhbGxibGFkZGVyIE5lb3BsYXNtcy9ldGhub2xvZ3kvKmV0aW9sb2d5PC9rZXl3b3JkPjxrZXl3
b3JkPkh1bWFuczwva2V5d29yZD48a2V5d29yZD5JbmRpYW5zLCBOb3J0aCBBbWVyaWNhbjwva2V5
d29yZD48a2V5d29yZD5NaWRkbGUgQWdlZDwva2V5d29yZD48a2V5d29yZD5SaXNrIEZhY3RvcnM8
L2tleXdvcmQ+PC9rZXl3b3Jkcz48ZGF0ZXM+PHllYXI+MTk4OTwveWVhcj48cHViLWRhdGVzPjxk
YXRlPk1hcjwvZGF0ZT48L3B1Yi1kYXRlcz48L2RhdGVzPjxpc2JuPjAzMDAtNTc3MSAoUHJpbnQp
JiN4RDswMzAwLTU3NzEgKExpbmtpbmcpPC9pc2JuPjxhY2Nlc3Npb24tbnVtPjI3MjIzODM8L2Fj
Y2Vzc2lvbi1udW0+PHVybHM+PHJlbGF0ZWQtdXJscz48dXJsPmh0dHBzOi8vd3d3Lm5jYmkubmxt
Lm5paC5nb3YvcHVibWVkLzI3MjIzODM8L3VybD48L3JlbGF0ZWQtdXJscz48L3VybHM+PGVsZWN0
cm9uaWMtcmVzb3VyY2UtbnVtPjEwLjEwOTMvaWplLzE4LjEuNTA8L2VsZWN0cm9uaWMtcmVzb3Vy
Y2UtbnVtPjwvcmVjb3JkPjwvQ2l0ZT48Q2l0ZT48QXV0aG9yPlBsZWNrYSBPc3RsdW5kPC9BdXRo
b3I+PFllYXI+MjAxMjwvWWVhcj48UmVjTnVtPjI0MDwvUmVjTnVtPjxyZWNvcmQ+PHJlYy1udW1i
ZXI+MjQwPC9yZWMtbnVtYmVyPjxmb3JlaWduLWtleXM+PGtleSBhcHA9IkVOIiBkYi1pZD0iOXRy
OXI1YTlnenBzenJld2E1MjV6ZGRhdnAwYXB0dHMwdHcwIiB0aW1lc3RhbXA9IjE2MzM4MzEyODIi
PjI0MDwva2V5PjwvZm9yZWlnbi1rZXlzPjxyZWYtdHlwZSBuYW1lPSJKb3VybmFsIEFydGljbGUi
PjE3PC9yZWYtdHlwZT48Y29udHJpYnV0b3JzPjxhdXRob3JzPjxhdXRob3I+UGxlY2thIE9zdGx1
bmQsIE0uPC9hdXRob3I+PGF1dGhvcj5XZW5nZXIsIFUuPC9hdXRob3I+PGF1dGhvcj5NYXR0c3Nv
biwgRi48L2F1dGhvcj48YXV0aG9yPkVicmFoaW0sIEYuPC9hdXRob3I+PGF1dGhvcj5Cb3RoYSwg
QS48L2F1dGhvcj48YXV0aG9yPkxhZ2VyZ3JlbiwgSi48L2F1dGhvcj48L2F1dGhvcnM+PC9jb250
cmlidXRvcnM+PGF1dGgtYWRkcmVzcz5VcHBlciBHYXN0cm9pbnRlc3RpbmFsIFJlc2VhcmNoLCBE
ZXBhcnRtZW50IG9mIE1vbGVjdWxhciBNZWRpY2luZSBhbmQgU3VyZ2VyeSwgS2Fyb2xpbnNrYSBJ
bnN0aXR1dGUsIFN0b2NraG9sbSwgU3dlZGVuLiBtYWdkYWxlbmEucGxlY2thLW9zdGx1bmRAc29k
ZXJzanVraHVzZXQuc2U8L2F1dGgtYWRkcmVzcz48dGl0bGVzPjx0aXRsZT5Qb3B1bGF0aW9uLWJh
c2VkIHN0dWR5IG9mIHRoZSBuZWVkIGZvciBjaG9sZWN5c3RlY3RvbXkgYWZ0ZXIgb2Jlc2l0eSBz
dXJnZXJ5PC90aXRsZT48c2Vjb25kYXJ5LXRpdGxlPkJyIEogU3VyZzwvc2Vjb25kYXJ5LXRpdGxl
PjwvdGl0bGVzPjxwZXJpb2RpY2FsPjxmdWxsLXRpdGxlPkJyIEogU3VyZzwvZnVsbC10aXRsZT48
L3BlcmlvZGljYWw+PHBhZ2VzPjg2NC05PC9wYWdlcz48dm9sdW1lPjk5PC92b2x1bWU+PG51bWJl
cj42PC9udW1iZXI+PGVkaXRpb24+MjAxMi8wMy8xMzwvZWRpdGlvbj48a2V5d29yZHM+PGtleXdv
cmQ+QWR1bHQ8L2tleXdvcmQ+PGtleXdvcmQ+QWdlZDwva2V5d29yZD48a2V5d29yZD5DYXNlLUNv
bnRyb2wgU3R1ZGllczwva2V5d29yZD48a2V5d29yZD5DaG9sZWN5c3RlY3RvbXkvKnN0YXRpc3Rp
Y3MgJmFtcDsgbnVtZXJpY2FsIGRhdGE8L2tleXdvcmQ+PGtleXdvcmQ+RmVtYWxlPC9rZXl3b3Jk
PjxrZXl3b3JkPkdhbGxzdG9uZXMvZXRpb2xvZ3kvKnN1cmdlcnk8L2tleXdvcmQ+PGtleXdvcmQ+
R2FzdHJvcGxhc3R5LyphZHZlcnNlIGVmZmVjdHM8L2tleXdvcmQ+PGtleXdvcmQ+SHVtYW5zPC9r
ZXl3b3JkPjxrZXl3b3JkPk1hbGU8L2tleXdvcmQ+PGtleXdvcmQ+TWlkZGxlIEFnZWQ8L2tleXdv
cmQ+PGtleXdvcmQ+T2Jlc2l0eS9jb21wbGljYXRpb25zLypzdXJnZXJ5PC9rZXl3b3JkPjxrZXl3
b3JkPlJpc2sgRmFjdG9yczwva2V5d29yZD48a2V5d29yZD5UcmVhdG1lbnQgT3V0Y29tZTwva2V5
d29yZD48a2V5d29yZD5XZWlnaHQgTG9zcy9waHlzaW9sb2d5PC9rZXl3b3JkPjxrZXl3b3JkPllv
dW5nIEFkdWx0PC9rZXl3b3JkPjwva2V5d29yZHM+PGRhdGVzPjx5ZWFyPjIwMTI8L3llYXI+PHB1
Yi1kYXRlcz48ZGF0ZT5KdW48L2RhdGU+PC9wdWItZGF0ZXM+PC9kYXRlcz48aXNibj4xMzY1LTIx
NjggKEVsZWN0cm9uaWMpJiN4RDswMDA3LTEzMjMgKExpbmtpbmcpPC9pc2JuPjxhY2Nlc3Npb24t
bnVtPjIyNDA3ODExPC9hY2Nlc3Npb24tbnVtPjx1cmxzPjxyZWxhdGVkLXVybHM+PHVybD5odHRw
czovL3d3dy5uY2JpLm5sbS5uaWguZ292L3B1Ym1lZC8yMjQwNzgxMTwvdXJsPjwvcmVsYXRlZC11
cmxzPjwvdXJscz48ZWxlY3Ryb25pYy1yZXNvdXJjZS1udW0+MTAuMTAwMi9ianMuODcwMTwvZWxl
Y3Ryb25pYy1yZXNvdXJjZS1udW0+PC9yZWNvcmQ+PC9DaXRlPjxDaXRlPjxBdXRob3I+UGF0aW5v
PC9BdXRob3I+PFllYXI+MTk5ODwvWWVhcj48UmVjTnVtPjI0NTwvUmVjTnVtPjxyZWNvcmQ+PHJl
Yy1udW1iZXI+MjQ1PC9yZWMtbnVtYmVyPjxmb3JlaWduLWtleXM+PGtleSBhcHA9IkVOIiBkYi1p
ZD0iOXRyOXI1YTlnenBzenJld2E1MjV6ZGRhdnAwYXB0dHMwdHcwIiB0aW1lc3RhbXA9IjE2MzM4
MzI2ODQiPjI0NTwva2V5PjwvZm9yZWlnbi1rZXlzPjxyZWYtdHlwZSBuYW1lPSJKb3VybmFsIEFy
dGljbGUiPjE3PC9yZWYtdHlwZT48Y29udHJpYnV0b3JzPjxhdXRob3JzPjxhdXRob3I+UGF0aW5v
LCBKLiBGLjwvYXV0aG9yPjxhdXRob3I+UXVpbnRlcm8sIEcuIEEuPC9hdXRob3I+PC9hdXRob3Jz
PjwvY29udHJpYnV0b3JzPjxhdXRoLWFkZHJlc3M+RGVwYXJ0bWVudCBvZiBTdXJnZXJ5LCBGdW5k
YWNpb24gU2FudGEgRmUgZGUgQm9nb3RhLCBDb2xvbWJpYS48L2F1dGgtYWRkcmVzcz48dGl0bGVz
Pjx0aXRsZT5Bc3ltcHRvbWF0aWMgY2hvbGVsaXRoaWFzaXMgcmV2aXNpdGVkPC90aXRsZT48c2Vj
b25kYXJ5LXRpdGxlPldvcmxkIEogU3VyZzwvc2Vjb25kYXJ5LXRpdGxlPjwvdGl0bGVzPjxwZXJp
b2RpY2FsPjxmdWxsLXRpdGxlPldvcmxkIEogU3VyZzwvZnVsbC10aXRsZT48L3BlcmlvZGljYWw+
PHBhZ2VzPjExMTktMjQ8L3BhZ2VzPjx2b2x1bWU+MjI8L3ZvbHVtZT48bnVtYmVyPjExPC9udW1i
ZXI+PGVkaXRpb24+MTk5OC8xMS8yNjwvZWRpdGlvbj48a2V5d29yZHM+PGtleXdvcmQ+KkNob2xl
Y3lzdGVjdG9teSwgTGFwYXJvc2NvcGljPC9rZXl3b3JkPjxrZXl3b3JkPkNob2xlbGl0aGlhc2lz
LypzdXJnZXJ5PC9rZXl3b3JkPjxrZXl3b3JkPkVsZWN0aXZlIFN1cmdpY2FsIFByb2NlZHVyZXM8
L2tleXdvcmQ+PGtleXdvcmQ+SHVtYW5zPC9rZXl3b3JkPjxrZXl3b3JkPlBhdGllbnQgU2VsZWN0
aW9uPC9rZXl3b3JkPjwva2V5d29yZHM+PGRhdGVzPjx5ZWFyPjE5OTg8L3llYXI+PHB1Yi1kYXRl
cz48ZGF0ZT5Ob3Y8L2RhdGU+PC9wdWItZGF0ZXM+PC9kYXRlcz48aXNibj4wMzY0LTIzMTMgKFBy
aW50KSYjeEQ7MDM2NC0yMzEzIChMaW5raW5nKTwvaXNibj48YWNjZXNzaW9uLW51bT45ODI4NzE5
PC9hY2Nlc3Npb24tbnVtPjx1cmxzPjxyZWxhdGVkLXVybHM+PHVybD5odHRwczovL3d3dy5uY2Jp
Lm5sbS5uaWguZ292L3B1Ym1lZC85ODI4NzE5PC91cmw+PC9yZWxhdGVkLXVybHM+PC91cmxzPjxl
bGVjdHJvbmljLXJlc291cmNlLW51bT4xMC4xMDA3L3MwMDI2ODk5MDA1MzA8L2VsZWN0cm9uaWMt
cmVzb3VyY2UtbnVt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dWNvdHQ8L0F1dGhvcj48WWVhcj4xOTkzPC9ZZWFyPjxS
ZWNOdW0+MjQxPC9SZWNOdW0+PERpc3BsYXlUZXh0PjxzdHlsZSBmYWNlPSJzdXBlcnNjcmlwdCI+
Wzk5LTEwM108L3N0eWxlPjwvRGlzcGxheVRleHQ+PHJlY29yZD48cmVjLW51bWJlcj4yNDE8L3Jl
Yy1udW1iZXI+PGZvcmVpZ24ta2V5cz48a2V5IGFwcD0iRU4iIGRiLWlkPSI5dHI5cjVhOWd6cHN6
cmV3YTUyNXpkZGF2cDBhcHR0czB0dzAiIHRpbWVzdGFtcD0iMTYzMzgzMTI4OSI+MjQxPC9rZXk+
PC9mb3JlaWduLWtleXM+PHJlZi10eXBlIG5hbWU9IkpvdXJuYWwgQXJ0aWNsZSI+MTc8L3JlZi10
eXBlPjxjb250cmlidXRvcnM+PGF1dGhvcnM+PGF1dGhvcj5BdWNvdHQsIEouIE4uPC9hdXRob3I+
PGF1dGhvcj5Db29wZXIsIEcuIFMuPC9hdXRob3I+PGF1dGhvcj5CbG9vbSwgQS4gRC48L2F1dGhv
cj48YXV0aG9yPkFyb24sIEQuIEMuPC9hdXRob3I+PC9hdXRob3JzPjwvY29udHJpYnV0b3JzPjxh
dXRoLWFkZHJlc3M+RGVwYXJ0bWVudCBvZiBNZWRpY2luZSwgQ2xldmVsYW5kIFZldGVyYW5zIEFm
ZmFpcnMgTWVkaWNhbCBDZW50ZXIsIE9oaW8uPC9hdXRoLWFkZHJlc3M+PHRpdGxlcz48dGl0bGU+
TWFuYWdlbWVudCBvZiBnYWxsc3RvbmVzIGluIGRpYWJldGljIHBhdGllbnRzPC90aXRsZT48c2Vj
b25kYXJ5LXRpdGxlPkFyY2ggSW50ZXJuIE1lZDwvc2Vjb25kYXJ5LXRpdGxlPjwvdGl0bGVzPjxw
ZXJpb2RpY2FsPjxmdWxsLXRpdGxlPkFyY2ggSW50ZXJuIE1lZDwvZnVsbC10aXRsZT48L3Blcmlv
ZGljYWw+PHBhZ2VzPjEwNTMtODwvcGFnZXM+PHZvbHVtZT4xNTM8L3ZvbHVtZT48bnVtYmVyPjk8
L251bWJlcj48ZWRpdGlvbj4xOTkzLzA1LzEwPC9lZGl0aW9uPjxrZXl3b3Jkcz48a2V5d29yZD5B
Z2UgRmFjdG9yczwva2V5d29yZD48a2V5d29yZD5DaG9sZWN5c3RlY3RvbXk8L2tleXdvcmQ+PGtl
eXdvcmQ+Q2hvbGVjeXN0aXRpcy9jb21wbGljYXRpb25zPC9rZXl3b3JkPjxrZXl3b3JkPkNob2xl
bGl0aGlhc2lzL2NvbXBsaWNhdGlvbnMvZGlhZ25vc2lzLypzdXJnZXJ5PC9rZXl3b3JkPjxrZXl3
b3JkPipEaWFiZXRlcyBDb21wbGljYXRpb25zPC9rZXl3b3JkPjxrZXl3b3JkPkZlbWFsZTwva2V5
d29yZD48a2V5d29yZD5IdW1hbnM8L2tleXdvcmQ+PGtleXdvcmQ+TWFsZTwva2V5d29yZD48a2V5
d29yZD5SaXNrIEZhY3RvcnM8L2tleXdvcmQ+PC9rZXl3b3Jkcz48ZGF0ZXM+PHllYXI+MTk5Mzwv
eWVhcj48cHViLWRhdGVzPjxkYXRlPk1heSAxMDwvZGF0ZT48L3B1Yi1kYXRlcz48L2RhdGVzPjxp
c2JuPjAwMDMtOTkyNiAoUHJpbnQpJiN4RDswMDAzLTk5MjYgKExpbmtpbmcpPC9pc2JuPjxhY2Nl
c3Npb24tbnVtPjg0ODEwNzM8L2FjY2Vzc2lvbi1udW0+PHVybHM+PHJlbGF0ZWQtdXJscz48dXJs
Pmh0dHBzOi8vd3d3Lm5jYmkubmxtLm5paC5nb3YvcHVibWVkLzg0ODEwNzM8L3VybD48L3JlbGF0
ZWQtdXJscz48L3VybHM+PC9yZWNvcmQ+PC9DaXRlPjxDaXRlPjxBdXRob3I+RWxtYXNyeTwvQXV0
aG9yPjxZZWFyPjIwMTY8L1llYXI+PFJlY051bT4yMzg8L1JlY051bT48cmVjb3JkPjxyZWMtbnVt
YmVyPjIzODwvcmVjLW51bWJlcj48Zm9yZWlnbi1rZXlzPjxrZXkgYXBwPSJFTiIgZGItaWQ9Ijl0
cjlyNWE5Z3pwc3pyZXdhNTI1emRkYXZwMGFwdHRzMHR3MCIgdGltZXN0YW1wPSIxNjMzODMxMjY0
Ij4yMzg8L2tleT48L2ZvcmVpZ24ta2V5cz48cmVmLXR5cGUgbmFtZT0iSm91cm5hbCBBcnRpY2xl
Ij4xNzwvcmVmLXR5cGU+PGNvbnRyaWJ1dG9ycz48YXV0aG9ycz48YXV0aG9yPkVsbWFzcnksIE0u
PC9hdXRob3I+PGF1dGhvcj5MaW5kb3AsIEQuPC9hdXRob3I+PGF1dGhvcj5EdW5uZSwgRC4gRi48
L2F1dGhvcj48YXV0aG9yPk1hbGlrLCBILjwvYXV0aG9yPjxhdXRob3I+UG9zdG9uLCBHLiBKLjwv
YXV0aG9yPjxhdXRob3I+RmVud2ljaywgUy4gVy48L2F1dGhvcj48L2F1dGhvcnM+PC9jb250cmli
dXRvcnM+PGF1dGgtYWRkcmVzcz5MaXZlcnBvb2wgSGVwYXRvYmlsaWFyeSBDZW50cmUsIFVuaXZl
cnNpdHkgSG9zcGl0YWwgQWludHJlZSwgTG9uZ21vb3IgTGFuZSwgTGl2ZXJwb29sIEw5IDdBTCwg
VW5pdGVkIEtpbmdkb207IEluc3RpdHV0ZSBvZiBUcmFuc2xhdGlvbmFsIE1lZGljaW5lLCBVbml2
ZXJzaXR5IG9mIExpdmVycG9vbCwgQXNodG9uIFN0cmVldCwgTGl2ZXJwb29sIEw2OSAzR0UsIFVu
aXRlZCBLaW5nZG9tLiBFbGVjdHJvbmljIGFkZHJlc3M6IE1vaGFtZWQuZWxtYXNyeUBsaXZlcnBv
b2wuYWMudWsuJiN4RDtMaXZlcnBvb2wgVW5pdmVyc2l0eSwgQnJvd25sb3cgSGlsbCBMNjkgN1pY
LCBVbml0ZWQgS2luZ2RvbS4mI3hEO0xpdmVycG9vbCBIZXBhdG9iaWxpYXJ5IENlbnRyZSwgVW5p
dmVyc2l0eSBIb3NwaXRhbCBBaW50cmVlLCBMb25nbW9vciBMYW5lLCBMaXZlcnBvb2wgTDkgN0FM
LCBVbml0ZWQgS2luZ2RvbTsgSW5zdGl0dXRlIG9mIFRyYW5zbGF0aW9uYWwgTWVkaWNpbmUsIFVu
aXZlcnNpdHkgb2YgTGl2ZXJwb29sLCBBc2h0b24gU3RyZWV0LCBMaXZlcnBvb2wgTDY5IDNHRSwg
VW5pdGVkIEtpbmdkb20uJiN4RDtMaXZlcnBvb2wgSGVwYXRvYmlsaWFyeSBDZW50cmUsIFVuaXZl
cnNpdHkgSG9zcGl0YWwgQWludHJlZSwgTG9uZ21vb3IgTGFuZSwgTGl2ZXJwb29sIEw5IDdBTCwg
VW5pdGVkIEtpbmdkb20uPC9hdXRoLWFkZHJlc3M+PHRpdGxlcz48dGl0bGU+VGhlIHJpc2sgb2Yg
bWFsaWduYW5jeSBpbiB1bHRyYXNvdW5kIGRldGVjdGVkIGdhbGxibGFkZGVyIHBvbHlwczogQSBz
eXN0ZW1hdGljIHJldmlldzwvdGl0bGU+PHNlY29uZGFyeS10aXRsZT5JbnQgSiBTdXJnPC9zZWNv
bmRhcnktdGl0bGU+PC90aXRsZXM+PHBlcmlvZGljYWw+PGZ1bGwtdGl0bGU+SW50IEogU3VyZzwv
ZnVsbC10aXRsZT48L3BlcmlvZGljYWw+PHBhZ2VzPjI4LTM1PC9wYWdlcz48dm9sdW1lPjMzIFB0
IEE8L3ZvbHVtZT48ZWRpdGlvbj4yMDE2LzA3LzI5PC9lZGl0aW9uPjxrZXl3b3Jkcz48a2V5d29y
ZD5DaG9sZWN5c3RlY3RvbXk8L2tleXdvcmQ+PGtleXdvcmQ+R2FsbGJsYWRkZXIgTmVvcGxhc21z
LypkaWFnbm9zdGljIGltYWdpbmcvcGF0aG9sb2d5L3N1cmdlcnk8L2tleXdvcmQ+PGtleXdvcmQ+
SHVtYW5zPC9rZXl3b3JkPjxrZXl3b3JkPlBvbHlwcy8qZGlhZ25vc3RpYyBpbWFnaW5nL3BhdGhv
bG9neS9zdXJnZXJ5PC9rZXl3b3JkPjxrZXl3b3JkPlJpc2sgRmFjdG9yczwva2V5d29yZD48a2V5
d29yZD5VbHRyYXNvbm9ncmFwaHk8L2tleXdvcmQ+PGtleXdvcmQ+R2FsbGJsYWRkZXIgY2FuY2Vy
PC9rZXl3b3JkPjxrZXl3b3JkPkdhbGxibGFkZGVyIHBvbHlwczwva2V5d29yZD48L2tleXdvcmRz
PjxkYXRlcz48eWVhcj4yMDE2PC95ZWFyPjxwdWItZGF0ZXM+PGRhdGU+U2VwPC9kYXRlPjwvcHVi
LWRhdGVzPjwvZGF0ZXM+PGlzYm4+MTc0My05MTU5IChFbGVjdHJvbmljKSYjeEQ7MTc0My05MTU5
IChMaW5raW5nKTwvaXNibj48YWNjZXNzaW9uLW51bT4yNzQ2NTA5OTwvYWNjZXNzaW9uLW51bT48
dXJscz48cmVsYXRlZC11cmxzPjx1cmw+aHR0cHM6Ly93d3cubmNiaS5ubG0ubmloLmdvdi9wdWJt
ZWQvMjc0NjUwOTk8L3VybD48L3JlbGF0ZWQtdXJscz48L3VybHM+PGVsZWN0cm9uaWMtcmVzb3Vy
Y2UtbnVtPjEwLjEwMTYvai5panN1LjIwMTYuMDcuMDYxPC9lbGVjdHJvbmljLXJlc291cmNlLW51
bT48L3JlY29yZD48L0NpdGU+PENpdGU+PEF1dGhvcj5Mb3dlbmZlbHM8L0F1dGhvcj48WWVhcj4x
OTg5PC9ZZWFyPjxSZWNOdW0+MjM3PC9SZWNOdW0+PHJlY29yZD48cmVjLW51bWJlcj4yMzc8L3Jl
Yy1udW1iZXI+PGZvcmVpZ24ta2V5cz48a2V5IGFwcD0iRU4iIGRiLWlkPSI5dHI5cjVhOWd6cHN6
cmV3YTUyNXpkZGF2cDBhcHR0czB0dzAiIHRpbWVzdGFtcD0iMTYzMzgzMTI1MiI+MjM3PC9rZXk+
PC9mb3JlaWduLWtleXM+PHJlZi10eXBlIG5hbWU9IkpvdXJuYWwgQXJ0aWNsZSI+MTc8L3JlZi10
eXBlPjxjb250cmlidXRvcnM+PGF1dGhvcnM+PGF1dGhvcj5Mb3dlbmZlbHMsIEEuIEIuPC9hdXRo
b3I+PGF1dGhvcj5XYWxrZXIsIEEuIE0uPC9hdXRob3I+PGF1dGhvcj5BbHRoYXVzLCBELiBQLjwv
YXV0aG9yPjxhdXRob3I+VG93bnNlbmQsIEcuPC9hdXRob3I+PGF1dGhvcj5Eb21lbGxvZiwgTC48
L2F1dGhvcj48L2F1dGhvcnM+PC9jb250cmlidXRvcnM+PGF1dGgtYWRkcmVzcz5EZXBhcnRtZW50
IG9mIFN1cmdlcnksIE5ldyBZb3JrIE1lZGljYWwgQ29sbGVnZSwgVmFsaGFsbGEgMTA1OTUuPC9h
dXRoLWFkZHJlc3M+PHRpdGxlcz48dGl0bGU+R2FsbHN0b25lIGdyb3d0aCwgc2l6ZSwgYW5kIHJp
c2sgb2YgZ2FsbGJsYWRkZXIgY2FuY2VyOiBhbiBpbnRlcnJhY2lhbCBzdHVkeTwvdGl0bGU+PHNl
Y29uZGFyeS10aXRsZT5JbnQgSiBFcGlkZW1pb2w8L3NlY29uZGFyeS10aXRsZT48L3RpdGxlcz48
cGVyaW9kaWNhbD48ZnVsbC10aXRsZT5JbnQgSiBFcGlkZW1pb2w8L2Z1bGwtdGl0bGU+PC9wZXJp
b2RpY2FsPjxwYWdlcz41MC00PC9wYWdlcz48dm9sdW1lPjE4PC92b2x1bWU+PG51bWJlcj4xPC9u
dW1iZXI+PGVkaXRpb24+MTk4OS8wMy8wMTwvZWRpdGlvbj48a2V5d29yZHM+PGtleXdvcmQ+QWR1
bHQ8L2tleXdvcmQ+PGtleXdvcmQ+QWZyaWNhbiBDb250aW5lbnRhbCBBbmNlc3RyeSBHcm91cDwv
a2V5d29yZD48a2V5d29yZD5BZ2UgRmFjdG9yczwva2V5d29yZD48a2V5d29yZD5DaG9sZWN5c3Rl
Y3RvbXk8L2tleXdvcmQ+PGtleXdvcmQ+Q2hvbGVsaXRoaWFzaXMvKmNvbXBsaWNhdGlvbnMvZXRo
bm9sb2d5L21ldGFib2xpc208L2tleXdvcmQ+PGtleXdvcmQ+RXVyb3BlYW4gQ29udGluZW50YWwg
QW5jZXN0cnkgR3JvdXA8L2tleXdvcmQ+PGtleXdvcmQ+RmVtYWxlPC9rZXl3b3JkPjxrZXl3b3Jk
PkdhbGxibGFkZGVyIE5lb3BsYXNtcy9ldGhub2xvZ3kvKmV0aW9sb2d5PC9rZXl3b3JkPjxrZXl3
b3JkPkh1bWFuczwva2V5d29yZD48a2V5d29yZD5JbmRpYW5zLCBOb3J0aCBBbWVyaWNhbjwva2V5
d29yZD48a2V5d29yZD5NaWRkbGUgQWdlZDwva2V5d29yZD48a2V5d29yZD5SaXNrIEZhY3RvcnM8
L2tleXdvcmQ+PC9rZXl3b3Jkcz48ZGF0ZXM+PHllYXI+MTk4OTwveWVhcj48cHViLWRhdGVzPjxk
YXRlPk1hcjwvZGF0ZT48L3B1Yi1kYXRlcz48L2RhdGVzPjxpc2JuPjAzMDAtNTc3MSAoUHJpbnQp
JiN4RDswMzAwLTU3NzEgKExpbmtpbmcpPC9pc2JuPjxhY2Nlc3Npb24tbnVtPjI3MjIzODM8L2Fj
Y2Vzc2lvbi1udW0+PHVybHM+PHJlbGF0ZWQtdXJscz48dXJsPmh0dHBzOi8vd3d3Lm5jYmkubmxt
Lm5paC5nb3YvcHVibWVkLzI3MjIzODM8L3VybD48L3JlbGF0ZWQtdXJscz48L3VybHM+PGVsZWN0
cm9uaWMtcmVzb3VyY2UtbnVtPjEwLjEwOTMvaWplLzE4LjEuNTA8L2VsZWN0cm9uaWMtcmVzb3Vy
Y2UtbnVtPjwvcmVjb3JkPjwvQ2l0ZT48Q2l0ZT48QXV0aG9yPlBsZWNrYSBPc3RsdW5kPC9BdXRo
b3I+PFllYXI+MjAxMjwvWWVhcj48UmVjTnVtPjI0MDwvUmVjTnVtPjxyZWNvcmQ+PHJlYy1udW1i
ZXI+MjQwPC9yZWMtbnVtYmVyPjxmb3JlaWduLWtleXM+PGtleSBhcHA9IkVOIiBkYi1pZD0iOXRy
OXI1YTlnenBzenJld2E1MjV6ZGRhdnAwYXB0dHMwdHcwIiB0aW1lc3RhbXA9IjE2MzM4MzEyODIi
PjI0MDwva2V5PjwvZm9yZWlnbi1rZXlzPjxyZWYtdHlwZSBuYW1lPSJKb3VybmFsIEFydGljbGUi
PjE3PC9yZWYtdHlwZT48Y29udHJpYnV0b3JzPjxhdXRob3JzPjxhdXRob3I+UGxlY2thIE9zdGx1
bmQsIE0uPC9hdXRob3I+PGF1dGhvcj5XZW5nZXIsIFUuPC9hdXRob3I+PGF1dGhvcj5NYXR0c3Nv
biwgRi48L2F1dGhvcj48YXV0aG9yPkVicmFoaW0sIEYuPC9hdXRob3I+PGF1dGhvcj5Cb3RoYSwg
QS48L2F1dGhvcj48YXV0aG9yPkxhZ2VyZ3JlbiwgSi48L2F1dGhvcj48L2F1dGhvcnM+PC9jb250
cmlidXRvcnM+PGF1dGgtYWRkcmVzcz5VcHBlciBHYXN0cm9pbnRlc3RpbmFsIFJlc2VhcmNoLCBE
ZXBhcnRtZW50IG9mIE1vbGVjdWxhciBNZWRpY2luZSBhbmQgU3VyZ2VyeSwgS2Fyb2xpbnNrYSBJ
bnN0aXR1dGUsIFN0b2NraG9sbSwgU3dlZGVuLiBtYWdkYWxlbmEucGxlY2thLW9zdGx1bmRAc29k
ZXJzanVraHVzZXQuc2U8L2F1dGgtYWRkcmVzcz48dGl0bGVzPjx0aXRsZT5Qb3B1bGF0aW9uLWJh
c2VkIHN0dWR5IG9mIHRoZSBuZWVkIGZvciBjaG9sZWN5c3RlY3RvbXkgYWZ0ZXIgb2Jlc2l0eSBz
dXJnZXJ5PC90aXRsZT48c2Vjb25kYXJ5LXRpdGxlPkJyIEogU3VyZzwvc2Vjb25kYXJ5LXRpdGxl
PjwvdGl0bGVzPjxwZXJpb2RpY2FsPjxmdWxsLXRpdGxlPkJyIEogU3VyZzwvZnVsbC10aXRsZT48
L3BlcmlvZGljYWw+PHBhZ2VzPjg2NC05PC9wYWdlcz48dm9sdW1lPjk5PC92b2x1bWU+PG51bWJl
cj42PC9udW1iZXI+PGVkaXRpb24+MjAxMi8wMy8xMzwvZWRpdGlvbj48a2V5d29yZHM+PGtleXdv
cmQ+QWR1bHQ8L2tleXdvcmQ+PGtleXdvcmQ+QWdlZDwva2V5d29yZD48a2V5d29yZD5DYXNlLUNv
bnRyb2wgU3R1ZGllczwva2V5d29yZD48a2V5d29yZD5DaG9sZWN5c3RlY3RvbXkvKnN0YXRpc3Rp
Y3MgJmFtcDsgbnVtZXJpY2FsIGRhdGE8L2tleXdvcmQ+PGtleXdvcmQ+RmVtYWxlPC9rZXl3b3Jk
PjxrZXl3b3JkPkdhbGxzdG9uZXMvZXRpb2xvZ3kvKnN1cmdlcnk8L2tleXdvcmQ+PGtleXdvcmQ+
R2FzdHJvcGxhc3R5LyphZHZlcnNlIGVmZmVjdHM8L2tleXdvcmQ+PGtleXdvcmQ+SHVtYW5zPC9r
ZXl3b3JkPjxrZXl3b3JkPk1hbGU8L2tleXdvcmQ+PGtleXdvcmQ+TWlkZGxlIEFnZWQ8L2tleXdv
cmQ+PGtleXdvcmQ+T2Jlc2l0eS9jb21wbGljYXRpb25zLypzdXJnZXJ5PC9rZXl3b3JkPjxrZXl3
b3JkPlJpc2sgRmFjdG9yczwva2V5d29yZD48a2V5d29yZD5UcmVhdG1lbnQgT3V0Y29tZTwva2V5
d29yZD48a2V5d29yZD5XZWlnaHQgTG9zcy9waHlzaW9sb2d5PC9rZXl3b3JkPjxrZXl3b3JkPllv
dW5nIEFkdWx0PC9rZXl3b3JkPjwva2V5d29yZHM+PGRhdGVzPjx5ZWFyPjIwMTI8L3llYXI+PHB1
Yi1kYXRlcz48ZGF0ZT5KdW48L2RhdGU+PC9wdWItZGF0ZXM+PC9kYXRlcz48aXNibj4xMzY1LTIx
NjggKEVsZWN0cm9uaWMpJiN4RDswMDA3LTEzMjMgKExpbmtpbmcpPC9pc2JuPjxhY2Nlc3Npb24t
bnVtPjIyNDA3ODExPC9hY2Nlc3Npb24tbnVtPjx1cmxzPjxyZWxhdGVkLXVybHM+PHVybD5odHRw
czovL3d3dy5uY2JpLm5sbS5uaWguZ292L3B1Ym1lZC8yMjQwNzgxMTwvdXJsPjwvcmVsYXRlZC11
cmxzPjwvdXJscz48ZWxlY3Ryb25pYy1yZXNvdXJjZS1udW0+MTAuMTAwMi9ianMuODcwMTwvZWxl
Y3Ryb25pYy1yZXNvdXJjZS1udW0+PC9yZWNvcmQ+PC9DaXRlPjxDaXRlPjxBdXRob3I+UGF0aW5v
PC9BdXRob3I+PFllYXI+MTk5ODwvWWVhcj48UmVjTnVtPjI0NTwvUmVjTnVtPjxyZWNvcmQ+PHJl
Yy1udW1iZXI+MjQ1PC9yZWMtbnVtYmVyPjxmb3JlaWduLWtleXM+PGtleSBhcHA9IkVOIiBkYi1p
ZD0iOXRyOXI1YTlnenBzenJld2E1MjV6ZGRhdnAwYXB0dHMwdHcwIiB0aW1lc3RhbXA9IjE2MzM4
MzI2ODQiPjI0NTwva2V5PjwvZm9yZWlnbi1rZXlzPjxyZWYtdHlwZSBuYW1lPSJKb3VybmFsIEFy
dGljbGUiPjE3PC9yZWYtdHlwZT48Y29udHJpYnV0b3JzPjxhdXRob3JzPjxhdXRob3I+UGF0aW5v
LCBKLiBGLjwvYXV0aG9yPjxhdXRob3I+UXVpbnRlcm8sIEcuIEEuPC9hdXRob3I+PC9hdXRob3Jz
PjwvY29udHJpYnV0b3JzPjxhdXRoLWFkZHJlc3M+RGVwYXJ0bWVudCBvZiBTdXJnZXJ5LCBGdW5k
YWNpb24gU2FudGEgRmUgZGUgQm9nb3RhLCBDb2xvbWJpYS48L2F1dGgtYWRkcmVzcz48dGl0bGVz
Pjx0aXRsZT5Bc3ltcHRvbWF0aWMgY2hvbGVsaXRoaWFzaXMgcmV2aXNpdGVkPC90aXRsZT48c2Vj
b25kYXJ5LXRpdGxlPldvcmxkIEogU3VyZzwvc2Vjb25kYXJ5LXRpdGxlPjwvdGl0bGVzPjxwZXJp
b2RpY2FsPjxmdWxsLXRpdGxlPldvcmxkIEogU3VyZzwvZnVsbC10aXRsZT48L3BlcmlvZGljYWw+
PHBhZ2VzPjExMTktMjQ8L3BhZ2VzPjx2b2x1bWU+MjI8L3ZvbHVtZT48bnVtYmVyPjExPC9udW1i
ZXI+PGVkaXRpb24+MTk5OC8xMS8yNjwvZWRpdGlvbj48a2V5d29yZHM+PGtleXdvcmQ+KkNob2xl
Y3lzdGVjdG9teSwgTGFwYXJvc2NvcGljPC9rZXl3b3JkPjxrZXl3b3JkPkNob2xlbGl0aGlhc2lz
LypzdXJnZXJ5PC9rZXl3b3JkPjxrZXl3b3JkPkVsZWN0aXZlIFN1cmdpY2FsIFByb2NlZHVyZXM8
L2tleXdvcmQ+PGtleXdvcmQ+SHVtYW5zPC9rZXl3b3JkPjxrZXl3b3JkPlBhdGllbnQgU2VsZWN0
aW9uPC9rZXl3b3JkPjwva2V5d29yZHM+PGRhdGVzPjx5ZWFyPjE5OTg8L3llYXI+PHB1Yi1kYXRl
cz48ZGF0ZT5Ob3Y8L2RhdGU+PC9wdWItZGF0ZXM+PC9kYXRlcz48aXNibj4wMzY0LTIzMTMgKFBy
aW50KSYjeEQ7MDM2NC0yMzEzIChMaW5raW5nKTwvaXNibj48YWNjZXNzaW9uLW51bT45ODI4NzE5
PC9hY2Nlc3Npb24tbnVtPjx1cmxzPjxyZWxhdGVkLXVybHM+PHVybD5odHRwczovL3d3dy5uY2Jp
Lm5sbS5uaWguZ292L3B1Ym1lZC85ODI4NzE5PC91cmw+PC9yZWxhdGVkLXVybHM+PC91cmxzPjxl
bGVjdHJvbmljLXJlc291cmNlLW51bT4xMC4xMDA3L3MwMDI2ODk5MDA1MzA8L2VsZWN0cm9uaWMt
cmVzb3VyY2UtbnVt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99-10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albeit some of these indications are controversial</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Warschkow&lt;/Author&gt;&lt;Year&gt;2013&lt;/Year&gt;&lt;RecNum&gt;243&lt;/RecNum&gt;&lt;DisplayText&gt;&lt;style face="superscript"&gt;[104]&lt;/style&gt;&lt;/DisplayText&gt;&lt;record&gt;&lt;rec-number&gt;243&lt;/rec-number&gt;&lt;foreign-keys&gt;&lt;key app="EN" db-id="9tr9r5a9gzpszrewa525zddavp0aptts0tw0" timestamp="1633832045"&gt;243&lt;/key&gt;&lt;/foreign-keys&gt;&lt;ref-type name="Journal Article"&gt;17&lt;/ref-type&gt;&lt;contributors&gt;&lt;authors&gt;&lt;author&gt;Warschkow, R.&lt;/author&gt;&lt;author&gt;Tarantino, I.&lt;/author&gt;&lt;author&gt;Ukegjini, K.&lt;/author&gt;&lt;author&gt;Beutner, U.&lt;/author&gt;&lt;author&gt;Guller, U.&lt;/author&gt;&lt;author&gt;Schmied, B. M.&lt;/author&gt;&lt;author&gt;Muller, S. A.&lt;/author&gt;&lt;author&gt;Schultes, B.&lt;/author&gt;&lt;author&gt;Thurnheer, M.&lt;/author&gt;&lt;/authors&gt;&lt;/contributors&gt;&lt;auth-address&gt;Department of Surgery, Kantonsspital St. Gallen, 9007, St. Gallen, Switzerland.&lt;/auth-address&gt;&lt;titles&gt;&lt;title&gt;Concomitant cholecystectomy during laparoscopic Roux-en-Y gastric bypass in obese patients is not justified: a meta-analysis&lt;/title&gt;&lt;secondary-title&gt;Obes Surg&lt;/secondary-title&gt;&lt;/titles&gt;&lt;periodical&gt;&lt;full-title&gt;Obes Surg&lt;/full-title&gt;&lt;/periodical&gt;&lt;pages&gt;397-407&lt;/pages&gt;&lt;volume&gt;23&lt;/volume&gt;&lt;number&gt;3&lt;/number&gt;&lt;edition&gt;2013/01/15&lt;/edition&gt;&lt;keywords&gt;&lt;keyword&gt;Biliary Dyskinesia/etiology/*surgery&lt;/keyword&gt;&lt;keyword&gt;*Cholecystectomy, Laparoscopic/methods/statistics &amp;amp; numerical data&lt;/keyword&gt;&lt;keyword&gt;Cholelithiasis/complications/surgery&lt;/keyword&gt;&lt;keyword&gt;Colic/etiology/*surgery&lt;/keyword&gt;&lt;keyword&gt;Female&lt;/keyword&gt;&lt;keyword&gt;Gastric Bypass/*methods&lt;/keyword&gt;&lt;keyword&gt;Humans&lt;/keyword&gt;&lt;keyword&gt;Laparoscopy&lt;/keyword&gt;&lt;keyword&gt;Male&lt;/keyword&gt;&lt;keyword&gt;Obesity, Morbid/complications/*surgery&lt;/keyword&gt;&lt;keyword&gt;*Unnecessary Procedures&lt;/keyword&gt;&lt;/keywords&gt;&lt;dates&gt;&lt;year&gt;2013&lt;/year&gt;&lt;pub-dates&gt;&lt;date&gt;Mar&lt;/date&gt;&lt;/pub-dates&gt;&lt;/dates&gt;&lt;isbn&gt;1708-0428 (Electronic)&amp;#xD;0960-8923 (Linking)&lt;/isbn&gt;&lt;accession-num&gt;23315094&lt;/accession-num&gt;&lt;urls&gt;&lt;related-urls&gt;&lt;url&gt;https://www.ncbi.nlm.nih.gov/pubmed/23315094&lt;/url&gt;&lt;/related-urls&gt;&lt;/urls&gt;&lt;electronic-resource-num&gt;10.1007/s11695-012-0852-4&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0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p>
    <w:p w14:paraId="01E66C89"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7FDE7418" w14:textId="2748A242"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RISKS OF WAITING FOR ASYMPTOMATIC GALLSTONE PATIENTS TO TURN SYMPTOMATIC</w:t>
      </w:r>
    </w:p>
    <w:p w14:paraId="1418C2FF" w14:textId="71648518"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r w:rsidRPr="0026654D">
        <w:rPr>
          <w:rFonts w:ascii="Book Antiqua" w:eastAsiaTheme="minorHAnsi" w:hAnsi="Book Antiqua" w:cstheme="minorBidi"/>
          <w:lang w:eastAsia="zh-CN"/>
        </w:rPr>
        <w:t>Performing cholecystectomy on gallstone patients when still asymptomatic puts them at a lower overall risk of surgical complications. For example, waiting for patients to turn symptomatic already puts them at higher perioperative risk, including age-dependent risk factor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McSherry&lt;/Author&gt;&lt;Year&gt;1985&lt;/Year&gt;&lt;RecNum&gt;215&lt;/RecNum&gt;&lt;DisplayText&gt;&lt;style face="superscript"&gt;[105]&lt;/style&gt;&lt;/DisplayText&gt;&lt;record&gt;&lt;rec-number&gt;215&lt;/rec-number&gt;&lt;foreign-keys&gt;&lt;key app="EN" db-id="9tr9r5a9gzpszrewa525zddavp0aptts0tw0" timestamp="1633774883"&gt;215&lt;/key&gt;&lt;/foreign-keys&gt;&lt;ref-type name="Journal Article"&gt;17&lt;/ref-type&gt;&lt;contributors&gt;&lt;authors&gt;&lt;author&gt;McSherry, C. K.&lt;/author&gt;&lt;author&gt;Ferstenberg, H.&lt;/author&gt;&lt;author&gt;Calhoun, W. F.&lt;/author&gt;&lt;author&gt;Lahman, E.&lt;/author&gt;&lt;author&gt;Virshup, M.&lt;/author&gt;&lt;/authors&gt;&lt;/contributors&gt;&lt;titles&gt;&lt;title&gt;The natural history of diagnosed gallstone disease in symptomatic and asymptomatic patients&lt;/title&gt;&lt;secondary-title&gt;Ann Surg&lt;/secondary-title&gt;&lt;/titles&gt;&lt;periodical&gt;&lt;full-title&gt;Ann Surg&lt;/full-title&gt;&lt;/periodical&gt;&lt;pages&gt;59-63&lt;/pages&gt;&lt;volume&gt;202&lt;/volume&gt;&lt;number&gt;1&lt;/number&gt;&lt;edition&gt;1985/07/01&lt;/edition&gt;&lt;keywords&gt;&lt;keyword&gt;Adult&lt;/keyword&gt;&lt;keyword&gt;Aged&lt;/keyword&gt;&lt;keyword&gt;Cholecystectomy&lt;/keyword&gt;&lt;keyword&gt;Cholelithiasis/*diagnosis/surgery/therapy&lt;/keyword&gt;&lt;keyword&gt;Female&lt;/keyword&gt;&lt;keyword&gt;Follow-Up Studies&lt;/keyword&gt;&lt;keyword&gt;Humans&lt;/keyword&gt;&lt;keyword&gt;Male&lt;/keyword&gt;&lt;keyword&gt;Middle Aged&lt;/keyword&gt;&lt;keyword&gt;Prognosis&lt;/keyword&gt;&lt;keyword&gt;Time Factors&lt;/keyword&gt;&lt;/keywords&gt;&lt;dates&gt;&lt;year&gt;1985&lt;/year&gt;&lt;pub-dates&gt;&lt;date&gt;Jul&lt;/date&gt;&lt;/pub-dates&gt;&lt;/dates&gt;&lt;isbn&gt;0003-4932 (Print)&amp;#xD;0003-4932 (Linking)&lt;/isbn&gt;&lt;accession-num&gt;4015212&lt;/accession-num&gt;&lt;urls&gt;&lt;related-urls&gt;&lt;url&gt;https://www.ncbi.nlm.nih.gov/pubmed/4015212&lt;/url&gt;&lt;/related-urls&gt;&lt;/urls&gt;&lt;custom2&gt;PMC1250837&lt;/custom2&gt;&lt;electronic-resource-num&gt;10.1097/00000658-198507000-00009&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0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Studies have also demonstrated that early cholecystectomy reduces the risk of developing gallbladder and bile duct malignancies in the presence of polyps, large gallstones, and porcelain gallbladders</w:t>
      </w:r>
      <w:r w:rsidRPr="0026654D">
        <w:rPr>
          <w:rFonts w:ascii="Book Antiqua" w:eastAsiaTheme="minorHAnsi" w:hAnsi="Book Antiqua" w:cstheme="minorBidi"/>
          <w:lang w:eastAsia="zh-CN"/>
        </w:rPr>
        <w:fldChar w:fldCharType="begin">
          <w:fldData xml:space="preserve">PEVuZE5vdGU+PENpdGU+PEF1dGhvcj5Qb250ZTwvQXV0aG9yPjxZZWFyPjE5OTA8L1llYXI+PFJl
Y051bT4yNTU8L1JlY051bT48RGlzcGxheVRleHQ+PHN0eWxlIGZhY2U9InN1cGVyc2NyaXB0Ij5b
MTA2LCAxMDddPC9zdHlsZT48L0Rpc3BsYXlUZXh0PjxyZWNvcmQ+PHJlYy1udW1iZXI+MjU1PC9y
ZWMtbnVtYmVyPjxmb3JlaWduLWtleXM+PGtleSBhcHA9IkVOIiBkYi1pZD0iOXRyOXI1YTlnenBz
enJld2E1MjV6ZGRhdnAwYXB0dHMwdHcwIiB0aW1lc3RhbXA9IjE2MzM4NDIyNjQiPjI1NTwva2V5
PjwvZm9yZWlnbi1rZXlzPjxyZWYtdHlwZSBuYW1lPSJKb3VybmFsIEFydGljbGUiPjE3PC9yZWYt
dHlwZT48Y29udHJpYnV0b3JzPjxhdXRob3JzPjxhdXRob3I+UG9udGUsIEUuPC9hdXRob3I+PGF1
dGhvcj5QYW5lYmlhbmNvLCBBLjwvYXV0aG9yPjxhdXRob3I+TW9yZW5hLCBTLjwvYXV0aG9yPjwv
YXV0aG9ycz48L2NvbnRyaWJ1dG9ycz48YXV0aC1hZGRyZXNzPkNhdHRlZHJhIGRpIEFuZ2lvbG9n
aWEsIFVuaXZlcnNpdGEgZGkgVHJpZXN0ZS48L2F1dGgtYWRkcmVzcz48dGl0bGVzPjx0aXRsZT5b
RGlhYmV0aWMgZW50ZXJvcGF0aHldPC90aXRsZT48c2Vjb25kYXJ5LXRpdGxlPk1pbmVydmEgTWVk
PC9zZWNvbmRhcnktdGl0bGU+PC90aXRsZXM+PHBlcmlvZGljYWw+PGZ1bGwtdGl0bGU+TWluZXJ2
YSBNZWQ8L2Z1bGwtdGl0bGU+PC9wZXJpb2RpY2FsPjxwYWdlcz4zMzUtNDA8L3BhZ2VzPjx2b2x1
bWU+ODE8L3ZvbHVtZT48bnVtYmVyPjU8L251bWJlcj48ZWRpdGlvbj4xOTkwLzA1LzAxPC9lZGl0
aW9uPjxrZXl3b3Jkcz48a2V5d29yZD5BbmFsIENhbmFsL3BoeXNpb3BhdGhvbG9neTwva2V5d29y
ZD48a2V5d29yZD5DaG9sZWxpdGhpYXNpcy9ldGlvbG9neTwva2V5d29yZD48a2V5d29yZD5Db25z
dGlwYXRpb24vZXRpb2xvZ3k8L2tleXdvcmQ+PGtleXdvcmQ+KkRpYWJldGVzIENvbXBsaWNhdGlv
bnM8L2tleXdvcmQ+PGtleXdvcmQ+RGlhYmV0ZXMgTWVsbGl0dXMvcGh5c2lvcGF0aG9sb2d5PC9r
ZXl3b3JkPjxrZXl3b3JkPkRpYXJyaGVhL2V0aW9sb2d5PC9rZXl3b3JkPjxrZXl3b3JkPkh1bWFu
czwva2V5d29yZD48a2V5d29yZD5JbnRlc3RpbmFsIERpc2Vhc2VzLypldGlvbG9neTwva2V5d29y
ZD48L2tleXdvcmRzPjxkYXRlcz48eWVhcj4xOTkwPC95ZWFyPjxwdWItZGF0ZXM+PGRhdGU+TWF5
PC9kYXRlPjwvcHViLWRhdGVzPjwvZGF0ZXM+PG9yaWctcHViPklsIHB1bnRvIHN1bGxhIGVudGVy
b3BhdGlhIGRpYWJldGljYS48L29yaWctcHViPjxpc2JuPjAwMjYtNDgwNiAoUHJpbnQpJiN4RDsw
MDI2LTQ4MDYgKExpbmtpbmcpPC9pc2JuPjxhY2Nlc3Npb24tbnVtPjIxOTg0OTQ8L2FjY2Vzc2lv
bi1udW0+PHVybHM+PHJlbGF0ZWQtdXJscz48dXJsPmh0dHBzOi8vd3d3Lm5jYmkubmxtLm5paC5n
b3YvcHVibWVkLzIxOTg0OTQ8L3VybD48L3JlbGF0ZWQtdXJscz48L3VybHM+PC9yZWNvcmQ+PC9D
aXRlPjxDaXRlPjxBdXRob3I+RWtib208L0F1dGhvcj48WWVhcj4xOTkzPC9ZZWFyPjxSZWNOdW0+
MjU2PC9SZWNOdW0+PHJlY29yZD48cmVjLW51bWJlcj4yNTY8L3JlYy1udW1iZXI+PGZvcmVpZ24t
a2V5cz48a2V5IGFwcD0iRU4iIGRiLWlkPSI5dHI5cjVhOWd6cHN6cmV3YTUyNXpkZGF2cDBhcHR0
czB0dzAiIHRpbWVzdGFtcD0iMTYzMzg0MjYyNiI+MjU2PC9rZXk+PC9mb3JlaWduLWtleXM+PHJl
Zi10eXBlIG5hbWU9IkpvdXJuYWwgQXJ0aWNsZSI+MTc8L3JlZi10eXBlPjxjb250cmlidXRvcnM+
PGF1dGhvcnM+PGF1dGhvcj5Fa2JvbSwgQS48L2F1dGhvcj48YXV0aG9yPkhzaWVoLCBDLiBDLjwv
YXV0aG9yPjxhdXRob3I+WXVlbiwgSi48L2F1dGhvcj48YXV0aG9yPlRyaWNob3BvdWxvcywgRC48
L2F1dGhvcj48YXV0aG9yPk1jTGF1Z2hsaW4sIEouIEsuPC9hdXRob3I+PGF1dGhvcj5MYW4sIFMu
IEouPC9hdXRob3I+PGF1dGhvcj5BZGFtaSwgSC4gTy48L2F1dGhvcj48L2F1dGhvcnM+PC9jb250
cmlidXRvcnM+PGF1dGgtYWRkcmVzcz5DYW5jZXIgRXBpZGVtaW9sb2d5IFVuaXQsIFVuaXZlcnNp
dHkgSG9zcGl0YWwsIFVwcHNhbGEsIFN3ZWRlbi48L2F1dGgtYWRkcmVzcz48dGl0bGVzPjx0aXRs
ZT5SaXNrIG9mIGV4dHJhaGVwYXRpYyBiaWxlZHVjdCBjYW5jZXIgYWZ0ZXIgY2hvbGVjeXN0ZWN0
b215PC90aXRsZT48c2Vjb25kYXJ5LXRpdGxlPkxhbmNldDwvc2Vjb25kYXJ5LXRpdGxlPjwvdGl0
bGVzPjxwZXJpb2RpY2FsPjxmdWxsLXRpdGxlPkxhbmNldDwvZnVsbC10aXRsZT48L3BlcmlvZGlj
YWw+PHBhZ2VzPjEyNjItNTwvcGFnZXM+PHZvbHVtZT4zNDI8L3ZvbHVtZT48bnVtYmVyPjg4ODI8
L251bWJlcj48ZWRpdGlvbj4xOTkzLzExLzIwPC9lZGl0aW9uPjxrZXl3b3Jkcz48a2V5d29yZD5C
aWFzPC9rZXl3b3JkPjxrZXl3b3JkPkJpbGUgRHVjdCBOZW9wbGFzbXMvZXBpZGVtaW9sb2d5Lypl
dGlvbG9neTwva2V5d29yZD48a2V5d29yZD4qQmlsZSBEdWN0cywgRXh0cmFoZXBhdGljPC9rZXl3
b3JkPjxrZXl3b3JkPipDaG9sZWN5c3RlY3RvbXk8L2tleXdvcmQ+PGtleXdvcmQ+Q2hvbGVsaXRo
aWFzaXMvKmNvbXBsaWNhdGlvbnMvc3VyZ2VyeTwva2V5d29yZD48a2V5d29yZD5Db25maWRlbmNl
IEludGVydmFsczwva2V5d29yZD48a2V5d29yZD5GZW1hbGU8L2tleXdvcmQ+PGtleXdvcmQ+Rm9s
bG93LVVwIFN0dWRpZXM8L2tleXdvcmQ+PGtleXdvcmQ+SHVtYW5zPC9rZXl3b3JkPjxrZXl3b3Jk
PkluY2lkZW5jZTwva2V5d29yZD48a2V5d29yZD5MaXZlciBOZW9wbGFzbXMvZXBpZGVtaW9sb2d5
PC9rZXl3b3JkPjxrZXl3b3JkPk1hbGU8L2tleXdvcmQ+PGtleXdvcmQ+UmlzayBGYWN0b3JzPC9r
ZXl3b3JkPjxrZXl3b3JkPlN3ZWRlbi9lcGlkZW1pb2xvZ3k8L2tleXdvcmQ+PC9rZXl3b3Jkcz48
ZGF0ZXM+PHllYXI+MTk5MzwveWVhcj48cHViLWRhdGVzPjxkYXRlPk5vdiAyMDwvZGF0ZT48L3B1
Yi1kYXRlcz48L2RhdGVzPjxpc2JuPjAxNDAtNjczNiAoUHJpbnQpJiN4RDswMTQwLTY3MzYgKExp
bmtpbmcpPC9pc2JuPjxhY2Nlc3Npb24tbnVtPjc5MDE1ODM8L2FjY2Vzc2lvbi1udW0+PHVybHM+
PHJlbGF0ZWQtdXJscz48dXJsPmh0dHBzOi8vd3d3Lm5jYmkubmxtLm5paC5nb3YvcHVibWVkLzc5
MDE1ODM8L3VybD48L3JlbGF0ZWQtdXJscz48L3VybHM+PGVsZWN0cm9uaWMtcmVzb3VyY2UtbnVt
PjEwLjEwMTYvMDE0MC02NzM2KDkzKTkyMzU5LTI8L2VsZWN0cm9uaWMtcmVzb3VyY2UtbnVtPjwv
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Qb250ZTwvQXV0aG9yPjxZZWFyPjE5OTA8L1llYXI+PFJl
Y051bT4yNTU8L1JlY051bT48RGlzcGxheVRleHQ+PHN0eWxlIGZhY2U9InN1cGVyc2NyaXB0Ij5b
MTA2LCAxMDddPC9zdHlsZT48L0Rpc3BsYXlUZXh0PjxyZWNvcmQ+PHJlYy1udW1iZXI+MjU1PC9y
ZWMtbnVtYmVyPjxmb3JlaWduLWtleXM+PGtleSBhcHA9IkVOIiBkYi1pZD0iOXRyOXI1YTlnenBz
enJld2E1MjV6ZGRhdnAwYXB0dHMwdHcwIiB0aW1lc3RhbXA9IjE2MzM4NDIyNjQiPjI1NTwva2V5
PjwvZm9yZWlnbi1rZXlzPjxyZWYtdHlwZSBuYW1lPSJKb3VybmFsIEFydGljbGUiPjE3PC9yZWYt
dHlwZT48Y29udHJpYnV0b3JzPjxhdXRob3JzPjxhdXRob3I+UG9udGUsIEUuPC9hdXRob3I+PGF1
dGhvcj5QYW5lYmlhbmNvLCBBLjwvYXV0aG9yPjxhdXRob3I+TW9yZW5hLCBTLjwvYXV0aG9yPjwv
YXV0aG9ycz48L2NvbnRyaWJ1dG9ycz48YXV0aC1hZGRyZXNzPkNhdHRlZHJhIGRpIEFuZ2lvbG9n
aWEsIFVuaXZlcnNpdGEgZGkgVHJpZXN0ZS48L2F1dGgtYWRkcmVzcz48dGl0bGVzPjx0aXRsZT5b
RGlhYmV0aWMgZW50ZXJvcGF0aHldPC90aXRsZT48c2Vjb25kYXJ5LXRpdGxlPk1pbmVydmEgTWVk
PC9zZWNvbmRhcnktdGl0bGU+PC90aXRsZXM+PHBlcmlvZGljYWw+PGZ1bGwtdGl0bGU+TWluZXJ2
YSBNZWQ8L2Z1bGwtdGl0bGU+PC9wZXJpb2RpY2FsPjxwYWdlcz4zMzUtNDA8L3BhZ2VzPjx2b2x1
bWU+ODE8L3ZvbHVtZT48bnVtYmVyPjU8L251bWJlcj48ZWRpdGlvbj4xOTkwLzA1LzAxPC9lZGl0
aW9uPjxrZXl3b3Jkcz48a2V5d29yZD5BbmFsIENhbmFsL3BoeXNpb3BhdGhvbG9neTwva2V5d29y
ZD48a2V5d29yZD5DaG9sZWxpdGhpYXNpcy9ldGlvbG9neTwva2V5d29yZD48a2V5d29yZD5Db25z
dGlwYXRpb24vZXRpb2xvZ3k8L2tleXdvcmQ+PGtleXdvcmQ+KkRpYWJldGVzIENvbXBsaWNhdGlv
bnM8L2tleXdvcmQ+PGtleXdvcmQ+RGlhYmV0ZXMgTWVsbGl0dXMvcGh5c2lvcGF0aG9sb2d5PC9r
ZXl3b3JkPjxrZXl3b3JkPkRpYXJyaGVhL2V0aW9sb2d5PC9rZXl3b3JkPjxrZXl3b3JkPkh1bWFu
czwva2V5d29yZD48a2V5d29yZD5JbnRlc3RpbmFsIERpc2Vhc2VzLypldGlvbG9neTwva2V5d29y
ZD48L2tleXdvcmRzPjxkYXRlcz48eWVhcj4xOTkwPC95ZWFyPjxwdWItZGF0ZXM+PGRhdGU+TWF5
PC9kYXRlPjwvcHViLWRhdGVzPjwvZGF0ZXM+PG9yaWctcHViPklsIHB1bnRvIHN1bGxhIGVudGVy
b3BhdGlhIGRpYWJldGljYS48L29yaWctcHViPjxpc2JuPjAwMjYtNDgwNiAoUHJpbnQpJiN4RDsw
MDI2LTQ4MDYgKExpbmtpbmcpPC9pc2JuPjxhY2Nlc3Npb24tbnVtPjIxOTg0OTQ8L2FjY2Vzc2lv
bi1udW0+PHVybHM+PHJlbGF0ZWQtdXJscz48dXJsPmh0dHBzOi8vd3d3Lm5jYmkubmxtLm5paC5n
b3YvcHVibWVkLzIxOTg0OTQ8L3VybD48L3JlbGF0ZWQtdXJscz48L3VybHM+PC9yZWNvcmQ+PC9D
aXRlPjxDaXRlPjxBdXRob3I+RWtib208L0F1dGhvcj48WWVhcj4xOTkzPC9ZZWFyPjxSZWNOdW0+
MjU2PC9SZWNOdW0+PHJlY29yZD48cmVjLW51bWJlcj4yNTY8L3JlYy1udW1iZXI+PGZvcmVpZ24t
a2V5cz48a2V5IGFwcD0iRU4iIGRiLWlkPSI5dHI5cjVhOWd6cHN6cmV3YTUyNXpkZGF2cDBhcHR0
czB0dzAiIHRpbWVzdGFtcD0iMTYzMzg0MjYyNiI+MjU2PC9rZXk+PC9mb3JlaWduLWtleXM+PHJl
Zi10eXBlIG5hbWU9IkpvdXJuYWwgQXJ0aWNsZSI+MTc8L3JlZi10eXBlPjxjb250cmlidXRvcnM+
PGF1dGhvcnM+PGF1dGhvcj5Fa2JvbSwgQS48L2F1dGhvcj48YXV0aG9yPkhzaWVoLCBDLiBDLjwv
YXV0aG9yPjxhdXRob3I+WXVlbiwgSi48L2F1dGhvcj48YXV0aG9yPlRyaWNob3BvdWxvcywgRC48
L2F1dGhvcj48YXV0aG9yPk1jTGF1Z2hsaW4sIEouIEsuPC9hdXRob3I+PGF1dGhvcj5MYW4sIFMu
IEouPC9hdXRob3I+PGF1dGhvcj5BZGFtaSwgSC4gTy48L2F1dGhvcj48L2F1dGhvcnM+PC9jb250
cmlidXRvcnM+PGF1dGgtYWRkcmVzcz5DYW5jZXIgRXBpZGVtaW9sb2d5IFVuaXQsIFVuaXZlcnNp
dHkgSG9zcGl0YWwsIFVwcHNhbGEsIFN3ZWRlbi48L2F1dGgtYWRkcmVzcz48dGl0bGVzPjx0aXRs
ZT5SaXNrIG9mIGV4dHJhaGVwYXRpYyBiaWxlZHVjdCBjYW5jZXIgYWZ0ZXIgY2hvbGVjeXN0ZWN0
b215PC90aXRsZT48c2Vjb25kYXJ5LXRpdGxlPkxhbmNldDwvc2Vjb25kYXJ5LXRpdGxlPjwvdGl0
bGVzPjxwZXJpb2RpY2FsPjxmdWxsLXRpdGxlPkxhbmNldDwvZnVsbC10aXRsZT48L3BlcmlvZGlj
YWw+PHBhZ2VzPjEyNjItNTwvcGFnZXM+PHZvbHVtZT4zNDI8L3ZvbHVtZT48bnVtYmVyPjg4ODI8
L251bWJlcj48ZWRpdGlvbj4xOTkzLzExLzIwPC9lZGl0aW9uPjxrZXl3b3Jkcz48a2V5d29yZD5C
aWFzPC9rZXl3b3JkPjxrZXl3b3JkPkJpbGUgRHVjdCBOZW9wbGFzbXMvZXBpZGVtaW9sb2d5Lypl
dGlvbG9neTwva2V5d29yZD48a2V5d29yZD4qQmlsZSBEdWN0cywgRXh0cmFoZXBhdGljPC9rZXl3
b3JkPjxrZXl3b3JkPipDaG9sZWN5c3RlY3RvbXk8L2tleXdvcmQ+PGtleXdvcmQ+Q2hvbGVsaXRo
aWFzaXMvKmNvbXBsaWNhdGlvbnMvc3VyZ2VyeTwva2V5d29yZD48a2V5d29yZD5Db25maWRlbmNl
IEludGVydmFsczwva2V5d29yZD48a2V5d29yZD5GZW1hbGU8L2tleXdvcmQ+PGtleXdvcmQ+Rm9s
bG93LVVwIFN0dWRpZXM8L2tleXdvcmQ+PGtleXdvcmQ+SHVtYW5zPC9rZXl3b3JkPjxrZXl3b3Jk
PkluY2lkZW5jZTwva2V5d29yZD48a2V5d29yZD5MaXZlciBOZW9wbGFzbXMvZXBpZGVtaW9sb2d5
PC9rZXl3b3JkPjxrZXl3b3JkPk1hbGU8L2tleXdvcmQ+PGtleXdvcmQ+UmlzayBGYWN0b3JzPC9r
ZXl3b3JkPjxrZXl3b3JkPlN3ZWRlbi9lcGlkZW1pb2xvZ3k8L2tleXdvcmQ+PC9rZXl3b3Jkcz48
ZGF0ZXM+PHllYXI+MTk5MzwveWVhcj48cHViLWRhdGVzPjxkYXRlPk5vdiAyMDwvZGF0ZT48L3B1
Yi1kYXRlcz48L2RhdGVzPjxpc2JuPjAxNDAtNjczNiAoUHJpbnQpJiN4RDswMTQwLTY3MzYgKExp
bmtpbmcpPC9pc2JuPjxhY2Nlc3Npb24tbnVtPjc5MDE1ODM8L2FjY2Vzc2lvbi1udW0+PHVybHM+
PHJlbGF0ZWQtdXJscz48dXJsPmh0dHBzOi8vd3d3Lm5jYmkubmxtLm5paC5nb3YvcHVibWVkLzc5
MDE1ODM8L3VybD48L3JlbGF0ZWQtdXJscz48L3VybHM+PGVsZWN0cm9uaWMtcmVzb3VyY2UtbnVt
PjEwLjEwMTYvMDE0MC02NzM2KDkzKTkyMzU5LTI8L2VsZWN0cm9uaWMtcmVzb3VyY2UtbnVtPjwv
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06,107]</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w:t>
      </w:r>
    </w:p>
    <w:p w14:paraId="14FD6803" w14:textId="03F50C2A" w:rsidR="00DF6BE9" w:rsidRPr="0026654D"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In terms of mortality rates, Zheng </w:t>
      </w:r>
      <w:r w:rsidRPr="002D71E4">
        <w:rPr>
          <w:rFonts w:ascii="Book Antiqua" w:eastAsiaTheme="minorHAnsi" w:hAnsi="Book Antiqua" w:cstheme="minorBidi"/>
          <w:i/>
          <w:iCs/>
          <w:lang w:eastAsia="zh-CN"/>
        </w:rPr>
        <w:t>et al</w:t>
      </w:r>
      <w:r w:rsidR="002D71E4"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002D71E4" w:rsidRPr="0026654D">
        <w:rPr>
          <w:rFonts w:ascii="Book Antiqua" w:eastAsiaTheme="minorHAnsi" w:hAnsi="Book Antiqua" w:cstheme="minorBidi"/>
          <w:lang w:eastAsia="zh-CN"/>
        </w:rPr>
        <w:instrText xml:space="preserve"> ADDIN EN.CITE </w:instrText>
      </w:r>
      <w:r w:rsidR="002D71E4"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002D71E4" w:rsidRPr="0026654D">
        <w:rPr>
          <w:rFonts w:ascii="Book Antiqua" w:eastAsiaTheme="minorHAnsi" w:hAnsi="Book Antiqua" w:cstheme="minorBidi"/>
          <w:lang w:eastAsia="zh-CN"/>
        </w:rPr>
        <w:instrText xml:space="preserve"> ADDIN EN.CITE.DATA </w:instrText>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end"/>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separate"/>
      </w:r>
      <w:r w:rsidR="002D71E4" w:rsidRPr="0026654D">
        <w:rPr>
          <w:rFonts w:ascii="Book Antiqua" w:eastAsiaTheme="minorHAnsi" w:hAnsi="Book Antiqua" w:cstheme="minorBidi"/>
          <w:noProof/>
          <w:vertAlign w:val="superscript"/>
          <w:lang w:eastAsia="zh-CN"/>
        </w:rPr>
        <w:t>[21]</w:t>
      </w:r>
      <w:r w:rsidR="002D71E4"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found a significantly lower number of all-cause deaths in patients who received cholecystectomy versus those who did not across two large prospective cohorts. For example, the rate of all-cause death for individuals with gallstone disease in the National Healthcare Service between 1980 </w:t>
      </w:r>
      <w:r w:rsidR="002E18C7">
        <w:rPr>
          <w:rFonts w:ascii="Book Antiqua" w:eastAsiaTheme="minorHAnsi" w:hAnsi="Book Antiqua" w:cstheme="minorBidi"/>
          <w:lang w:eastAsia="zh-CN"/>
        </w:rPr>
        <w:t>and</w:t>
      </w:r>
      <w:r w:rsidR="002E18C7"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2012 was 1347 per 100000 each year compared to individuals without gallstone disease, which was 739 per 100000 each year</w:t>
      </w:r>
      <w:r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Similarly, in </w:t>
      </w:r>
      <w:r w:rsidR="002E18C7">
        <w:rPr>
          <w:rFonts w:ascii="Book Antiqua" w:eastAsiaTheme="minorHAnsi" w:hAnsi="Book Antiqua" w:cstheme="minorBidi"/>
          <w:lang w:eastAsia="zh-CN"/>
        </w:rPr>
        <w:t xml:space="preserve">the </w:t>
      </w:r>
      <w:r w:rsidRPr="0026654D">
        <w:rPr>
          <w:rFonts w:ascii="Book Antiqua" w:eastAsiaTheme="minorHAnsi" w:hAnsi="Book Antiqua" w:cstheme="minorBidi"/>
          <w:lang w:eastAsia="zh-CN"/>
        </w:rPr>
        <w:t>Health Professionals Follow-Up Study from 1986 to 2012, the all-cause death rate for individuals with gallstone disease was 2917 per 100000 each year against the 1315 per 100000 each year for individuals without gallstone disease</w:t>
      </w:r>
      <w:r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2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w:t>
      </w:r>
    </w:p>
    <w:p w14:paraId="588BF77B" w14:textId="75C3CCBF" w:rsidR="00DF6BE9" w:rsidRPr="0026654D"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Waiting for symptoms and complications to arise inevitably leads to higher risks of performing emergency cholecystectomy instead of elective cholecystectomy, associated </w:t>
      </w:r>
      <w:r w:rsidRPr="0026654D">
        <w:rPr>
          <w:rFonts w:ascii="Book Antiqua" w:eastAsiaTheme="minorHAnsi" w:hAnsi="Book Antiqua" w:cstheme="minorBidi"/>
          <w:lang w:eastAsia="zh-CN"/>
        </w:rPr>
        <w:lastRenderedPageBreak/>
        <w:t>with higher mortality rates, morbidity, and conversion to open conversion</w:t>
      </w:r>
      <w:r w:rsidRPr="0026654D">
        <w:rPr>
          <w:rFonts w:ascii="Book Antiqua" w:eastAsiaTheme="minorHAnsi" w:hAnsi="Book Antiqua" w:cstheme="minorBidi"/>
          <w:lang w:eastAsia="zh-CN"/>
        </w:rPr>
        <w:fldChar w:fldCharType="begin">
          <w:fldData xml:space="preserve">PEVuZE5vdGU+PENpdGU+PEF1dGhvcj5TY29sbGF5PC9BdXRob3I+PFllYXI+MjAxMTwvWWVhcj48
UmVjTnVtPjI1NDwvUmVjTnVtPjxEaXNwbGF5VGV4dD48c3R5bGUgZmFjZT0ic3VwZXJzY3JpcHQi
PlsxMDgsIDEwOV08L3N0eWxlPjwvRGlzcGxheVRleHQ+PHJlY29yZD48cmVjLW51bWJlcj4yNTQ8
L3JlYy1udW1iZXI+PGZvcmVpZ24ta2V5cz48a2V5IGFwcD0iRU4iIGRiLWlkPSI5dHI5cjVhOWd6
cHN6cmV3YTUyNXpkZGF2cDBhcHR0czB0dzAiIHRpbWVzdGFtcD0iMTYzMzg0MjA2MSI+MjU0PC9r
ZXk+PC9mb3JlaWduLWtleXM+PHJlZi10eXBlIG5hbWU9IkpvdXJuYWwgQXJ0aWNsZSI+MTc8L3Jl
Zi10eXBlPjxjb250cmlidXRvcnM+PGF1dGhvcnM+PGF1dGhvcj5TY29sbGF5LCBKLiBNLjwvYXV0
aG9yPjxhdXRob3I+TXVsbGVuLCBSLjwvYXV0aG9yPjxhdXRob3I+TWNQaGlsbGlwcywgRy48L2F1
dGhvcj48YXV0aG9yPlRob21wc29uLCBBLiBNLjwvYXV0aG9yPjwvYXV0aG9ycz48L2NvbnRyaWJ1
dG9ycz48YXV0aC1hZGRyZXNzPkRlcGFydG1lbnQgb2YgU3VyZ2VyeSwgTmluZXdlbGxzIEhvc3Bp
dGFsIGFuZCBNZWRpY2FsIFNjaG9vbCwgRHVuZGVlIEQxIDlTWSwgVUsuIGpvaG4uc2NvbGxheUBu
aHMubmV0PC9hdXRoLWFkZHJlc3M+PHRpdGxlcz48dGl0bGU+TW9ydGFsaXR5IGFzc29jaWF0ZWQg
d2l0aCB0aGUgdHJlYXRtZW50IG9mIGdhbGxzdG9uZSBkaXNlYXNlOiBhIDEwLXllYXIgY29udGVt
cG9yYXJ5IG5hdGlvbmFsIGV4cGVyaWVuY2U8L3RpdGxlPjxzZWNvbmRhcnktdGl0bGU+V29ybGQg
SiBTdXJnPC9zZWNvbmRhcnktdGl0bGU+PC90aXRsZXM+PHBlcmlvZGljYWw+PGZ1bGwtdGl0bGU+
V29ybGQgSiBTdXJnPC9mdWxsLXRpdGxlPjwvcGVyaW9kaWNhbD48cGFnZXM+NjQzLTc8L3BhZ2Vz
Pjx2b2x1bWU+MzU8L3ZvbHVtZT48bnVtYmVyPjM8L251bWJlcj48ZWRpdGlvbj4yMDEwLzEyLzI1
PC9lZGl0aW9uPjxrZXl3b3Jkcz48a2V5d29yZD5BZHVsdDwva2V5d29yZD48a2V5d29yZD5BZ2Vk
PC9rZXl3b3JkPjxrZXl3b3JkPkFnZWQsIDgwIGFuZCBvdmVyPC9rZXl3b3JkPjxrZXl3b3JkPkNo
b2xhbmdpb3BhbmNyZWF0b2dyYXBoeSwgRW5kb3Njb3BpYyBSZXRyb2dyYWRlL21ldGhvZHMvbW9y
dGFsaXR5PC9rZXl3b3JkPjxrZXl3b3JkPkNob2xlY3lzdGVjdG9teS9tZXRob2RzLyptb3J0YWxp
dHk8L2tleXdvcmQ+PGtleXdvcmQ+Q2hvbGVjeXN0ZWN0b215LCBMYXBhcm9zY29waWMvbWV0aG9k
cy9tb3J0YWxpdHk8L2tleXdvcmQ+PGtleXdvcmQ+RGF0YWJhc2VzLCBGYWN0dWFsPC9rZXl3b3Jk
PjxrZXl3b3JkPkZlbWFsZTwva2V5d29yZD48a2V5d29yZD5Gb2xsb3ctVXAgU3R1ZGllczwva2V5
d29yZD48a2V5d29yZD5HYWxsc3RvbmVzL2RpYWdub3Npcy8qbW9ydGFsaXR5LypzdXJnZXJ5PC9r
ZXl3b3JkPjxrZXl3b3JkPkhvc3BpdGFsIE1vcnRhbGl0eS8qdHJlbmRzPC9rZXl3b3JkPjxrZXl3
b3JkPkh1bWFuczwva2V5d29yZD48a2V5d29yZD5NYWxlPC9rZXl3b3JkPjxrZXl3b3JkPk1pZGRs
ZSBBZ2VkPC9rZXl3b3JkPjxrZXl3b3JkPlBvc3RvcGVyYXRpdmUgQ29tcGxpY2F0aW9ucy9tb3J0
YWxpdHkvcGh5c2lvcGF0aG9sb2d5PC9rZXl3b3JkPjxrZXl3b3JkPlJldHJvc3BlY3RpdmUgU3R1
ZGllczwva2V5d29yZD48a2V5d29yZD5SaXNrIEFzc2Vzc21lbnQ8L2tleXdvcmQ+PGtleXdvcmQ+
U2FmZXR5IE1hbmFnZW1lbnQ8L2tleXdvcmQ+PGtleXdvcmQ+U3Vydml2YWwgUmF0ZTwva2V5d29y
ZD48a2V5d29yZD5UaW1lIEZhY3RvcnM8L2tleXdvcmQ+PGtleXdvcmQ+VHJlYXRtZW50IE91dGNv
bWU8L2tleXdvcmQ+PGtleXdvcmQ+VW5pdGVkIEtpbmdkb208L2tleXdvcmQ+PC9rZXl3b3Jkcz48
ZGF0ZXM+PHllYXI+MjAxMTwveWVhcj48cHViLWRhdGVzPjxkYXRlPk1hcjwvZGF0ZT48L3B1Yi1k
YXRlcz48L2RhdGVzPjxpc2JuPjE0MzItMjMyMyAoRWxlY3Ryb25pYykmI3hEOzAzNjQtMjMxMyAo
TGlua2luZyk8L2lzYm4+PGFjY2Vzc2lvbi1udW0+MjExODE0NzE8L2FjY2Vzc2lvbi1udW0+PHVy
bHM+PHJlbGF0ZWQtdXJscz48dXJsPmh0dHBzOi8vd3d3Lm5jYmkubmxtLm5paC5nb3YvcHVibWVk
LzIxMTgxNDcxPC91cmw+PC9yZWxhdGVkLXVybHM+PC91cmxzPjxlbGVjdHJvbmljLXJlc291cmNl
LW51bT4xMC4xMDA3L3MwMDI2OC0wMTAtMDkwOC0zPC9lbGVjdHJvbmljLXJlc291cmNlLW51bT48
L3JlY29yZD48L0NpdGU+PENpdGU+PEF1dGhvcj5UbzwvQXV0aG9yPjxZZWFyPjIwMTM8L1llYXI+
PFJlY051bT4yNTM8L1JlY051bT48cmVjb3JkPjxyZWMtbnVtYmVyPjI1MzwvcmVjLW51bWJlcj48
Zm9yZWlnbi1rZXlzPjxrZXkgYXBwPSJFTiIgZGItaWQ9Ijl0cjlyNWE5Z3pwc3pyZXdhNTI1emRk
YXZwMGFwdHRzMHR3MCIgdGltZXN0YW1wPSIxNjMzODQyMDU2Ij4yNTM8L2tleT48L2ZvcmVpZ24t
a2V5cz48cmVmLXR5cGUgbmFtZT0iSm91cm5hbCBBcnRpY2xlIj4xNzwvcmVmLXR5cGU+PGNvbnRy
aWJ1dG9ycz48YXV0aG9ycz48YXV0aG9yPlRvLCBLLiBCLjwvYXV0aG9yPjxhdXRob3I+Q2hlcnJ5
LUJ1a293aWVjLCBKLiBSLjwvYXV0aG9yPjxhdXRob3I+RW5nbGVzYmUsIE0uIEouPC9hdXRob3I+
PGF1dGhvcj5UZXJqaW1hbmlhbiwgTS4gTi48L2F1dGhvcj48YXV0aG9yPlNoaWppZSwgQy48L2F1
dGhvcj48YXV0aG9yPkNhbXBiZWxsLCBELiBBLiwgSnIuPC9hdXRob3I+PGF1dGhvcj5OYXBvbGl0
YW5vLCBMLiBNLjwvYXV0aG9yPjwvYXV0aG9ycz48L2NvbnRyaWJ1dG9ycz48YXV0aC1hZGRyZXNz
PjEgRGl2aXNpb24gb2YgQWN1dGUgQ2FyZSBTdXJnZXJ5LCBVbml2ZXJzaXR5IG9mIE1pY2hpZ2Fu
IERlcGFydG1lbnQgb2YgU3VyZ2VyeSAsIEFubiBBcmJvciwgTWljaGlnYW4uPC9hdXRoLWFkZHJl
c3M+PHRpdGxlcz48dGl0bGU+RW1lcmdlbnQgdmVyc3VzIGVsZWN0aXZlIGNob2xlY3lzdGVjdG9t
eTogY29udmVyc2lvbiByYXRlcyBhbmQgb3V0Y29tZXM8L3RpdGxlPjxzZWNvbmRhcnktdGl0bGU+
U3VyZyBJbmZlY3QgKExhcmNobXQpPC9zZWNvbmRhcnktdGl0bGU+PC90aXRsZXM+PHBlcmlvZGlj
YWw+PGZ1bGwtdGl0bGU+U3VyZyBJbmZlY3QgKExhcmNobXQpPC9mdWxsLXRpdGxlPjwvcGVyaW9k
aWNhbD48cGFnZXM+NTEyLTk8L3BhZ2VzPjx2b2x1bWU+MTQ8L3ZvbHVtZT48bnVtYmVyPjY8L251
bWJlcj48ZWRpdGlvbj4yMDEzLzExLzI4PC9lZGl0aW9uPjxrZXl3b3Jkcz48a2V5d29yZD5BZG9s
ZXNjZW50PC9rZXl3b3JkPjxrZXl3b3JkPkFkdWx0PC9rZXl3b3JkPjxrZXl3b3JkPkFnZWQ8L2tl
eXdvcmQ+PGtleXdvcmQ+QWdlZCwgODAgYW5kIG92ZXI8L2tleXdvcmQ+PGtleXdvcmQ+Q2hvbGVj
eXN0ZWN0b215LyptZXRob2RzPC9rZXl3b3JkPjxrZXl3b3JkPkNob2xlY3lzdGl0aXMvKnN1cmdl
cnk8L2tleXdvcmQ+PGtleXdvcmQ+Q2hvbGVsaXRoaWFzaXMvKnN1cmdlcnk8L2tleXdvcmQ+PGtl
eXdvcmQ+RWxlY3RpdmUgU3VyZ2ljYWwgUHJvY2VkdXJlcy8qbWV0aG9kczwva2V5d29yZD48a2V5
d29yZD5FbWVyZ2VuY3kgTWVkaWNpbmUvKm1ldGhvZHM8L2tleXdvcmQ+PGtleXdvcmQ+RmVtYWxl
PC9rZXl3b3JkPjxrZXl3b3JkPkh1bWFuczwva2V5d29yZD48a2V5d29yZD5NYWxlPC9rZXl3b3Jk
PjxrZXl3b3JkPk1pY2hpZ2FuPC9rZXl3b3JkPjxrZXl3b3JkPk1pZGRsZSBBZ2VkPC9rZXl3b3Jk
PjxrZXl3b3JkPlN1cnZpdmFsIEFuYWx5c2lzPC9rZXl3b3JkPjxrZXl3b3JkPlRyZWF0bWVudCBP
dXRjb21lPC9rZXl3b3JkPjxrZXl3b3JkPllvdW5nIEFkdWx0PC9rZXl3b3JkPjwva2V5d29yZHM+
PGRhdGVzPjx5ZWFyPjIwMTM8L3llYXI+PHB1Yi1kYXRlcz48ZGF0ZT5EZWM8L2RhdGU+PC9wdWIt
ZGF0ZXM+PC9kYXRlcz48aXNibj4xNTU3LTg2NzQgKEVsZWN0cm9uaWMpJiN4RDsxMDk2LTI5NjQg
KExpbmtpbmcpPC9pc2JuPjxhY2Nlc3Npb24tbnVtPjI0Mjc0MDU4PC9hY2Nlc3Npb24tbnVtPjx1
cmxzPjxyZWxhdGVkLXVybHM+PHVybD5odHRwczovL3d3dy5uY2JpLm5sbS5uaWguZ292L3B1Ym1l
ZC8yNDI3NDA1ODwvdXJsPjwvcmVsYXRlZC11cmxzPjwvdXJscz48ZWxlY3Ryb25pYy1yZXNvdXJj
ZS1udW0+MTAuMTA4OS9zdXIuMjAxMi4xNjA8L2VsZWN0cm9uaWMtcmVzb3VyY2UtbnVtPjwvcmVj
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TY29sbGF5PC9BdXRob3I+PFllYXI+MjAxMTwvWWVhcj48
UmVjTnVtPjI1NDwvUmVjTnVtPjxEaXNwbGF5VGV4dD48c3R5bGUgZmFjZT0ic3VwZXJzY3JpcHQi
PlsxMDgsIDEwOV08L3N0eWxlPjwvRGlzcGxheVRleHQ+PHJlY29yZD48cmVjLW51bWJlcj4yNTQ8
L3JlYy1udW1iZXI+PGZvcmVpZ24ta2V5cz48a2V5IGFwcD0iRU4iIGRiLWlkPSI5dHI5cjVhOWd6
cHN6cmV3YTUyNXpkZGF2cDBhcHR0czB0dzAiIHRpbWVzdGFtcD0iMTYzMzg0MjA2MSI+MjU0PC9r
ZXk+PC9mb3JlaWduLWtleXM+PHJlZi10eXBlIG5hbWU9IkpvdXJuYWwgQXJ0aWNsZSI+MTc8L3Jl
Zi10eXBlPjxjb250cmlidXRvcnM+PGF1dGhvcnM+PGF1dGhvcj5TY29sbGF5LCBKLiBNLjwvYXV0
aG9yPjxhdXRob3I+TXVsbGVuLCBSLjwvYXV0aG9yPjxhdXRob3I+TWNQaGlsbGlwcywgRy48L2F1
dGhvcj48YXV0aG9yPlRob21wc29uLCBBLiBNLjwvYXV0aG9yPjwvYXV0aG9ycz48L2NvbnRyaWJ1
dG9ycz48YXV0aC1hZGRyZXNzPkRlcGFydG1lbnQgb2YgU3VyZ2VyeSwgTmluZXdlbGxzIEhvc3Bp
dGFsIGFuZCBNZWRpY2FsIFNjaG9vbCwgRHVuZGVlIEQxIDlTWSwgVUsuIGpvaG4uc2NvbGxheUBu
aHMubmV0PC9hdXRoLWFkZHJlc3M+PHRpdGxlcz48dGl0bGU+TW9ydGFsaXR5IGFzc29jaWF0ZWQg
d2l0aCB0aGUgdHJlYXRtZW50IG9mIGdhbGxzdG9uZSBkaXNlYXNlOiBhIDEwLXllYXIgY29udGVt
cG9yYXJ5IG5hdGlvbmFsIGV4cGVyaWVuY2U8L3RpdGxlPjxzZWNvbmRhcnktdGl0bGU+V29ybGQg
SiBTdXJnPC9zZWNvbmRhcnktdGl0bGU+PC90aXRsZXM+PHBlcmlvZGljYWw+PGZ1bGwtdGl0bGU+
V29ybGQgSiBTdXJnPC9mdWxsLXRpdGxlPjwvcGVyaW9kaWNhbD48cGFnZXM+NjQzLTc8L3BhZ2Vz
Pjx2b2x1bWU+MzU8L3ZvbHVtZT48bnVtYmVyPjM8L251bWJlcj48ZWRpdGlvbj4yMDEwLzEyLzI1
PC9lZGl0aW9uPjxrZXl3b3Jkcz48a2V5d29yZD5BZHVsdDwva2V5d29yZD48a2V5d29yZD5BZ2Vk
PC9rZXl3b3JkPjxrZXl3b3JkPkFnZWQsIDgwIGFuZCBvdmVyPC9rZXl3b3JkPjxrZXl3b3JkPkNo
b2xhbmdpb3BhbmNyZWF0b2dyYXBoeSwgRW5kb3Njb3BpYyBSZXRyb2dyYWRlL21ldGhvZHMvbW9y
dGFsaXR5PC9rZXl3b3JkPjxrZXl3b3JkPkNob2xlY3lzdGVjdG9teS9tZXRob2RzLyptb3J0YWxp
dHk8L2tleXdvcmQ+PGtleXdvcmQ+Q2hvbGVjeXN0ZWN0b215LCBMYXBhcm9zY29waWMvbWV0aG9k
cy9tb3J0YWxpdHk8L2tleXdvcmQ+PGtleXdvcmQ+RGF0YWJhc2VzLCBGYWN0dWFsPC9rZXl3b3Jk
PjxrZXl3b3JkPkZlbWFsZTwva2V5d29yZD48a2V5d29yZD5Gb2xsb3ctVXAgU3R1ZGllczwva2V5
d29yZD48a2V5d29yZD5HYWxsc3RvbmVzL2RpYWdub3Npcy8qbW9ydGFsaXR5LypzdXJnZXJ5PC9r
ZXl3b3JkPjxrZXl3b3JkPkhvc3BpdGFsIE1vcnRhbGl0eS8qdHJlbmRzPC9rZXl3b3JkPjxrZXl3
b3JkPkh1bWFuczwva2V5d29yZD48a2V5d29yZD5NYWxlPC9rZXl3b3JkPjxrZXl3b3JkPk1pZGRs
ZSBBZ2VkPC9rZXl3b3JkPjxrZXl3b3JkPlBvc3RvcGVyYXRpdmUgQ29tcGxpY2F0aW9ucy9tb3J0
YWxpdHkvcGh5c2lvcGF0aG9sb2d5PC9rZXl3b3JkPjxrZXl3b3JkPlJldHJvc3BlY3RpdmUgU3R1
ZGllczwva2V5d29yZD48a2V5d29yZD5SaXNrIEFzc2Vzc21lbnQ8L2tleXdvcmQ+PGtleXdvcmQ+
U2FmZXR5IE1hbmFnZW1lbnQ8L2tleXdvcmQ+PGtleXdvcmQ+U3Vydml2YWwgUmF0ZTwva2V5d29y
ZD48a2V5d29yZD5UaW1lIEZhY3RvcnM8L2tleXdvcmQ+PGtleXdvcmQ+VHJlYXRtZW50IE91dGNv
bWU8L2tleXdvcmQ+PGtleXdvcmQ+VW5pdGVkIEtpbmdkb208L2tleXdvcmQ+PC9rZXl3b3Jkcz48
ZGF0ZXM+PHllYXI+MjAxMTwveWVhcj48cHViLWRhdGVzPjxkYXRlPk1hcjwvZGF0ZT48L3B1Yi1k
YXRlcz48L2RhdGVzPjxpc2JuPjE0MzItMjMyMyAoRWxlY3Ryb25pYykmI3hEOzAzNjQtMjMxMyAo
TGlua2luZyk8L2lzYm4+PGFjY2Vzc2lvbi1udW0+MjExODE0NzE8L2FjY2Vzc2lvbi1udW0+PHVy
bHM+PHJlbGF0ZWQtdXJscz48dXJsPmh0dHBzOi8vd3d3Lm5jYmkubmxtLm5paC5nb3YvcHVibWVk
LzIxMTgxNDcxPC91cmw+PC9yZWxhdGVkLXVybHM+PC91cmxzPjxlbGVjdHJvbmljLXJlc291cmNl
LW51bT4xMC4xMDA3L3MwMDI2OC0wMTAtMDkwOC0zPC9lbGVjdHJvbmljLXJlc291cmNlLW51bT48
L3JlY29yZD48L0NpdGU+PENpdGU+PEF1dGhvcj5UbzwvQXV0aG9yPjxZZWFyPjIwMTM8L1llYXI+
PFJlY051bT4yNTM8L1JlY051bT48cmVjb3JkPjxyZWMtbnVtYmVyPjI1MzwvcmVjLW51bWJlcj48
Zm9yZWlnbi1rZXlzPjxrZXkgYXBwPSJFTiIgZGItaWQ9Ijl0cjlyNWE5Z3pwc3pyZXdhNTI1emRk
YXZwMGFwdHRzMHR3MCIgdGltZXN0YW1wPSIxNjMzODQyMDU2Ij4yNTM8L2tleT48L2ZvcmVpZ24t
a2V5cz48cmVmLXR5cGUgbmFtZT0iSm91cm5hbCBBcnRpY2xlIj4xNzwvcmVmLXR5cGU+PGNvbnRy
aWJ1dG9ycz48YXV0aG9ycz48YXV0aG9yPlRvLCBLLiBCLjwvYXV0aG9yPjxhdXRob3I+Q2hlcnJ5
LUJ1a293aWVjLCBKLiBSLjwvYXV0aG9yPjxhdXRob3I+RW5nbGVzYmUsIE0uIEouPC9hdXRob3I+
PGF1dGhvcj5UZXJqaW1hbmlhbiwgTS4gTi48L2F1dGhvcj48YXV0aG9yPlNoaWppZSwgQy48L2F1
dGhvcj48YXV0aG9yPkNhbXBiZWxsLCBELiBBLiwgSnIuPC9hdXRob3I+PGF1dGhvcj5OYXBvbGl0
YW5vLCBMLiBNLjwvYXV0aG9yPjwvYXV0aG9ycz48L2NvbnRyaWJ1dG9ycz48YXV0aC1hZGRyZXNz
PjEgRGl2aXNpb24gb2YgQWN1dGUgQ2FyZSBTdXJnZXJ5LCBVbml2ZXJzaXR5IG9mIE1pY2hpZ2Fu
IERlcGFydG1lbnQgb2YgU3VyZ2VyeSAsIEFubiBBcmJvciwgTWljaGlnYW4uPC9hdXRoLWFkZHJl
c3M+PHRpdGxlcz48dGl0bGU+RW1lcmdlbnQgdmVyc3VzIGVsZWN0aXZlIGNob2xlY3lzdGVjdG9t
eTogY29udmVyc2lvbiByYXRlcyBhbmQgb3V0Y29tZXM8L3RpdGxlPjxzZWNvbmRhcnktdGl0bGU+
U3VyZyBJbmZlY3QgKExhcmNobXQpPC9zZWNvbmRhcnktdGl0bGU+PC90aXRsZXM+PHBlcmlvZGlj
YWw+PGZ1bGwtdGl0bGU+U3VyZyBJbmZlY3QgKExhcmNobXQpPC9mdWxsLXRpdGxlPjwvcGVyaW9k
aWNhbD48cGFnZXM+NTEyLTk8L3BhZ2VzPjx2b2x1bWU+MTQ8L3ZvbHVtZT48bnVtYmVyPjY8L251
bWJlcj48ZWRpdGlvbj4yMDEzLzExLzI4PC9lZGl0aW9uPjxrZXl3b3Jkcz48a2V5d29yZD5BZG9s
ZXNjZW50PC9rZXl3b3JkPjxrZXl3b3JkPkFkdWx0PC9rZXl3b3JkPjxrZXl3b3JkPkFnZWQ8L2tl
eXdvcmQ+PGtleXdvcmQ+QWdlZCwgODAgYW5kIG92ZXI8L2tleXdvcmQ+PGtleXdvcmQ+Q2hvbGVj
eXN0ZWN0b215LyptZXRob2RzPC9rZXl3b3JkPjxrZXl3b3JkPkNob2xlY3lzdGl0aXMvKnN1cmdl
cnk8L2tleXdvcmQ+PGtleXdvcmQ+Q2hvbGVsaXRoaWFzaXMvKnN1cmdlcnk8L2tleXdvcmQ+PGtl
eXdvcmQ+RWxlY3RpdmUgU3VyZ2ljYWwgUHJvY2VkdXJlcy8qbWV0aG9kczwva2V5d29yZD48a2V5
d29yZD5FbWVyZ2VuY3kgTWVkaWNpbmUvKm1ldGhvZHM8L2tleXdvcmQ+PGtleXdvcmQ+RmVtYWxl
PC9rZXl3b3JkPjxrZXl3b3JkPkh1bWFuczwva2V5d29yZD48a2V5d29yZD5NYWxlPC9rZXl3b3Jk
PjxrZXl3b3JkPk1pY2hpZ2FuPC9rZXl3b3JkPjxrZXl3b3JkPk1pZGRsZSBBZ2VkPC9rZXl3b3Jk
PjxrZXl3b3JkPlN1cnZpdmFsIEFuYWx5c2lzPC9rZXl3b3JkPjxrZXl3b3JkPlRyZWF0bWVudCBP
dXRjb21lPC9rZXl3b3JkPjxrZXl3b3JkPllvdW5nIEFkdWx0PC9rZXl3b3JkPjwva2V5d29yZHM+
PGRhdGVzPjx5ZWFyPjIwMTM8L3llYXI+PHB1Yi1kYXRlcz48ZGF0ZT5EZWM8L2RhdGU+PC9wdWIt
ZGF0ZXM+PC9kYXRlcz48aXNibj4xNTU3LTg2NzQgKEVsZWN0cm9uaWMpJiN4RDsxMDk2LTI5NjQg
KExpbmtpbmcpPC9pc2JuPjxhY2Nlc3Npb24tbnVtPjI0Mjc0MDU4PC9hY2Nlc3Npb24tbnVtPjx1
cmxzPjxyZWxhdGVkLXVybHM+PHVybD5odHRwczovL3d3dy5uY2JpLm5sbS5uaWguZ292L3B1Ym1l
ZC8yNDI3NDA1ODwvdXJsPjwvcmVsYXRlZC11cmxzPjwvdXJscz48ZWxlY3Ryb25pYy1yZXNvdXJj
ZS1udW0+MTAuMTA4OS9zdXIuMjAxMi4xNjA8L2VsZWN0cm9uaWMtcmVzb3VyY2UtbnVtPjwvcmVj
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08,10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Steiner </w:t>
      </w:r>
      <w:r w:rsidRPr="00073A93">
        <w:rPr>
          <w:rFonts w:ascii="Book Antiqua" w:eastAsiaTheme="minorHAnsi" w:hAnsi="Book Antiqua" w:cstheme="minorBidi"/>
          <w:i/>
          <w:iCs/>
          <w:lang w:eastAsia="zh-CN"/>
        </w:rPr>
        <w:t>et al</w:t>
      </w:r>
      <w:r w:rsidR="00073A93" w:rsidRPr="0026654D">
        <w:rPr>
          <w:rFonts w:ascii="Book Antiqua" w:eastAsiaTheme="minorHAnsi" w:hAnsi="Book Antiqua" w:cstheme="minorBidi"/>
          <w:lang w:eastAsia="zh-CN"/>
        </w:rPr>
        <w:fldChar w:fldCharType="begin"/>
      </w:r>
      <w:r w:rsidR="00073A93" w:rsidRPr="0026654D">
        <w:rPr>
          <w:rFonts w:ascii="Book Antiqua" w:eastAsiaTheme="minorHAnsi" w:hAnsi="Book Antiqua" w:cstheme="minorBidi"/>
          <w:lang w:eastAsia="zh-CN"/>
        </w:rPr>
        <w:instrText xml:space="preserve"> ADDIN EN.CITE &lt;EndNote&gt;&lt;Cite&gt;&lt;Author&gt;Steiner&lt;/Author&gt;&lt;Year&gt;1994&lt;/Year&gt;&lt;RecNum&gt;329&lt;/RecNum&gt;&lt;DisplayText&gt;&lt;style face="superscript"&gt;[110]&lt;/style&gt;&lt;/DisplayText&gt;&lt;record&gt;&lt;rec-number&gt;329&lt;/rec-number&gt;&lt;foreign-keys&gt;&lt;key app="EN" db-id="9tr9r5a9gzpszrewa525zddavp0aptts0tw0" timestamp="1634040792"&gt;329&lt;/key&gt;&lt;/foreign-keys&gt;&lt;ref-type name="Journal Article"&gt;17&lt;/ref-type&gt;&lt;contributors&gt;&lt;authors&gt;&lt;author&gt;Steiner, C. A.&lt;/author&gt;&lt;author&gt;Bass, E. B.&lt;/author&gt;&lt;author&gt;Talamini, M. A.&lt;/author&gt;&lt;author&gt;Pitt, H. A.&lt;/author&gt;&lt;author&gt;Steinberg, E. P.&lt;/author&gt;&lt;/authors&gt;&lt;/contributors&gt;&lt;auth-address&gt;Department of Medicine, School of Medicine, Johns Hopkins University, Baltimore, MD 21205.&lt;/auth-address&gt;&lt;titles&gt;&lt;title&gt;Surgical rates and operative mortality for open and laparoscopic cholecystectomy in Maryland&lt;/title&gt;&lt;secondary-title&gt;N Engl J Med&lt;/secondary-title&gt;&lt;/titles&gt;&lt;periodical&gt;&lt;full-title&gt;N Engl J Med&lt;/full-title&gt;&lt;/periodical&gt;&lt;pages&gt;403-8&lt;/pages&gt;&lt;volume&gt;330&lt;/volume&gt;&lt;number&gt;6&lt;/number&gt;&lt;edition&gt;1994/02/10&lt;/edition&gt;&lt;keywords&gt;&lt;keyword&gt;Algorithms&lt;/keyword&gt;&lt;keyword&gt;Cholecystectomy/*mortality/*statistics &amp;amp; numerical data&lt;/keyword&gt;&lt;keyword&gt;Cholecystectomy, Laparoscopic/*mortality/*statistics &amp;amp; numerical data&lt;/keyword&gt;&lt;keyword&gt;Female&lt;/keyword&gt;&lt;keyword&gt;Gallbladder Diseases/mortality/*surgery&lt;/keyword&gt;&lt;keyword&gt;*Hospital Mortality&lt;/keyword&gt;&lt;keyword&gt;Humans&lt;/keyword&gt;&lt;keyword&gt;Male&lt;/keyword&gt;&lt;keyword&gt;Maryland/epidemiology&lt;/keyword&gt;&lt;keyword&gt;Middle Aged&lt;/keyword&gt;&lt;keyword&gt;Multivariate Analysis&lt;/keyword&gt;&lt;keyword&gt;Odds Ratio&lt;/keyword&gt;&lt;keyword&gt;Safety&lt;/keyword&gt;&lt;/keywords&gt;&lt;dates&gt;&lt;year&gt;1994&lt;/year&gt;&lt;pub-dates&gt;&lt;date&gt;Feb 10&lt;/date&gt;&lt;/pub-dates&gt;&lt;/dates&gt;&lt;isbn&gt;0028-4793 (Print)&amp;#xD;0028-4793 (Linking)&lt;/isbn&gt;&lt;accession-num&gt;8284007&lt;/accession-num&gt;&lt;urls&gt;&lt;related-urls&gt;&lt;url&gt;https://www.ncbi.nlm.nih.gov/pubmed/8284007&lt;/url&gt;&lt;/related-urls&gt;&lt;/urls&gt;&lt;electronic-resource-num&gt;10.1056/NEJM199402103300607&lt;/electronic-resource-num&gt;&lt;/record&gt;&lt;/Cite&gt;&lt;/EndNote&gt;</w:instrText>
      </w:r>
      <w:r w:rsidR="00073A93" w:rsidRPr="0026654D">
        <w:rPr>
          <w:rFonts w:ascii="Book Antiqua" w:eastAsiaTheme="minorHAnsi" w:hAnsi="Book Antiqua" w:cstheme="minorBidi"/>
          <w:lang w:eastAsia="zh-CN"/>
        </w:rPr>
        <w:fldChar w:fldCharType="separate"/>
      </w:r>
      <w:r w:rsidR="00073A93" w:rsidRPr="0026654D">
        <w:rPr>
          <w:rFonts w:ascii="Book Antiqua" w:eastAsiaTheme="minorHAnsi" w:hAnsi="Book Antiqua" w:cstheme="minorBidi"/>
          <w:noProof/>
          <w:vertAlign w:val="superscript"/>
          <w:lang w:eastAsia="zh-CN"/>
        </w:rPr>
        <w:t>[110]</w:t>
      </w:r>
      <w:r w:rsidR="00073A93"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laparoscopic cholecystectomy led to a 33% relative risk reduction in operative mortality than open cholecystectomy</w:t>
      </w:r>
      <w:r w:rsidR="002E18C7">
        <w:rPr>
          <w:rFonts w:ascii="Book Antiqua" w:eastAsiaTheme="minorHAnsi" w:hAnsi="Book Antiqua" w:cstheme="minorBidi"/>
          <w:lang w:eastAsia="zh-CN"/>
        </w:rPr>
        <w:t xml:space="preserve"> did</w:t>
      </w:r>
      <w:r w:rsidRPr="0026654D">
        <w:rPr>
          <w:rFonts w:ascii="Book Antiqua" w:eastAsiaTheme="minorHAnsi" w:hAnsi="Book Antiqua" w:cstheme="minorBidi"/>
          <w:lang w:eastAsia="zh-CN"/>
        </w:rPr>
        <w:t>. Similarly, the rate of open conversion was found to be low in asymptomatic patients (1.5%)</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Yano&lt;/Author&gt;&lt;Year&gt;2003&lt;/Year&gt;&lt;RecNum&gt;408&lt;/RecNum&gt;&lt;DisplayText&gt;&lt;style face="superscript"&gt;[111]&lt;/style&gt;&lt;/DisplayText&gt;&lt;record&gt;&lt;rec-number&gt;408&lt;/rec-number&gt;&lt;foreign-keys&gt;&lt;key app="EN" db-id="9tr9r5a9gzpszrewa525zddavp0aptts0tw0" timestamp="1635422349"&gt;408&lt;/key&gt;&lt;/foreign-keys&gt;&lt;ref-type name="Journal Article"&gt;17&lt;/ref-type&gt;&lt;contributors&gt;&lt;authors&gt;&lt;author&gt;Yano, Hiroshi&lt;/author&gt;&lt;author&gt;Kinuta, Masakatsu&lt;/author&gt;&lt;author&gt;Iwazawa, Takashi&lt;/author&gt;&lt;author&gt;Kanoh, Toshiyuki&lt;/author&gt;&lt;author&gt;Monden, Takushi&lt;/author&gt;&lt;/authors&gt;&lt;/contributors&gt;&lt;titles&gt;&lt;title&gt;Laparoscopic cholecystectomy for asymptomatic cholelithiasis&lt;/title&gt;&lt;secondary-title&gt;Digestive Endoscopy&lt;/secondary-title&gt;&lt;/titles&gt;&lt;periodical&gt;&lt;full-title&gt;Digestive Endoscopy&lt;/full-title&gt;&lt;/periodical&gt;&lt;pages&gt;190-195&lt;/pages&gt;&lt;volume&gt;15&lt;/volume&gt;&lt;number&gt;3&lt;/number&gt;&lt;dates&gt;&lt;year&gt;2003&lt;/year&gt;&lt;/dates&gt;&lt;isbn&gt;0915-5635&lt;/isbn&gt;&lt;urls&gt;&lt;/urls&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compared to that for patients with symptomatic gallstones (5.9</w:t>
      </w:r>
      <w:r w:rsidR="002E18C7" w:rsidRPr="0026654D">
        <w:rPr>
          <w:rFonts w:ascii="Book Antiqua" w:eastAsiaTheme="minorHAnsi" w:hAnsi="Book Antiqua" w:cstheme="minorBidi"/>
          <w:lang w:eastAsia="zh-CN"/>
        </w:rPr>
        <w:t>%</w:t>
      </w:r>
      <w:r w:rsidR="00FF6337">
        <w:rPr>
          <w:rFonts w:ascii="Book Antiqua" w:eastAsiaTheme="minorHAnsi" w:hAnsi="Book Antiqua" w:cstheme="minorBidi"/>
          <w:lang w:eastAsia="zh-CN"/>
        </w:rPr>
        <w:t>-</w:t>
      </w:r>
      <w:r w:rsidRPr="0026654D">
        <w:rPr>
          <w:rFonts w:ascii="Book Antiqua" w:eastAsiaTheme="minorHAnsi" w:hAnsi="Book Antiqua" w:cstheme="minorBidi"/>
          <w:lang w:eastAsia="zh-CN"/>
        </w:rPr>
        <w:t>9.2%) and in acute cholecystitis (7.5</w:t>
      </w:r>
      <w:r w:rsidR="002E18C7" w:rsidRPr="0026654D">
        <w:rPr>
          <w:rFonts w:ascii="Book Antiqua" w:eastAsiaTheme="minorHAnsi" w:hAnsi="Book Antiqua" w:cstheme="minorBidi"/>
          <w:lang w:eastAsia="zh-CN"/>
        </w:rPr>
        <w:t>%</w:t>
      </w:r>
      <w:r w:rsidR="00FF6337">
        <w:rPr>
          <w:rFonts w:ascii="Book Antiqua" w:eastAsiaTheme="minorHAnsi" w:hAnsi="Book Antiqua" w:cstheme="minorBidi"/>
          <w:lang w:eastAsia="zh-CN"/>
        </w:rPr>
        <w:t>-</w:t>
      </w:r>
      <w:r w:rsidRPr="0026654D">
        <w:rPr>
          <w:rFonts w:ascii="Book Antiqua" w:eastAsiaTheme="minorHAnsi" w:hAnsi="Book Antiqua" w:cstheme="minorBidi"/>
          <w:lang w:eastAsia="zh-CN"/>
        </w:rPr>
        <w:t>26%)</w:t>
      </w:r>
      <w:r w:rsidRPr="0026654D">
        <w:rPr>
          <w:rFonts w:ascii="Book Antiqua" w:eastAsiaTheme="minorHAnsi" w:hAnsi="Book Antiqua" w:cstheme="minorBidi"/>
          <w:lang w:eastAsia="zh-CN"/>
        </w:rPr>
        <w:fldChar w:fldCharType="begin">
          <w:fldData xml:space="preserve">PEVuZE5vdGU+PENpdGU+PEF1dGhvcj5LYW1hPC9BdXRob3I+PFllYXI+MjAwMTwvWWVhcj48UmVj
TnVtPjQwOTwvUmVjTnVtPjxEaXNwbGF5VGV4dD48c3R5bGUgZmFjZT0ic3VwZXJzY3JpcHQiPlsx
MTIsIDExM108L3N0eWxlPjwvRGlzcGxheVRleHQ+PHJlY29yZD48cmVjLW51bWJlcj40MDk8L3Jl
Yy1udW1iZXI+PGZvcmVpZ24ta2V5cz48a2V5IGFwcD0iRU4iIGRiLWlkPSI5dHI5cjVhOWd6cHN6
cmV3YTUyNXpkZGF2cDBhcHR0czB0dzAiIHRpbWVzdGFtcD0iMTYzNTQyMzk5MyI+NDA5PC9rZXk+
PC9mb3JlaWduLWtleXM+PHJlZi10eXBlIG5hbWU9IkpvdXJuYWwgQXJ0aWNsZSI+MTc8L3JlZi10
eXBlPjxjb250cmlidXRvcnM+PGF1dGhvcnM+PGF1dGhvcj5LYW1hLCBOdXJpIEF5ZMSxbjwvYXV0
aG9yPjxhdXRob3I+S29sb2dsdSwgTXVyYXQ8L2F1dGhvcj48YXV0aG9yPkRvZ2FuYXksIE11dGx1
PC9hdXRob3I+PGF1dGhvcj5SZWlzLCBFcmhhbjwvYXV0aG9yPjxhdXRob3I+QXRsaSwgTWVzdXQ8
L2F1dGhvcj48YXV0aG9yPkRvbGFwY2ksIE1ldGU8L2F1dGhvcj48L2F1dGhvcnM+PC9jb250cmli
dXRvcnM+PHRpdGxlcz48dGl0bGU+QSByaXNrIHNjb3JlIGZvciBjb252ZXJzaW9uIGZyb20gbGFw
YXJvc2NvcGljIHRvIG9wZW4gY2hvbGVjeXN0ZWN0b215PC90aXRsZT48c2Vjb25kYXJ5LXRpdGxl
PlRoZSBBbWVyaWNhbiBqb3VybmFsIG9mIHN1cmdlcnk8L3NlY29uZGFyeS10aXRsZT48L3RpdGxl
cz48cGVyaW9kaWNhbD48ZnVsbC10aXRsZT5UaGUgQW1lcmljYW4gam91cm5hbCBvZiBzdXJnZXJ5
PC9mdWxsLXRpdGxlPjwvcGVyaW9kaWNhbD48cGFnZXM+NTIwLTUyNTwvcGFnZXM+PHZvbHVtZT4x
ODE8L3ZvbHVtZT48bnVtYmVyPjY8L251bWJlcj48ZGF0ZXM+PHllYXI+MjAwMTwveWVhcj48L2Rh
dGVzPjxpc2JuPjAwMDItOTYxMDwvaXNibj48dXJscz48L3VybHM+PC9yZWNvcmQ+PC9DaXRlPjxD
aXRlPjxBdXRob3I+TGljY2lhcmRlbGxvPC9BdXRob3I+PFllYXI+MjAxNDwvWWVhcj48UmVjTnVt
PjQxMDwvUmVjTnVtPjxyZWNvcmQ+PHJlYy1udW1iZXI+NDEwPC9yZWMtbnVtYmVyPjxmb3JlaWdu
LWtleXM+PGtleSBhcHA9IkVOIiBkYi1pZD0iOXRyOXI1YTlnenBzenJld2E1MjV6ZGRhdnAwYXB0
dHMwdHcwIiB0aW1lc3RhbXA9IjE2MzU0MjM5OTgiPjQxMDwva2V5PjwvZm9yZWlnbi1rZXlzPjxy
ZWYtdHlwZSBuYW1lPSJKb3VybmFsIEFydGljbGUiPjE3PC9yZWYtdHlwZT48Y29udHJpYnV0b3Jz
PjxhdXRob3JzPjxhdXRob3I+TGljY2lhcmRlbGxvLCBBLjwvYXV0aG9yPjxhdXRob3I+QXJlbmEs
IE0uPC9hdXRob3I+PGF1dGhvcj5OaWNvc2lhLCBBLjwvYXV0aG9yPjxhdXRob3I+RGkgU3RlZmFu
bywgQi48L2F1dGhvcj48YXV0aG9yPkNhbGksIEcuPC9hdXRob3I+PGF1dGhvcj5BcmVuYSwgRy48
L2F1dGhvcj48YXV0aG9yPk1pbnV0b2xvLCBWLjwvYXV0aG9yPjwvYXV0aG9ycz48L2NvbnRyaWJ1
dG9ycz48YXV0aC1hZGRyZXNzPkRlcGFydG1lbnQgb2YgU3VyZ2ljYWwgU2NpZW5jZXMsIE9yZ2Fu
IFRyYW5zcGxhbnRhdGlvbiBhbmQgQWR2YW5jZXMgVGVjaG5vbG9naWVzLCBVbml2ZXJzaXR5IG9m
IENhdGFuaWEsIENhdGFuaWEsIEl0YWx5LiBhbGVzc2lvLmxpY2NpYXJkZWxsb0Bob3RtYWlsLml0
LjwvYXV0aC1hZGRyZXNzPjx0aXRsZXM+PHRpdGxlPlByZW9wZXJhdGl2ZSByaXNrIGZhY3RvcnMg
Zm9yIGNvbnZlcnNpb24gZnJvbSBsYXBhcm9zY29waWMgdG8gb3BlbiBjaG9sZWN5c3RlY3RvbXk8
L3RpdGxlPjxzZWNvbmRhcnktdGl0bGU+RXVyIFJldiBNZWQgUGhhcm1hY29sIFNjaTwvc2Vjb25k
YXJ5LXRpdGxlPjwvdGl0bGVzPjxwZXJpb2RpY2FsPjxmdWxsLXRpdGxlPkV1ciBSZXYgTWVkIFBo
YXJtYWNvbCBTY2k8L2Z1bGwtdGl0bGU+PC9wZXJpb2RpY2FsPjxwYWdlcz42MC04PC9wYWdlcz48
dm9sdW1lPjE4PC92b2x1bWU+PG51bWJlcj4yIFN1cHBsPC9udW1iZXI+PGVkaXRpb24+MjAxNC8x
Mi8yNDwvZWRpdGlvbj48a2V5d29yZHM+PGtleXdvcmQ+QWRvbGVzY2VudDwva2V5d29yZD48a2V5
d29yZD5BZHVsdDwva2V5d29yZD48a2V5d29yZD5BZ2VkPC9rZXl3b3JkPjxrZXl3b3JkPkFnZWQs
IDgwIGFuZCBvdmVyPC9rZXl3b3JkPjxrZXl3b3JkPkNob2xlY3lzdGVjdG9teS9hZHZlcnNlIGVm
ZmVjdHMvKm1ldGhvZHM8L2tleXdvcmQ+PGtleXdvcmQ+Q2hvbGVjeXN0ZWN0b215LCBMYXBhcm9z
Y29waWMvYWR2ZXJzZSBlZmZlY3RzLyptZXRob2RzPC9rZXl3b3JkPjxrZXl3b3JkPkVsZWN0aXZl
IFN1cmdpY2FsIFByb2NlZHVyZXMvbWV0aG9kczwva2V5d29yZD48a2V5d29yZD5GZW1hbGU8L2tl
eXdvcmQ+PGtleXdvcmQ+R2FsbHN0b25lcy9wYXRob2xvZ3kvKnN1cmdlcnk8L2tleXdvcmQ+PGtl
eXdvcmQ+SHVtYW5zPC9rZXl3b3JkPjxrZXl3b3JkPk1hbGU8L2tleXdvcmQ+PGtleXdvcmQ+TWlk
ZGxlIEFnZWQ8L2tleXdvcmQ+PGtleXdvcmQ+TXVsdGl2YXJpYXRlIEFuYWx5c2lzPC9rZXl3b3Jk
PjxrZXl3b3JkPlJldHJvc3BlY3RpdmUgU3R1ZGllczwva2V5d29yZD48a2V5d29yZD5SaXNrIEZh
Y3RvcnM8L2tleXdvcmQ+PGtleXdvcmQ+WW91bmcgQWR1bHQ8L2tleXdvcmQ+PC9rZXl3b3Jkcz48
ZGF0ZXM+PHllYXI+MjAxNDwveWVhcj48cHViLWRhdGVzPjxkYXRlPkRlYzwvZGF0ZT48L3B1Yi1k
YXRlcz48L2RhdGVzPjxpc2JuPjIyODQtMDcyOSAoRWxlY3Ryb25pYykmI3hEOzExMjgtMzYwMiAo
TGlua2luZyk8L2lzYm4+PGFjY2Vzc2lvbi1udW0+MjU1MzUxOTQ8L2FjY2Vzc2lvbi1udW0+PHVy
bHM+PHJlbGF0ZWQtdXJscz48dXJsPmh0dHBzOi8vd3d3Lm5jYmkubmxtLm5paC5nb3YvcHVibWVk
LzI1NTM1MTk0PC91cmw+PC9yZWxhdGVkLXVybHM+PC91cmxzPjwvcmVjb3JkPjwvQ2l0ZT48L0Vu
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LYW1hPC9BdXRob3I+PFllYXI+MjAwMTwvWWVhcj48UmVj
TnVtPjQwOTwvUmVjTnVtPjxEaXNwbGF5VGV4dD48c3R5bGUgZmFjZT0ic3VwZXJzY3JpcHQiPlsx
MTIsIDExM108L3N0eWxlPjwvRGlzcGxheVRleHQ+PHJlY29yZD48cmVjLW51bWJlcj40MDk8L3Jl
Yy1udW1iZXI+PGZvcmVpZ24ta2V5cz48a2V5IGFwcD0iRU4iIGRiLWlkPSI5dHI5cjVhOWd6cHN6
cmV3YTUyNXpkZGF2cDBhcHR0czB0dzAiIHRpbWVzdGFtcD0iMTYzNTQyMzk5MyI+NDA5PC9rZXk+
PC9mb3JlaWduLWtleXM+PHJlZi10eXBlIG5hbWU9IkpvdXJuYWwgQXJ0aWNsZSI+MTc8L3JlZi10
eXBlPjxjb250cmlidXRvcnM+PGF1dGhvcnM+PGF1dGhvcj5LYW1hLCBOdXJpIEF5ZMSxbjwvYXV0
aG9yPjxhdXRob3I+S29sb2dsdSwgTXVyYXQ8L2F1dGhvcj48YXV0aG9yPkRvZ2FuYXksIE11dGx1
PC9hdXRob3I+PGF1dGhvcj5SZWlzLCBFcmhhbjwvYXV0aG9yPjxhdXRob3I+QXRsaSwgTWVzdXQ8
L2F1dGhvcj48YXV0aG9yPkRvbGFwY2ksIE1ldGU8L2F1dGhvcj48L2F1dGhvcnM+PC9jb250cmli
dXRvcnM+PHRpdGxlcz48dGl0bGU+QSByaXNrIHNjb3JlIGZvciBjb252ZXJzaW9uIGZyb20gbGFw
YXJvc2NvcGljIHRvIG9wZW4gY2hvbGVjeXN0ZWN0b215PC90aXRsZT48c2Vjb25kYXJ5LXRpdGxl
PlRoZSBBbWVyaWNhbiBqb3VybmFsIG9mIHN1cmdlcnk8L3NlY29uZGFyeS10aXRsZT48L3RpdGxl
cz48cGVyaW9kaWNhbD48ZnVsbC10aXRsZT5UaGUgQW1lcmljYW4gam91cm5hbCBvZiBzdXJnZXJ5
PC9mdWxsLXRpdGxlPjwvcGVyaW9kaWNhbD48cGFnZXM+NTIwLTUyNTwvcGFnZXM+PHZvbHVtZT4x
ODE8L3ZvbHVtZT48bnVtYmVyPjY8L251bWJlcj48ZGF0ZXM+PHllYXI+MjAwMTwveWVhcj48L2Rh
dGVzPjxpc2JuPjAwMDItOTYxMDwvaXNibj48dXJscz48L3VybHM+PC9yZWNvcmQ+PC9DaXRlPjxD
aXRlPjxBdXRob3I+TGljY2lhcmRlbGxvPC9BdXRob3I+PFllYXI+MjAxNDwvWWVhcj48UmVjTnVt
PjQxMDwvUmVjTnVtPjxyZWNvcmQ+PHJlYy1udW1iZXI+NDEwPC9yZWMtbnVtYmVyPjxmb3JlaWdu
LWtleXM+PGtleSBhcHA9IkVOIiBkYi1pZD0iOXRyOXI1YTlnenBzenJld2E1MjV6ZGRhdnAwYXB0
dHMwdHcwIiB0aW1lc3RhbXA9IjE2MzU0MjM5OTgiPjQxMDwva2V5PjwvZm9yZWlnbi1rZXlzPjxy
ZWYtdHlwZSBuYW1lPSJKb3VybmFsIEFydGljbGUiPjE3PC9yZWYtdHlwZT48Y29udHJpYnV0b3Jz
PjxhdXRob3JzPjxhdXRob3I+TGljY2lhcmRlbGxvLCBBLjwvYXV0aG9yPjxhdXRob3I+QXJlbmEs
IE0uPC9hdXRob3I+PGF1dGhvcj5OaWNvc2lhLCBBLjwvYXV0aG9yPjxhdXRob3I+RGkgU3RlZmFu
bywgQi48L2F1dGhvcj48YXV0aG9yPkNhbGksIEcuPC9hdXRob3I+PGF1dGhvcj5BcmVuYSwgRy48
L2F1dGhvcj48YXV0aG9yPk1pbnV0b2xvLCBWLjwvYXV0aG9yPjwvYXV0aG9ycz48L2NvbnRyaWJ1
dG9ycz48YXV0aC1hZGRyZXNzPkRlcGFydG1lbnQgb2YgU3VyZ2ljYWwgU2NpZW5jZXMsIE9yZ2Fu
IFRyYW5zcGxhbnRhdGlvbiBhbmQgQWR2YW5jZXMgVGVjaG5vbG9naWVzLCBVbml2ZXJzaXR5IG9m
IENhdGFuaWEsIENhdGFuaWEsIEl0YWx5LiBhbGVzc2lvLmxpY2NpYXJkZWxsb0Bob3RtYWlsLml0
LjwvYXV0aC1hZGRyZXNzPjx0aXRsZXM+PHRpdGxlPlByZW9wZXJhdGl2ZSByaXNrIGZhY3RvcnMg
Zm9yIGNvbnZlcnNpb24gZnJvbSBsYXBhcm9zY29waWMgdG8gb3BlbiBjaG9sZWN5c3RlY3RvbXk8
L3RpdGxlPjxzZWNvbmRhcnktdGl0bGU+RXVyIFJldiBNZWQgUGhhcm1hY29sIFNjaTwvc2Vjb25k
YXJ5LXRpdGxlPjwvdGl0bGVzPjxwZXJpb2RpY2FsPjxmdWxsLXRpdGxlPkV1ciBSZXYgTWVkIFBo
YXJtYWNvbCBTY2k8L2Z1bGwtdGl0bGU+PC9wZXJpb2RpY2FsPjxwYWdlcz42MC04PC9wYWdlcz48
dm9sdW1lPjE4PC92b2x1bWU+PG51bWJlcj4yIFN1cHBsPC9udW1iZXI+PGVkaXRpb24+MjAxNC8x
Mi8yNDwvZWRpdGlvbj48a2V5d29yZHM+PGtleXdvcmQ+QWRvbGVzY2VudDwva2V5d29yZD48a2V5
d29yZD5BZHVsdDwva2V5d29yZD48a2V5d29yZD5BZ2VkPC9rZXl3b3JkPjxrZXl3b3JkPkFnZWQs
IDgwIGFuZCBvdmVyPC9rZXl3b3JkPjxrZXl3b3JkPkNob2xlY3lzdGVjdG9teS9hZHZlcnNlIGVm
ZmVjdHMvKm1ldGhvZHM8L2tleXdvcmQ+PGtleXdvcmQ+Q2hvbGVjeXN0ZWN0b215LCBMYXBhcm9z
Y29waWMvYWR2ZXJzZSBlZmZlY3RzLyptZXRob2RzPC9rZXl3b3JkPjxrZXl3b3JkPkVsZWN0aXZl
IFN1cmdpY2FsIFByb2NlZHVyZXMvbWV0aG9kczwva2V5d29yZD48a2V5d29yZD5GZW1hbGU8L2tl
eXdvcmQ+PGtleXdvcmQ+R2FsbHN0b25lcy9wYXRob2xvZ3kvKnN1cmdlcnk8L2tleXdvcmQ+PGtl
eXdvcmQ+SHVtYW5zPC9rZXl3b3JkPjxrZXl3b3JkPk1hbGU8L2tleXdvcmQ+PGtleXdvcmQ+TWlk
ZGxlIEFnZWQ8L2tleXdvcmQ+PGtleXdvcmQ+TXVsdGl2YXJpYXRlIEFuYWx5c2lzPC9rZXl3b3Jk
PjxrZXl3b3JkPlJldHJvc3BlY3RpdmUgU3R1ZGllczwva2V5d29yZD48a2V5d29yZD5SaXNrIEZh
Y3RvcnM8L2tleXdvcmQ+PGtleXdvcmQ+WW91bmcgQWR1bHQ8L2tleXdvcmQ+PC9rZXl3b3Jkcz48
ZGF0ZXM+PHllYXI+MjAxNDwveWVhcj48cHViLWRhdGVzPjxkYXRlPkRlYzwvZGF0ZT48L3B1Yi1k
YXRlcz48L2RhdGVzPjxpc2JuPjIyODQtMDcyOSAoRWxlY3Ryb25pYykmI3hEOzExMjgtMzYwMiAo
TGlua2luZyk8L2lzYm4+PGFjY2Vzc2lvbi1udW0+MjU1MzUxOTQ8L2FjY2Vzc2lvbi1udW0+PHVy
bHM+PHJlbGF0ZWQtdXJscz48dXJsPmh0dHBzOi8vd3d3Lm5jYmkubmxtLm5paC5nb3YvcHVibWVk
LzI1NTM1MTk0PC91cmw+PC9yZWxhdGVkLXVybHM+PC91cmxzPjwvcmVjb3JkPjwvQ2l0ZT48L0Vu
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2,113]</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In a study by Amirthalingam </w:t>
      </w:r>
      <w:r w:rsidRPr="002D71E4">
        <w:rPr>
          <w:rFonts w:ascii="Book Antiqua" w:eastAsiaTheme="minorHAnsi" w:hAnsi="Book Antiqua" w:cstheme="minorBidi"/>
          <w:i/>
          <w:iCs/>
          <w:lang w:eastAsia="zh-CN"/>
        </w:rPr>
        <w:t>et al</w:t>
      </w:r>
      <w:r w:rsidR="002D71E4" w:rsidRPr="0026654D">
        <w:rPr>
          <w:rFonts w:ascii="Book Antiqua" w:eastAsiaTheme="minorHAnsi" w:hAnsi="Book Antiqua" w:cstheme="minorBidi"/>
          <w:lang w:eastAsia="zh-CN"/>
        </w:rPr>
        <w:fldChar w:fldCharType="begin">
          <w:fldData xml:space="preserve">PEVuZE5vdGU+PENpdGU+PEF1dGhvcj5BbWlydGhhbGluZ2FtPC9BdXRob3I+PFllYXI+MjAxNzwv
WWVhcj48UmVjTnVtPjQxNDwvUmVjTnVtPjxEaXNwbGF5VGV4dD48c3R5bGUgZmFjZT0ic3VwZXJz
Y3JpcHQiPlsxMTRdPC9zdHlsZT48L0Rpc3BsYXlUZXh0PjxyZWNvcmQ+PHJlYy1udW1iZXI+NDE0
PC9yZWMtbnVtYmVyPjxmb3JlaWduLWtleXM+PGtleSBhcHA9IkVOIiBkYi1pZD0iOXRyOXI1YTln
enBzenJld2E1MjV6ZGRhdnAwYXB0dHMwdHcwIiB0aW1lc3RhbXA9IjE2MzU0MjQ3NDUiPjQxNDwv
a2V5PjwvZm9yZWlnbi1rZXlzPjxyZWYtdHlwZSBuYW1lPSJKb3VybmFsIEFydGljbGUiPjE3PC9y
ZWYtdHlwZT48Y29udHJpYnV0b3JzPjxhdXRob3JzPjxhdXRob3I+QW1pcnRoYWxpbmdhbSwgVi48
L2F1dGhvcj48YXV0aG9yPkxvdywgSi4gSy48L2F1dGhvcj48YXV0aG9yPldvb24sIFcuPC9hdXRo
b3I+PGF1dGhvcj5TaGVsYXQsIFYuPC9hdXRob3I+PC9hdXRob3JzPjwvY29udHJpYnV0b3JzPjxh
dXRoLWFkZHJlc3M+RGl2aXNpb24gb2YgR2VuZXJhbCBTdXJnZXJ5LUhQQiwgRGVwYXJ0bWVudCBv
ZiBHZW5lcmFsIFN1cmdlcnksIFRhbiBUb2NrIFNlbmcgSG9zcGl0YWwsIEFubmV4IDEsIExldmVs
IDQgR2VuZXJhbCBTdXJnZXJ5IE9mZmljZSwgU2luZ2Fwb3JlLCBTaW5nYXBvcmUuIHZpbm9iYW4u
YW1pcnRoYWxpbmdhbUBtb2hoLmNvbS5zZy4mI3hEO0RpdmlzaW9uIG9mIEdlbmVyYWwgU3VyZ2Vy
eS1IUEIsIERlcGFydG1lbnQgb2YgR2VuZXJhbCBTdXJnZXJ5LCBUYW4gVG9jayBTZW5nIEhvc3Bp
dGFsLCBBbm5leCAxLCBMZXZlbCA0IEdlbmVyYWwgU3VyZ2VyeSBPZmZpY2UsIFNpbmdhcG9yZSwg
U2luZ2Fwb3JlLjwvYXV0aC1hZGRyZXNzPjx0aXRsZXM+PHRpdGxlPlRva3lvIEd1aWRlbGluZXMg
MjAxMyBtYXkgYmUgdG9vIHJlc3RyaWN0aXZlIGFuZCBwYXRpZW50cyB3aXRoIG1vZGVyYXRlIGFu
ZCBzZXZlcmUgYWN1dGUgY2hvbGVjeXN0aXRpcyBjYW4gYmUgbWFuYWdlZCBieSBlYXJseSBjaG9s
ZWN5c3RlY3RvbXkgdG9vPC90aXRsZT48c2Vjb25kYXJ5LXRpdGxlPlN1cmcgRW5kb3NjPC9zZWNv
bmRhcnktdGl0bGU+PC90aXRsZXM+PHBlcmlvZGljYWw+PGZ1bGwtdGl0bGU+U3VyZyBFbmRvc2M8
L2Z1bGwtdGl0bGU+PC9wZXJpb2RpY2FsPjxwYWdlcz4yODkyLTI5MDA8L3BhZ2VzPjx2b2x1bWU+
MzE8L3ZvbHVtZT48bnVtYmVyPjc8L251bWJlcj48ZWRpdGlvbj4yMDE2LzExLzAzPC9lZGl0aW9u
PjxrZXl3b3Jkcz48a2V5d29yZD5BZHVsdDwva2V5d29yZD48a2V5d29yZD5BZ2VkPC9rZXl3b3Jk
PjxrZXl3b3JkPkFnZWQsIDgwIGFuZCBvdmVyPC9rZXl3b3JkPjxrZXl3b3JkPkNob2xlY3lzdGVj
dG9teSwgTGFwYXJvc2NvcGljLypzdGFuZGFyZHM8L2tleXdvcmQ+PGtleXdvcmQ+Q2hvbGVjeXN0
aXRpcywgQWN1dGUvZGlhZ25vc2lzLypzdXJnZXJ5PC9rZXl3b3JkPjxrZXl3b3JkPkNsaW5pY2Fs
IERlY2lzaW9uLU1ha2luZzwva2V5d29yZD48a2V5d29yZD5FbWVyZ2VuY2llczwva2V5d29yZD48
a2V5d29yZD5GZW1hbGU8L2tleXdvcmQ+PGtleXdvcmQ+Rm9sbG93LVVwIFN0dWRpZXM8L2tleXdv
cmQ+PGtleXdvcmQ+SHVtYW5zPC9rZXl3b3JkPjxrZXl3b3JkPkxlbmd0aCBvZiBTdGF5PC9rZXl3
b3JkPjxrZXl3b3JkPk1hbGU8L2tleXdvcmQ+PGtleXdvcmQ+TWlkZGxlIEFnZWQ8L2tleXdvcmQ+
PGtleXdvcmQ+UHJhY3RpY2UgR3VpZGVsaW5lcyBhcyBUb3BpYzwva2V5d29yZD48a2V5d29yZD5S
ZXRyb3NwZWN0aXZlIFN0dWRpZXM8L2tleXdvcmQ+PGtleXdvcmQ+KlNldmVyaXR5IG9mIElsbG5l
c3MgSW5kZXg8L2tleXdvcmQ+PGtleXdvcmQ+VGltZSBGYWN0b3JzPC9rZXl3b3JkPjxrZXl3b3Jk
PipBY3V0ZSBjaG9sZWN5c3RpdGlzPC9rZXl3b3JkPjxrZXl3b3JkPipCb2R5IG1hc3MgaW5kZXg8
L2tleXdvcmQ+PGtleXdvcmQ+KkRlbGF5ZWQgY2hvbGVjeXN0ZWN0b215PC9rZXl3b3JkPjxrZXl3
b3JkPipFYXJseSBsYXBhcm9zY29waWMgY2hvbGVjeXN0ZWN0b215PC9rZXl3b3JkPjxrZXl3b3Jk
PipHYWxsYmxhZGRlciBkcmFpbmFnZTwva2V5d29yZD48a2V5d29yZD4qUGVyY3V0YW5lb3VzIGNo
b2xlY3lzdG9zdG9teTwva2V5d29yZD48a2V5d29yZD4qU3VidG90YWwgY2hvbGVjeXN0ZWN0b215
PC9rZXl3b3JkPjxrZXl3b3JkPipUb2t5byBHdWlkZWxpbmVzPC9rZXl3b3JkPjwva2V5d29yZHM+
PGRhdGVzPjx5ZWFyPjIwMTc8L3llYXI+PHB1Yi1kYXRlcz48ZGF0ZT5KdWw8L2RhdGU+PC9wdWIt
ZGF0ZXM+PC9kYXRlcz48aXNibj4xNDMyLTIyMTggKEVsZWN0cm9uaWMpJiN4RDswOTMwLTI3OTQg
KExpbmtpbmcpPC9pc2JuPjxhY2Nlc3Npb24tbnVtPjI3ODA0MDQ0PC9hY2Nlc3Npb24tbnVtPjx1
cmxzPjxyZWxhdGVkLXVybHM+PHVybD5odHRwczovL3d3dy5uY2JpLm5sbS5uaWguZ292L3B1Ym1l
ZC8yNzgwNDA0NDwvdXJsPjwvcmVsYXRlZC11cmxzPjwvdXJscz48ZWxlY3Ryb25pYy1yZXNvdXJj
ZS1udW0+MTAuMTAwNy9zMDA0NjQtMDE2LTUzMDAtNDwvZWxlY3Ryb25pYy1yZXNvdXJjZS1udW0+
PC9yZWNvcmQ+PC9DaXRlPjwvRW5kTm90ZT4A
</w:fldData>
        </w:fldChar>
      </w:r>
      <w:r w:rsidR="002D71E4" w:rsidRPr="0026654D">
        <w:rPr>
          <w:rFonts w:ascii="Book Antiqua" w:eastAsiaTheme="minorHAnsi" w:hAnsi="Book Antiqua" w:cstheme="minorBidi"/>
          <w:lang w:eastAsia="zh-CN"/>
        </w:rPr>
        <w:instrText xml:space="preserve"> ADDIN EN.CITE </w:instrText>
      </w:r>
      <w:r w:rsidR="002D71E4" w:rsidRPr="0026654D">
        <w:rPr>
          <w:rFonts w:ascii="Book Antiqua" w:eastAsiaTheme="minorHAnsi" w:hAnsi="Book Antiqua" w:cstheme="minorBidi"/>
          <w:lang w:eastAsia="zh-CN"/>
        </w:rPr>
        <w:fldChar w:fldCharType="begin">
          <w:fldData xml:space="preserve">PEVuZE5vdGU+PENpdGU+PEF1dGhvcj5BbWlydGhhbGluZ2FtPC9BdXRob3I+PFllYXI+MjAxNzwv
WWVhcj48UmVjTnVtPjQxNDwvUmVjTnVtPjxEaXNwbGF5VGV4dD48c3R5bGUgZmFjZT0ic3VwZXJz
Y3JpcHQiPlsxMTRdPC9zdHlsZT48L0Rpc3BsYXlUZXh0PjxyZWNvcmQ+PHJlYy1udW1iZXI+NDE0
PC9yZWMtbnVtYmVyPjxmb3JlaWduLWtleXM+PGtleSBhcHA9IkVOIiBkYi1pZD0iOXRyOXI1YTln
enBzenJld2E1MjV6ZGRhdnAwYXB0dHMwdHcwIiB0aW1lc3RhbXA9IjE2MzU0MjQ3NDUiPjQxNDwv
a2V5PjwvZm9yZWlnbi1rZXlzPjxyZWYtdHlwZSBuYW1lPSJKb3VybmFsIEFydGljbGUiPjE3PC9y
ZWYtdHlwZT48Y29udHJpYnV0b3JzPjxhdXRob3JzPjxhdXRob3I+QW1pcnRoYWxpbmdhbSwgVi48
L2F1dGhvcj48YXV0aG9yPkxvdywgSi4gSy48L2F1dGhvcj48YXV0aG9yPldvb24sIFcuPC9hdXRo
b3I+PGF1dGhvcj5TaGVsYXQsIFYuPC9hdXRob3I+PC9hdXRob3JzPjwvY29udHJpYnV0b3JzPjxh
dXRoLWFkZHJlc3M+RGl2aXNpb24gb2YgR2VuZXJhbCBTdXJnZXJ5LUhQQiwgRGVwYXJ0bWVudCBv
ZiBHZW5lcmFsIFN1cmdlcnksIFRhbiBUb2NrIFNlbmcgSG9zcGl0YWwsIEFubmV4IDEsIExldmVs
IDQgR2VuZXJhbCBTdXJnZXJ5IE9mZmljZSwgU2luZ2Fwb3JlLCBTaW5nYXBvcmUuIHZpbm9iYW4u
YW1pcnRoYWxpbmdhbUBtb2hoLmNvbS5zZy4mI3hEO0RpdmlzaW9uIG9mIEdlbmVyYWwgU3VyZ2Vy
eS1IUEIsIERlcGFydG1lbnQgb2YgR2VuZXJhbCBTdXJnZXJ5LCBUYW4gVG9jayBTZW5nIEhvc3Bp
dGFsLCBBbm5leCAxLCBMZXZlbCA0IEdlbmVyYWwgU3VyZ2VyeSBPZmZpY2UsIFNpbmdhcG9yZSwg
U2luZ2Fwb3JlLjwvYXV0aC1hZGRyZXNzPjx0aXRsZXM+PHRpdGxlPlRva3lvIEd1aWRlbGluZXMg
MjAxMyBtYXkgYmUgdG9vIHJlc3RyaWN0aXZlIGFuZCBwYXRpZW50cyB3aXRoIG1vZGVyYXRlIGFu
ZCBzZXZlcmUgYWN1dGUgY2hvbGVjeXN0aXRpcyBjYW4gYmUgbWFuYWdlZCBieSBlYXJseSBjaG9s
ZWN5c3RlY3RvbXkgdG9vPC90aXRsZT48c2Vjb25kYXJ5LXRpdGxlPlN1cmcgRW5kb3NjPC9zZWNv
bmRhcnktdGl0bGU+PC90aXRsZXM+PHBlcmlvZGljYWw+PGZ1bGwtdGl0bGU+U3VyZyBFbmRvc2M8
L2Z1bGwtdGl0bGU+PC9wZXJpb2RpY2FsPjxwYWdlcz4yODkyLTI5MDA8L3BhZ2VzPjx2b2x1bWU+
MzE8L3ZvbHVtZT48bnVtYmVyPjc8L251bWJlcj48ZWRpdGlvbj4yMDE2LzExLzAzPC9lZGl0aW9u
PjxrZXl3b3Jkcz48a2V5d29yZD5BZHVsdDwva2V5d29yZD48a2V5d29yZD5BZ2VkPC9rZXl3b3Jk
PjxrZXl3b3JkPkFnZWQsIDgwIGFuZCBvdmVyPC9rZXl3b3JkPjxrZXl3b3JkPkNob2xlY3lzdGVj
dG9teSwgTGFwYXJvc2NvcGljLypzdGFuZGFyZHM8L2tleXdvcmQ+PGtleXdvcmQ+Q2hvbGVjeXN0
aXRpcywgQWN1dGUvZGlhZ25vc2lzLypzdXJnZXJ5PC9rZXl3b3JkPjxrZXl3b3JkPkNsaW5pY2Fs
IERlY2lzaW9uLU1ha2luZzwva2V5d29yZD48a2V5d29yZD5FbWVyZ2VuY2llczwva2V5d29yZD48
a2V5d29yZD5GZW1hbGU8L2tleXdvcmQ+PGtleXdvcmQ+Rm9sbG93LVVwIFN0dWRpZXM8L2tleXdv
cmQ+PGtleXdvcmQ+SHVtYW5zPC9rZXl3b3JkPjxrZXl3b3JkPkxlbmd0aCBvZiBTdGF5PC9rZXl3
b3JkPjxrZXl3b3JkPk1hbGU8L2tleXdvcmQ+PGtleXdvcmQ+TWlkZGxlIEFnZWQ8L2tleXdvcmQ+
PGtleXdvcmQ+UHJhY3RpY2UgR3VpZGVsaW5lcyBhcyBUb3BpYzwva2V5d29yZD48a2V5d29yZD5S
ZXRyb3NwZWN0aXZlIFN0dWRpZXM8L2tleXdvcmQ+PGtleXdvcmQ+KlNldmVyaXR5IG9mIElsbG5l
c3MgSW5kZXg8L2tleXdvcmQ+PGtleXdvcmQ+VGltZSBGYWN0b3JzPC9rZXl3b3JkPjxrZXl3b3Jk
PipBY3V0ZSBjaG9sZWN5c3RpdGlzPC9rZXl3b3JkPjxrZXl3b3JkPipCb2R5IG1hc3MgaW5kZXg8
L2tleXdvcmQ+PGtleXdvcmQ+KkRlbGF5ZWQgY2hvbGVjeXN0ZWN0b215PC9rZXl3b3JkPjxrZXl3
b3JkPipFYXJseSBsYXBhcm9zY29waWMgY2hvbGVjeXN0ZWN0b215PC9rZXl3b3JkPjxrZXl3b3Jk
PipHYWxsYmxhZGRlciBkcmFpbmFnZTwva2V5d29yZD48a2V5d29yZD4qUGVyY3V0YW5lb3VzIGNo
b2xlY3lzdG9zdG9teTwva2V5d29yZD48a2V5d29yZD4qU3VidG90YWwgY2hvbGVjeXN0ZWN0b215
PC9rZXl3b3JkPjxrZXl3b3JkPipUb2t5byBHdWlkZWxpbmVzPC9rZXl3b3JkPjwva2V5d29yZHM+
PGRhdGVzPjx5ZWFyPjIwMTc8L3llYXI+PHB1Yi1kYXRlcz48ZGF0ZT5KdWw8L2RhdGU+PC9wdWIt
ZGF0ZXM+PC9kYXRlcz48aXNibj4xNDMyLTIyMTggKEVsZWN0cm9uaWMpJiN4RDswOTMwLTI3OTQg
KExpbmtpbmcpPC9pc2JuPjxhY2Nlc3Npb24tbnVtPjI3ODA0MDQ0PC9hY2Nlc3Npb24tbnVtPjx1
cmxzPjxyZWxhdGVkLXVybHM+PHVybD5odHRwczovL3d3dy5uY2JpLm5sbS5uaWguZ292L3B1Ym1l
ZC8yNzgwNDA0NDwvdXJsPjwvcmVsYXRlZC11cmxzPjwvdXJscz48ZWxlY3Ryb25pYy1yZXNvdXJj
ZS1udW0+MTAuMTAwNy9zMDA0NjQtMDE2LTUzMDAtNDwvZWxlY3Ryb25pYy1yZXNvdXJjZS1udW0+
PC9yZWNvcmQ+PC9DaXRlPjwvRW5kTm90ZT4A
</w:fldData>
        </w:fldChar>
      </w:r>
      <w:r w:rsidR="002D71E4" w:rsidRPr="0026654D">
        <w:rPr>
          <w:rFonts w:ascii="Book Antiqua" w:eastAsiaTheme="minorHAnsi" w:hAnsi="Book Antiqua" w:cstheme="minorBidi"/>
          <w:lang w:eastAsia="zh-CN"/>
        </w:rPr>
        <w:instrText xml:space="preserve"> ADDIN EN.CITE.DATA </w:instrText>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end"/>
      </w:r>
      <w:r w:rsidR="002D71E4" w:rsidRPr="0026654D">
        <w:rPr>
          <w:rFonts w:ascii="Book Antiqua" w:eastAsiaTheme="minorHAnsi" w:hAnsi="Book Antiqua" w:cstheme="minorBidi"/>
          <w:lang w:eastAsia="zh-CN"/>
        </w:rPr>
      </w:r>
      <w:r w:rsidR="002D71E4" w:rsidRPr="0026654D">
        <w:rPr>
          <w:rFonts w:ascii="Book Antiqua" w:eastAsiaTheme="minorHAnsi" w:hAnsi="Book Antiqua" w:cstheme="minorBidi"/>
          <w:lang w:eastAsia="zh-CN"/>
        </w:rPr>
        <w:fldChar w:fldCharType="separate"/>
      </w:r>
      <w:r w:rsidR="002D71E4" w:rsidRPr="0026654D">
        <w:rPr>
          <w:rFonts w:ascii="Book Antiqua" w:eastAsiaTheme="minorHAnsi" w:hAnsi="Book Antiqua" w:cstheme="minorBidi"/>
          <w:noProof/>
          <w:vertAlign w:val="superscript"/>
          <w:lang w:eastAsia="zh-CN"/>
        </w:rPr>
        <w:t>[114]</w:t>
      </w:r>
      <w:r w:rsidR="002D71E4"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on 149 patients who underwent emergency cholecystectomy, the rate of open conversion was also found to be 5.2% in moderate (Tokyo grade II) and severe (Tokyo grade III) </w:t>
      </w:r>
      <w:r w:rsidR="002E18C7" w:rsidRPr="0026654D">
        <w:rPr>
          <w:rFonts w:ascii="Book Antiqua" w:eastAsiaTheme="minorHAnsi" w:hAnsi="Book Antiqua" w:cstheme="minorBidi"/>
          <w:lang w:eastAsia="zh-CN"/>
        </w:rPr>
        <w:t xml:space="preserve">acute cholecystitis </w:t>
      </w:r>
      <w:r w:rsidRPr="0026654D">
        <w:rPr>
          <w:rFonts w:ascii="Book Antiqua" w:eastAsiaTheme="minorHAnsi" w:hAnsi="Book Antiqua" w:cstheme="minorBidi"/>
          <w:lang w:eastAsia="zh-CN"/>
        </w:rPr>
        <w:t>compared to 0% in mild acute cholecystitis (Tokyo grade I). Open conversion involves inherent risks such as incisional hernias and postoperative abdominal adhesions, which carry their own set of complications like abdominal colic or even intestinal obstruction necessitating surgical intervention</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Milingos&lt;/Author&gt;&lt;Year&gt;2000&lt;/Year&gt;&lt;RecNum&gt;331&lt;/RecNum&gt;&lt;DisplayText&gt;&lt;style face="superscript"&gt;[115]&lt;/style&gt;&lt;/DisplayText&gt;&lt;record&gt;&lt;rec-number&gt;331&lt;/rec-number&gt;&lt;foreign-keys&gt;&lt;key app="EN" db-id="9tr9r5a9gzpszrewa525zddavp0aptts0tw0" timestamp="1634042361"&gt;331&lt;/key&gt;&lt;/foreign-keys&gt;&lt;ref-type name="Journal Article"&gt;17&lt;/ref-type&gt;&lt;contributors&gt;&lt;authors&gt;&lt;author&gt;Milingos, S.&lt;/author&gt;&lt;author&gt;Kallipolitis, G.&lt;/author&gt;&lt;author&gt;Loutradis, D.&lt;/author&gt;&lt;author&gt;Liapi, A.&lt;/author&gt;&lt;author&gt;Mavrommatis, K.&lt;/author&gt;&lt;author&gt;Drakakis, P.&lt;/author&gt;&lt;author&gt;Tourikis, J.&lt;/author&gt;&lt;author&gt;Creatsas, G.&lt;/author&gt;&lt;author&gt;Michalas, S.&lt;/author&gt;&lt;/authors&gt;&lt;/contributors&gt;&lt;auth-address&gt;Infertility Department, University of Athens, Alexandra Maternity Hospital, Greece.&lt;/auth-address&gt;&lt;titles&gt;&lt;title&gt;Adhesions: laparoscopic surgery versus laparotomy&lt;/title&gt;&lt;secondary-title&gt;Ann N Y Acad Sci&lt;/secondary-title&gt;&lt;/titles&gt;&lt;periodical&gt;&lt;full-title&gt;Ann N Y Acad Sci&lt;/full-title&gt;&lt;/periodical&gt;&lt;pages&gt;272-85&lt;/pages&gt;&lt;volume&gt;900&lt;/volume&gt;&lt;edition&gt;2000/05/20&lt;/edition&gt;&lt;keywords&gt;&lt;keyword&gt;Adult&lt;/keyword&gt;&lt;keyword&gt;Female&lt;/keyword&gt;&lt;keyword&gt;Humans&lt;/keyword&gt;&lt;keyword&gt;Infertility, Female/etiology&lt;/keyword&gt;&lt;keyword&gt;*Laparoscopy&lt;/keyword&gt;&lt;keyword&gt;*Laparotomy&lt;/keyword&gt;&lt;keyword&gt;Microsurgery&lt;/keyword&gt;&lt;keyword&gt;Peritoneal Diseases/complications/*surgery&lt;/keyword&gt;&lt;keyword&gt;Postoperative Complications&lt;/keyword&gt;&lt;keyword&gt;Pregnancy&lt;/keyword&gt;&lt;keyword&gt;Recurrence&lt;/keyword&gt;&lt;keyword&gt;Tissue Adhesions/surgery&lt;/keyword&gt;&lt;/keywords&gt;&lt;dates&gt;&lt;year&gt;2000&lt;/year&gt;&lt;/dates&gt;&lt;isbn&gt;0077-8923 (Print)&amp;#xD;0077-8923 (Linking)&lt;/isbn&gt;&lt;accession-num&gt;10818415&lt;/accession-num&gt;&lt;urls&gt;&lt;related-urls&gt;&lt;url&gt;https://www.ncbi.nlm.nih.gov/pubmed/10818415&lt;/url&gt;&lt;/related-urls&gt;&lt;/urls&gt;&lt;electronic-resource-num&gt;10.1111/j.1749-6632.2000.tb06239.x&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Multiple studies reported higher rates of abdominal adhesions in patients who underwent open cholecystectomy (45.5</w:t>
      </w:r>
      <w:r w:rsidR="002E18C7" w:rsidRPr="0026654D">
        <w:rPr>
          <w:rFonts w:ascii="Book Antiqua" w:eastAsiaTheme="minorHAnsi" w:hAnsi="Book Antiqua" w:cstheme="minorBidi"/>
          <w:lang w:eastAsia="zh-CN"/>
        </w:rPr>
        <w:t>%</w:t>
      </w:r>
      <w:r w:rsidR="000A71D7">
        <w:rPr>
          <w:rFonts w:ascii="Book Antiqua" w:eastAsiaTheme="minorHAnsi" w:hAnsi="Book Antiqua" w:cstheme="minorBidi"/>
          <w:lang w:eastAsia="zh-CN"/>
        </w:rPr>
        <w:t>-</w:t>
      </w:r>
      <w:r w:rsidRPr="0026654D">
        <w:rPr>
          <w:rFonts w:ascii="Book Antiqua" w:eastAsiaTheme="minorHAnsi" w:hAnsi="Book Antiqua" w:cstheme="minorBidi"/>
          <w:lang w:eastAsia="zh-CN"/>
        </w:rPr>
        <w:t>75%) in contrast to laparoscopic cholecystectomy (0</w:t>
      </w:r>
      <w:r w:rsidR="00413C54">
        <w:rPr>
          <w:rFonts w:ascii="Book Antiqua" w:eastAsiaTheme="minorHAnsi" w:hAnsi="Book Antiqua" w:cstheme="minorBidi"/>
          <w:lang w:eastAsia="zh-CN"/>
        </w:rPr>
        <w:t>-</w:t>
      </w:r>
      <w:r w:rsidRPr="0026654D">
        <w:rPr>
          <w:rFonts w:ascii="Book Antiqua" w:eastAsiaTheme="minorHAnsi" w:hAnsi="Book Antiqua" w:cstheme="minorBidi"/>
          <w:lang w:eastAsia="zh-CN"/>
        </w:rPr>
        <w:t>35%)</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Lo&lt;/Author&gt;&lt;Year&gt;1997&lt;/Year&gt;&lt;RecNum&gt;415&lt;/RecNum&gt;&lt;DisplayText&gt;&lt;style face="superscript"&gt;[116]&lt;/style&gt;&lt;/DisplayText&gt;&lt;record&gt;&lt;rec-number&gt;415&lt;/rec-number&gt;&lt;foreign-keys&gt;&lt;key app="EN" db-id="9tr9r5a9gzpszrewa525zddavp0aptts0tw0" timestamp="1635427585"&gt;415&lt;/key&gt;&lt;/foreign-keys&gt;&lt;ref-type name="Journal Article"&gt;17&lt;/ref-type&gt;&lt;contributors&gt;&lt;authors&gt;&lt;author&gt;Lo, C. M.&lt;/author&gt;&lt;author&gt;Fan, S. T.&lt;/author&gt;&lt;author&gt;Liu, C. L.&lt;/author&gt;&lt;author&gt;Lai, E. C.&lt;/author&gt;&lt;author&gt;Wong, J.&lt;/author&gt;&lt;/authors&gt;&lt;/contributors&gt;&lt;auth-address&gt;Department of Surgery, The University of Hong Kong, Queen Mary Hospital.&lt;/auth-address&gt;&lt;titles&gt;&lt;title&gt;Early decision for conversion of laparoscopic to open cholecystectomy for treatment of acute cholecystitis&lt;/title&gt;&lt;secondary-title&gt;Am J Surg&lt;/secondary-title&gt;&lt;/titles&gt;&lt;periodical&gt;&lt;full-title&gt;Am J Surg&lt;/full-title&gt;&lt;/periodical&gt;&lt;pages&gt;513-7&lt;/pages&gt;&lt;volume&gt;173&lt;/volume&gt;&lt;number&gt;6&lt;/number&gt;&lt;edition&gt;1997/06/01&lt;/edition&gt;&lt;keywords&gt;&lt;keyword&gt;Acute Disease&lt;/keyword&gt;&lt;keyword&gt;Adult&lt;/keyword&gt;&lt;keyword&gt;Age Factors&lt;/keyword&gt;&lt;keyword&gt;Aged&lt;/keyword&gt;&lt;keyword&gt;Aged, 80 and over&lt;/keyword&gt;&lt;keyword&gt;*Cholecystectomy&lt;/keyword&gt;&lt;keyword&gt;*Cholecystectomy, Laparoscopic&lt;/keyword&gt;&lt;keyword&gt;Cholecystitis/diagnostic imaging/pathology/*surgery&lt;/keyword&gt;&lt;keyword&gt;Female&lt;/keyword&gt;&lt;keyword&gt;Gallbladder/pathology&lt;/keyword&gt;&lt;keyword&gt;Gangrene&lt;/keyword&gt;&lt;keyword&gt;Humans&lt;/keyword&gt;&lt;keyword&gt;Male&lt;/keyword&gt;&lt;keyword&gt;Middle Aged&lt;/keyword&gt;&lt;keyword&gt;Postoperative Complications&lt;/keyword&gt;&lt;keyword&gt;Retrospective Studies&lt;/keyword&gt;&lt;keyword&gt;Tissue Adhesions&lt;/keyword&gt;&lt;keyword&gt;Treatment Outcome&lt;/keyword&gt;&lt;keyword&gt;Ultrasonography&lt;/keyword&gt;&lt;/keywords&gt;&lt;dates&gt;&lt;year&gt;1997&lt;/year&gt;&lt;pub-dates&gt;&lt;date&gt;Jun&lt;/date&gt;&lt;/pub-dates&gt;&lt;/dates&gt;&lt;isbn&gt;0002-9610 (Print)&amp;#xD;0002-9610 (Linking)&lt;/isbn&gt;&lt;accession-num&gt;9207165&lt;/accession-num&gt;&lt;urls&gt;&lt;related-urls&gt;&lt;url&gt;https://www.ncbi.nlm.nih.gov/pubmed/9207165&lt;/url&gt;&lt;/related-urls&gt;&lt;/urls&gt;&lt;electronic-resource-num&gt;10.1016/s0002-9610(97)00005-6&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6]</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Hence, prophylactic cholecystectomy in asymptomatic gallstone patients can potentially avert these complications. </w:t>
      </w:r>
    </w:p>
    <w:p w14:paraId="0CA212F6" w14:textId="5573252A" w:rsidR="00DF6BE9" w:rsidRPr="0026654D"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In the setting of fibrosis or severe inflammation, cholecystectomy is more technically challenging and leads to a higher risk of surgical complications</w:t>
      </w:r>
      <w:r w:rsidRPr="0026654D">
        <w:rPr>
          <w:rFonts w:ascii="Book Antiqua" w:eastAsiaTheme="minorHAnsi" w:hAnsi="Book Antiqua" w:cstheme="minorBidi"/>
          <w:lang w:eastAsia="zh-CN"/>
        </w:rPr>
        <w:fldChar w:fldCharType="begin">
          <w:fldData xml:space="preserve">PEVuZE5vdGU+PENpdGU+PEF1dGhvcj5Jd2FzaGl0YTwvQXV0aG9yPjxZZWFyPjIwMTY8L1llYXI+
PFJlY051bT4yNTE8L1JlY051bT48RGlzcGxheVRleHQ+PHN0eWxlIGZhY2U9InN1cGVyc2NyaXB0
Ij5bMTE3LCAxMThdPC9zdHlsZT48L0Rpc3BsYXlUZXh0PjxyZWNvcmQ+PHJlYy1udW1iZXI+MjUx
PC9yZWMtbnVtYmVyPjxmb3JlaWduLWtleXM+PGtleSBhcHA9IkVOIiBkYi1pZD0iOXRyOXI1YTln
enBzenJld2E1MjV6ZGRhdnAwYXB0dHMwdHcwIiB0aW1lc3RhbXA9IjE2MzM4NDA5ODQiPjI1MTwv
a2V5PjwvZm9yZWlnbi1rZXlzPjxyZWYtdHlwZSBuYW1lPSJKb3VybmFsIEFydGljbGUiPjE3PC9y
ZWYtdHlwZT48Y29udHJpYnV0b3JzPjxhdXRob3JzPjxhdXRob3I+SXdhc2hpdGEsIFkuPC9hdXRo
b3I+PGF1dGhvcj5PaHlhbWEsIFQuPC9hdXRob3I+PGF1dGhvcj5Ib25kYSwgRy48L2F1dGhvcj48
YXV0aG9yPkhpYmksIFQuPC9hdXRob3I+PGF1dGhvcj5Zb3NoaWRhLCBNLjwvYXV0aG9yPjxhdXRo
b3I+TWl1cmEsIEYuPC9hdXRob3I+PGF1dGhvcj5UYWthZGEsIFQuPC9hdXRob3I+PGF1dGhvcj5I
YW4sIEguIFMuPC9hdXRob3I+PGF1dGhvcj5Id2FuZywgVC4gTC48L2F1dGhvcj48YXV0aG9yPlNo
aW55YSwgUy48L2F1dGhvcj48YXV0aG9yPlN1enVraSwgSy48L2F1dGhvcj48YXV0aG9yPlVtZXph
d2EsIEEuPC9hdXRob3I+PGF1dGhvcj5Zb29uLCBZLiBTLjwvYXV0aG9yPjxhdXRob3I+Q2hvaSwg
SS4gUy48L2F1dGhvcj48YXV0aG9yPkh1YW5nLCBXLiBTLjwvYXV0aG9yPjxhdXRob3I+Q2hlbiwg
Sy4gSC48L2F1dGhvcj48YXV0aG9yPldhdGFuYWJlLCBNLjwvYXV0aG9yPjxhdXRob3I+QWJlLCBZ
LjwvYXV0aG9yPjxhdXRob3I+TWlzYXdhLCBULjwvYXV0aG9yPjxhdXRob3I+TmFnYWthd2EsIFku
PC9hdXRob3I+PGF1dGhvcj5Zb29uLCBELiBTLjwvYXV0aG9yPjxhdXRob3I+SmFuZywgSi4gWS48
L2F1dGhvcj48YXV0aG9yPll1LCBILiBDLjwvYXV0aG9yPjxhdXRob3I+QWhuLCBLLiBTLjwvYXV0
aG9yPjxhdXRob3I+S2ltLCBTLiBDLjwvYXV0aG9yPjxhdXRob3I+U29uZywgSS4gUy48L2F1dGhv
cj48YXV0aG9yPktpbSwgSi4gSC48L2F1dGhvcj48YXV0aG9yPll1biwgUy4gUy48L2F1dGhvcj48
YXV0aG9yPkNob2ksIFMuIEguPC9hdXRob3I+PGF1dGhvcj5KYW4sIFkuIFkuPC9hdXRob3I+PGF1
dGhvcj5TaGVlbi1DaGVuLCBTLiBNLjwvYXV0aG9yPjxhdXRob3I+U2hhbiwgWS4gUy48L2F1dGhv
cj48YXV0aG9yPktlciwgQy4gRy48L2F1dGhvcj48YXV0aG9yPkNoYW4sIEQuIEMuPC9hdXRob3I+
PGF1dGhvcj5MZWUsIEsuIFQuPC9hdXRob3I+PGF1dGhvcj5Ub3lvdGEsIE4uPC9hdXRob3I+PGF1
dGhvcj5IaWd1Y2hpLCBSLjwvYXV0aG9yPjxhdXRob3I+TmFrYW11cmEsIFkuPC9hdXRob3I+PGF1
dGhvcj5NaXp1Z3VjaGksIFkuPC9hdXRob3I+PGF1dGhvcj5UYWtlZGEsIFkuPC9hdXRob3I+PGF1
dGhvcj5JdG8sIE0uPC9hdXRob3I+PGF1dGhvcj5Ob3JpbWl6dSwgUy48L2F1dGhvcj48YXV0aG9y
PllhbWFkYSwgUy48L2F1dGhvcj48YXV0aG9yPk1hdHN1bXVyYSwgTi48L2F1dGhvcj48YXV0aG9y
PlNoaW5kb2gsIEouPC9hdXRob3I+PGF1dGhvcj5TdW5hZ2F3YSwgSC48L2F1dGhvcj48YXV0aG9y
Pkhhc2VnYXdhLCBILjwvYXV0aG9yPjxhdXRob3I+UmlraXlhbWEsIFQuPC9hdXRob3I+PGF1dGhv
cj5TYXRhLCBOLjwvYXV0aG9yPjxhdXRob3I+S2FubywgTi48L2F1dGhvcj48YXV0aG9yPktpdGFu
bywgUy48L2F1dGhvcj48YXV0aG9yPlRva3VtdXJhLCBILjwvYXV0aG9yPjxhdXRob3I+WWFtYXNo
aXRhLCBZLjwvYXV0aG9yPjxhdXRob3I+V2F0YW5hYmUsIEcuPC9hdXRob3I+PGF1dGhvcj5OYWth
Z2F3YSwgSy48L2F1dGhvcj48YXV0aG9yPktpbXVyYSwgVC48L2F1dGhvcj48YXV0aG9yPllhbWFr
YXdhLCBULjwvYXV0aG9yPjxhdXRob3I+V2FrYWJheWFzaGksIEcuPC9hdXRob3I+PGF1dGhvcj5F
bmRvLCBJLjwvYXV0aG9yPjxhdXRob3I+TWl5YXpha2ksIE0uPC9hdXRob3I+PGF1dGhvcj5ZYW1h
bW90bywgTS48L2F1dGhvcj48L2F1dGhvcnM+PC9jb250cmlidXRvcnM+PGF1dGgtYWRkcmVzcz5E
ZXBhcnRtZW50IG9mIEdhc3Ryb2VudGVyb2xvZ2ljYWwgYW5kIFBlZGlhdHJpYyBTdXJnZXJ5LCBP
aXRhIFVuaXZlcnNpdHkgRmFjdWx0eSBvZiBNZWRpY2luZSwgT2l0YSwgSmFwYW4uJiN4RDtEZXBh
cnRtZW50IG9mIENsaW5pY2FsIFN0YXRpc3RpY3MgYW5kIERhdGEgTWFuYWdlbWVudCwgT2l0YSBV
bml2ZXJzaXR5IEZhY3VsdHkgb2YgTWVkaWNpbmUsIE9pdGEsIEphcGFuLiYjeEQ7RGVwYXJ0bWVu
dCBvZiBTdXJnZXJ5LCBUb2t5byBNZXRyb3BvbGl0YW4gS29tYWdvbWUgSG9zcGl0YWwsIFRva3lv
LCBKYXBhbi4mI3hEO0RlcGFydG1lbnQgb2YgU3VyZ2VyeSwgS2VpbyBVbml2ZXJzaXR5IFNjaG9v
bCBvZiBNZWRpY2luZSwgVG9reW8sIEphcGFuLiYjeEQ7RGVwYXJ0bWVudCBvZiBIZW1vZGlhbHlz
aXMgYW5kIFN1cmdlcnksIENoZW1vdGhlcmFweSBSZXNlYXJjaCBJbnN0aXR1dGUsIEludGVybmF0
aW9uYWwgVW5pdmVyc2l0eSBvZiBIZWFsdGggYW5kIFdlbGZhcmUsIENoaWJhLCBKYXBhbi4mI3hE
O0RlcGFydG1lbnQgb2YgU3VyZ2VyeSwgVGVpa3lvIFVuaXZlcnNpdHkgU2Nob29sIG9mIE1lZGlj
aW5lLCBUb2t5bywgSmFwYW4uJiN4RDtEZXBhcnRtZW50IG9mIFN1cmdlcnksIFRlaWt5byBVbml2
ZXJzaXR5IFNjaG9vbCBvZiBNZWRpY2luZSwgVG9reW8sIEphcGFuLiB0YWthZGFAbWVkLnRlaWt5
by11LmFjLmpwLiYjeEQ7RGVwYXJ0bWVudCBvZiBTdXJnZXJ5LCBTZW91bCBOYXRpb25hbCBVbml2
ZXJzaXR5IEJ1bmRhbmcgSG9zcGl0YWwsIFNlb25nbmFtLXNpLCBLb3JlYS4mI3hEO0RpdmlzaW9u
IG9mIEdlbmVyYWwgU3VyZ2VyeSwgTGluLUtvdSBDaGFuZyBHdW5nIE1lbW9yaWFsIEhvc3BpdGFs
LCBUYXV5dWFuLCBUYWl3YW4uJiN4RDtEZXBhcnRtZW50IG9mIFN1cmdlcnksIEZ1amlub21peWEg
Q2l0eSBHZW5lcmFsIEhvc3BpdGFsLCBTaGl6dW9rYSwgSmFwYW4uJiN4RDtNaW5pbWFsbHkgSW52
YXNpdmUgU3VyZ2VyeSBDZW50ZXIsIFlvdHN1eWEgTWVkaWNhbCBDdWJlLCBUb2t5bywgSmFwYW4u
JiN4RDtEZXBhcnRtZW50IG9mIFN1cmdlcnksIEtvbnlhbmcgVW5pdmVyc2l0eSBIb3NwaXRhbCwg
RGFlamVvbiwgS29yZWEuJiN4RDtEZXBhcnRtZW50IG9mIFN1cmdlcnksIFNob3cgQ2h3YW4gTWVt
b3JpYWwgSG9zcGl0YWwsIENoYW5naHVhLCBUYWl3YW4uJiN4RDtEZXBhcnRtZW50IG9mIFN1cmdl
cnkgYW5kIERlcGFydG1lbnQgb2YgRWxlY3RyaWNhbCBFbmdpbmVlcmluZywgRmFyLUVhc3Rlcm4g
TWVtb3JpYWwgSG9zcGl0YWwgYW5kIFl1YW4gWmUgVW5pdmVyc2l0eSwgTmV3IFRhaXBlaSBDaXR5
LCBUYW95dWFuLCBUYWl3YW4uJiN4RDtEZXBhcnRtZW50IG9mIFN1cmdlcnksIFRvaG8gVW5pdmVy
c2l0eSBPaGFzaGkgTWVkaWNhbCBDZW50ZXIsIFRva3lvLCBKYXBhbi4mI3hEO1Rha2V5dWtpIE1p
c2F3YSwgRGVwYXJ0bWVudCBvZiBTdXJnZXJ5LCBUaGUgSmlrZWkgVW5pdmVyc2l0eSBLYXNoaXdh
IEhvc3BpdGFsLCBDaGliYSwgSmFwYW4uJiN4RDtEZXBhcnRtZW50IG9mIEdhc3Ryb2ludGVzdGlu
YWwgYW5kIFBlZGlhdHJpYyBTdXJnZXJ5LCBUb2t5byBNZWRpY2FsIFVuaXZlcnNpdHksIFRva3lv
LCBKYXBhbi4mI3hEO0RlcGFydG1lbnQgb2YgU3VyZ2VyeSwgWW9uc2VpIFVuaXZlcnNpdHkgR2Fu
Z25hbSBTZXZlcmFuY2UgSG9zcGl0YWwsIFNlb3VsLCBLb3JlYS4mI3hEO0RlcGFydG1lbnQgb2Yg
U3VyZ2VyeSwgU2VvdWwgTmF0aW9uYWwgVW5pdmVyc2l0eSBIb3NwaXRhbCwgU2VvdWwsIEtvcmVh
LiYjeEQ7RGVwYXJ0bWVudCBvZiBTdXJnZXJ5LCBDaG9uYnVrIE5hdGlvbmFsIFVuaXZlcnNpdHkg
SG9zcGl0YWwsIEplb25qdSwgS29yZWEuJiN4RDtEZXBhcnRtZW50IG9mIFN1cmdlcnksIEtlaW15
dW5nIFVuaXZlcnNpdHkgRG9uZ3NhbiBNZWRpY2FsIENlbnRlciwgRGFlZ3UsIEtvcmVhLiYjeEQ7
RGVwYXJ0bWVudCBvZiBTdXJnZXJ5LCBVbml2ZXJzaXR5IG9mIFVsc2FuIENvbGxlZ2Ugb2YgTWVk
aWNpbmUgYW5kIEFzYW4gTWVkaWNhbCBDZW50ZXIsIFNlb3VsLCBLb3JlYS4mI3hEO0RlcGFydG1l
bnQgb2YgU3VyZ2VyeSwgQ2h1bmduYW0gTmF0aW9uYWwgVW5pdmVyc2l0eSBIb3NwaXRhbCwgRGFl
amVvbiwgS29yZWEuJiN4RDtEZXBhcnRtZW50IG9mIFN1cmdlcnksIEV1bGppIFVuaXZlcnNpdHkg
SG9zcGl0YWwsIERhZWplb24sIEtvcmVhLiYjeEQ7RGVwYXJ0bWVudCBvZiBTdXJnZXJ5LCBZZXVu
Z25hbSBVbml2ZXJzaXR5LCBEYWVndSwgS29yZWEuJiN4RDtEZXBhcnRtZW50IG9mIFN1cmdlcnks
IFN1bmdreXVua3dhbiBVbml2ZXJzaXR5LCBTZW91bCwgS29yZWEuJiN4RDtEaXZpc2lvbiBvZiBH
ZW5lcmFsIFN1cmdlcnksIExpbi1Lb3UgQ2hhbmcgR3VuZyBNZW1vcmlhbCBIb3NwaXRhbCwgVGFv
eXVhbiwgVGFpd2FuLiYjeEQ7RGl2aXNpb24gb2YgR2VuZXJhbCBTdXJnZXJ5LCBLYW9oc2l1bmcg
Q2hhbmcgR3VuZyBNZW1vcmlhbCBIb3NwaXRhbCwgS2FvaHNpdW5nLCBUYWl3YW4uJiN4RDtEZXBh
cnRtZW50IG9mIFN1cmdlcnksIE5hdGlvbmFsIENoZW5nIEt1bmcgVW5pdmVyc2l0eSBIb3NwaXRh
bCwgVGFpbmFuLCBUYWl3YW4uJiN4RDtEZXBhcnRtZW50IG9mIFN1cmdlcnksIFl1YW4mYXBvcztz
IEdlbmVyYWwgSG9zcGl0YWwsIEthb2hzaXVuZywgVGFpd2FuLiYjeEQ7RGl2aXNpb24gb2YgR2Vu
ZXJhbCBTdXJnZXJ5LCBUcmktU2VydmljZSBHZW5lcmFsIEhvc3BpdGFsLCBUYWlwZWksIFRhaXdh
bi4mI3hEO0RlcGFydG1lbnQgb2YgU3VyZ2VyeSwgS2FvaHNpdW5nIE1lZGljYWwgVW5pdmVyc2l0
eSBIb3NwaXRhbCwgS2FvaHNpdW5nLCBUYWl3YW4uJiN4RDtEZXBhcnRtZW50IG9mIFN1cmdlcnks
IE11c2FzaGlubyBUb2t1c2h1a2FpIEhvc3BpdGFsLCBUb2t5bywgSmFwYW4uJiN4RDtEZXBhcnRt
ZW50IG9mIFN1cmdlcnksIEluc3RpdHV0ZSBvZiBHYXN0cm9lbnRlcm9sb2d5LCBUb2t5byBXb21l
biZhcG9zO3MgTWVkaWNhbCBVbml2ZXJzaXR5LCBUb2t5bywgSmFwYW4uJiN4RDtEZXBhcnRtZW50
IG9mIEdhc3Ryb2ludGVzdGluYWwgYW5kIEhlcGF0by1CaWxpYXJ5LVBhbmNyZWF0aWMgU3VyZ2Vy
eSwgTmlwcG9uIE1lZGljYWwgU2Nob29sLCBUb2t5bywgSmFwYW4uJiN4RDtEZXBhcnRtZW50IG9m
IFN1cmdlcnksIE5pcHBvbiBNZWRpY2FsIFNjaG9vbCwgVG9reW8sIEphcGFuLiYjeEQ7RGVwYXJ0
bWVudCBvZiBTdXJnZXJ5LCBLYW5zYWkgUm9zYWkgSG9zcGl0YWwsIEh5b2dvLCBKYXBhbi4mI3hE
O0RlcGFydG1lbnQgb2YgR2VuZXJhbCBhbmQgUGFuY3JlYXRpYyBTdXJnZXJ5LCBRdWFsaXR5IGFu
ZCBTYWZldHkgaW4gSGVhbHRoY2FyZSwgRnVqaXRhIEhlYWx0aCBVbml2ZXJzaXR5LCBBaWNoaSwg
SmFwYW4uJiN4RDtEZXBhcnRtZW50IG9mIFN1cmdlcnksIE5hZ295YSBEYWluaSBSZWQgQ3Jvc3Mg
SG9zcGl0YWwsIEFpY2hpLCBKYXBhbi4mI3hEO0RlcGFydG1lbnQgb2YgU3VyZ2VyeSwgS2FtZWRh
IE1lZGljYWwgQ2VudGVyLCBDaGliYSwgSmFwYW4uJiN4RDtEZXBhcnRtZW50IG9mIFN1cmdlcnks
IFRvaG9rdSBSb3NhaSBIb3NwaXRhbCwgTWl5YWdpLCBKYXBhbi4mI3hEO0RlcGFydG1lbnQgb2Yg
RGlnZXN0aXZlIFN1cmdlcnksIFRvcmFub21vbiBIb3NwaXRhbCwgVG9reW8sIEphcGFuLiYjeEQ7
RGVwYXJ0bWVudCBvZiBTdXJnZXJ5LCBOYWthZ2FtaSBIb3NwaXRhbCwgT2tpbmF3YSwgSmFwYW4u
JiN4RDtMYXBhcm9zY29waWMgU3VyZ2VyeSBDZW50ZXIsIFRva2FpIEhvc3BpdGFsLCBBaWNoaSwg
SmFwYW4uJiN4RDtEZXBhcnRtZW50IG9mIFN1cmdlcnksIFNhaXRhbWEgTWVkaWNhbCBDZW50ZXIs
IEppY2hpIE1lZGljYWwgVW5pdmVyc2l0eSwgU2FpdGFtYSwgSmFwYW4uJiN4RDtEZXBhcnRtZW50
IG9mIFN1cmdlcnksIEppY2hpIE1lZGljYWwgVW5pdmVyc2l0eSwgVG9jaGlnaSwgSmFwYW4uJiN4
RDtDaGliYSBUb2t1c2h1a2FpIEhvc3BpdGFsLCBDaGliYSwgSmFwYW4uJiN4RDtPaXRhIFVuaXZl
cnNpdHksIE9pdGEsIEphcGFuLiYjeEQ7RGVwYXJ0bWVudCBvZiBHYXN0cm9lbnRlcm9sb2dpY2Fs
IFN1cmdlcnksIEZ1a3Vva2EgVW5pdmVyc2l0eSBTY2hvb2wgb2YgTWVkaWNpbmUsIEZ1a3Vva2Es
IEphcGFuLiYjeEQ7RGVwYXJ0bWVudCBvZiBTdXJnZXJ5LCBTYW5ubyBIb3NwaXRhbCwgSW50ZXJu
YXRpb25hbCBVbml2ZXJzaXR5IG9mIEhlYWx0aCBhbmQgV2VsZmFyZSwgVG9reW8sIEphcGFuLiYj
eEQ7SmFwYW5lc2UgUmVkIENyb3NzIE1peWFnaSBCbG9vZCBDZW50ZXIsIE1peWFnaSwgSmFwYW4u
JiN4RDtEZXBhcnRtZW50IG9mIFN1cmdlcnksIFRlaWt5byBVbml2ZXJzaXR5IFNjaG9vbCBvZiBN
ZWRpY2luZSwgTWl6b25va3VjaGkgSG9zcGl0YWwsIEthbmFnYXdhLCBKYXBhbi4mI3hEO0RlcGFy
dG1lbnQgb2YgU3VyZ2VyeSwgQWdlbyBDZW50cmFsIEdlbmVyYWwgSG9zcGl0YWwsIFNhaXRhbWEs
IEphcGFuLiYjeEQ7RGVwYXJ0bWVudCBvZiBHYXN0cm9lbnRlcm9sb2dpY2FsIFN1cmdlcnksIFlv
a29oYW1hIENpdHkgVW5pdmVyc2l0eSBHcmFkdWF0ZSBTY2hvb2wgb2YgTWVkaWNpbmUsIEthbmFn
YXdhLCBKYXBhbi4mI3hEO0dyYWR1YXRlIFNjaG9vbCBvZiBNZWRpY2luZSwgQ2hpYmEgVW5pdmVy
c2l0eSwgQ2hpYmEsIEphcGFuLjwvYXV0aC1hZGRyZXNzPjx0aXRsZXM+PHRpdGxlPldoYXQgYXJl
IHRoZSBhcHByb3ByaWF0ZSBpbmRpY2F0b3JzIG9mIHN1cmdpY2FsIGRpZmZpY3VsdHkgZHVyaW5n
IGxhcGFyb3Njb3BpYyBjaG9sZWN5c3RlY3RvbXk/IFJlc3VsdHMgZnJvbSBhIEphcGFuLUtvcmVh
LVRhaXdhbiBtdWx0aW5hdGlvbmFsIHN1cnZleTwvdGl0bGU+PHNlY29uZGFyeS10aXRsZT5KIEhl
cGF0b2JpbGlhcnkgUGFuY3JlYXQgU2NpPC9zZWNvbmRhcnktdGl0bGU+PC90aXRsZXM+PHBlcmlv
ZGljYWw+PGZ1bGwtdGl0bGU+SiBIZXBhdG9iaWxpYXJ5IFBhbmNyZWF0IFNjaTwvZnVsbC10aXRs
ZT48L3BlcmlvZGljYWw+PHBhZ2VzPjUzMy00NzwvcGFnZXM+PHZvbHVtZT4yMzwvdm9sdW1lPjxu
dW1iZXI+OTwvbnVtYmVyPjxlZGl0aW9uPjIwMTYvMDgvMDU8L2VkaXRpb24+PGtleXdvcmRzPjxr
ZXl3b3JkPkNob2xlY3lzdGVjdG9teSwgTGFwYXJvc2NvcGljL2FkdmVyc2UgZWZmZWN0cy8qbWV0
aG9kczwva2V5d29yZD48a2V5d29yZD5Dcm9zcy1TZWN0aW9uYWwgU3R1ZGllczwva2V5d29yZD48
a2V5d29yZD5EaXNzZWN0aW9uL21ldGhvZHM8L2tleXdvcmQ+PGtleXdvcmQ+RmVtYWxlPC9rZXl3
b3JkPjxrZXl3b3JkPkZvbGxvdy1VcCBTdHVkaWVzPC9rZXl3b3JkPjxrZXl3b3JkPkdhbGxibGFk
ZGVyL3BhcmFzaXRvbG9neS9zdXJnZXJ5PC9rZXl3b3JkPjxrZXl3b3JkPkh1bWFuczwva2V5d29y
ZD48a2V5d29yZD5JbnRlcm5hdGlvbmFsaXR5PC9rZXl3b3JkPjxrZXl3b3JkPkludHJhb3BlcmF0
aXZlIENhcmUvbWV0aG9kczwva2V5d29yZD48a2V5d29yZD5JbnRyYW9wZXJhdGl2ZSBDb21wbGlj
YXRpb25zLypwcmV2ZW50aW9uICZhbXA7IGNvbnRyb2w8L2tleXdvcmQ+PGtleXdvcmQ+SmFwYW48
L2tleXdvcmQ+PGtleXdvcmQ+KkxhcGFyb3Njb3Blczwva2V5d29yZD48a2V5d29yZD5NYWxlPC9r
ZXl3b3JkPjxrZXl3b3JkPk9wZXJhdGl2ZSBUaW1lPC9rZXl3b3JkPjxrZXl3b3JkPlF1YWxpdHkg
Q29udHJvbDwva2V5d29yZD48a2V5d29yZD5SZXB1YmxpYyBvZiBLb3JlYTwva2V5d29yZD48a2V5
d29yZD5SaXNrIEZhY3RvcnM8L2tleXdvcmQ+PGtleXdvcmQ+U2Vyb3VzIE1lbWJyYW5lL3BhdGhv
bG9neS9zdXJnZXJ5PC9rZXl3b3JkPjxrZXl3b3JkPlN1cmdlb25zLypzdGF0aXN0aWNzICZhbXA7
IG51bWVyaWNhbCBkYXRhPC9rZXl3b3JkPjxrZXl3b3JkPlN1cnZleXMgYW5kIFF1ZXN0aW9ubmFp
cmVzPC9rZXl3b3JkPjxrZXl3b3JkPlRhaXdhbjwva2V5d29yZD48a2V5d29yZD5UcmVhdG1lbnQg
T3V0Y29tZTwva2V5d29yZD48a2V5d29yZD5Dcml0aWNhbCB2aWV3IG9mIHNhZmV0eTwva2V5d29y
ZD48a2V5d29yZD5MYXBhcm9zY29waWMgY2hvbGVjeXN0ZWN0b215PC9rZXl3b3JkPjxrZXl3b3Jk
Pk5vbWluYWwgZ3JvdXAgdGVjaG5pcXVlPC9rZXl3b3JkPjxrZXl3b3JkPlNTLUlubmVyIHRoZW9y
eTwva2V5d29yZD48a2V5d29yZD5TdXJnaWNhbCBkaWZmaWN1bHR5PC9rZXl3b3JkPjwva2V5d29y
ZHM+PGRhdGVzPjx5ZWFyPjIwMTY8L3llYXI+PHB1Yi1kYXRlcz48ZGF0ZT5TZXA8L2RhdGU+PC9w
dWItZGF0ZXM+PC9kYXRlcz48aXNibj4xODY4LTY5ODIgKEVsZWN0cm9uaWMpJiN4RDsxODY4LTY5
NzQgKExpbmtpbmcpPC9pc2JuPjxhY2Nlc3Npb24tbnVtPjI3NDkwODQxPC9hY2Nlc3Npb24tbnVt
Pjx1cmxzPjxyZWxhdGVkLXVybHM+PHVybD5odHRwczovL3d3dy5uY2JpLm5sbS5uaWguZ292L3B1
Ym1lZC8yNzQ5MDg0MTwvdXJsPjwvcmVsYXRlZC11cmxzPjwvdXJscz48ZWxlY3Ryb25pYy1yZXNv
dXJjZS1udW0+MTAuMTAwMi9qaGJwLjM3NTwvZWxlY3Ryb25pYy1yZXNvdXJjZS1udW0+PC9yZWNv
cmQ+PC9DaXRlPjxDaXRlPjxBdXRob3I+S3VsZGlwPC9BdXRob3I+PFllYXI+MjAwNjwvWWVhcj48
UmVjTnVtPjI0OTwvUmVjTnVtPjxyZWNvcmQ+PHJlYy1udW1iZXI+MjQ5PC9yZWMtbnVtYmVyPjxm
b3JlaWduLWtleXM+PGtleSBhcHA9IkVOIiBkYi1pZD0iOXRyOXI1YTlnenBzenJld2E1MjV6ZGRh
dnAwYXB0dHMwdHcwIiB0aW1lc3RhbXA9IjE2MzM4NDA5MzIiPjI0OTwva2V5PjwvZm9yZWlnbi1r
ZXlzPjxyZWYtdHlwZSBuYW1lPSJKb3VybmFsIEFydGljbGUiPjE3PC9yZWYtdHlwZT48Y29udHJp
YnV0b3JzPjxhdXRob3JzPjxhdXRob3I+S3VsZGlwLCBTaW5naDwvYXV0aG9yPjxhdXRob3I+QXNo
aXNoLCBPaHJpPC9hdXRob3I+PC9hdXRob3JzPjwvY29udHJpYnV0b3JzPjx0aXRsZXM+PHRpdGxl
PkRpZmZpY3VsdCBsYXBhcm9zY29waWMgY2hvbGVjeXN0ZWN0b215OiBBIGxhcmdlIHNlcmllcyBm
cm9tIG5vcnRoIEluZGlhPC90aXRsZT48c2Vjb25kYXJ5LXRpdGxlPkluZGlhbiBKb3VybmFsIG9m
IFN1cmdlcnk8L3NlY29uZGFyeS10aXRsZT48L3RpdGxlcz48cGVyaW9kaWNhbD48ZnVsbC10aXRs
ZT5JbmRpYW4gSm91cm5hbCBvZiBTdXJnZXJ5PC9mdWxsLXRpdGxlPjwvcGVyaW9kaWNhbD48cGFn
ZXM+MjA1LTIwODwvcGFnZXM+PHZvbHVtZT42ODwvdm9sdW1lPjxudW1iZXI+NDwvbnVtYmVyPjxk
YXRlcz48eWVhcj4yMDA2PC95ZWFyPjwvZGF0ZXM+PGlzYm4+MDk3Mi0yMDY4PC9pc2JuPjx1cmxz
PjwvdXJscz48L3JlY29yZD48L0NpdGU+PC9FbmROb3RlPn==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Jd2FzaGl0YTwvQXV0aG9yPjxZZWFyPjIwMTY8L1llYXI+
PFJlY051bT4yNTE8L1JlY051bT48RGlzcGxheVRleHQ+PHN0eWxlIGZhY2U9InN1cGVyc2NyaXB0
Ij5bMTE3LCAxMThdPC9zdHlsZT48L0Rpc3BsYXlUZXh0PjxyZWNvcmQ+PHJlYy1udW1iZXI+MjUx
PC9yZWMtbnVtYmVyPjxmb3JlaWduLWtleXM+PGtleSBhcHA9IkVOIiBkYi1pZD0iOXRyOXI1YTln
enBzenJld2E1MjV6ZGRhdnAwYXB0dHMwdHcwIiB0aW1lc3RhbXA9IjE2MzM4NDA5ODQiPjI1MTwv
a2V5PjwvZm9yZWlnbi1rZXlzPjxyZWYtdHlwZSBuYW1lPSJKb3VybmFsIEFydGljbGUiPjE3PC9y
ZWYtdHlwZT48Y29udHJpYnV0b3JzPjxhdXRob3JzPjxhdXRob3I+SXdhc2hpdGEsIFkuPC9hdXRo
b3I+PGF1dGhvcj5PaHlhbWEsIFQuPC9hdXRob3I+PGF1dGhvcj5Ib25kYSwgRy48L2F1dGhvcj48
YXV0aG9yPkhpYmksIFQuPC9hdXRob3I+PGF1dGhvcj5Zb3NoaWRhLCBNLjwvYXV0aG9yPjxhdXRo
b3I+TWl1cmEsIEYuPC9hdXRob3I+PGF1dGhvcj5UYWthZGEsIFQuPC9hdXRob3I+PGF1dGhvcj5I
YW4sIEguIFMuPC9hdXRob3I+PGF1dGhvcj5Id2FuZywgVC4gTC48L2F1dGhvcj48YXV0aG9yPlNo
aW55YSwgUy48L2F1dGhvcj48YXV0aG9yPlN1enVraSwgSy48L2F1dGhvcj48YXV0aG9yPlVtZXph
d2EsIEEuPC9hdXRob3I+PGF1dGhvcj5Zb29uLCBZLiBTLjwvYXV0aG9yPjxhdXRob3I+Q2hvaSwg
SS4gUy48L2F1dGhvcj48YXV0aG9yPkh1YW5nLCBXLiBTLjwvYXV0aG9yPjxhdXRob3I+Q2hlbiwg
Sy4gSC48L2F1dGhvcj48YXV0aG9yPldhdGFuYWJlLCBNLjwvYXV0aG9yPjxhdXRob3I+QWJlLCBZ
LjwvYXV0aG9yPjxhdXRob3I+TWlzYXdhLCBULjwvYXV0aG9yPjxhdXRob3I+TmFnYWthd2EsIFku
PC9hdXRob3I+PGF1dGhvcj5Zb29uLCBELiBTLjwvYXV0aG9yPjxhdXRob3I+SmFuZywgSi4gWS48
L2F1dGhvcj48YXV0aG9yPll1LCBILiBDLjwvYXV0aG9yPjxhdXRob3I+QWhuLCBLLiBTLjwvYXV0
aG9yPjxhdXRob3I+S2ltLCBTLiBDLjwvYXV0aG9yPjxhdXRob3I+U29uZywgSS4gUy48L2F1dGhv
cj48YXV0aG9yPktpbSwgSi4gSC48L2F1dGhvcj48YXV0aG9yPll1biwgUy4gUy48L2F1dGhvcj48
YXV0aG9yPkNob2ksIFMuIEguPC9hdXRob3I+PGF1dGhvcj5KYW4sIFkuIFkuPC9hdXRob3I+PGF1
dGhvcj5TaGVlbi1DaGVuLCBTLiBNLjwvYXV0aG9yPjxhdXRob3I+U2hhbiwgWS4gUy48L2F1dGhv
cj48YXV0aG9yPktlciwgQy4gRy48L2F1dGhvcj48YXV0aG9yPkNoYW4sIEQuIEMuPC9hdXRob3I+
PGF1dGhvcj5MZWUsIEsuIFQuPC9hdXRob3I+PGF1dGhvcj5Ub3lvdGEsIE4uPC9hdXRob3I+PGF1
dGhvcj5IaWd1Y2hpLCBSLjwvYXV0aG9yPjxhdXRob3I+TmFrYW11cmEsIFkuPC9hdXRob3I+PGF1
dGhvcj5NaXp1Z3VjaGksIFkuPC9hdXRob3I+PGF1dGhvcj5UYWtlZGEsIFkuPC9hdXRob3I+PGF1
dGhvcj5JdG8sIE0uPC9hdXRob3I+PGF1dGhvcj5Ob3JpbWl6dSwgUy48L2F1dGhvcj48YXV0aG9y
PllhbWFkYSwgUy48L2F1dGhvcj48YXV0aG9yPk1hdHN1bXVyYSwgTi48L2F1dGhvcj48YXV0aG9y
PlNoaW5kb2gsIEouPC9hdXRob3I+PGF1dGhvcj5TdW5hZ2F3YSwgSC48L2F1dGhvcj48YXV0aG9y
Pkhhc2VnYXdhLCBILjwvYXV0aG9yPjxhdXRob3I+UmlraXlhbWEsIFQuPC9hdXRob3I+PGF1dGhv
cj5TYXRhLCBOLjwvYXV0aG9yPjxhdXRob3I+S2FubywgTi48L2F1dGhvcj48YXV0aG9yPktpdGFu
bywgUy48L2F1dGhvcj48YXV0aG9yPlRva3VtdXJhLCBILjwvYXV0aG9yPjxhdXRob3I+WWFtYXNo
aXRhLCBZLjwvYXV0aG9yPjxhdXRob3I+V2F0YW5hYmUsIEcuPC9hdXRob3I+PGF1dGhvcj5OYWth
Z2F3YSwgSy48L2F1dGhvcj48YXV0aG9yPktpbXVyYSwgVC48L2F1dGhvcj48YXV0aG9yPllhbWFr
YXdhLCBULjwvYXV0aG9yPjxhdXRob3I+V2FrYWJheWFzaGksIEcuPC9hdXRob3I+PGF1dGhvcj5F
bmRvLCBJLjwvYXV0aG9yPjxhdXRob3I+TWl5YXpha2ksIE0uPC9hdXRob3I+PGF1dGhvcj5ZYW1h
bW90bywgTS48L2F1dGhvcj48L2F1dGhvcnM+PC9jb250cmlidXRvcnM+PGF1dGgtYWRkcmVzcz5E
ZXBhcnRtZW50IG9mIEdhc3Ryb2VudGVyb2xvZ2ljYWwgYW5kIFBlZGlhdHJpYyBTdXJnZXJ5LCBP
aXRhIFVuaXZlcnNpdHkgRmFjdWx0eSBvZiBNZWRpY2luZSwgT2l0YSwgSmFwYW4uJiN4RDtEZXBh
cnRtZW50IG9mIENsaW5pY2FsIFN0YXRpc3RpY3MgYW5kIERhdGEgTWFuYWdlbWVudCwgT2l0YSBV
bml2ZXJzaXR5IEZhY3VsdHkgb2YgTWVkaWNpbmUsIE9pdGEsIEphcGFuLiYjeEQ7RGVwYXJ0bWVu
dCBvZiBTdXJnZXJ5LCBUb2t5byBNZXRyb3BvbGl0YW4gS29tYWdvbWUgSG9zcGl0YWwsIFRva3lv
LCBKYXBhbi4mI3hEO0RlcGFydG1lbnQgb2YgU3VyZ2VyeSwgS2VpbyBVbml2ZXJzaXR5IFNjaG9v
bCBvZiBNZWRpY2luZSwgVG9reW8sIEphcGFuLiYjeEQ7RGVwYXJ0bWVudCBvZiBIZW1vZGlhbHlz
aXMgYW5kIFN1cmdlcnksIENoZW1vdGhlcmFweSBSZXNlYXJjaCBJbnN0aXR1dGUsIEludGVybmF0
aW9uYWwgVW5pdmVyc2l0eSBvZiBIZWFsdGggYW5kIFdlbGZhcmUsIENoaWJhLCBKYXBhbi4mI3hE
O0RlcGFydG1lbnQgb2YgU3VyZ2VyeSwgVGVpa3lvIFVuaXZlcnNpdHkgU2Nob29sIG9mIE1lZGlj
aW5lLCBUb2t5bywgSmFwYW4uJiN4RDtEZXBhcnRtZW50IG9mIFN1cmdlcnksIFRlaWt5byBVbml2
ZXJzaXR5IFNjaG9vbCBvZiBNZWRpY2luZSwgVG9reW8sIEphcGFuLiB0YWthZGFAbWVkLnRlaWt5
by11LmFjLmpwLiYjeEQ7RGVwYXJ0bWVudCBvZiBTdXJnZXJ5LCBTZW91bCBOYXRpb25hbCBVbml2
ZXJzaXR5IEJ1bmRhbmcgSG9zcGl0YWwsIFNlb25nbmFtLXNpLCBLb3JlYS4mI3hEO0RpdmlzaW9u
IG9mIEdlbmVyYWwgU3VyZ2VyeSwgTGluLUtvdSBDaGFuZyBHdW5nIE1lbW9yaWFsIEhvc3BpdGFs
LCBUYXV5dWFuLCBUYWl3YW4uJiN4RDtEZXBhcnRtZW50IG9mIFN1cmdlcnksIEZ1amlub21peWEg
Q2l0eSBHZW5lcmFsIEhvc3BpdGFsLCBTaGl6dW9rYSwgSmFwYW4uJiN4RDtNaW5pbWFsbHkgSW52
YXNpdmUgU3VyZ2VyeSBDZW50ZXIsIFlvdHN1eWEgTWVkaWNhbCBDdWJlLCBUb2t5bywgSmFwYW4u
JiN4RDtEZXBhcnRtZW50IG9mIFN1cmdlcnksIEtvbnlhbmcgVW5pdmVyc2l0eSBIb3NwaXRhbCwg
RGFlamVvbiwgS29yZWEuJiN4RDtEZXBhcnRtZW50IG9mIFN1cmdlcnksIFNob3cgQ2h3YW4gTWVt
b3JpYWwgSG9zcGl0YWwsIENoYW5naHVhLCBUYWl3YW4uJiN4RDtEZXBhcnRtZW50IG9mIFN1cmdl
cnkgYW5kIERlcGFydG1lbnQgb2YgRWxlY3RyaWNhbCBFbmdpbmVlcmluZywgRmFyLUVhc3Rlcm4g
TWVtb3JpYWwgSG9zcGl0YWwgYW5kIFl1YW4gWmUgVW5pdmVyc2l0eSwgTmV3IFRhaXBlaSBDaXR5
LCBUYW95dWFuLCBUYWl3YW4uJiN4RDtEZXBhcnRtZW50IG9mIFN1cmdlcnksIFRvaG8gVW5pdmVy
c2l0eSBPaGFzaGkgTWVkaWNhbCBDZW50ZXIsIFRva3lvLCBKYXBhbi4mI3hEO1Rha2V5dWtpIE1p
c2F3YSwgRGVwYXJ0bWVudCBvZiBTdXJnZXJ5LCBUaGUgSmlrZWkgVW5pdmVyc2l0eSBLYXNoaXdh
IEhvc3BpdGFsLCBDaGliYSwgSmFwYW4uJiN4RDtEZXBhcnRtZW50IG9mIEdhc3Ryb2ludGVzdGlu
YWwgYW5kIFBlZGlhdHJpYyBTdXJnZXJ5LCBUb2t5byBNZWRpY2FsIFVuaXZlcnNpdHksIFRva3lv
LCBKYXBhbi4mI3hEO0RlcGFydG1lbnQgb2YgU3VyZ2VyeSwgWW9uc2VpIFVuaXZlcnNpdHkgR2Fu
Z25hbSBTZXZlcmFuY2UgSG9zcGl0YWwsIFNlb3VsLCBLb3JlYS4mI3hEO0RlcGFydG1lbnQgb2Yg
U3VyZ2VyeSwgU2VvdWwgTmF0aW9uYWwgVW5pdmVyc2l0eSBIb3NwaXRhbCwgU2VvdWwsIEtvcmVh
LiYjeEQ7RGVwYXJ0bWVudCBvZiBTdXJnZXJ5LCBDaG9uYnVrIE5hdGlvbmFsIFVuaXZlcnNpdHkg
SG9zcGl0YWwsIEplb25qdSwgS29yZWEuJiN4RDtEZXBhcnRtZW50IG9mIFN1cmdlcnksIEtlaW15
dW5nIFVuaXZlcnNpdHkgRG9uZ3NhbiBNZWRpY2FsIENlbnRlciwgRGFlZ3UsIEtvcmVhLiYjeEQ7
RGVwYXJ0bWVudCBvZiBTdXJnZXJ5LCBVbml2ZXJzaXR5IG9mIFVsc2FuIENvbGxlZ2Ugb2YgTWVk
aWNpbmUgYW5kIEFzYW4gTWVkaWNhbCBDZW50ZXIsIFNlb3VsLCBLb3JlYS4mI3hEO0RlcGFydG1l
bnQgb2YgU3VyZ2VyeSwgQ2h1bmduYW0gTmF0aW9uYWwgVW5pdmVyc2l0eSBIb3NwaXRhbCwgRGFl
amVvbiwgS29yZWEuJiN4RDtEZXBhcnRtZW50IG9mIFN1cmdlcnksIEV1bGppIFVuaXZlcnNpdHkg
SG9zcGl0YWwsIERhZWplb24sIEtvcmVhLiYjeEQ7RGVwYXJ0bWVudCBvZiBTdXJnZXJ5LCBZZXVu
Z25hbSBVbml2ZXJzaXR5LCBEYWVndSwgS29yZWEuJiN4RDtEZXBhcnRtZW50IG9mIFN1cmdlcnks
IFN1bmdreXVua3dhbiBVbml2ZXJzaXR5LCBTZW91bCwgS29yZWEuJiN4RDtEaXZpc2lvbiBvZiBH
ZW5lcmFsIFN1cmdlcnksIExpbi1Lb3UgQ2hhbmcgR3VuZyBNZW1vcmlhbCBIb3NwaXRhbCwgVGFv
eXVhbiwgVGFpd2FuLiYjeEQ7RGl2aXNpb24gb2YgR2VuZXJhbCBTdXJnZXJ5LCBLYW9oc2l1bmcg
Q2hhbmcgR3VuZyBNZW1vcmlhbCBIb3NwaXRhbCwgS2FvaHNpdW5nLCBUYWl3YW4uJiN4RDtEZXBh
cnRtZW50IG9mIFN1cmdlcnksIE5hdGlvbmFsIENoZW5nIEt1bmcgVW5pdmVyc2l0eSBIb3NwaXRh
bCwgVGFpbmFuLCBUYWl3YW4uJiN4RDtEZXBhcnRtZW50IG9mIFN1cmdlcnksIFl1YW4mYXBvcztz
IEdlbmVyYWwgSG9zcGl0YWwsIEthb2hzaXVuZywgVGFpd2FuLiYjeEQ7RGl2aXNpb24gb2YgR2Vu
ZXJhbCBTdXJnZXJ5LCBUcmktU2VydmljZSBHZW5lcmFsIEhvc3BpdGFsLCBUYWlwZWksIFRhaXdh
bi4mI3hEO0RlcGFydG1lbnQgb2YgU3VyZ2VyeSwgS2FvaHNpdW5nIE1lZGljYWwgVW5pdmVyc2l0
eSBIb3NwaXRhbCwgS2FvaHNpdW5nLCBUYWl3YW4uJiN4RDtEZXBhcnRtZW50IG9mIFN1cmdlcnks
IE11c2FzaGlubyBUb2t1c2h1a2FpIEhvc3BpdGFsLCBUb2t5bywgSmFwYW4uJiN4RDtEZXBhcnRt
ZW50IG9mIFN1cmdlcnksIEluc3RpdHV0ZSBvZiBHYXN0cm9lbnRlcm9sb2d5LCBUb2t5byBXb21l
biZhcG9zO3MgTWVkaWNhbCBVbml2ZXJzaXR5LCBUb2t5bywgSmFwYW4uJiN4RDtEZXBhcnRtZW50
IG9mIEdhc3Ryb2ludGVzdGluYWwgYW5kIEhlcGF0by1CaWxpYXJ5LVBhbmNyZWF0aWMgU3VyZ2Vy
eSwgTmlwcG9uIE1lZGljYWwgU2Nob29sLCBUb2t5bywgSmFwYW4uJiN4RDtEZXBhcnRtZW50IG9m
IFN1cmdlcnksIE5pcHBvbiBNZWRpY2FsIFNjaG9vbCwgVG9reW8sIEphcGFuLiYjeEQ7RGVwYXJ0
bWVudCBvZiBTdXJnZXJ5LCBLYW5zYWkgUm9zYWkgSG9zcGl0YWwsIEh5b2dvLCBKYXBhbi4mI3hE
O0RlcGFydG1lbnQgb2YgR2VuZXJhbCBhbmQgUGFuY3JlYXRpYyBTdXJnZXJ5LCBRdWFsaXR5IGFu
ZCBTYWZldHkgaW4gSGVhbHRoY2FyZSwgRnVqaXRhIEhlYWx0aCBVbml2ZXJzaXR5LCBBaWNoaSwg
SmFwYW4uJiN4RDtEZXBhcnRtZW50IG9mIFN1cmdlcnksIE5hZ295YSBEYWluaSBSZWQgQ3Jvc3Mg
SG9zcGl0YWwsIEFpY2hpLCBKYXBhbi4mI3hEO0RlcGFydG1lbnQgb2YgU3VyZ2VyeSwgS2FtZWRh
IE1lZGljYWwgQ2VudGVyLCBDaGliYSwgSmFwYW4uJiN4RDtEZXBhcnRtZW50IG9mIFN1cmdlcnks
IFRvaG9rdSBSb3NhaSBIb3NwaXRhbCwgTWl5YWdpLCBKYXBhbi4mI3hEO0RlcGFydG1lbnQgb2Yg
RGlnZXN0aXZlIFN1cmdlcnksIFRvcmFub21vbiBIb3NwaXRhbCwgVG9reW8sIEphcGFuLiYjeEQ7
RGVwYXJ0bWVudCBvZiBTdXJnZXJ5LCBOYWthZ2FtaSBIb3NwaXRhbCwgT2tpbmF3YSwgSmFwYW4u
JiN4RDtMYXBhcm9zY29waWMgU3VyZ2VyeSBDZW50ZXIsIFRva2FpIEhvc3BpdGFsLCBBaWNoaSwg
SmFwYW4uJiN4RDtEZXBhcnRtZW50IG9mIFN1cmdlcnksIFNhaXRhbWEgTWVkaWNhbCBDZW50ZXIs
IEppY2hpIE1lZGljYWwgVW5pdmVyc2l0eSwgU2FpdGFtYSwgSmFwYW4uJiN4RDtEZXBhcnRtZW50
IG9mIFN1cmdlcnksIEppY2hpIE1lZGljYWwgVW5pdmVyc2l0eSwgVG9jaGlnaSwgSmFwYW4uJiN4
RDtDaGliYSBUb2t1c2h1a2FpIEhvc3BpdGFsLCBDaGliYSwgSmFwYW4uJiN4RDtPaXRhIFVuaXZl
cnNpdHksIE9pdGEsIEphcGFuLiYjeEQ7RGVwYXJ0bWVudCBvZiBHYXN0cm9lbnRlcm9sb2dpY2Fs
IFN1cmdlcnksIEZ1a3Vva2EgVW5pdmVyc2l0eSBTY2hvb2wgb2YgTWVkaWNpbmUsIEZ1a3Vva2Es
IEphcGFuLiYjeEQ7RGVwYXJ0bWVudCBvZiBTdXJnZXJ5LCBTYW5ubyBIb3NwaXRhbCwgSW50ZXJu
YXRpb25hbCBVbml2ZXJzaXR5IG9mIEhlYWx0aCBhbmQgV2VsZmFyZSwgVG9reW8sIEphcGFuLiYj
eEQ7SmFwYW5lc2UgUmVkIENyb3NzIE1peWFnaSBCbG9vZCBDZW50ZXIsIE1peWFnaSwgSmFwYW4u
JiN4RDtEZXBhcnRtZW50IG9mIFN1cmdlcnksIFRlaWt5byBVbml2ZXJzaXR5IFNjaG9vbCBvZiBN
ZWRpY2luZSwgTWl6b25va3VjaGkgSG9zcGl0YWwsIEthbmFnYXdhLCBKYXBhbi4mI3hEO0RlcGFy
dG1lbnQgb2YgU3VyZ2VyeSwgQWdlbyBDZW50cmFsIEdlbmVyYWwgSG9zcGl0YWwsIFNhaXRhbWEs
IEphcGFuLiYjeEQ7RGVwYXJ0bWVudCBvZiBHYXN0cm9lbnRlcm9sb2dpY2FsIFN1cmdlcnksIFlv
a29oYW1hIENpdHkgVW5pdmVyc2l0eSBHcmFkdWF0ZSBTY2hvb2wgb2YgTWVkaWNpbmUsIEthbmFn
YXdhLCBKYXBhbi4mI3hEO0dyYWR1YXRlIFNjaG9vbCBvZiBNZWRpY2luZSwgQ2hpYmEgVW5pdmVy
c2l0eSwgQ2hpYmEsIEphcGFuLjwvYXV0aC1hZGRyZXNzPjx0aXRsZXM+PHRpdGxlPldoYXQgYXJl
IHRoZSBhcHByb3ByaWF0ZSBpbmRpY2F0b3JzIG9mIHN1cmdpY2FsIGRpZmZpY3VsdHkgZHVyaW5n
IGxhcGFyb3Njb3BpYyBjaG9sZWN5c3RlY3RvbXk/IFJlc3VsdHMgZnJvbSBhIEphcGFuLUtvcmVh
LVRhaXdhbiBtdWx0aW5hdGlvbmFsIHN1cnZleTwvdGl0bGU+PHNlY29uZGFyeS10aXRsZT5KIEhl
cGF0b2JpbGlhcnkgUGFuY3JlYXQgU2NpPC9zZWNvbmRhcnktdGl0bGU+PC90aXRsZXM+PHBlcmlv
ZGljYWw+PGZ1bGwtdGl0bGU+SiBIZXBhdG9iaWxpYXJ5IFBhbmNyZWF0IFNjaTwvZnVsbC10aXRs
ZT48L3BlcmlvZGljYWw+PHBhZ2VzPjUzMy00NzwvcGFnZXM+PHZvbHVtZT4yMzwvdm9sdW1lPjxu
dW1iZXI+OTwvbnVtYmVyPjxlZGl0aW9uPjIwMTYvMDgvMDU8L2VkaXRpb24+PGtleXdvcmRzPjxr
ZXl3b3JkPkNob2xlY3lzdGVjdG9teSwgTGFwYXJvc2NvcGljL2FkdmVyc2UgZWZmZWN0cy8qbWV0
aG9kczwva2V5d29yZD48a2V5d29yZD5Dcm9zcy1TZWN0aW9uYWwgU3R1ZGllczwva2V5d29yZD48
a2V5d29yZD5EaXNzZWN0aW9uL21ldGhvZHM8L2tleXdvcmQ+PGtleXdvcmQ+RmVtYWxlPC9rZXl3
b3JkPjxrZXl3b3JkPkZvbGxvdy1VcCBTdHVkaWVzPC9rZXl3b3JkPjxrZXl3b3JkPkdhbGxibGFk
ZGVyL3BhcmFzaXRvbG9neS9zdXJnZXJ5PC9rZXl3b3JkPjxrZXl3b3JkPkh1bWFuczwva2V5d29y
ZD48a2V5d29yZD5JbnRlcm5hdGlvbmFsaXR5PC9rZXl3b3JkPjxrZXl3b3JkPkludHJhb3BlcmF0
aXZlIENhcmUvbWV0aG9kczwva2V5d29yZD48a2V5d29yZD5JbnRyYW9wZXJhdGl2ZSBDb21wbGlj
YXRpb25zLypwcmV2ZW50aW9uICZhbXA7IGNvbnRyb2w8L2tleXdvcmQ+PGtleXdvcmQ+SmFwYW48
L2tleXdvcmQ+PGtleXdvcmQ+KkxhcGFyb3Njb3Blczwva2V5d29yZD48a2V5d29yZD5NYWxlPC9r
ZXl3b3JkPjxrZXl3b3JkPk9wZXJhdGl2ZSBUaW1lPC9rZXl3b3JkPjxrZXl3b3JkPlF1YWxpdHkg
Q29udHJvbDwva2V5d29yZD48a2V5d29yZD5SZXB1YmxpYyBvZiBLb3JlYTwva2V5d29yZD48a2V5
d29yZD5SaXNrIEZhY3RvcnM8L2tleXdvcmQ+PGtleXdvcmQ+U2Vyb3VzIE1lbWJyYW5lL3BhdGhv
bG9neS9zdXJnZXJ5PC9rZXl3b3JkPjxrZXl3b3JkPlN1cmdlb25zLypzdGF0aXN0aWNzICZhbXA7
IG51bWVyaWNhbCBkYXRhPC9rZXl3b3JkPjxrZXl3b3JkPlN1cnZleXMgYW5kIFF1ZXN0aW9ubmFp
cmVzPC9rZXl3b3JkPjxrZXl3b3JkPlRhaXdhbjwva2V5d29yZD48a2V5d29yZD5UcmVhdG1lbnQg
T3V0Y29tZTwva2V5d29yZD48a2V5d29yZD5Dcml0aWNhbCB2aWV3IG9mIHNhZmV0eTwva2V5d29y
ZD48a2V5d29yZD5MYXBhcm9zY29waWMgY2hvbGVjeXN0ZWN0b215PC9rZXl3b3JkPjxrZXl3b3Jk
Pk5vbWluYWwgZ3JvdXAgdGVjaG5pcXVlPC9rZXl3b3JkPjxrZXl3b3JkPlNTLUlubmVyIHRoZW9y
eTwva2V5d29yZD48a2V5d29yZD5TdXJnaWNhbCBkaWZmaWN1bHR5PC9rZXl3b3JkPjwva2V5d29y
ZHM+PGRhdGVzPjx5ZWFyPjIwMTY8L3llYXI+PHB1Yi1kYXRlcz48ZGF0ZT5TZXA8L2RhdGU+PC9w
dWItZGF0ZXM+PC9kYXRlcz48aXNibj4xODY4LTY5ODIgKEVsZWN0cm9uaWMpJiN4RDsxODY4LTY5
NzQgKExpbmtpbmcpPC9pc2JuPjxhY2Nlc3Npb24tbnVtPjI3NDkwODQxPC9hY2Nlc3Npb24tbnVt
Pjx1cmxzPjxyZWxhdGVkLXVybHM+PHVybD5odHRwczovL3d3dy5uY2JpLm5sbS5uaWguZ292L3B1
Ym1lZC8yNzQ5MDg0MTwvdXJsPjwvcmVsYXRlZC11cmxzPjwvdXJscz48ZWxlY3Ryb25pYy1yZXNv
dXJjZS1udW0+MTAuMTAwMi9qaGJwLjM3NTwvZWxlY3Ryb25pYy1yZXNvdXJjZS1udW0+PC9yZWNv
cmQ+PC9DaXRlPjxDaXRlPjxBdXRob3I+S3VsZGlwPC9BdXRob3I+PFllYXI+MjAwNjwvWWVhcj48
UmVjTnVtPjI0OTwvUmVjTnVtPjxyZWNvcmQ+PHJlYy1udW1iZXI+MjQ5PC9yZWMtbnVtYmVyPjxm
b3JlaWduLWtleXM+PGtleSBhcHA9IkVOIiBkYi1pZD0iOXRyOXI1YTlnenBzenJld2E1MjV6ZGRh
dnAwYXB0dHMwdHcwIiB0aW1lc3RhbXA9IjE2MzM4NDA5MzIiPjI0OTwva2V5PjwvZm9yZWlnbi1r
ZXlzPjxyZWYtdHlwZSBuYW1lPSJKb3VybmFsIEFydGljbGUiPjE3PC9yZWYtdHlwZT48Y29udHJp
YnV0b3JzPjxhdXRob3JzPjxhdXRob3I+S3VsZGlwLCBTaW5naDwvYXV0aG9yPjxhdXRob3I+QXNo
aXNoLCBPaHJpPC9hdXRob3I+PC9hdXRob3JzPjwvY29udHJpYnV0b3JzPjx0aXRsZXM+PHRpdGxl
PkRpZmZpY3VsdCBsYXBhcm9zY29waWMgY2hvbGVjeXN0ZWN0b215OiBBIGxhcmdlIHNlcmllcyBm
cm9tIG5vcnRoIEluZGlhPC90aXRsZT48c2Vjb25kYXJ5LXRpdGxlPkluZGlhbiBKb3VybmFsIG9m
IFN1cmdlcnk8L3NlY29uZGFyeS10aXRsZT48L3RpdGxlcz48cGVyaW9kaWNhbD48ZnVsbC10aXRs
ZT5JbmRpYW4gSm91cm5hbCBvZiBTdXJnZXJ5PC9mdWxsLXRpdGxlPjwvcGVyaW9kaWNhbD48cGFn
ZXM+MjA1LTIwODwvcGFnZXM+PHZvbHVtZT42ODwvdm9sdW1lPjxudW1iZXI+NDwvbnVtYmVyPjxk
YXRlcz48eWVhcj4yMDA2PC95ZWFyPjwvZGF0ZXM+PGlzYm4+MDk3Mi0yMDY4PC9pc2JuPjx1cmxz
PjwvdXJscz48L3JlY29yZD48L0NpdGU+PC9FbmROb3RlPn==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17,11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For instance, Törnqvist </w:t>
      </w:r>
      <w:r w:rsidRPr="00073A93">
        <w:rPr>
          <w:rFonts w:ascii="Book Antiqua" w:eastAsiaTheme="minorHAnsi" w:hAnsi="Book Antiqua" w:cstheme="minorBidi"/>
          <w:i/>
          <w:iCs/>
          <w:lang w:eastAsia="zh-CN"/>
        </w:rPr>
        <w:t>et al</w:t>
      </w:r>
      <w:r w:rsidR="00073A93" w:rsidRPr="0026654D">
        <w:rPr>
          <w:rFonts w:ascii="Book Antiqua" w:eastAsiaTheme="minorHAnsi" w:hAnsi="Book Antiqua" w:cstheme="minorBidi"/>
          <w:lang w:eastAsia="zh-CN"/>
        </w:rPr>
        <w:fldChar w:fldCharType="begin">
          <w:fldData xml:space="preserve">PEVuZE5vdGU+PENpdGU+PEF1dGhvcj5Ub3JucXZpc3Q8L0F1dGhvcj48WWVhcj4yMDE2PC9ZZWFy
PjxSZWNOdW0+MjU3PC9SZWNOdW0+PERpc3BsYXlUZXh0PjxzdHlsZSBmYWNlPSJzdXBlcnNjcmlw
dCI+WzExOV08L3N0eWxlPjwvRGlzcGxheVRleHQ+PHJlY29yZD48cmVjLW51bWJlcj4yNTc8L3Jl
Yy1udW1iZXI+PGZvcmVpZ24ta2V5cz48a2V5IGFwcD0iRU4iIGRiLWlkPSI5dHI5cjVhOWd6cHN6
cmV3YTUyNXpkZGF2cDBhcHR0czB0dzAiIHRpbWVzdGFtcD0iMTYzMzg0NDI1MyI+MjU3PC9rZXk+
PC9mb3JlaWduLWtleXM+PHJlZi10eXBlIG5hbWU9IkpvdXJuYWwgQXJ0aWNsZSI+MTc8L3JlZi10
eXBlPjxjb250cmlidXRvcnM+PGF1dGhvcnM+PGF1dGhvcj5Ub3JucXZpc3QsIEIuPC9hdXRob3I+
PGF1dGhvcj5XYWFnZSwgQS48L2F1dGhvcj48YXV0aG9yPlpoZW5nLCBaLjwvYXV0aG9yPjxhdXRo
b3I+WWUsIFcuPC9hdXRob3I+PGF1dGhvcj5OaWxzc29uLCBNLjwvYXV0aG9yPjwvYXV0aG9ycz48
L2NvbnRyaWJ1dG9ycz48YXV0aC1hZGRyZXNzPkRpdmlzaW9uIG9mIFN1cmdlcnksIERlcGFydG1l
bnQgb2YgQ2xpbmljYWwgU2NpZW5jZSwgSW50ZXJ2ZW50aW9uIGFuZCBUZWNobm9sb2d5LCBLYXJv
bGluc2thIFVuaXZlcnNpdHkgSG9zcGl0YWwsIEthcm9saW5za2EgSW5zdGl0dXRldCwgMTQxIDg2
LCBTdG9ja2hvbG0sIFN3ZWRlbi4gYmpvcm4udG9ybnF2aXN0QGtpLnNlLiYjeEQ7RGVwYXJ0bWVu
dCBvZiBTdXJnZXJ5LCBPc2xvIFVuaXZlcnNpdHkgSG9zcGl0YWwsIE9zbG8sIE5vcndheS4mI3hE
O0RlcGFydG1lbnQgb2YgTWVkaWNhbCBFcGlkZW1pb2xvZ3kgYW5kIEJpb3N0YXRpc3RpY3MsIEth
cm9saW5za2EgSW5zdGl0dXRldCwgU3RvY2tob2xtLCBTd2VkZW4uJiN4RDtEaXZpc2lvbiBvZiBT
dXJnZXJ5LCBEZXBhcnRtZW50IG9mIENsaW5pY2FsIFNjaWVuY2UsIEludGVydmVudGlvbiBhbmQg
VGVjaG5vbG9neSwgS2Fyb2xpbnNrYSBVbml2ZXJzaXR5IEhvc3BpdGFsLCBLYXJvbGluc2thIElu
c3RpdHV0ZXQsIDE0MSA4NiwgU3RvY2tob2xtLCBTd2VkZW4uPC9hdXRoLWFkZHJlc3M+PHRpdGxl
cz48dGl0bGU+U2V2ZXJpdHkgb2YgQWN1dGUgQ2hvbGVjeXN0aXRpcyBhbmQgUmlzayBvZiBJYXRy
b2dlbmljIEJpbGUgRHVjdCBJbmp1cnkgRHVyaW5nIENob2xlY3lzdGVjdG9teSwgYSBQb3B1bGF0
aW9uLUJhc2VkIENhc2UtQ29udHJvbCBTdHVkeTwvdGl0bGU+PHNlY29uZGFyeS10aXRsZT5Xb3Js
ZCBKIFN1cmc8L3NlY29uZGFyeS10aXRsZT48L3RpdGxlcz48cGVyaW9kaWNhbD48ZnVsbC10aXRs
ZT5Xb3JsZCBKIFN1cmc8L2Z1bGwtdGl0bGU+PC9wZXJpb2RpY2FsPjxwYWdlcz4xMDYwLTc8L3Bh
Z2VzPjx2b2x1bWU+NDA8L3ZvbHVtZT48bnVtYmVyPjU8L251bWJlcj48ZWRpdGlvbj4yMDE1LzEy
LzE3PC9lZGl0aW9uPjxrZXl3b3Jkcz48a2V5d29yZD5CaWxlIER1Y3RzLyppbmp1cmllczwva2V5
d29yZD48a2V5d29yZD5DYXNlLUNvbnRyb2wgU3R1ZGllczwva2V5d29yZD48a2V5d29yZD5DaG9s
ZWN5c3RlY3RvbXkvKmFkdmVyc2UgZWZmZWN0czwva2V5d29yZD48a2V5d29yZD5DaG9sZWN5c3Rp
dGlzLCBBY3V0ZS9jbGFzc2lmaWNhdGlvbi8qc3VyZ2VyeTwva2V5d29yZD48a2V5d29yZD5GZW1h
bGU8L2tleXdvcmQ+PGtleXdvcmQ+SHVtYW5zPC9rZXl3b3JkPjxrZXl3b3JkPklhdHJvZ2VuaWMg
RGlzZWFzZTwva2V5d29yZD48a2V5d29yZD5NYWxlPC9rZXl3b3JkPjxrZXl3b3JkPk1pZGRsZSBB
Z2VkPC9rZXl3b3JkPjxrZXl3b3JkPlJlZ2lzdHJpZXM8L2tleXdvcmQ+PGtleXdvcmQ+KlNldmVy
aXR5IG9mIElsbG5lc3MgSW5kZXg8L2tleXdvcmQ+PGtleXdvcmQ+U3dlZGVuPC9rZXl3b3JkPjwv
a2V5d29yZHM+PGRhdGVzPjx5ZWFyPjIwMTY8L3llYXI+PHB1Yi1kYXRlcz48ZGF0ZT5NYXk8L2Rh
dGU+PC9wdWItZGF0ZXM+PC9kYXRlcz48aXNibj4xNDMyLTIzMjMgKEVsZWN0cm9uaWMpJiN4RDsw
MzY0LTIzMTMgKExpbmtpbmcpPC9pc2JuPjxhY2Nlc3Npb24tbnVtPjI2NjY5NzgzPC9hY2Nlc3Np
b24tbnVtPjx1cmxzPjxyZWxhdGVkLXVybHM+PHVybD5odHRwczovL3d3dy5uY2JpLm5sbS5uaWgu
Z292L3B1Ym1lZC8yNjY2OTc4MzwvdXJsPjwvcmVsYXRlZC11cmxzPjwvdXJscz48ZWxlY3Ryb25p
Yy1yZXNvdXJjZS1udW0+MTAuMTAwNy9zMDAyNjgtMDE1LTMzNjUtMTwvZWxlY3Ryb25pYy1yZXNv
dXJjZS1udW0+PC9yZWNvcmQ+PC9DaXRlPjwvRW5kTm90ZT5=
</w:fldData>
        </w:fldChar>
      </w:r>
      <w:r w:rsidR="00073A93" w:rsidRPr="0026654D">
        <w:rPr>
          <w:rFonts w:ascii="Book Antiqua" w:eastAsiaTheme="minorHAnsi" w:hAnsi="Book Antiqua" w:cstheme="minorBidi"/>
          <w:lang w:eastAsia="zh-CN"/>
        </w:rPr>
        <w:instrText xml:space="preserve"> ADDIN EN.CITE </w:instrText>
      </w:r>
      <w:r w:rsidR="00073A93" w:rsidRPr="0026654D">
        <w:rPr>
          <w:rFonts w:ascii="Book Antiqua" w:eastAsiaTheme="minorHAnsi" w:hAnsi="Book Antiqua" w:cstheme="minorBidi"/>
          <w:lang w:eastAsia="zh-CN"/>
        </w:rPr>
        <w:fldChar w:fldCharType="begin">
          <w:fldData xml:space="preserve">PEVuZE5vdGU+PENpdGU+PEF1dGhvcj5Ub3JucXZpc3Q8L0F1dGhvcj48WWVhcj4yMDE2PC9ZZWFy
PjxSZWNOdW0+MjU3PC9SZWNOdW0+PERpc3BsYXlUZXh0PjxzdHlsZSBmYWNlPSJzdXBlcnNjcmlw
dCI+WzExOV08L3N0eWxlPjwvRGlzcGxheVRleHQ+PHJlY29yZD48cmVjLW51bWJlcj4yNTc8L3Jl
Yy1udW1iZXI+PGZvcmVpZ24ta2V5cz48a2V5IGFwcD0iRU4iIGRiLWlkPSI5dHI5cjVhOWd6cHN6
cmV3YTUyNXpkZGF2cDBhcHR0czB0dzAiIHRpbWVzdGFtcD0iMTYzMzg0NDI1MyI+MjU3PC9rZXk+
PC9mb3JlaWduLWtleXM+PHJlZi10eXBlIG5hbWU9IkpvdXJuYWwgQXJ0aWNsZSI+MTc8L3JlZi10
eXBlPjxjb250cmlidXRvcnM+PGF1dGhvcnM+PGF1dGhvcj5Ub3JucXZpc3QsIEIuPC9hdXRob3I+
PGF1dGhvcj5XYWFnZSwgQS48L2F1dGhvcj48YXV0aG9yPlpoZW5nLCBaLjwvYXV0aG9yPjxhdXRo
b3I+WWUsIFcuPC9hdXRob3I+PGF1dGhvcj5OaWxzc29uLCBNLjwvYXV0aG9yPjwvYXV0aG9ycz48
L2NvbnRyaWJ1dG9ycz48YXV0aC1hZGRyZXNzPkRpdmlzaW9uIG9mIFN1cmdlcnksIERlcGFydG1l
bnQgb2YgQ2xpbmljYWwgU2NpZW5jZSwgSW50ZXJ2ZW50aW9uIGFuZCBUZWNobm9sb2d5LCBLYXJv
bGluc2thIFVuaXZlcnNpdHkgSG9zcGl0YWwsIEthcm9saW5za2EgSW5zdGl0dXRldCwgMTQxIDg2
LCBTdG9ja2hvbG0sIFN3ZWRlbi4gYmpvcm4udG9ybnF2aXN0QGtpLnNlLiYjeEQ7RGVwYXJ0bWVu
dCBvZiBTdXJnZXJ5LCBPc2xvIFVuaXZlcnNpdHkgSG9zcGl0YWwsIE9zbG8sIE5vcndheS4mI3hE
O0RlcGFydG1lbnQgb2YgTWVkaWNhbCBFcGlkZW1pb2xvZ3kgYW5kIEJpb3N0YXRpc3RpY3MsIEth
cm9saW5za2EgSW5zdGl0dXRldCwgU3RvY2tob2xtLCBTd2VkZW4uJiN4RDtEaXZpc2lvbiBvZiBT
dXJnZXJ5LCBEZXBhcnRtZW50IG9mIENsaW5pY2FsIFNjaWVuY2UsIEludGVydmVudGlvbiBhbmQg
VGVjaG5vbG9neSwgS2Fyb2xpbnNrYSBVbml2ZXJzaXR5IEhvc3BpdGFsLCBLYXJvbGluc2thIElu
c3RpdHV0ZXQsIDE0MSA4NiwgU3RvY2tob2xtLCBTd2VkZW4uPC9hdXRoLWFkZHJlc3M+PHRpdGxl
cz48dGl0bGU+U2V2ZXJpdHkgb2YgQWN1dGUgQ2hvbGVjeXN0aXRpcyBhbmQgUmlzayBvZiBJYXRy
b2dlbmljIEJpbGUgRHVjdCBJbmp1cnkgRHVyaW5nIENob2xlY3lzdGVjdG9teSwgYSBQb3B1bGF0
aW9uLUJhc2VkIENhc2UtQ29udHJvbCBTdHVkeTwvdGl0bGU+PHNlY29uZGFyeS10aXRsZT5Xb3Js
ZCBKIFN1cmc8L3NlY29uZGFyeS10aXRsZT48L3RpdGxlcz48cGVyaW9kaWNhbD48ZnVsbC10aXRs
ZT5Xb3JsZCBKIFN1cmc8L2Z1bGwtdGl0bGU+PC9wZXJpb2RpY2FsPjxwYWdlcz4xMDYwLTc8L3Bh
Z2VzPjx2b2x1bWU+NDA8L3ZvbHVtZT48bnVtYmVyPjU8L251bWJlcj48ZWRpdGlvbj4yMDE1LzEy
LzE3PC9lZGl0aW9uPjxrZXl3b3Jkcz48a2V5d29yZD5CaWxlIER1Y3RzLyppbmp1cmllczwva2V5
d29yZD48a2V5d29yZD5DYXNlLUNvbnRyb2wgU3R1ZGllczwva2V5d29yZD48a2V5d29yZD5DaG9s
ZWN5c3RlY3RvbXkvKmFkdmVyc2UgZWZmZWN0czwva2V5d29yZD48a2V5d29yZD5DaG9sZWN5c3Rp
dGlzLCBBY3V0ZS9jbGFzc2lmaWNhdGlvbi8qc3VyZ2VyeTwva2V5d29yZD48a2V5d29yZD5GZW1h
bGU8L2tleXdvcmQ+PGtleXdvcmQ+SHVtYW5zPC9rZXl3b3JkPjxrZXl3b3JkPklhdHJvZ2VuaWMg
RGlzZWFzZTwva2V5d29yZD48a2V5d29yZD5NYWxlPC9rZXl3b3JkPjxrZXl3b3JkPk1pZGRsZSBB
Z2VkPC9rZXl3b3JkPjxrZXl3b3JkPlJlZ2lzdHJpZXM8L2tleXdvcmQ+PGtleXdvcmQ+KlNldmVy
aXR5IG9mIElsbG5lc3MgSW5kZXg8L2tleXdvcmQ+PGtleXdvcmQ+U3dlZGVuPC9rZXl3b3JkPjwv
a2V5d29yZHM+PGRhdGVzPjx5ZWFyPjIwMTY8L3llYXI+PHB1Yi1kYXRlcz48ZGF0ZT5NYXk8L2Rh
dGU+PC9wdWItZGF0ZXM+PC9kYXRlcz48aXNibj4xNDMyLTIzMjMgKEVsZWN0cm9uaWMpJiN4RDsw
MzY0LTIzMTMgKExpbmtpbmcpPC9pc2JuPjxhY2Nlc3Npb24tbnVtPjI2NjY5NzgzPC9hY2Nlc3Np
b24tbnVtPjx1cmxzPjxyZWxhdGVkLXVybHM+PHVybD5odHRwczovL3d3dy5uY2JpLm5sbS5uaWgu
Z292L3B1Ym1lZC8yNjY2OTc4MzwvdXJsPjwvcmVsYXRlZC11cmxzPjwvdXJscz48ZWxlY3Ryb25p
Yy1yZXNvdXJjZS1udW0+MTAuMTAwNy9zMDAyNjgtMDE1LTMzNjUtMTwvZWxlY3Ryb25pYy1yZXNv
dXJjZS1udW0+PC9yZWNvcmQ+PC9DaXRlPjwvRW5kTm90ZT5=
</w:fldData>
        </w:fldChar>
      </w:r>
      <w:r w:rsidR="00073A93" w:rsidRPr="0026654D">
        <w:rPr>
          <w:rFonts w:ascii="Book Antiqua" w:eastAsiaTheme="minorHAnsi" w:hAnsi="Book Antiqua" w:cstheme="minorBidi"/>
          <w:lang w:eastAsia="zh-CN"/>
        </w:rPr>
        <w:instrText xml:space="preserve"> ADDIN EN.CITE.DATA </w:instrText>
      </w:r>
      <w:r w:rsidR="00073A93" w:rsidRPr="0026654D">
        <w:rPr>
          <w:rFonts w:ascii="Book Antiqua" w:eastAsiaTheme="minorHAnsi" w:hAnsi="Book Antiqua" w:cstheme="minorBidi"/>
          <w:lang w:eastAsia="zh-CN"/>
        </w:rPr>
      </w:r>
      <w:r w:rsidR="00073A93" w:rsidRPr="0026654D">
        <w:rPr>
          <w:rFonts w:ascii="Book Antiqua" w:eastAsiaTheme="minorHAnsi" w:hAnsi="Book Antiqua" w:cstheme="minorBidi"/>
          <w:lang w:eastAsia="zh-CN"/>
        </w:rPr>
        <w:fldChar w:fldCharType="end"/>
      </w:r>
      <w:r w:rsidR="00073A93" w:rsidRPr="0026654D">
        <w:rPr>
          <w:rFonts w:ascii="Book Antiqua" w:eastAsiaTheme="minorHAnsi" w:hAnsi="Book Antiqua" w:cstheme="minorBidi"/>
          <w:lang w:eastAsia="zh-CN"/>
        </w:rPr>
      </w:r>
      <w:r w:rsidR="00073A93" w:rsidRPr="0026654D">
        <w:rPr>
          <w:rFonts w:ascii="Book Antiqua" w:eastAsiaTheme="minorHAnsi" w:hAnsi="Book Antiqua" w:cstheme="minorBidi"/>
          <w:lang w:eastAsia="zh-CN"/>
        </w:rPr>
        <w:fldChar w:fldCharType="separate"/>
      </w:r>
      <w:r w:rsidR="00073A93" w:rsidRPr="0026654D">
        <w:rPr>
          <w:rFonts w:ascii="Book Antiqua" w:eastAsiaTheme="minorHAnsi" w:hAnsi="Book Antiqua" w:cstheme="minorBidi"/>
          <w:noProof/>
          <w:vertAlign w:val="superscript"/>
          <w:lang w:eastAsia="zh-CN"/>
        </w:rPr>
        <w:t>[119]</w:t>
      </w:r>
      <w:r w:rsidR="00073A93"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reported that the adjusted risk of BDI was doubled among patients with acute cholecystitis. In patients with moderate acute cholecystitis (Tokyo grade II), the risk of BDI was more than doubled and increased almost eightfold for severe (Tokyo grade III) acute cholecystitis. Other studies have also reported a positive correlation between the severity of acute cholecystitis and morbidity</w:t>
      </w:r>
      <w:r w:rsidRPr="0026654D">
        <w:rPr>
          <w:rFonts w:ascii="Book Antiqua" w:eastAsiaTheme="minorHAnsi" w:hAnsi="Book Antiqua" w:cstheme="minorBidi"/>
          <w:lang w:eastAsia="zh-CN"/>
        </w:rPr>
        <w:fldChar w:fldCharType="begin">
          <w:fldData xml:space="preserve">PEVuZE5vdGU+PENpdGU+PEF1dGhvcj5SaWNlPC9BdXRob3I+PFllYXI+MjAxOTwvWWVhcj48UmVj
TnVtPjI1OTwvUmVjTnVtPjxEaXNwbGF5VGV4dD48c3R5bGUgZmFjZT0ic3VwZXJzY3JpcHQiPlsx
MjAsIDEyMV08L3N0eWxlPjwvRGlzcGxheVRleHQ+PHJlY29yZD48cmVjLW51bWJlcj4yNTk8L3Jl
Yy1udW1iZXI+PGZvcmVpZ24ta2V5cz48a2V5IGFwcD0iRU4iIGRiLWlkPSI5dHI5cjVhOWd6cHN6
cmV3YTUyNXpkZGF2cDBhcHR0czB0dzAiIHRpbWVzdGFtcD0iMTYzMzg0NDk0MSI+MjU5PC9rZXk+
PC9mb3JlaWduLWtleXM+PHJlZi10eXBlIG5hbWU9IkpvdXJuYWwgQXJ0aWNsZSI+MTc8L3JlZi10
eXBlPjxjb250cmlidXRvcnM+PGF1dGhvcnM+PGF1dGhvcj5SaWNlLCBDLiBQLjwvYXV0aG9yPjxh
dXRob3I+VmFpc2huYXZpLCBLLiBCLjwvYXV0aG9yPjxhdXRob3I+Q2hhbywgQy48L2F1dGhvcj48
YXV0aG9yPkp1cGl0ZXIsIEQuPC9hdXRob3I+PGF1dGhvcj5TY2hhZWZmZXIsIEEuIEIuPC9hdXRo
b3I+PGF1dGhvcj5KZW5zb24sIFcuIFIuPC9hdXRob3I+PGF1dGhvcj5HcmlmZmluLCBMLiBXLjwv
YXV0aG9yPjxhdXRob3I+TWlsZXNraSwgVy4gSi48L2F1dGhvcj48L2F1dGhvcnM+PC9jb250cmli
dXRvcnM+PGF1dGgtYWRkcmVzcz5TY2hvb2wgb2YgTWVkaWNpbmUsIFVuaXZlcnNpdHkgb2YgVGV4
YXMgTWVkaWNhbCBCcmFuY2gsIEdhbHZlc3RvbiwgVFggNzc1NTUsIFVuaXRlZCBTdGF0ZXMuJiN4
RDtEZXBhcnRtZW50IG9mIFN1cmdlcnksIFVuaXZlcnNpdHkgb2YgVGV4YXMgTWVkaWNhbCBCcmFu
Y2gsIEdhbHZlc3RvbiwgVFggNzc1NTUsIFVuaXRlZCBTdGF0ZXMuJiN4RDtEZXBhcnRtZW50IG9m
IFByZXZlbnRpdmUgTWVkaWNpbmUgYW5kIENvbW11bml0eSBIZWFsdGgsIERlcGFydG1lbnQgb2Yg
Qmlvc3RhdGlzdGljcywgVW5pdmVyc2l0eSBvZiBUZXhhcyBNZWRpY2FsIEJyYW5jaCwgR2FsdmVz
dG9uLCBUWCA3NzU1NSwgVW5pdGVkIFN0YXRlcy4mI3hEO0RlcGFydG1lbnQgb2YgU3VyZ2VyeSwg
VW5pdmVyc2l0eSBvZiBUZXhhcyBNZWRpY2FsIEJyYW5jaCwgR2FsdmVzdG9uLCBUWCA3NzU1NSwg
VW5pdGVkIFN0YXRlcy4gd21pbGVza2lAdXRtYi5lZHUuPC9hdXRoLWFkZHJlc3M+PHRpdGxlcz48
dGl0bGU+T3BlcmF0aXZlIGNvbXBsaWNhdGlvbnMgYW5kIGVjb25vbWljIG91dGNvbWVzIG9mIGNo
b2xlY3lzdGVjdG9teSBmb3IgYWN1dGUgY2hvbGVjeXN0aXRpczwvdGl0bGU+PHNlY29uZGFyeS10
aXRsZT5Xb3JsZCBKIEdhc3Ryb2VudGVyb2w8L3NlY29uZGFyeS10aXRsZT48L3RpdGxlcz48cGVy
aW9kaWNhbD48ZnVsbC10aXRsZT5Xb3JsZCBKIEdhc3Ryb2VudGVyb2w8L2Z1bGwtdGl0bGU+PC9w
ZXJpb2RpY2FsPjxwYWdlcz42OTE2LTY5Mjc8L3BhZ2VzPjx2b2x1bWU+MjU8L3ZvbHVtZT48bnVt
YmVyPjQ4PC9udW1iZXI+PGVkaXRpb24+MjAyMC8wMS8wODwvZWRpdGlvbj48a2V5d29yZHM+PGtl
eXdvcmQ+QWR1bHQ8L2tleXdvcmQ+PGtleXdvcmQ+Q2hvbGVjeXN0ZWN0b215LyphZHZlcnNlIGVm
ZmVjdHMvZWNvbm9taWNzPC9rZXl3b3JkPjxrZXl3b3JkPkNob2xlY3lzdGl0aXMsIEFjdXRlL2Rp
YWdub3Npcy9lY29ub21pY3MvKnN1cmdlcnk8L2tleXdvcmQ+PGtleXdvcmQ+Q2xpbmljYWwgRGVj
aXNpb24tTWFraW5nPC9rZXl3b3JkPjxrZXl3b3JkPkNvc3QgU2F2aW5ncy8qc3RhdGlzdGljcyAm
YW1wOyBudW1lcmljYWwgZGF0YTwva2V5d29yZD48a2V5d29yZD5GZW1hbGU8L2tleXdvcmQ+PGtl
eXdvcmQ+SG9zcGl0YWwgQ29zdHMvKnN0YXRpc3RpY3MgJmFtcDsgbnVtZXJpY2FsIGRhdGE8L2tl
eXdvcmQ+PGtleXdvcmQ+SHVtYW5zPC9rZXl3b3JkPjxrZXl3b3JkPkxlbmd0aCBvZiBTdGF5L2Vj
b25vbWljcy9zdGF0aXN0aWNzICZhbXA7IG51bWVyaWNhbCBkYXRhPC9rZXl3b3JkPjxrZXl3b3Jk
Pk1hbGU8L2tleXdvcmQ+PGtleXdvcmQ+TWlkZGxlIEFnZWQ8L2tleXdvcmQ+PGtleXdvcmQ+UGF0
aWVudCBTZWxlY3Rpb248L2tleXdvcmQ+PGtleXdvcmQ+UG9zdG9wZXJhdGl2ZSBDb21wbGljYXRp
b25zLyplY29ub21pY3MvZXBpZGVtaW9sb2d5L2V0aW9sb2d5PC9rZXl3b3JkPjxrZXl3b3JkPlJl
dHJvc3BlY3RpdmUgU3R1ZGllczwva2V5d29yZD48a2V5d29yZD5TZXZlcml0eSBvZiBJbGxuZXNz
IEluZGV4PC9rZXl3b3JkPjxrZXl3b3JkPlRlcnRpYXJ5IENhcmUgQ2VudGVycy9lY29ub21pY3Mv
c3RhdGlzdGljcyAmYW1wOyBudW1lcmljYWwgZGF0YTwva2V5d29yZD48a2V5d29yZD5UaW1lIEZh
Y3RvcnM8L2tleXdvcmQ+PGtleXdvcmQ+VGltZS10by1UcmVhdG1lbnQ8L2tleXdvcmQ+PGtleXdv
cmQ+VHJlYXRtZW50IE91dGNvbWU8L2tleXdvcmQ+PGtleXdvcmQ+QWN1dGUgY2hvbGVjeXN0aXRp
czwva2V5d29yZD48a2V5d29yZD5DaG9sZWN5c3RlY3RvbXk8L2tleXdvcmQ+PGtleXdvcmQ+Q29t
cGxpY2F0aW9uczwva2V5d29yZD48a2V5d29yZD5EZWxheWVkIGNob2xlY3lzdGVjdG9teTwva2V5
d29yZD48a2V5d29yZD5Ub2t5byBndWlkZWxpbmVzPC9rZXl3b3JkPjwva2V5d29yZHM+PGRhdGVz
Pjx5ZWFyPjIwMTk8L3llYXI+PHB1Yi1kYXRlcz48ZGF0ZT5EZWMgMjg8L2RhdGU+PC9wdWItZGF0
ZXM+PC9kYXRlcz48aXNibj4yMjE5LTI4NDAgKEVsZWN0cm9uaWMpJiN4RDsxMDA3LTkzMjcgKExp
bmtpbmcpPC9pc2JuPjxhY2Nlc3Npb24tbnVtPjMxOTA4Mzk1PC9hY2Nlc3Npb24tbnVtPjx1cmxz
PjxyZWxhdGVkLXVybHM+PHVybD5odHRwczovL3d3dy5uY2JpLm5sbS5uaWguZ292L3B1Ym1lZC8z
MTkwODM5NTwvdXJsPjwvcmVsYXRlZC11cmxzPjwvdXJscz48Y3VzdG9tMj5QTUM2OTM4NzI5PC9j
dXN0b20yPjxlbGVjdHJvbmljLXJlc291cmNlLW51bT4xMC4zNzQ4L3dqZy52MjUuaTQ4LjY5MTY8
L2VsZWN0cm9uaWMtcmVzb3VyY2UtbnVtPjwvcmVjb3JkPjwvQ2l0ZT48Q2l0ZT48QXV0aG9yPlll
bzwvQXV0aG9yPjxZZWFyPjIwMTY8L1llYXI+PFJlY051bT4zMzM8L1JlY051bT48cmVjb3JkPjxy
ZWMtbnVtYmVyPjMzMzwvcmVjLW51bWJlcj48Zm9yZWlnbi1rZXlzPjxrZXkgYXBwPSJFTiIgZGIt
aWQ9Ijl0cjlyNWE5Z3pwc3pyZXdhNTI1emRkYXZwMGFwdHRzMHR3MCIgdGltZXN0YW1wPSIxNjM0
MDQzMjQ2Ij4zMzM8L2tleT48L2ZvcmVpZ24ta2V5cz48cmVmLXR5cGUgbmFtZT0iSm91cm5hbCBB
cnRpY2xlIj4xNzwvcmVmLXR5cGU+PGNvbnRyaWJ1dG9ycz48YXV0aG9ycz48YXV0aG9yPlllbywg
Qy4gUy48L2F1dGhvcj48YXV0aG9yPlRheSwgVi4gVy48L2F1dGhvcj48YXV0aG9yPkxvdywgSi4g
Sy48L2F1dGhvcj48YXV0aG9yPldvb24sIFcuIFcuPC9hdXRob3I+PGF1dGhvcj5QdW5hbWl5YSwg
Uy4gSi48L2F1dGhvcj48YXV0aG9yPlNoZWxhdCwgVi4gRy48L2F1dGhvcj48L2F1dGhvcnM+PC9j
b250cmlidXRvcnM+PGF1dGgtYWRkcmVzcz5EZXBhcnRtZW50IG9mIEdlbmVyYWwgU3VyZ2VyeSwg
VGFuIFRvY2sgU2VuZyBIb3NwaXRhbCwgMTEgSmFsYW4gVGFuIFRvY2sgU2VuZywgU2luZ2Fwb3Jl
IDMwODQzMy4mI3hEO1lvbmcgTG9vIExpbiBTY2hvb2wgb2YgTWVkaWNpbmUsIE5hdGlvbmFsIFVu
aXZlcnNpdHkgb2YgU2luZ2Fwb3JlLCBTaW5nYXBvcmUuJiN4RDtEZXBhcnRtZW50IG9mIEludGVy
dmVudGlvbmFsIFJhZGlvbG9neSwgVGFuIFRvY2sgU2VuZyBIb3NwaXRhbCwgU2luZ2Fwb3JlLiYj
eEQ7RGVwYXJ0bWVudCBvZiBHZW5lcmFsIFN1cmdlcnksIFRhbiBUb2NrIFNlbmcgSG9zcGl0YWws
IDExIEphbGFuIFRhbiBUb2NrIFNlbmcsIFNpbmdhcG9yZSAzMDg0MzMuIHZnc2hlbGF0QGdtYWls
LmNvbS48L2F1dGgtYWRkcmVzcz48dGl0bGVzPjx0aXRsZT5PdXRjb21lcyBvZiBwZXJjdXRhbmVv
dXMgY2hvbGVjeXN0b3N0b215IGFuZCBwcmVkaWN0b3JzIG9mIGV2ZW50dWFsIGNob2xlY3lzdGVj
dG9teTwvdGl0bGU+PHNlY29uZGFyeS10aXRsZT5KIEhlcGF0b2JpbGlhcnkgUGFuY3JlYXQgU2Np
PC9zZWNvbmRhcnktdGl0bGU+PC90aXRsZXM+PHBlcmlvZGljYWw+PGZ1bGwtdGl0bGU+SiBIZXBh
dG9iaWxpYXJ5IFBhbmNyZWF0IFNjaTwvZnVsbC10aXRsZT48L3BlcmlvZGljYWw+PHBhZ2VzPjY1
LTczPC9wYWdlcz48dm9sdW1lPjIzPC92b2x1bWU+PG51bWJlcj4xPC9udW1iZXI+PGVkaXRpb24+
MjAxNS8xMS8xOTwvZWRpdGlvbj48a2V5d29yZHM+PGtleXdvcmQ+QWN1dGUgRGlzZWFzZTwva2V5
d29yZD48a2V5d29yZD5BZHVsdDwva2V5d29yZD48a2V5d29yZD5BZ2VkPC9rZXl3b3JkPjxrZXl3
b3JkPkFnZWQsIDgwIGFuZCBvdmVyPC9rZXl3b3JkPjxrZXl3b3JkPipDaG9sZWN5c3RlY3RvbXkv
bW9ydGFsaXR5PC9rZXl3b3JkPjxrZXl3b3JkPkZvcmVjYXN0aW5nPC9rZXl3b3JkPjxrZXl3b3Jk
Pkh1bWFuczwva2V5d29yZD48a2V5d29yZD5MZW5ndGggb2YgU3RheTwva2V5d29yZD48a2V5d29y
ZD5NaWRkbGUgQWdlZDwva2V5d29yZD48a2V5d29yZD5SZXRyb3NwZWN0aXZlIFN0dWRpZXM8L2tl
eXdvcmQ+PGtleXdvcmQ+VHJlYXRtZW50IE91dGNvbWU8L2tleXdvcmQ+PGtleXdvcmQ+Q2hvbGVj
eXN0aXRpczwva2V5d29yZD48a2V5d29yZD5DaG9sZWN5c3Rvc3RvbXk8L2tleXdvcmQ+PGtleXdv
cmQ+UGVyY3V0YW5lb3VzIGRyYWluYWdlPC9rZXl3b3JkPjwva2V5d29yZHM+PGRhdGVzPjx5ZWFy
PjIwMTY8L3llYXI+PHB1Yi1kYXRlcz48ZGF0ZT5KYW48L2RhdGU+PC9wdWItZGF0ZXM+PC9kYXRl
cz48aXNibj4xODY4LTY5ODIgKEVsZWN0cm9uaWMpJiN4RDsxODY4LTY5NzQgKExpbmtpbmcpPC9p
c2JuPjxhY2Nlc3Npb24tbnVtPjI2NTgwNzA4PC9hY2Nlc3Npb24tbnVtPjx1cmxzPjxyZWxhdGVk
LXVybHM+PHVybD5odHRwczovL3d3dy5uY2JpLm5sbS5uaWguZ292L3B1Ym1lZC8yNjU4MDcwODwv
dXJsPjwvcmVsYXRlZC11cmxzPjwvdXJscz48ZWxlY3Ryb25pYy1yZXNvdXJjZS1udW0+MTAuMTAw
Mi9qaGJwLjMwNDwvZWxlY3Ryb25pYy1yZXNvdXJjZS1udW0+PC9yZWNvcmQ+PC9DaXRlPjwvRW5k
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SaWNlPC9BdXRob3I+PFllYXI+MjAxOTwvWWVhcj48UmVj
TnVtPjI1OTwvUmVjTnVtPjxEaXNwbGF5VGV4dD48c3R5bGUgZmFjZT0ic3VwZXJzY3JpcHQiPlsx
MjAsIDEyMV08L3N0eWxlPjwvRGlzcGxheVRleHQ+PHJlY29yZD48cmVjLW51bWJlcj4yNTk8L3Jl
Yy1udW1iZXI+PGZvcmVpZ24ta2V5cz48a2V5IGFwcD0iRU4iIGRiLWlkPSI5dHI5cjVhOWd6cHN6
cmV3YTUyNXpkZGF2cDBhcHR0czB0dzAiIHRpbWVzdGFtcD0iMTYzMzg0NDk0MSI+MjU5PC9rZXk+
PC9mb3JlaWduLWtleXM+PHJlZi10eXBlIG5hbWU9IkpvdXJuYWwgQXJ0aWNsZSI+MTc8L3JlZi10
eXBlPjxjb250cmlidXRvcnM+PGF1dGhvcnM+PGF1dGhvcj5SaWNlLCBDLiBQLjwvYXV0aG9yPjxh
dXRob3I+VmFpc2huYXZpLCBLLiBCLjwvYXV0aG9yPjxhdXRob3I+Q2hhbywgQy48L2F1dGhvcj48
YXV0aG9yPkp1cGl0ZXIsIEQuPC9hdXRob3I+PGF1dGhvcj5TY2hhZWZmZXIsIEEuIEIuPC9hdXRo
b3I+PGF1dGhvcj5KZW5zb24sIFcuIFIuPC9hdXRob3I+PGF1dGhvcj5HcmlmZmluLCBMLiBXLjwv
YXV0aG9yPjxhdXRob3I+TWlsZXNraSwgVy4gSi48L2F1dGhvcj48L2F1dGhvcnM+PC9jb250cmli
dXRvcnM+PGF1dGgtYWRkcmVzcz5TY2hvb2wgb2YgTWVkaWNpbmUsIFVuaXZlcnNpdHkgb2YgVGV4
YXMgTWVkaWNhbCBCcmFuY2gsIEdhbHZlc3RvbiwgVFggNzc1NTUsIFVuaXRlZCBTdGF0ZXMuJiN4
RDtEZXBhcnRtZW50IG9mIFN1cmdlcnksIFVuaXZlcnNpdHkgb2YgVGV4YXMgTWVkaWNhbCBCcmFu
Y2gsIEdhbHZlc3RvbiwgVFggNzc1NTUsIFVuaXRlZCBTdGF0ZXMuJiN4RDtEZXBhcnRtZW50IG9m
IFByZXZlbnRpdmUgTWVkaWNpbmUgYW5kIENvbW11bml0eSBIZWFsdGgsIERlcGFydG1lbnQgb2Yg
Qmlvc3RhdGlzdGljcywgVW5pdmVyc2l0eSBvZiBUZXhhcyBNZWRpY2FsIEJyYW5jaCwgR2FsdmVz
dG9uLCBUWCA3NzU1NSwgVW5pdGVkIFN0YXRlcy4mI3hEO0RlcGFydG1lbnQgb2YgU3VyZ2VyeSwg
VW5pdmVyc2l0eSBvZiBUZXhhcyBNZWRpY2FsIEJyYW5jaCwgR2FsdmVzdG9uLCBUWCA3NzU1NSwg
VW5pdGVkIFN0YXRlcy4gd21pbGVza2lAdXRtYi5lZHUuPC9hdXRoLWFkZHJlc3M+PHRpdGxlcz48
dGl0bGU+T3BlcmF0aXZlIGNvbXBsaWNhdGlvbnMgYW5kIGVjb25vbWljIG91dGNvbWVzIG9mIGNo
b2xlY3lzdGVjdG9teSBmb3IgYWN1dGUgY2hvbGVjeXN0aXRpczwvdGl0bGU+PHNlY29uZGFyeS10
aXRsZT5Xb3JsZCBKIEdhc3Ryb2VudGVyb2w8L3NlY29uZGFyeS10aXRsZT48L3RpdGxlcz48cGVy
aW9kaWNhbD48ZnVsbC10aXRsZT5Xb3JsZCBKIEdhc3Ryb2VudGVyb2w8L2Z1bGwtdGl0bGU+PC9w
ZXJpb2RpY2FsPjxwYWdlcz42OTE2LTY5Mjc8L3BhZ2VzPjx2b2x1bWU+MjU8L3ZvbHVtZT48bnVt
YmVyPjQ4PC9udW1iZXI+PGVkaXRpb24+MjAyMC8wMS8wODwvZWRpdGlvbj48a2V5d29yZHM+PGtl
eXdvcmQ+QWR1bHQ8L2tleXdvcmQ+PGtleXdvcmQ+Q2hvbGVjeXN0ZWN0b215LyphZHZlcnNlIGVm
ZmVjdHMvZWNvbm9taWNzPC9rZXl3b3JkPjxrZXl3b3JkPkNob2xlY3lzdGl0aXMsIEFjdXRlL2Rp
YWdub3Npcy9lY29ub21pY3MvKnN1cmdlcnk8L2tleXdvcmQ+PGtleXdvcmQ+Q2xpbmljYWwgRGVj
aXNpb24tTWFraW5nPC9rZXl3b3JkPjxrZXl3b3JkPkNvc3QgU2F2aW5ncy8qc3RhdGlzdGljcyAm
YW1wOyBudW1lcmljYWwgZGF0YTwva2V5d29yZD48a2V5d29yZD5GZW1hbGU8L2tleXdvcmQ+PGtl
eXdvcmQ+SG9zcGl0YWwgQ29zdHMvKnN0YXRpc3RpY3MgJmFtcDsgbnVtZXJpY2FsIGRhdGE8L2tl
eXdvcmQ+PGtleXdvcmQ+SHVtYW5zPC9rZXl3b3JkPjxrZXl3b3JkPkxlbmd0aCBvZiBTdGF5L2Vj
b25vbWljcy9zdGF0aXN0aWNzICZhbXA7IG51bWVyaWNhbCBkYXRhPC9rZXl3b3JkPjxrZXl3b3Jk
Pk1hbGU8L2tleXdvcmQ+PGtleXdvcmQ+TWlkZGxlIEFnZWQ8L2tleXdvcmQ+PGtleXdvcmQ+UGF0
aWVudCBTZWxlY3Rpb248L2tleXdvcmQ+PGtleXdvcmQ+UG9zdG9wZXJhdGl2ZSBDb21wbGljYXRp
b25zLyplY29ub21pY3MvZXBpZGVtaW9sb2d5L2V0aW9sb2d5PC9rZXl3b3JkPjxrZXl3b3JkPlJl
dHJvc3BlY3RpdmUgU3R1ZGllczwva2V5d29yZD48a2V5d29yZD5TZXZlcml0eSBvZiBJbGxuZXNz
IEluZGV4PC9rZXl3b3JkPjxrZXl3b3JkPlRlcnRpYXJ5IENhcmUgQ2VudGVycy9lY29ub21pY3Mv
c3RhdGlzdGljcyAmYW1wOyBudW1lcmljYWwgZGF0YTwva2V5d29yZD48a2V5d29yZD5UaW1lIEZh
Y3RvcnM8L2tleXdvcmQ+PGtleXdvcmQ+VGltZS10by1UcmVhdG1lbnQ8L2tleXdvcmQ+PGtleXdv
cmQ+VHJlYXRtZW50IE91dGNvbWU8L2tleXdvcmQ+PGtleXdvcmQ+QWN1dGUgY2hvbGVjeXN0aXRp
czwva2V5d29yZD48a2V5d29yZD5DaG9sZWN5c3RlY3RvbXk8L2tleXdvcmQ+PGtleXdvcmQ+Q29t
cGxpY2F0aW9uczwva2V5d29yZD48a2V5d29yZD5EZWxheWVkIGNob2xlY3lzdGVjdG9teTwva2V5
d29yZD48a2V5d29yZD5Ub2t5byBndWlkZWxpbmVzPC9rZXl3b3JkPjwva2V5d29yZHM+PGRhdGVz
Pjx5ZWFyPjIwMTk8L3llYXI+PHB1Yi1kYXRlcz48ZGF0ZT5EZWMgMjg8L2RhdGU+PC9wdWItZGF0
ZXM+PC9kYXRlcz48aXNibj4yMjE5LTI4NDAgKEVsZWN0cm9uaWMpJiN4RDsxMDA3LTkzMjcgKExp
bmtpbmcpPC9pc2JuPjxhY2Nlc3Npb24tbnVtPjMxOTA4Mzk1PC9hY2Nlc3Npb24tbnVtPjx1cmxz
PjxyZWxhdGVkLXVybHM+PHVybD5odHRwczovL3d3dy5uY2JpLm5sbS5uaWguZ292L3B1Ym1lZC8z
MTkwODM5NTwvdXJsPjwvcmVsYXRlZC11cmxzPjwvdXJscz48Y3VzdG9tMj5QTUM2OTM4NzI5PC9j
dXN0b20yPjxlbGVjdHJvbmljLXJlc291cmNlLW51bT4xMC4zNzQ4L3dqZy52MjUuaTQ4LjY5MTY8
L2VsZWN0cm9uaWMtcmVzb3VyY2UtbnVtPjwvcmVjb3JkPjwvQ2l0ZT48Q2l0ZT48QXV0aG9yPlll
bzwvQXV0aG9yPjxZZWFyPjIwMTY8L1llYXI+PFJlY051bT4zMzM8L1JlY051bT48cmVjb3JkPjxy
ZWMtbnVtYmVyPjMzMzwvcmVjLW51bWJlcj48Zm9yZWlnbi1rZXlzPjxrZXkgYXBwPSJFTiIgZGIt
aWQ9Ijl0cjlyNWE5Z3pwc3pyZXdhNTI1emRkYXZwMGFwdHRzMHR3MCIgdGltZXN0YW1wPSIxNjM0
MDQzMjQ2Ij4zMzM8L2tleT48L2ZvcmVpZ24ta2V5cz48cmVmLXR5cGUgbmFtZT0iSm91cm5hbCBB
cnRpY2xlIj4xNzwvcmVmLXR5cGU+PGNvbnRyaWJ1dG9ycz48YXV0aG9ycz48YXV0aG9yPlllbywg
Qy4gUy48L2F1dGhvcj48YXV0aG9yPlRheSwgVi4gVy48L2F1dGhvcj48YXV0aG9yPkxvdywgSi4g
Sy48L2F1dGhvcj48YXV0aG9yPldvb24sIFcuIFcuPC9hdXRob3I+PGF1dGhvcj5QdW5hbWl5YSwg
Uy4gSi48L2F1dGhvcj48YXV0aG9yPlNoZWxhdCwgVi4gRy48L2F1dGhvcj48L2F1dGhvcnM+PC9j
b250cmlidXRvcnM+PGF1dGgtYWRkcmVzcz5EZXBhcnRtZW50IG9mIEdlbmVyYWwgU3VyZ2VyeSwg
VGFuIFRvY2sgU2VuZyBIb3NwaXRhbCwgMTEgSmFsYW4gVGFuIFRvY2sgU2VuZywgU2luZ2Fwb3Jl
IDMwODQzMy4mI3hEO1lvbmcgTG9vIExpbiBTY2hvb2wgb2YgTWVkaWNpbmUsIE5hdGlvbmFsIFVu
aXZlcnNpdHkgb2YgU2luZ2Fwb3JlLCBTaW5nYXBvcmUuJiN4RDtEZXBhcnRtZW50IG9mIEludGVy
dmVudGlvbmFsIFJhZGlvbG9neSwgVGFuIFRvY2sgU2VuZyBIb3NwaXRhbCwgU2luZ2Fwb3JlLiYj
eEQ7RGVwYXJ0bWVudCBvZiBHZW5lcmFsIFN1cmdlcnksIFRhbiBUb2NrIFNlbmcgSG9zcGl0YWws
IDExIEphbGFuIFRhbiBUb2NrIFNlbmcsIFNpbmdhcG9yZSAzMDg0MzMuIHZnc2hlbGF0QGdtYWls
LmNvbS48L2F1dGgtYWRkcmVzcz48dGl0bGVzPjx0aXRsZT5PdXRjb21lcyBvZiBwZXJjdXRhbmVv
dXMgY2hvbGVjeXN0b3N0b215IGFuZCBwcmVkaWN0b3JzIG9mIGV2ZW50dWFsIGNob2xlY3lzdGVj
dG9teTwvdGl0bGU+PHNlY29uZGFyeS10aXRsZT5KIEhlcGF0b2JpbGlhcnkgUGFuY3JlYXQgU2Np
PC9zZWNvbmRhcnktdGl0bGU+PC90aXRsZXM+PHBlcmlvZGljYWw+PGZ1bGwtdGl0bGU+SiBIZXBh
dG9iaWxpYXJ5IFBhbmNyZWF0IFNjaTwvZnVsbC10aXRsZT48L3BlcmlvZGljYWw+PHBhZ2VzPjY1
LTczPC9wYWdlcz48dm9sdW1lPjIzPC92b2x1bWU+PG51bWJlcj4xPC9udW1iZXI+PGVkaXRpb24+
MjAxNS8xMS8xOTwvZWRpdGlvbj48a2V5d29yZHM+PGtleXdvcmQ+QWN1dGUgRGlzZWFzZTwva2V5
d29yZD48a2V5d29yZD5BZHVsdDwva2V5d29yZD48a2V5d29yZD5BZ2VkPC9rZXl3b3JkPjxrZXl3
b3JkPkFnZWQsIDgwIGFuZCBvdmVyPC9rZXl3b3JkPjxrZXl3b3JkPipDaG9sZWN5c3RlY3RvbXkv
bW9ydGFsaXR5PC9rZXl3b3JkPjxrZXl3b3JkPkZvcmVjYXN0aW5nPC9rZXl3b3JkPjxrZXl3b3Jk
Pkh1bWFuczwva2V5d29yZD48a2V5d29yZD5MZW5ndGggb2YgU3RheTwva2V5d29yZD48a2V5d29y
ZD5NaWRkbGUgQWdlZDwva2V5d29yZD48a2V5d29yZD5SZXRyb3NwZWN0aXZlIFN0dWRpZXM8L2tl
eXdvcmQ+PGtleXdvcmQ+VHJlYXRtZW50IE91dGNvbWU8L2tleXdvcmQ+PGtleXdvcmQ+Q2hvbGVj
eXN0aXRpczwva2V5d29yZD48a2V5d29yZD5DaG9sZWN5c3Rvc3RvbXk8L2tleXdvcmQ+PGtleXdv
cmQ+UGVyY3V0YW5lb3VzIGRyYWluYWdlPC9rZXl3b3JkPjwva2V5d29yZHM+PGRhdGVzPjx5ZWFy
PjIwMTY8L3llYXI+PHB1Yi1kYXRlcz48ZGF0ZT5KYW48L2RhdGU+PC9wdWItZGF0ZXM+PC9kYXRl
cz48aXNibj4xODY4LTY5ODIgKEVsZWN0cm9uaWMpJiN4RDsxODY4LTY5NzQgKExpbmtpbmcpPC9p
c2JuPjxhY2Nlc3Npb24tbnVtPjI2NTgwNzA4PC9hY2Nlc3Npb24tbnVtPjx1cmxzPjxyZWxhdGVk
LXVybHM+PHVybD5odHRwczovL3d3dy5uY2JpLm5sbS5uaWguZ292L3B1Ym1lZC8yNjU4MDcwODwv
dXJsPjwvcmVsYXRlZC11cmxzPjwvdXJscz48ZWxlY3Ryb25pYy1yZXNvdXJjZS1udW0+MTAuMTAw
Mi9qaGJwLjMwNDwvZWxlY3Ryb25pYy1yZXNvdXJjZS1udW0+PC9yZWNvcmQ+PC9DaXRlPjwvRW5k
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0,12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The increased BDI risk, especially in complicated cholecystitis, can also precipitate nonsurgical issues such as detrimental socioeconomic and </w:t>
      </w:r>
      <w:r w:rsidR="002E18C7" w:rsidRPr="0026654D">
        <w:rPr>
          <w:rFonts w:ascii="Book Antiqua" w:eastAsiaTheme="minorHAnsi" w:hAnsi="Book Antiqua" w:cstheme="minorBidi"/>
          <w:lang w:eastAsia="zh-CN"/>
        </w:rPr>
        <w:t>Q</w:t>
      </w:r>
      <w:r w:rsidR="002E18C7">
        <w:rPr>
          <w:rFonts w:ascii="Book Antiqua" w:eastAsiaTheme="minorHAnsi" w:hAnsi="Book Antiqua" w:cstheme="minorBidi"/>
          <w:lang w:eastAsia="zh-CN"/>
        </w:rPr>
        <w:t>o</w:t>
      </w:r>
      <w:r w:rsidR="002E18C7" w:rsidRPr="0026654D">
        <w:rPr>
          <w:rFonts w:ascii="Book Antiqua" w:eastAsiaTheme="minorHAnsi" w:hAnsi="Book Antiqua" w:cstheme="minorBidi"/>
          <w:lang w:eastAsia="zh-CN"/>
        </w:rPr>
        <w:t xml:space="preserve">L </w:t>
      </w:r>
      <w:r w:rsidRPr="0026654D">
        <w:rPr>
          <w:rFonts w:ascii="Book Antiqua" w:eastAsiaTheme="minorHAnsi" w:hAnsi="Book Antiqua" w:cstheme="minorBidi"/>
          <w:lang w:eastAsia="zh-CN"/>
        </w:rPr>
        <w:t>impacts on patients</w:t>
      </w:r>
      <w:r w:rsidRPr="0026654D">
        <w:rPr>
          <w:rFonts w:ascii="Book Antiqua" w:eastAsiaTheme="minorHAnsi" w:hAnsi="Book Antiqua" w:cstheme="minorBidi"/>
          <w:lang w:eastAsia="zh-CN"/>
        </w:rPr>
        <w:fldChar w:fldCharType="begin">
          <w:fldData xml:space="preserve">PEVuZE5vdGU+PENpdGU+PEF1dGhvcj5EZSBSZXV2ZXI8L0F1dGhvcj48WWVhcj4yMDA4PC9ZZWFy
PjxSZWNOdW0+MzA1PC9SZWNOdW0+PERpc3BsYXlUZXh0PjxzdHlsZSBmYWNlPSJzdXBlcnNjcmlw
dCI+WzUxLCAxMjItMTI0XTwvc3R5bGU+PC9EaXNwbGF5VGV4dD48cmVjb3JkPjxyZWMtbnVtYmVy
PjMwNTwvcmVjLW51bWJlcj48Zm9yZWlnbi1rZXlzPjxrZXkgYXBwPSJFTiIgZGItaWQ9Ijl0cjly
NWE5Z3pwc3pyZXdhNTI1emRkYXZwMGFwdHRzMHR3MCIgdGltZXN0YW1wPSIxNjMzOTY0OTIzIj4z
MDU8L2tleT48L2ZvcmVpZ24ta2V5cz48cmVmLXR5cGUgbmFtZT0iSm91cm5hbCBBcnRpY2xlIj4x
NzwvcmVmLXR5cGU+PGNvbnRyaWJ1dG9ycz48YXV0aG9ycz48YXV0aG9yPkRlIFJldXZlciwgUFI8
L2F1dGhvcj48YXV0aG9yPlNwcmFuZ2VycywgTUFHPC9hdXRob3I+PGF1dGhvcj5SYXV3cywgRUFK
PC9hdXRob3I+PGF1dGhvcj5MYW1lcmlzLCBKUzwvYXV0aG9yPjxhdXRob3I+QnVzY2gsIE9SPC9h
dXRob3I+PGF1dGhvcj5WYW4gR3VsaWssIFRNPC9hdXRob3I+PGF1dGhvcj5Hb3VtYSwgREo8L2F1
dGhvcj48L2F1dGhvcnM+PC9jb250cmlidXRvcnM+PHRpdGxlcz48dGl0bGU+SW1wYWN0IG9mIGJp
bGUgZHVjdCBpbmp1cnkgYWZ0ZXIgbGFwYXJvc2NvcGljIGNob2xlY3lzdGVjdG9teSBvbiBxdWFs
aXR5IG9mIGxpZmU6IGEgbG9uZ2l0dWRpbmFsIHN0dWR5IGFmdGVyIG11bHRpZGlzY2lwbGluYXJ5
IHRyZWF0bWVudDwvdGl0bGU+PHNlY29uZGFyeS10aXRsZT5FbmRvc2NvcHk8L3NlY29uZGFyeS10
aXRsZT48L3RpdGxlcz48cGVyaW9kaWNhbD48ZnVsbC10aXRsZT5FbmRvc2NvcHk8L2Z1bGwtdGl0
bGU+PC9wZXJpb2RpY2FsPjxwYWdlcz42MzctNjQzPC9wYWdlcz48dm9sdW1lPjQwPC92b2x1bWU+
PG51bWJlcj4wODwvbnVtYmVyPjxkYXRlcz48eWVhcj4yMDA4PC95ZWFyPjwvZGF0ZXM+PGlzYm4+
MDAxMy03MjZYPC9pc2JuPjx1cmxzPjwvdXJscz48L3JlY29yZD48L0NpdGU+PENpdGU+PEF1dGhv
cj5Nb29yZTwvQXV0aG9yPjxZZWFyPjIwMDQ8L1llYXI+PFJlY051bT4zMzU8L1JlY051bT48cmVj
b3JkPjxyZWMtbnVtYmVyPjMzNTwvcmVjLW51bWJlcj48Zm9yZWlnbi1rZXlzPjxrZXkgYXBwPSJF
TiIgZGItaWQ9Ijl0cjlyNWE5Z3pwc3pyZXdhNTI1emRkYXZwMGFwdHRzMHR3MCIgdGltZXN0YW1w
PSIxNjM0MDQzNjczIj4zMzU8L2tleT48L2ZvcmVpZ24ta2V5cz48cmVmLXR5cGUgbmFtZT0iSm91
cm5hbCBBcnRpY2xlIj4xNzwvcmVmLXR5cGU+PGNvbnRyaWJ1dG9ycz48YXV0aG9ycz48YXV0aG9y
Pk1vb3JlLCBELiBFLjwvYXV0aG9yPjxhdXRob3I+RmV1cmVyLCBJLiBELjwvYXV0aG9yPjxhdXRo
b3I+SG9sem1hbiwgTS4gRC48L2F1dGhvcj48YXV0aG9yPld1ZGVsLCBMLiBKLjwvYXV0aG9yPjxh
dXRob3I+U3RyaWNrbGFuZCwgQy48L2F1dGhvcj48YXV0aG9yPkdvcmRlbiwgRC4gTC48L2F1dGhv
cj48YXV0aG9yPkNoYXJpLCBSLjwvYXV0aG9yPjxhdXRob3I+V3JpZ2h0LCBKLiBLLjwvYXV0aG9y
PjxhdXRob3I+UGluc29uLCBDLiBXLjwvYXV0aG9yPjwvYXV0aG9ycz48L2NvbnRyaWJ1dG9ycz48
YXV0aC1hZGRyZXNzPkRpdmlzaW9uIG9mIEhlcGF0b2JpbGlhcnkgU3VyZ2VyeSBhbmQgTGl2ZXIg
VHJhbnNwbGFudGF0aW9uLCBWYW5kZXJiaWx0IFVuaXZlcnNpdHkgTWVkaWNhbCBDZW50ZXIsIE5h
c2h2aWxsZSwgVE4gMzcyMzItNDc1MywgVVNBLiBkZXJlay5tb29yZUB2YW5kZXJiaWx0LmVkdTwv
YXV0aC1hZGRyZXNzPjx0aXRsZXM+PHRpdGxlPkxvbmctdGVybSBkZXRyaW1lbnRhbCBlZmZlY3Qg
b2YgYmlsZSBkdWN0IGluanVyeSBvbiBoZWFsdGgtcmVsYXRlZCBxdWFsaXR5IG9mIGxpZmU8L3Rp
dGxlPjxzZWNvbmRhcnktdGl0bGU+QXJjaCBTdXJnPC9zZWNvbmRhcnktdGl0bGU+PC90aXRsZXM+
PHBlcmlvZGljYWw+PGZ1bGwtdGl0bGU+QXJjaCBTdXJnPC9mdWxsLXRpdGxlPjwvcGVyaW9kaWNh
bD48cGFnZXM+NDc2LTgxOyBkaXNjdXNzaW9uIDQ4MS0yPC9wYWdlcz48dm9sdW1lPjEzOTwvdm9s
dW1lPjxudW1iZXI+NTwvbnVtYmVyPjxlZGl0aW9uPjIwMDQvMDUvMTI8L2VkaXRpb24+PGtleXdv
cmRzPjxrZXl3b3JkPkJpbGUgRHVjdHMsIEV4dHJhaGVwYXRpYy8qaW5qdXJpZXMvc3VyZ2VyeTwv
a2V5d29yZD48a2V5d29yZD5DYXNlLUNvbnRyb2wgU3R1ZGllczwva2V5d29yZD48a2V5d29yZD5D
aG9sZWN5c3RlY3RvbXksIExhcGFyb3Njb3BpYy8qYWR2ZXJzZSBlZmZlY3RzPC9rZXl3b3JkPjxr
ZXl3b3JkPkZlbWFsZTwva2V5d29yZD48a2V5d29yZD5IZWFsdGggU3RhdHVzIEluZGljYXRvcnM8
L2tleXdvcmQ+PGtleXdvcmQ+SHVtYW5zPC9rZXl3b3JkPjxrZXl3b3JkPkludHJhb3BlcmF0aXZl
IENvbXBsaWNhdGlvbnM8L2tleXdvcmQ+PGtleXdvcmQ+TWFsZTwva2V5d29yZD48a2V5d29yZD5N
aWRkbGUgQWdlZDwva2V5d29yZD48a2V5d29yZD4qUXVhbGl0eSBvZiBMaWZlPC9rZXl3b3JkPjxr
ZXl3b3JkPlNvY2lhbCBBZGp1c3RtZW50PC9rZXl3b3JkPjxrZXl3b3JkPlRyZWF0bWVudCBPdXRj
b21lPC9rZXl3b3JkPjwva2V5d29yZHM+PGRhdGVzPjx5ZWFyPjIwMDQ8L3llYXI+PHB1Yi1kYXRl
cz48ZGF0ZT5NYXk8L2RhdGU+PC9wdWItZGF0ZXM+PC9kYXRlcz48aXNibj4wMDA0LTAwMTAgKFBy
aW50KSYjeEQ7MDAwNC0wMDEwIChMaW5raW5nKTwvaXNibj48YWNjZXNzaW9uLW51bT4xNTEzNjM0
NjwvYWNjZXNzaW9uLW51bT48dXJscz48cmVsYXRlZC11cmxzPjx1cmw+aHR0cHM6Ly93d3cubmNi
aS5ubG0ubmloLmdvdi9wdWJtZWQvMTUxMzYzNDY8L3VybD48L3JlbGF0ZWQtdXJscz48L3VybHM+
PGVsZWN0cm9uaWMtcmVzb3VyY2UtbnVtPjEwLjEwMDEvYXJjaHN1cmcuMTM5LjUuNDc2PC9lbGVj
dHJvbmljLXJlc291cmNlLW51bT48L3JlY29yZD48L0NpdGU+PENpdGU+PEF1dGhvcj5BbmRlcnNz
b248L0F1dGhvcj48WWVhcj4yMDA4PC9ZZWFyPjxSZWNOdW0+MzM5PC9SZWNOdW0+PHJlY29yZD48
cmVjLW51bWJlcj4zMzk8L3JlYy1udW1iZXI+PGZvcmVpZ24ta2V5cz48a2V5IGFwcD0iRU4iIGRi
LWlkPSI5dHI5cjVhOWd6cHN6cmV3YTUyNXpkZGF2cDBhcHR0czB0dzAiIHRpbWVzdGFtcD0iMTYz
NDA0NDE3MSI+MzM5PC9rZXk+PC9mb3JlaWduLWtleXM+PHJlZi10eXBlIG5hbWU9IkpvdXJuYWwg
QXJ0aWNsZSI+MTc8L3JlZi10eXBlPjxjb250cmlidXRvcnM+PGF1dGhvcnM+PGF1dGhvcj5BbmRl
cnNzb24sIFIuPC9hdXRob3I+PGF1dGhvcj5Fcmlrc3NvbiwgSy48L2F1dGhvcj48YXV0aG9yPkJs
aW5kLCBQLiBKLjwvYXV0aG9yPjxhdXRob3I+VGluZ3N0ZWR0LCBCLjwvYXV0aG9yPjwvYXV0aG9y
cz48L2NvbnRyaWJ1dG9ycz48YXV0aC1hZGRyZXNzPkRlcGFydG1lbnQgb2YgU3VyZ2VyeSwgQ2xp
bmljYWwgU2NpZW5jZXMgTHVuZCwgTHVuZCBVbml2ZXJzaXR5IEhvc3BpdGFsLCBMdW5kLCBTd2Vk
ZW4uIHJvbGFuZC5hbmRlcnNzb25AbWVkLmx1LnNlPC9hdXRoLWFkZHJlc3M+PHRpdGxlcz48dGl0
bGU+SWF0cm9nZW5pYyBiaWxlIGR1Y3QgaW5qdXJ5LS1hIGNvc3QgYW5hbHlzaXM8L3RpdGxlPjxz
ZWNvbmRhcnktdGl0bGU+SFBCIChPeGZvcmQpPC9zZWNvbmRhcnktdGl0bGU+PC90aXRsZXM+PHBl
cmlvZGljYWw+PGZ1bGwtdGl0bGU+SFBCIChPeGZvcmQpPC9mdWxsLXRpdGxlPjwvcGVyaW9kaWNh
bD48cGFnZXM+NDE2LTk8L3BhZ2VzPjx2b2x1bWU+MTA8L3ZvbHVtZT48bnVtYmVyPjY8L251bWJl
cj48ZWRpdGlvbj4yMDA4LzEyLzE4PC9lZGl0aW9uPjxrZXl3b3Jkcz48a2V5d29yZD5iaWxlIGR1
Y3QgaW5qdXJ5PC9rZXl3b3JkPjxrZXl3b3JkPmNob2xlY3lzdGVjdG9teTwva2V5d29yZD48a2V5
d29yZD5jb3N0czwva2V5d29yZD48a2V5d29yZD5mb2xsb3ctdXA8L2tleXdvcmQ+PC9rZXl3b3Jk
cz48ZGF0ZXM+PHllYXI+MjAwODwveWVhcj48L2RhdGVzPjxpc2JuPjEzNjUtMTgyWCAoUHJpbnQp
JiN4RDsxMzY1LTE4MlggKExpbmtpbmcpPC9pc2JuPjxhY2Nlc3Npb24tbnVtPjE5MDg4OTI3PC9h
Y2Nlc3Npb24tbnVtPjx1cmxzPjxyZWxhdGVkLXVybHM+PHVybD5odHRwczovL3d3dy5uY2JpLm5s
bS5uaWguZ292L3B1Ym1lZC8xOTA4ODkyNzwvdXJsPjwvcmVsYXRlZC11cmxzPjwvdXJscz48Y3Vz
dG9tMj5QTUMyNTk3MzE1PC9jdXN0b20yPjxlbGVjdHJvbmljLXJlc291cmNlLW51bT4xMC4xMDgw
LzEzNjUxODIwODAyMTQwNzQ1PC9lbGVjdHJvbmljLXJlc291cmNlLW51bT48L3JlY29yZD48L0Np
dGU+PENpdGU+PEF1dGhvcj5IYWxsZS1TbWl0aDwvQXV0aG9yPjxZZWFyPjIwMjA8L1llYXI+PFJl
Y051bT4zMzg8L1JlY051bT48cmVjb3JkPjxyZWMtbnVtYmVyPjMzODwvcmVjLW51bWJlcj48Zm9y
ZWlnbi1rZXlzPjxrZXkgYXBwPSJFTiIgZGItaWQ9Ijl0cjlyNWE5Z3pwc3pyZXdhNTI1emRkYXZw
MGFwdHRzMHR3MCIgdGltZXN0YW1wPSIxNjM0MDQ0MTY3Ij4zMzg8L2tleT48L2ZvcmVpZ24ta2V5
cz48cmVmLXR5cGUgbmFtZT0iSm91cm5hbCBBcnRpY2xlIj4xNzwvcmVmLXR5cGU+PGNvbnRyaWJ1
dG9ycz48YXV0aG9ycz48YXV0aG9yPkhhbGxlLVNtaXRoLCBKLiBNLjwvYXV0aG9yPjxhdXRob3I+
SG9kc29uLCBKLjwvYXV0aG9yPjxhdXRob3I+U3RldmVucywgTC4gRy48L2F1dGhvcj48YXV0aG9y
PkRhc2FyaSwgQi48L2F1dGhvcj48YXV0aG9yPk1hcnVkYW5heWFnYW0sIFIuPC9hdXRob3I+PGF1
dGhvcj5QZXJlcmEsIFQuPC9hdXRob3I+PGF1dGhvcj5TdXRjbGlmZmUsIFIuIFAuPC9hdXRob3I+
PGF1dGhvcj5NdWllc2FuLCBQLjwvYXV0aG9yPjxhdXRob3I+SXNhYWMsIEouPC9hdXRob3I+PGF1
dGhvcj5NaXJ6YSwgRC4gRi48L2F1dGhvcj48YXV0aG9yPlJvYmVydHMsIEsuIEouPC9hdXRob3I+
PC9hdXRob3JzPjwvY29udHJpYnV0b3JzPjxhdXRoLWFkZHJlc3M+SGVwYXRvYmlsaWFyeSBhbmQg
UGFuY3JlYXRpYyBTdXJnZXJ5IFVuaXQsIFVuaXZlcnNpdHkgSG9zcGl0YWxzIEJpcm1pbmdoYW0s
IEJpcm1pbmdoYW0sIFVuaXRlZCBLaW5nZG9tLiYjeEQ7SW5zdGl0dXRlIG9mIFRyYW5zbGF0aW9u
YWwgTWVkaWNpbmUsIFVuaXZlcnNpdHkgSG9zcGl0YWxzIEJpcm1pbmdoYW0sIEJpcm1pbmdoYW0s
IFVuaXRlZCBLaW5nZG9tLiYjeEQ7SGVwYXRvYmlsaWFyeSBhbmQgUGFuY3JlYXRpYyBTdXJnZXJ5
IFVuaXQsIFVuaXZlcnNpdHkgSG9zcGl0YWxzIEJpcm1pbmdoYW0sIEJpcm1pbmdoYW0sIFVuaXRl
ZCBLaW5nZG9tLiBFbGVjdHJvbmljIGFkZHJlc3M6IGouay5yb2JlcnRzQGJoYW0uYWMudWsuPC9h
dXRoLWFkZHJlc3M+PHRpdGxlcz48dGl0bGU+QSBjb21wcmVoZW5zaXZlIGV2YWx1YXRpb24gb2Yg
dGhlIGxvbmctdGVybSBjbGluaWNhbCBhbmQgZWNvbm9taWMgaW1wYWN0IG9mIG1pbm9yIGJpbGUg
ZHVjdCBpbmp1cnk8L3RpdGxlPjxzZWNvbmRhcnktdGl0bGU+U3VyZ2VyeTwvc2Vjb25kYXJ5LXRp
dGxlPjwvdGl0bGVzPjxwZXJpb2RpY2FsPjxmdWxsLXRpdGxlPlN1cmdlcnk8L2Z1bGwtdGl0bGU+
PC9wZXJpb2RpY2FsPjxwYWdlcz45NDItOTQ5PC9wYWdlcz48dm9sdW1lPjE2Nzwvdm9sdW1lPjxu
dW1iZXI+NjwvbnVtYmVyPjxlZGl0aW9uPjIwMjAvMDMvMTk8L2VkaXRpb24+PGtleXdvcmRzPjxr
ZXl3b3JkPkFuYXN0b21vc2lzLCBSb3V4LWVuLVkvZWNvbm9taWNzPC9rZXl3b3JkPjxrZXl3b3Jk
PkJpbGUgRHVjdHMvKmluanVyaWVzL3N1cmdlcnk8L2tleXdvcmQ+PGtleXdvcmQ+Q2hvbGVjeXN0
ZWN0b215LCBMYXBhcm9zY29waWMvYWR2ZXJzZSBlZmZlY3RzPC9rZXl3b3JkPjxrZXl3b3JkPkNv
c3RzIGFuZCBDb3N0IEFuYWx5c2lzPC9rZXl3b3JkPjxrZXl3b3JkPkZlbWFsZTwva2V5d29yZD48
a2V5d29yZD5Gb2xsb3ctVXAgU3R1ZGllczwva2V5d29yZD48a2V5d29yZD5IdW1hbnM8L2tleXdv
cmQ+PGtleXdvcmQ+SWF0cm9nZW5pYyBEaXNlYXNlLyplY29ub21pY3M8L2tleXdvcmQ+PGtleXdv
cmQ+SW50cmFvcGVyYXRpdmUgQ29tcGxpY2F0aW9ucy9ldGlvbG9neS8qc3VyZ2VyeTwva2V5d29y
ZD48a2V5d29yZD5NYWxlPC9rZXl3b3JkPjxrZXl3b3JkPk1pZGRsZSBBZ2VkPC9rZXl3b3JkPjxr
ZXl3b3JkPlBhdGllbnQgQ2FyZSBUZWFtPC9rZXl3b3JkPjxrZXl3b3JkPlJldHJvc3BlY3RpdmUg
U3R1ZGllczwva2V5d29yZD48a2V5d29yZD5Vbml0ZWQgS2luZ2RvbTwva2V5d29yZD48a2V5d29y
ZD5Xb3VuZHMgYW5kIEluanVyaWVzL2NsYXNzaWZpY2F0aW9uPC9rZXl3b3JkPjwva2V5d29yZHM+
PGRhdGVzPjx5ZWFyPjIwMjA8L3llYXI+PHB1Yi1kYXRlcz48ZGF0ZT5KdW48L2RhdGU+PC9wdWIt
ZGF0ZXM+PC9kYXRlcz48aXNibj4xNTMyLTczNjEgKEVsZWN0cm9uaWMpJiN4RDswMDM5LTYwNjAg
KExpbmtpbmcpPC9pc2JuPjxhY2Nlc3Npb24tbnVtPjMyMTgzOTk1PC9hY2Nlc3Npb24tbnVtPjx1
cmxzPjxyZWxhdGVkLXVybHM+PHVybD5odHRwczovL3d3dy5uY2JpLm5sbS5uaWguZ292L3B1Ym1l
ZC8zMjE4Mzk5NTwvdXJsPjwvcmVsYXRlZC11cmxzPjwvdXJscz48ZWxlY3Ryb25pYy1yZXNvdXJj
ZS1udW0+MTAuMTAxNi9qLnN1cmcuMjAyMC4wMS4wMjI8L2VsZWN0cm9uaWMtcmVzb3VyY2UtbnVt
PjwvcmVjb3JkPjwvQ2l0ZT48L0VuZE5vdGU+AG==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EZSBSZXV2ZXI8L0F1dGhvcj48WWVhcj4yMDA4PC9ZZWFy
PjxSZWNOdW0+MzA1PC9SZWNOdW0+PERpc3BsYXlUZXh0PjxzdHlsZSBmYWNlPSJzdXBlcnNjcmlw
dCI+WzUxLCAxMjItMTI0XTwvc3R5bGU+PC9EaXNwbGF5VGV4dD48cmVjb3JkPjxyZWMtbnVtYmVy
PjMwNTwvcmVjLW51bWJlcj48Zm9yZWlnbi1rZXlzPjxrZXkgYXBwPSJFTiIgZGItaWQ9Ijl0cjly
NWE5Z3pwc3pyZXdhNTI1emRkYXZwMGFwdHRzMHR3MCIgdGltZXN0YW1wPSIxNjMzOTY0OTIzIj4z
MDU8L2tleT48L2ZvcmVpZ24ta2V5cz48cmVmLXR5cGUgbmFtZT0iSm91cm5hbCBBcnRpY2xlIj4x
NzwvcmVmLXR5cGU+PGNvbnRyaWJ1dG9ycz48YXV0aG9ycz48YXV0aG9yPkRlIFJldXZlciwgUFI8
L2F1dGhvcj48YXV0aG9yPlNwcmFuZ2VycywgTUFHPC9hdXRob3I+PGF1dGhvcj5SYXV3cywgRUFK
PC9hdXRob3I+PGF1dGhvcj5MYW1lcmlzLCBKUzwvYXV0aG9yPjxhdXRob3I+QnVzY2gsIE9SPC9h
dXRob3I+PGF1dGhvcj5WYW4gR3VsaWssIFRNPC9hdXRob3I+PGF1dGhvcj5Hb3VtYSwgREo8L2F1
dGhvcj48L2F1dGhvcnM+PC9jb250cmlidXRvcnM+PHRpdGxlcz48dGl0bGU+SW1wYWN0IG9mIGJp
bGUgZHVjdCBpbmp1cnkgYWZ0ZXIgbGFwYXJvc2NvcGljIGNob2xlY3lzdGVjdG9teSBvbiBxdWFs
aXR5IG9mIGxpZmU6IGEgbG9uZ2l0dWRpbmFsIHN0dWR5IGFmdGVyIG11bHRpZGlzY2lwbGluYXJ5
IHRyZWF0bWVudDwvdGl0bGU+PHNlY29uZGFyeS10aXRsZT5FbmRvc2NvcHk8L3NlY29uZGFyeS10
aXRsZT48L3RpdGxlcz48cGVyaW9kaWNhbD48ZnVsbC10aXRsZT5FbmRvc2NvcHk8L2Z1bGwtdGl0
bGU+PC9wZXJpb2RpY2FsPjxwYWdlcz42MzctNjQzPC9wYWdlcz48dm9sdW1lPjQwPC92b2x1bWU+
PG51bWJlcj4wODwvbnVtYmVyPjxkYXRlcz48eWVhcj4yMDA4PC95ZWFyPjwvZGF0ZXM+PGlzYm4+
MDAxMy03MjZYPC9pc2JuPjx1cmxzPjwvdXJscz48L3JlY29yZD48L0NpdGU+PENpdGU+PEF1dGhv
cj5Nb29yZTwvQXV0aG9yPjxZZWFyPjIwMDQ8L1llYXI+PFJlY051bT4zMzU8L1JlY051bT48cmVj
b3JkPjxyZWMtbnVtYmVyPjMzNTwvcmVjLW51bWJlcj48Zm9yZWlnbi1rZXlzPjxrZXkgYXBwPSJF
TiIgZGItaWQ9Ijl0cjlyNWE5Z3pwc3pyZXdhNTI1emRkYXZwMGFwdHRzMHR3MCIgdGltZXN0YW1w
PSIxNjM0MDQzNjczIj4zMzU8L2tleT48L2ZvcmVpZ24ta2V5cz48cmVmLXR5cGUgbmFtZT0iSm91
cm5hbCBBcnRpY2xlIj4xNzwvcmVmLXR5cGU+PGNvbnRyaWJ1dG9ycz48YXV0aG9ycz48YXV0aG9y
Pk1vb3JlLCBELiBFLjwvYXV0aG9yPjxhdXRob3I+RmV1cmVyLCBJLiBELjwvYXV0aG9yPjxhdXRo
b3I+SG9sem1hbiwgTS4gRC48L2F1dGhvcj48YXV0aG9yPld1ZGVsLCBMLiBKLjwvYXV0aG9yPjxh
dXRob3I+U3RyaWNrbGFuZCwgQy48L2F1dGhvcj48YXV0aG9yPkdvcmRlbiwgRC4gTC48L2F1dGhv
cj48YXV0aG9yPkNoYXJpLCBSLjwvYXV0aG9yPjxhdXRob3I+V3JpZ2h0LCBKLiBLLjwvYXV0aG9y
PjxhdXRob3I+UGluc29uLCBDLiBXLjwvYXV0aG9yPjwvYXV0aG9ycz48L2NvbnRyaWJ1dG9ycz48
YXV0aC1hZGRyZXNzPkRpdmlzaW9uIG9mIEhlcGF0b2JpbGlhcnkgU3VyZ2VyeSBhbmQgTGl2ZXIg
VHJhbnNwbGFudGF0aW9uLCBWYW5kZXJiaWx0IFVuaXZlcnNpdHkgTWVkaWNhbCBDZW50ZXIsIE5h
c2h2aWxsZSwgVE4gMzcyMzItNDc1MywgVVNBLiBkZXJlay5tb29yZUB2YW5kZXJiaWx0LmVkdTwv
YXV0aC1hZGRyZXNzPjx0aXRsZXM+PHRpdGxlPkxvbmctdGVybSBkZXRyaW1lbnRhbCBlZmZlY3Qg
b2YgYmlsZSBkdWN0IGluanVyeSBvbiBoZWFsdGgtcmVsYXRlZCBxdWFsaXR5IG9mIGxpZmU8L3Rp
dGxlPjxzZWNvbmRhcnktdGl0bGU+QXJjaCBTdXJnPC9zZWNvbmRhcnktdGl0bGU+PC90aXRsZXM+
PHBlcmlvZGljYWw+PGZ1bGwtdGl0bGU+QXJjaCBTdXJnPC9mdWxsLXRpdGxlPjwvcGVyaW9kaWNh
bD48cGFnZXM+NDc2LTgxOyBkaXNjdXNzaW9uIDQ4MS0yPC9wYWdlcz48dm9sdW1lPjEzOTwvdm9s
dW1lPjxudW1iZXI+NTwvbnVtYmVyPjxlZGl0aW9uPjIwMDQvMDUvMTI8L2VkaXRpb24+PGtleXdv
cmRzPjxrZXl3b3JkPkJpbGUgRHVjdHMsIEV4dHJhaGVwYXRpYy8qaW5qdXJpZXMvc3VyZ2VyeTwv
a2V5d29yZD48a2V5d29yZD5DYXNlLUNvbnRyb2wgU3R1ZGllczwva2V5d29yZD48a2V5d29yZD5D
aG9sZWN5c3RlY3RvbXksIExhcGFyb3Njb3BpYy8qYWR2ZXJzZSBlZmZlY3RzPC9rZXl3b3JkPjxr
ZXl3b3JkPkZlbWFsZTwva2V5d29yZD48a2V5d29yZD5IZWFsdGggU3RhdHVzIEluZGljYXRvcnM8
L2tleXdvcmQ+PGtleXdvcmQ+SHVtYW5zPC9rZXl3b3JkPjxrZXl3b3JkPkludHJhb3BlcmF0aXZl
IENvbXBsaWNhdGlvbnM8L2tleXdvcmQ+PGtleXdvcmQ+TWFsZTwva2V5d29yZD48a2V5d29yZD5N
aWRkbGUgQWdlZDwva2V5d29yZD48a2V5d29yZD4qUXVhbGl0eSBvZiBMaWZlPC9rZXl3b3JkPjxr
ZXl3b3JkPlNvY2lhbCBBZGp1c3RtZW50PC9rZXl3b3JkPjxrZXl3b3JkPlRyZWF0bWVudCBPdXRj
b21lPC9rZXl3b3JkPjwva2V5d29yZHM+PGRhdGVzPjx5ZWFyPjIwMDQ8L3llYXI+PHB1Yi1kYXRl
cz48ZGF0ZT5NYXk8L2RhdGU+PC9wdWItZGF0ZXM+PC9kYXRlcz48aXNibj4wMDA0LTAwMTAgKFBy
aW50KSYjeEQ7MDAwNC0wMDEwIChMaW5raW5nKTwvaXNibj48YWNjZXNzaW9uLW51bT4xNTEzNjM0
NjwvYWNjZXNzaW9uLW51bT48dXJscz48cmVsYXRlZC11cmxzPjx1cmw+aHR0cHM6Ly93d3cubmNi
aS5ubG0ubmloLmdvdi9wdWJtZWQvMTUxMzYzNDY8L3VybD48L3JlbGF0ZWQtdXJscz48L3VybHM+
PGVsZWN0cm9uaWMtcmVzb3VyY2UtbnVtPjEwLjEwMDEvYXJjaHN1cmcuMTM5LjUuNDc2PC9lbGVj
dHJvbmljLXJlc291cmNlLW51bT48L3JlY29yZD48L0NpdGU+PENpdGU+PEF1dGhvcj5BbmRlcnNz
b248L0F1dGhvcj48WWVhcj4yMDA4PC9ZZWFyPjxSZWNOdW0+MzM5PC9SZWNOdW0+PHJlY29yZD48
cmVjLW51bWJlcj4zMzk8L3JlYy1udW1iZXI+PGZvcmVpZ24ta2V5cz48a2V5IGFwcD0iRU4iIGRi
LWlkPSI5dHI5cjVhOWd6cHN6cmV3YTUyNXpkZGF2cDBhcHR0czB0dzAiIHRpbWVzdGFtcD0iMTYz
NDA0NDE3MSI+MzM5PC9rZXk+PC9mb3JlaWduLWtleXM+PHJlZi10eXBlIG5hbWU9IkpvdXJuYWwg
QXJ0aWNsZSI+MTc8L3JlZi10eXBlPjxjb250cmlidXRvcnM+PGF1dGhvcnM+PGF1dGhvcj5BbmRl
cnNzb24sIFIuPC9hdXRob3I+PGF1dGhvcj5Fcmlrc3NvbiwgSy48L2F1dGhvcj48YXV0aG9yPkJs
aW5kLCBQLiBKLjwvYXV0aG9yPjxhdXRob3I+VGluZ3N0ZWR0LCBCLjwvYXV0aG9yPjwvYXV0aG9y
cz48L2NvbnRyaWJ1dG9ycz48YXV0aC1hZGRyZXNzPkRlcGFydG1lbnQgb2YgU3VyZ2VyeSwgQ2xp
bmljYWwgU2NpZW5jZXMgTHVuZCwgTHVuZCBVbml2ZXJzaXR5IEhvc3BpdGFsLCBMdW5kLCBTd2Vk
ZW4uIHJvbGFuZC5hbmRlcnNzb25AbWVkLmx1LnNlPC9hdXRoLWFkZHJlc3M+PHRpdGxlcz48dGl0
bGU+SWF0cm9nZW5pYyBiaWxlIGR1Y3QgaW5qdXJ5LS1hIGNvc3QgYW5hbHlzaXM8L3RpdGxlPjxz
ZWNvbmRhcnktdGl0bGU+SFBCIChPeGZvcmQpPC9zZWNvbmRhcnktdGl0bGU+PC90aXRsZXM+PHBl
cmlvZGljYWw+PGZ1bGwtdGl0bGU+SFBCIChPeGZvcmQpPC9mdWxsLXRpdGxlPjwvcGVyaW9kaWNh
bD48cGFnZXM+NDE2LTk8L3BhZ2VzPjx2b2x1bWU+MTA8L3ZvbHVtZT48bnVtYmVyPjY8L251bWJl
cj48ZWRpdGlvbj4yMDA4LzEyLzE4PC9lZGl0aW9uPjxrZXl3b3Jkcz48a2V5d29yZD5iaWxlIGR1
Y3QgaW5qdXJ5PC9rZXl3b3JkPjxrZXl3b3JkPmNob2xlY3lzdGVjdG9teTwva2V5d29yZD48a2V5
d29yZD5jb3N0czwva2V5d29yZD48a2V5d29yZD5mb2xsb3ctdXA8L2tleXdvcmQ+PC9rZXl3b3Jk
cz48ZGF0ZXM+PHllYXI+MjAwODwveWVhcj48L2RhdGVzPjxpc2JuPjEzNjUtMTgyWCAoUHJpbnQp
JiN4RDsxMzY1LTE4MlggKExpbmtpbmcpPC9pc2JuPjxhY2Nlc3Npb24tbnVtPjE5MDg4OTI3PC9h
Y2Nlc3Npb24tbnVtPjx1cmxzPjxyZWxhdGVkLXVybHM+PHVybD5odHRwczovL3d3dy5uY2JpLm5s
bS5uaWguZ292L3B1Ym1lZC8xOTA4ODkyNzwvdXJsPjwvcmVsYXRlZC11cmxzPjwvdXJscz48Y3Vz
dG9tMj5QTUMyNTk3MzE1PC9jdXN0b20yPjxlbGVjdHJvbmljLXJlc291cmNlLW51bT4xMC4xMDgw
LzEzNjUxODIwODAyMTQwNzQ1PC9lbGVjdHJvbmljLXJlc291cmNlLW51bT48L3JlY29yZD48L0Np
dGU+PENpdGU+PEF1dGhvcj5IYWxsZS1TbWl0aDwvQXV0aG9yPjxZZWFyPjIwMjA8L1llYXI+PFJl
Y051bT4zMzg8L1JlY051bT48cmVjb3JkPjxyZWMtbnVtYmVyPjMzODwvcmVjLW51bWJlcj48Zm9y
ZWlnbi1rZXlzPjxrZXkgYXBwPSJFTiIgZGItaWQ9Ijl0cjlyNWE5Z3pwc3pyZXdhNTI1emRkYXZw
MGFwdHRzMHR3MCIgdGltZXN0YW1wPSIxNjM0MDQ0MTY3Ij4zMzg8L2tleT48L2ZvcmVpZ24ta2V5
cz48cmVmLXR5cGUgbmFtZT0iSm91cm5hbCBBcnRpY2xlIj4xNzwvcmVmLXR5cGU+PGNvbnRyaWJ1
dG9ycz48YXV0aG9ycz48YXV0aG9yPkhhbGxlLVNtaXRoLCBKLiBNLjwvYXV0aG9yPjxhdXRob3I+
SG9kc29uLCBKLjwvYXV0aG9yPjxhdXRob3I+U3RldmVucywgTC4gRy48L2F1dGhvcj48YXV0aG9y
PkRhc2FyaSwgQi48L2F1dGhvcj48YXV0aG9yPk1hcnVkYW5heWFnYW0sIFIuPC9hdXRob3I+PGF1
dGhvcj5QZXJlcmEsIFQuPC9hdXRob3I+PGF1dGhvcj5TdXRjbGlmZmUsIFIuIFAuPC9hdXRob3I+
PGF1dGhvcj5NdWllc2FuLCBQLjwvYXV0aG9yPjxhdXRob3I+SXNhYWMsIEouPC9hdXRob3I+PGF1
dGhvcj5NaXJ6YSwgRC4gRi48L2F1dGhvcj48YXV0aG9yPlJvYmVydHMsIEsuIEouPC9hdXRob3I+
PC9hdXRob3JzPjwvY29udHJpYnV0b3JzPjxhdXRoLWFkZHJlc3M+SGVwYXRvYmlsaWFyeSBhbmQg
UGFuY3JlYXRpYyBTdXJnZXJ5IFVuaXQsIFVuaXZlcnNpdHkgSG9zcGl0YWxzIEJpcm1pbmdoYW0s
IEJpcm1pbmdoYW0sIFVuaXRlZCBLaW5nZG9tLiYjeEQ7SW5zdGl0dXRlIG9mIFRyYW5zbGF0aW9u
YWwgTWVkaWNpbmUsIFVuaXZlcnNpdHkgSG9zcGl0YWxzIEJpcm1pbmdoYW0sIEJpcm1pbmdoYW0s
IFVuaXRlZCBLaW5nZG9tLiYjeEQ7SGVwYXRvYmlsaWFyeSBhbmQgUGFuY3JlYXRpYyBTdXJnZXJ5
IFVuaXQsIFVuaXZlcnNpdHkgSG9zcGl0YWxzIEJpcm1pbmdoYW0sIEJpcm1pbmdoYW0sIFVuaXRl
ZCBLaW5nZG9tLiBFbGVjdHJvbmljIGFkZHJlc3M6IGouay5yb2JlcnRzQGJoYW0uYWMudWsuPC9h
dXRoLWFkZHJlc3M+PHRpdGxlcz48dGl0bGU+QSBjb21wcmVoZW5zaXZlIGV2YWx1YXRpb24gb2Yg
dGhlIGxvbmctdGVybSBjbGluaWNhbCBhbmQgZWNvbm9taWMgaW1wYWN0IG9mIG1pbm9yIGJpbGUg
ZHVjdCBpbmp1cnk8L3RpdGxlPjxzZWNvbmRhcnktdGl0bGU+U3VyZ2VyeTwvc2Vjb25kYXJ5LXRp
dGxlPjwvdGl0bGVzPjxwZXJpb2RpY2FsPjxmdWxsLXRpdGxlPlN1cmdlcnk8L2Z1bGwtdGl0bGU+
PC9wZXJpb2RpY2FsPjxwYWdlcz45NDItOTQ5PC9wYWdlcz48dm9sdW1lPjE2Nzwvdm9sdW1lPjxu
dW1iZXI+NjwvbnVtYmVyPjxlZGl0aW9uPjIwMjAvMDMvMTk8L2VkaXRpb24+PGtleXdvcmRzPjxr
ZXl3b3JkPkFuYXN0b21vc2lzLCBSb3V4LWVuLVkvZWNvbm9taWNzPC9rZXl3b3JkPjxrZXl3b3Jk
PkJpbGUgRHVjdHMvKmluanVyaWVzL3N1cmdlcnk8L2tleXdvcmQ+PGtleXdvcmQ+Q2hvbGVjeXN0
ZWN0b215LCBMYXBhcm9zY29waWMvYWR2ZXJzZSBlZmZlY3RzPC9rZXl3b3JkPjxrZXl3b3JkPkNv
c3RzIGFuZCBDb3N0IEFuYWx5c2lzPC9rZXl3b3JkPjxrZXl3b3JkPkZlbWFsZTwva2V5d29yZD48
a2V5d29yZD5Gb2xsb3ctVXAgU3R1ZGllczwva2V5d29yZD48a2V5d29yZD5IdW1hbnM8L2tleXdv
cmQ+PGtleXdvcmQ+SWF0cm9nZW5pYyBEaXNlYXNlLyplY29ub21pY3M8L2tleXdvcmQ+PGtleXdv
cmQ+SW50cmFvcGVyYXRpdmUgQ29tcGxpY2F0aW9ucy9ldGlvbG9neS8qc3VyZ2VyeTwva2V5d29y
ZD48a2V5d29yZD5NYWxlPC9rZXl3b3JkPjxrZXl3b3JkPk1pZGRsZSBBZ2VkPC9rZXl3b3JkPjxr
ZXl3b3JkPlBhdGllbnQgQ2FyZSBUZWFtPC9rZXl3b3JkPjxrZXl3b3JkPlJldHJvc3BlY3RpdmUg
U3R1ZGllczwva2V5d29yZD48a2V5d29yZD5Vbml0ZWQgS2luZ2RvbTwva2V5d29yZD48a2V5d29y
ZD5Xb3VuZHMgYW5kIEluanVyaWVzL2NsYXNzaWZpY2F0aW9uPC9rZXl3b3JkPjwva2V5d29yZHM+
PGRhdGVzPjx5ZWFyPjIwMjA8L3llYXI+PHB1Yi1kYXRlcz48ZGF0ZT5KdW48L2RhdGU+PC9wdWIt
ZGF0ZXM+PC9kYXRlcz48aXNibj4xNTMyLTczNjEgKEVsZWN0cm9uaWMpJiN4RDswMDM5LTYwNjAg
KExpbmtpbmcpPC9pc2JuPjxhY2Nlc3Npb24tbnVtPjMyMTgzOTk1PC9hY2Nlc3Npb24tbnVtPjx1
cmxzPjxyZWxhdGVkLXVybHM+PHVybD5odHRwczovL3d3dy5uY2JpLm5sbS5uaWguZ292L3B1Ym1l
ZC8zMjE4Mzk5NTwvdXJsPjwvcmVsYXRlZC11cmxzPjwvdXJscz48ZWxlY3Ryb25pYy1yZXNvdXJj
ZS1udW0+MTAuMTAxNi9qLnN1cmcuMjAyMC4wMS4wMjI8L2VsZWN0cm9uaWMtcmVzb3VyY2UtbnVt
PjwvcmVjb3JkPjwvQ2l0ZT48L0VuZE5vdGU+AG==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51,122</w:t>
      </w:r>
      <w:r w:rsidR="00073A93">
        <w:rPr>
          <w:rFonts w:ascii="Book Antiqua" w:eastAsiaTheme="minorHAnsi" w:hAnsi="Book Antiqua" w:cstheme="minorBidi"/>
          <w:noProof/>
          <w:vertAlign w:val="superscript"/>
          <w:lang w:eastAsia="zh-CN"/>
        </w:rPr>
        <w:t>-</w:t>
      </w:r>
      <w:r w:rsidRPr="0026654D">
        <w:rPr>
          <w:rFonts w:ascii="Book Antiqua" w:eastAsiaTheme="minorHAnsi" w:hAnsi="Book Antiqua" w:cstheme="minorBidi"/>
          <w:noProof/>
          <w:vertAlign w:val="superscript"/>
          <w:lang w:eastAsia="zh-CN"/>
        </w:rPr>
        <w:t>124]</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Given its severe outcomes, iatrogenic BDI may also result in litigations, adversely impacting the surgeon and the healthcare institution. </w:t>
      </w:r>
    </w:p>
    <w:p w14:paraId="40BE22B6" w14:textId="2921C737" w:rsidR="00DF6BE9" w:rsidRPr="0026654D"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 xml:space="preserve">Furthermore, once complications occur, or if cholecystectomy is deemed unfeasible, surgeons may resort to bail-out techniques such as subtotal cholecystectomy, which is more technically challenging. Subtotal cholecystectomy leads to added complications such as retained stone, bile leak, and the need for secondary bail-out procedures like </w:t>
      </w:r>
      <w:r w:rsidRPr="0026654D">
        <w:rPr>
          <w:rFonts w:ascii="Book Antiqua" w:eastAsiaTheme="minorHAnsi" w:hAnsi="Book Antiqua" w:cstheme="minorBidi"/>
          <w:lang w:eastAsia="zh-CN"/>
        </w:rPr>
        <w:lastRenderedPageBreak/>
        <w:t>ERCP</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Palanivelu&lt;/Author&gt;&lt;Year&gt;2006&lt;/Year&gt;&lt;RecNum&gt;340&lt;/RecNum&gt;&lt;DisplayText&gt;&lt;style face="superscript"&gt;[125]&lt;/style&gt;&lt;/DisplayText&gt;&lt;record&gt;&lt;rec-number&gt;340&lt;/rec-number&gt;&lt;foreign-keys&gt;&lt;key app="EN" db-id="9tr9r5a9gzpszrewa525zddavp0aptts0tw0" timestamp="1634045667"&gt;340&lt;/key&gt;&lt;/foreign-keys&gt;&lt;ref-type name="Journal Article"&gt;17&lt;/ref-type&gt;&lt;contributors&gt;&lt;authors&gt;&lt;author&gt;Palanivelu, C.&lt;/author&gt;&lt;author&gt;Rajan, P. S.&lt;/author&gt;&lt;author&gt;Jani, K.&lt;/author&gt;&lt;author&gt;Shetty, A. R.&lt;/author&gt;&lt;author&gt;Sendhilkumar, K.&lt;/author&gt;&lt;author&gt;Senthilnathan, P.&lt;/author&gt;&lt;author&gt;Parthasarthi, R.&lt;/author&gt;&lt;/authors&gt;&lt;/contributors&gt;&lt;auth-address&gt;Department of GI and Minimal Access Surgery, Gem Hospital, Coimbatore, Tamilnadu, India.&lt;/auth-address&gt;&lt;titles&gt;&lt;title&gt;Laparoscopic cholecystectomy in cirrhotic patients: the role of subtotal cholecystectomy and its variants&lt;/title&gt;&lt;secondary-title&gt;J Am Coll Surg&lt;/secondary-title&gt;&lt;/titles&gt;&lt;periodical&gt;&lt;full-title&gt;J Am Coll Surg&lt;/full-title&gt;&lt;/periodical&gt;&lt;pages&gt;145-51&lt;/pages&gt;&lt;volume&gt;203&lt;/volume&gt;&lt;number&gt;2&lt;/number&gt;&lt;edition&gt;2006/07/26&lt;/edition&gt;&lt;keywords&gt;&lt;keyword&gt;Adult&lt;/keyword&gt;&lt;keyword&gt;Aged&lt;/keyword&gt;&lt;keyword&gt;Aged, 80 and over&lt;/keyword&gt;&lt;keyword&gt;Cholecystectomy, Laparoscopic/*methods&lt;/keyword&gt;&lt;keyword&gt;Female&lt;/keyword&gt;&lt;keyword&gt;Follow-Up Studies&lt;/keyword&gt;&lt;keyword&gt;Gallstones/complications/*surgery&lt;/keyword&gt;&lt;keyword&gt;Humans&lt;/keyword&gt;&lt;keyword&gt;Length of Stay&lt;/keyword&gt;&lt;keyword&gt;Liver Cirrhosis/*complications&lt;/keyword&gt;&lt;keyword&gt;Male&lt;/keyword&gt;&lt;keyword&gt;Middle Aged&lt;/keyword&gt;&lt;keyword&gt;*Patient Selection&lt;/keyword&gt;&lt;keyword&gt;Retrospective Studies&lt;/keyword&gt;&lt;keyword&gt;Treatment Outcome&lt;/keyword&gt;&lt;/keywords&gt;&lt;dates&gt;&lt;year&gt;2006&lt;/year&gt;&lt;pub-dates&gt;&lt;date&gt;Aug&lt;/date&gt;&lt;/pub-dates&gt;&lt;/dates&gt;&lt;isbn&gt;1072-7515 (Print)&amp;#xD;1072-7515 (Linking)&lt;/isbn&gt;&lt;accession-num&gt;16864026&lt;/accession-num&gt;&lt;urls&gt;&lt;related-urls&gt;&lt;url&gt;https://www.ncbi.nlm.nih.gov/pubmed/16864026&lt;/url&gt;&lt;/related-urls&gt;&lt;/urls&gt;&lt;electronic-resource-num&gt;10.1016/j.jamcollsurg.2006.04.019&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5]</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For example, the risk of bile duct leaks from subtotal cholecystectomy ranged from 0.6</w:t>
      </w:r>
      <w:r w:rsidR="002E18C7" w:rsidRPr="0026654D">
        <w:rPr>
          <w:rFonts w:ascii="Book Antiqua" w:eastAsiaTheme="minorHAnsi" w:hAnsi="Book Antiqua" w:cstheme="minorBidi"/>
          <w:lang w:eastAsia="zh-CN"/>
        </w:rPr>
        <w:t>%</w:t>
      </w:r>
      <w:r w:rsidR="002E18C7">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18%</w:t>
      </w:r>
      <w:r w:rsidRPr="0026654D">
        <w:rPr>
          <w:rFonts w:ascii="Book Antiqua" w:eastAsiaTheme="minorHAnsi" w:hAnsi="Book Antiqua" w:cstheme="minorBidi"/>
          <w:lang w:eastAsia="zh-CN"/>
        </w:rPr>
        <w:fldChar w:fldCharType="begin">
          <w:fldData xml:space="preserve">PEVuZE5vdGU+PENpdGU+PEF1dGhvcj5FbHNoYWVyPC9BdXRob3I+PFllYXI+MjAxNTwvWWVhcj48
UmVjTnVtPjM0MTwvUmVjTnVtPjxEaXNwbGF5VGV4dD48c3R5bGUgZmFjZT0ic3VwZXJzY3JpcHQi
PlsxMjYtMTI4XTwvc3R5bGU+PC9EaXNwbGF5VGV4dD48cmVjb3JkPjxyZWMtbnVtYmVyPjM0MTwv
cmVjLW51bWJlcj48Zm9yZWlnbi1rZXlzPjxrZXkgYXBwPSJFTiIgZGItaWQ9Ijl0cjlyNWE5Z3pw
c3pyZXdhNTI1emRkYXZwMGFwdHRzMHR3MCIgdGltZXN0YW1wPSIxNjM0MDQ1ODg1Ij4zNDE8L2tl
eT48L2ZvcmVpZ24ta2V5cz48cmVmLXR5cGUgbmFtZT0iSm91cm5hbCBBcnRpY2xlIj4xNzwvcmVm
LXR5cGU+PGNvbnRyaWJ1dG9ycz48YXV0aG9ycz48YXV0aG9yPkVsc2hhZXIsIE0uPC9hdXRob3I+
PGF1dGhvcj5HcmF2YW50ZSwgRy48L2F1dGhvcj48YXV0aG9yPlRob21hcywgSy48L2F1dGhvcj48
YXV0aG9yPlNvcmdlLCBSLjwvYXV0aG9yPjxhdXRob3I+QWwtSGFtYWxpLCBTLjwvYXV0aG9yPjxh
dXRob3I+RWJkZXdpLCBILjwvYXV0aG9yPjwvYXV0aG9ycz48L2NvbnRyaWJ1dG9ycz48YXV0aC1h
ZGRyZXNzPkRlcGFydG1lbnQgb2YgU3VyZ2VyeSwgS2V0dGVyaW5nIEdlbmVyYWwgSG9zcGl0YWws
IEtldHRlcmluZywgRW5nbGFuZC4mI3hEO0RlcGFydG1lbnQgb2YgSHVtYW4gUGh5c2lvbG9neSwg
TGFib3JhdG9yeSBvZiBCaW9tZXRyeSwgVW5pdmVyc2l0eSBvZiBUb3IgVmVyZ2F0YSwgUm9tZSwg
SXRhbHkuPC9hdXRoLWFkZHJlc3M+PHRpdGxlcz48dGl0bGU+U3VidG90YWwgY2hvbGVjeXN0ZWN0
b215IGZvciAmcXVvdDtkaWZmaWN1bHQgZ2FsbGJsYWRkZXJzJnF1b3Q7OiBzeXN0ZW1hdGljIHJl
dmlldyBhbmQgbWV0YS1hbmFseXNpczwvdGl0bGU+PHNlY29uZGFyeS10aXRsZT5KQU1BIFN1cmc8
L3NlY29uZGFyeS10aXRsZT48L3RpdGxlcz48cGVyaW9kaWNhbD48ZnVsbC10aXRsZT5KQU1BIFN1
cmc8L2Z1bGwtdGl0bGU+PC9wZXJpb2RpY2FsPjxwYWdlcz4xNTktNjg8L3BhZ2VzPjx2b2x1bWU+
MTUwPC92b2x1bWU+PG51bWJlcj4yPC9udW1iZXI+PGVkaXRpb24+MjAxNC8xMi8zMTwvZWRpdGlv
bj48a2V5d29yZHM+PGtleXdvcmQ+Q2hvbGVjeXN0ZWN0b215L2FkdmVyc2UgZWZmZWN0cy8qbWV0
aG9kczwva2V5d29yZD48a2V5d29yZD5HYWxsYmxhZGRlciBEaXNlYXNlcy9jb21wbGljYXRpb25z
L3BhdGhvbG9neS8qc3VyZ2VyeTwva2V5d29yZD48a2V5d29yZD5IdW1hbnM8L2tleXdvcmQ+PC9r
ZXl3b3Jkcz48ZGF0ZXM+PHllYXI+MjAxNTwveWVhcj48cHViLWRhdGVzPjxkYXRlPkZlYjwvZGF0
ZT48L3B1Yi1kYXRlcz48L2RhdGVzPjxpc2JuPjIxNjgtNjI2MiAoRWxlY3Ryb25pYykmI3hEOzIx
NjgtNjI1NCAoTGlua2luZyk8L2lzYm4+PGFjY2Vzc2lvbi1udW0+MjU1NDg4OTQ8L2FjY2Vzc2lv
bi1udW0+PHVybHM+PHJlbGF0ZWQtdXJscz48dXJsPmh0dHBzOi8vd3d3Lm5jYmkubmxtLm5paC5n
b3YvcHVibWVkLzI1NTQ4ODk0PC91cmw+PC9yZWxhdGVkLXVybHM+PC91cmxzPjxlbGVjdHJvbmlj
LXJlc291cmNlLW51bT4xMC4xMDAxL2phbWFzdXJnLjIwMTQuMTIxOTwvZWxlY3Ryb25pYy1yZXNv
dXJjZS1udW0+PC9yZWNvcmQ+PC9DaXRlPjxDaXRlPjxBdXRob3I+SGFyaWxpbmdhbTwvQXV0aG9y
PjxZZWFyPjIwMTY8L1llYXI+PFJlY051bT40MTY8L1JlY051bT48cmVjb3JkPjxyZWMtbnVtYmVy
PjQxNjwvcmVjLW51bWJlcj48Zm9yZWlnbi1rZXlzPjxrZXkgYXBwPSJFTiIgZGItaWQ9Ijl0cjly
NWE5Z3pwc3pyZXdhNTI1emRkYXZwMGFwdHRzMHR3MCIgdGltZXN0YW1wPSIxNjM1NDI5MzAyIj40
MTY8L2tleT48L2ZvcmVpZ24ta2V5cz48cmVmLXR5cGUgbmFtZT0iSm91cm5hbCBBcnRpY2xlIj4x
NzwvcmVmLXR5cGU+PGNvbnRyaWJ1dG9ycz48YXV0aG9ycz48YXV0aG9yPkhhcmlsaW5nYW0sIE0u
IFIuPC9hdXRob3I+PGF1dGhvcj5TaHJlc3RoYSwgQS4gSy48L2F1dGhvcj48YXV0aG9yPkJhc3Us
IFMuPC9hdXRob3I+PC9hdXRob3JzPjwvY29udHJpYnV0b3JzPjxhdXRoLWFkZHJlc3M+RGVwYXJ0
bWVudCBvZiBTdXJnZXJ5LCBRdWVlbiBFbGl6YWJldGggdGhlIFF1ZWVuIE1vdGhlciBIb3NwaXRh
bCwgTWFyZ2F0ZSwgVUsuJiN4RDtEZXBhcnRtZW50IG9mIFN1cmdlcnksIFdpbGxpYW0gSGFydmV5
IEhvc3BpdGFsLCBBc2hmb3JkLCBLZW50LCBVSy48L2F1dGgtYWRkcmVzcz48dGl0bGVzPjx0aXRs
ZT5MYXBhcm9zY29waWMgbW9kaWZpZWQgc3VidG90YWwgY2hvbGVjeXN0ZWN0b215IGZvciBkaWZm
aWN1bHQgZ2FsbCBibGFkZGVyczogQSBzaW5nbGUtY2VudHJlIGV4cGVyaWVuY2U8L3RpdGxlPjxz
ZWNvbmRhcnktdGl0bGU+SiBNaW5pbSBBY2Nlc3MgU3VyZzwvc2Vjb25kYXJ5LXRpdGxlPjwvdGl0
bGVzPjxwZXJpb2RpY2FsPjxmdWxsLXRpdGxlPkogTWluaW0gQWNjZXNzIFN1cmc8L2Z1bGwtdGl0
bGU+PC9wZXJpb2RpY2FsPjxwYWdlcz4zMjUtOTwvcGFnZXM+PHZvbHVtZT4xMjwvdm9sdW1lPjxu
dW1iZXI+NDwvbnVtYmVyPjxlZGl0aW9uPjIwMTYvMDYvMDM8L2VkaXRpb24+PGRhdGVzPjx5ZWFy
PjIwMTY8L3llYXI+PHB1Yi1kYXRlcz48ZGF0ZT5PY3QtRGVjPC9kYXRlPjwvcHViLWRhdGVzPjwv
ZGF0ZXM+PGlzYm4+MDk3Mi05OTQxIChQcmludCkmI3hEOzE5OTgtMzkyMSAoTGlua2luZyk8L2lz
Ym4+PGFjY2Vzc2lvbi1udW0+MjcyNTE4MTg8L2FjY2Vzc2lvbi1udW0+PHVybHM+PHJlbGF0ZWQt
dXJscz48dXJsPmh0dHBzOi8vd3d3Lm5jYmkubmxtLm5paC5nb3YvcHVibWVkLzI3MjUxODE4PC91
cmw+PC9yZWxhdGVkLXVybHM+PC91cmxzPjxjdXN0b20yPlBNQzUwMjI1MTI8L2N1c3RvbTI+PGVs
ZWN0cm9uaWMtcmVzb3VyY2UtbnVtPjEwLjQxMDMvMDk3Mi05OTQxLjE4MTMyMzwvZWxlY3Ryb25p
Yy1yZXNvdXJjZS1udW0+PC9yZWNvcmQ+PC9DaXRlPjxDaXRlPjxBdXRob3I+S29vPC9BdXRob3I+
PFllYXI+MjAyMTwvWWVhcj48UmVjTnVtPjQxODwvUmVjTnVtPjxyZWNvcmQ+PHJlYy1udW1iZXI+
NDE4PC9yZWMtbnVtYmVyPjxmb3JlaWduLWtleXM+PGtleSBhcHA9IkVOIiBkYi1pZD0iOXRyOXI1
YTlnenBzenJld2E1MjV6ZGRhdnAwYXB0dHMwdHcwIiB0aW1lc3RhbXA9IjE2MzU0MjkzMjgiPjQx
ODwva2V5PjwvZm9yZWlnbi1rZXlzPjxyZWYtdHlwZSBuYW1lPSJKb3VybmFsIEFydGljbGUiPjE3
PC9yZWYtdHlwZT48Y29udHJpYnV0b3JzPjxhdXRob3JzPjxhdXRob3I+S29vLCBKLiBHLiBBLjwv
YXV0aG9yPjxhdXRob3I+Q2hhbiwgWS4gSC48L2F1dGhvcj48YXV0aG9yPlNoZWxhdCwgVi4gRy48
L2F1dGhvcj48L2F1dGhvcnM+PC9jb250cmlidXRvcnM+PGF1dGgtYWRkcmVzcz5MZWUgS29uZyBD
aGlhbiBTY2hvb2wgb2YgTWVkaWNpbmUsIE5hbnlhbmcgVGVjaG5vbG9naWNhbCBVbml2ZXJzaXR5
LCBTaW5nYXBvcmUsIFNpbmdhcG9yZS4mI3hEO0Jpb3N0YXRpc3RpY3MgVW5pdCwgWW9uZyBMb28g
TGluIFNjaG9vbCBvZiBNZWRpY2luZSwgTmF0aW9uYWwgVW5pdmVyc2l0eSBvZiBTaW5nYXBvcmUs
IFNpbmdhcG9yZSwgU2luZ2Fwb3JlLiYjeEQ7SGVwYXRvLVBhbmNyZWF0aWNvLUJpbGlhcnkgU3Vy
Z2VyeSwgRGVwYXJ0bWVudCBvZiBHZW5lcmFsIFN1cmdlcnksIFRhbiBUb2NrIFNlbmcgSG9zcGl0
YWwsIDExIEphbGFuIFRhbiBUb2NrIFNlbmcsIFNpbmdhcG9yZSwgMzA4NDMzLCBTaW5nYXBvcmUu
IHZpc2hhbF9nX3NoZWxhdEB0dHNoLmNvbS5zZy48L2F1dGgtYWRkcmVzcz48dGl0bGVzPjx0aXRs
ZT5MYXBhcm9zY29waWMgc3VidG90YWwgY2hvbGVjeXN0ZWN0b215OiBjb21wYXJpc29uIG9mIHJl
Y29uc3RpdHV0aW5nIGFuZCBmZW5lc3RyYXRpbmcgdGVjaG5pcXVlczwvdGl0bGU+PHNlY29uZGFy
eS10aXRsZT5TdXJnIEVuZG9zYzwvc2Vjb25kYXJ5LXRpdGxlPjwvdGl0bGVzPjxwZXJpb2RpY2Fs
PjxmdWxsLXRpdGxlPlN1cmcgRW5kb3NjPC9mdWxsLXRpdGxlPjwvcGVyaW9kaWNhbD48cGFnZXM+
MTAxNC0xMDI0PC9wYWdlcz48dm9sdW1lPjM1PC92b2x1bWU+PG51bWJlcj4zPC9udW1iZXI+PGVk
aXRpb24+MjAyMC8xMS8wMTwvZWRpdGlvbj48a2V5d29yZHM+PGtleXdvcmQ+Q2hvbGFuZ2lvcGFu
Y3JlYXRvZ3JhcGh5LCBFbmRvc2NvcGljIFJldHJvZ3JhZGUvYWR2ZXJzZSBlZmZlY3RzPC9rZXl3
b3JkPjxrZXl3b3JkPkNob2xlY3lzdGVjdG9teSwgTGFwYXJvc2NvcGljL2FkdmVyc2UgZWZmZWN0
cy8qbWV0aG9kcy9tb3J0YWxpdHk8L2tleXdvcmQ+PGtleXdvcmQ+Q29udmVyc2lvbiB0byBPcGVu
IFN1cmdlcnk8L2tleXdvcmQ+PGtleXdvcmQ+SGVtb3JyaGFnZS9ldGlvbG9neTwva2V5d29yZD48
a2V5d29yZD5IdW1hbnM8L2tleXdvcmQ+PGtleXdvcmQ+UG9zdG9wZXJhdGl2ZSBQZXJpb2Q8L2tl
eXdvcmQ+PGtleXdvcmQ+UHVibGljYXRpb25zPC9rZXl3b3JkPjxrZXl3b3JkPlJlb3BlcmF0aW9u
PC9rZXl3b3JkPjxrZXl3b3JkPlN1cmdpY2FsIFdvdW5kIEluZmVjdGlvbi9ldGlvbG9neTwva2V5
d29yZD48a2V5d29yZD5UcmVhdG1lbnQgT3V0Y29tZTwva2V5d29yZD48a2V5d29yZD4qQ2hvbGVj
eXN0ZWN0b215PC9rZXl3b3JkPjxrZXl3b3JkPipMYXBhcm9zY29weTwva2V5d29yZD48a2V5d29y
ZD4qU3VidG90YWwgY2hvbGVjeXN0ZWN0b215PC9rZXl3b3JkPjwva2V5d29yZHM+PGRhdGVzPjx5
ZWFyPjIwMjE8L3llYXI+PHB1Yi1kYXRlcz48ZGF0ZT5NYXI8L2RhdGU+PC9wdWItZGF0ZXM+PC9k
YXRlcz48aXNibj4xNDMyLTIyMTggKEVsZWN0cm9uaWMpJiN4RDswOTMwLTI3OTQgKExpbmtpbmcp
PC9pc2JuPjxhY2Nlc3Npb24tbnVtPjMzMTI4MDc5PC9hY2Nlc3Npb24tbnVtPjx1cmxzPjxyZWxh
dGVkLXVybHM+PHVybD5odHRwczovL3d3dy5uY2JpLm5sbS5uaWguZ292L3B1Ym1lZC8zMzEyODA3
OTwvdXJsPjwvcmVsYXRlZC11cmxzPjwvdXJscz48ZWxlY3Ryb25pYy1yZXNvdXJjZS1udW0+MTAu
MTAwNy9zMDA0NjQtMDIwLTA4MDk2LTA8L2VsZWN0cm9uaWMtcmVzb3VyY2UtbnVtPjwvcmVjb3Jk
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FbHNoYWVyPC9BdXRob3I+PFllYXI+MjAxNTwvWWVhcj48
UmVjTnVtPjM0MTwvUmVjTnVtPjxEaXNwbGF5VGV4dD48c3R5bGUgZmFjZT0ic3VwZXJzY3JpcHQi
PlsxMjYtMTI4XTwvc3R5bGU+PC9EaXNwbGF5VGV4dD48cmVjb3JkPjxyZWMtbnVtYmVyPjM0MTwv
cmVjLW51bWJlcj48Zm9yZWlnbi1rZXlzPjxrZXkgYXBwPSJFTiIgZGItaWQ9Ijl0cjlyNWE5Z3pw
c3pyZXdhNTI1emRkYXZwMGFwdHRzMHR3MCIgdGltZXN0YW1wPSIxNjM0MDQ1ODg1Ij4zNDE8L2tl
eT48L2ZvcmVpZ24ta2V5cz48cmVmLXR5cGUgbmFtZT0iSm91cm5hbCBBcnRpY2xlIj4xNzwvcmVm
LXR5cGU+PGNvbnRyaWJ1dG9ycz48YXV0aG9ycz48YXV0aG9yPkVsc2hhZXIsIE0uPC9hdXRob3I+
PGF1dGhvcj5HcmF2YW50ZSwgRy48L2F1dGhvcj48YXV0aG9yPlRob21hcywgSy48L2F1dGhvcj48
YXV0aG9yPlNvcmdlLCBSLjwvYXV0aG9yPjxhdXRob3I+QWwtSGFtYWxpLCBTLjwvYXV0aG9yPjxh
dXRob3I+RWJkZXdpLCBILjwvYXV0aG9yPjwvYXV0aG9ycz48L2NvbnRyaWJ1dG9ycz48YXV0aC1h
ZGRyZXNzPkRlcGFydG1lbnQgb2YgU3VyZ2VyeSwgS2V0dGVyaW5nIEdlbmVyYWwgSG9zcGl0YWws
IEtldHRlcmluZywgRW5nbGFuZC4mI3hEO0RlcGFydG1lbnQgb2YgSHVtYW4gUGh5c2lvbG9neSwg
TGFib3JhdG9yeSBvZiBCaW9tZXRyeSwgVW5pdmVyc2l0eSBvZiBUb3IgVmVyZ2F0YSwgUm9tZSwg
SXRhbHkuPC9hdXRoLWFkZHJlc3M+PHRpdGxlcz48dGl0bGU+U3VidG90YWwgY2hvbGVjeXN0ZWN0
b215IGZvciAmcXVvdDtkaWZmaWN1bHQgZ2FsbGJsYWRkZXJzJnF1b3Q7OiBzeXN0ZW1hdGljIHJl
dmlldyBhbmQgbWV0YS1hbmFseXNpczwvdGl0bGU+PHNlY29uZGFyeS10aXRsZT5KQU1BIFN1cmc8
L3NlY29uZGFyeS10aXRsZT48L3RpdGxlcz48cGVyaW9kaWNhbD48ZnVsbC10aXRsZT5KQU1BIFN1
cmc8L2Z1bGwtdGl0bGU+PC9wZXJpb2RpY2FsPjxwYWdlcz4xNTktNjg8L3BhZ2VzPjx2b2x1bWU+
MTUwPC92b2x1bWU+PG51bWJlcj4yPC9udW1iZXI+PGVkaXRpb24+MjAxNC8xMi8zMTwvZWRpdGlv
bj48a2V5d29yZHM+PGtleXdvcmQ+Q2hvbGVjeXN0ZWN0b215L2FkdmVyc2UgZWZmZWN0cy8qbWV0
aG9kczwva2V5d29yZD48a2V5d29yZD5HYWxsYmxhZGRlciBEaXNlYXNlcy9jb21wbGljYXRpb25z
L3BhdGhvbG9neS8qc3VyZ2VyeTwva2V5d29yZD48a2V5d29yZD5IdW1hbnM8L2tleXdvcmQ+PC9r
ZXl3b3Jkcz48ZGF0ZXM+PHllYXI+MjAxNTwveWVhcj48cHViLWRhdGVzPjxkYXRlPkZlYjwvZGF0
ZT48L3B1Yi1kYXRlcz48L2RhdGVzPjxpc2JuPjIxNjgtNjI2MiAoRWxlY3Ryb25pYykmI3hEOzIx
NjgtNjI1NCAoTGlua2luZyk8L2lzYm4+PGFjY2Vzc2lvbi1udW0+MjU1NDg4OTQ8L2FjY2Vzc2lv
bi1udW0+PHVybHM+PHJlbGF0ZWQtdXJscz48dXJsPmh0dHBzOi8vd3d3Lm5jYmkubmxtLm5paC5n
b3YvcHVibWVkLzI1NTQ4ODk0PC91cmw+PC9yZWxhdGVkLXVybHM+PC91cmxzPjxlbGVjdHJvbmlj
LXJlc291cmNlLW51bT4xMC4xMDAxL2phbWFzdXJnLjIwMTQuMTIxOTwvZWxlY3Ryb25pYy1yZXNv
dXJjZS1udW0+PC9yZWNvcmQ+PC9DaXRlPjxDaXRlPjxBdXRob3I+SGFyaWxpbmdhbTwvQXV0aG9y
PjxZZWFyPjIwMTY8L1llYXI+PFJlY051bT40MTY8L1JlY051bT48cmVjb3JkPjxyZWMtbnVtYmVy
PjQxNjwvcmVjLW51bWJlcj48Zm9yZWlnbi1rZXlzPjxrZXkgYXBwPSJFTiIgZGItaWQ9Ijl0cjly
NWE5Z3pwc3pyZXdhNTI1emRkYXZwMGFwdHRzMHR3MCIgdGltZXN0YW1wPSIxNjM1NDI5MzAyIj40
MTY8L2tleT48L2ZvcmVpZ24ta2V5cz48cmVmLXR5cGUgbmFtZT0iSm91cm5hbCBBcnRpY2xlIj4x
NzwvcmVmLXR5cGU+PGNvbnRyaWJ1dG9ycz48YXV0aG9ycz48YXV0aG9yPkhhcmlsaW5nYW0sIE0u
IFIuPC9hdXRob3I+PGF1dGhvcj5TaHJlc3RoYSwgQS4gSy48L2F1dGhvcj48YXV0aG9yPkJhc3Us
IFMuPC9hdXRob3I+PC9hdXRob3JzPjwvY29udHJpYnV0b3JzPjxhdXRoLWFkZHJlc3M+RGVwYXJ0
bWVudCBvZiBTdXJnZXJ5LCBRdWVlbiBFbGl6YWJldGggdGhlIFF1ZWVuIE1vdGhlciBIb3NwaXRh
bCwgTWFyZ2F0ZSwgVUsuJiN4RDtEZXBhcnRtZW50IG9mIFN1cmdlcnksIFdpbGxpYW0gSGFydmV5
IEhvc3BpdGFsLCBBc2hmb3JkLCBLZW50LCBVSy48L2F1dGgtYWRkcmVzcz48dGl0bGVzPjx0aXRs
ZT5MYXBhcm9zY29waWMgbW9kaWZpZWQgc3VidG90YWwgY2hvbGVjeXN0ZWN0b215IGZvciBkaWZm
aWN1bHQgZ2FsbCBibGFkZGVyczogQSBzaW5nbGUtY2VudHJlIGV4cGVyaWVuY2U8L3RpdGxlPjxz
ZWNvbmRhcnktdGl0bGU+SiBNaW5pbSBBY2Nlc3MgU3VyZzwvc2Vjb25kYXJ5LXRpdGxlPjwvdGl0
bGVzPjxwZXJpb2RpY2FsPjxmdWxsLXRpdGxlPkogTWluaW0gQWNjZXNzIFN1cmc8L2Z1bGwtdGl0
bGU+PC9wZXJpb2RpY2FsPjxwYWdlcz4zMjUtOTwvcGFnZXM+PHZvbHVtZT4xMjwvdm9sdW1lPjxu
dW1iZXI+NDwvbnVtYmVyPjxlZGl0aW9uPjIwMTYvMDYvMDM8L2VkaXRpb24+PGRhdGVzPjx5ZWFy
PjIwMTY8L3llYXI+PHB1Yi1kYXRlcz48ZGF0ZT5PY3QtRGVjPC9kYXRlPjwvcHViLWRhdGVzPjwv
ZGF0ZXM+PGlzYm4+MDk3Mi05OTQxIChQcmludCkmI3hEOzE5OTgtMzkyMSAoTGlua2luZyk8L2lz
Ym4+PGFjY2Vzc2lvbi1udW0+MjcyNTE4MTg8L2FjY2Vzc2lvbi1udW0+PHVybHM+PHJlbGF0ZWQt
dXJscz48dXJsPmh0dHBzOi8vd3d3Lm5jYmkubmxtLm5paC5nb3YvcHVibWVkLzI3MjUxODE4PC91
cmw+PC9yZWxhdGVkLXVybHM+PC91cmxzPjxjdXN0b20yPlBNQzUwMjI1MTI8L2N1c3RvbTI+PGVs
ZWN0cm9uaWMtcmVzb3VyY2UtbnVtPjEwLjQxMDMvMDk3Mi05OTQxLjE4MTMyMzwvZWxlY3Ryb25p
Yy1yZXNvdXJjZS1udW0+PC9yZWNvcmQ+PC9DaXRlPjxDaXRlPjxBdXRob3I+S29vPC9BdXRob3I+
PFllYXI+MjAyMTwvWWVhcj48UmVjTnVtPjQxODwvUmVjTnVtPjxyZWNvcmQ+PHJlYy1udW1iZXI+
NDE4PC9yZWMtbnVtYmVyPjxmb3JlaWduLWtleXM+PGtleSBhcHA9IkVOIiBkYi1pZD0iOXRyOXI1
YTlnenBzenJld2E1MjV6ZGRhdnAwYXB0dHMwdHcwIiB0aW1lc3RhbXA9IjE2MzU0MjkzMjgiPjQx
ODwva2V5PjwvZm9yZWlnbi1rZXlzPjxyZWYtdHlwZSBuYW1lPSJKb3VybmFsIEFydGljbGUiPjE3
PC9yZWYtdHlwZT48Y29udHJpYnV0b3JzPjxhdXRob3JzPjxhdXRob3I+S29vLCBKLiBHLiBBLjwv
YXV0aG9yPjxhdXRob3I+Q2hhbiwgWS4gSC48L2F1dGhvcj48YXV0aG9yPlNoZWxhdCwgVi4gRy48
L2F1dGhvcj48L2F1dGhvcnM+PC9jb250cmlidXRvcnM+PGF1dGgtYWRkcmVzcz5MZWUgS29uZyBD
aGlhbiBTY2hvb2wgb2YgTWVkaWNpbmUsIE5hbnlhbmcgVGVjaG5vbG9naWNhbCBVbml2ZXJzaXR5
LCBTaW5nYXBvcmUsIFNpbmdhcG9yZS4mI3hEO0Jpb3N0YXRpc3RpY3MgVW5pdCwgWW9uZyBMb28g
TGluIFNjaG9vbCBvZiBNZWRpY2luZSwgTmF0aW9uYWwgVW5pdmVyc2l0eSBvZiBTaW5nYXBvcmUs
IFNpbmdhcG9yZSwgU2luZ2Fwb3JlLiYjeEQ7SGVwYXRvLVBhbmNyZWF0aWNvLUJpbGlhcnkgU3Vy
Z2VyeSwgRGVwYXJ0bWVudCBvZiBHZW5lcmFsIFN1cmdlcnksIFRhbiBUb2NrIFNlbmcgSG9zcGl0
YWwsIDExIEphbGFuIFRhbiBUb2NrIFNlbmcsIFNpbmdhcG9yZSwgMzA4NDMzLCBTaW5nYXBvcmUu
IHZpc2hhbF9nX3NoZWxhdEB0dHNoLmNvbS5zZy48L2F1dGgtYWRkcmVzcz48dGl0bGVzPjx0aXRs
ZT5MYXBhcm9zY29waWMgc3VidG90YWwgY2hvbGVjeXN0ZWN0b215OiBjb21wYXJpc29uIG9mIHJl
Y29uc3RpdHV0aW5nIGFuZCBmZW5lc3RyYXRpbmcgdGVjaG5pcXVlczwvdGl0bGU+PHNlY29uZGFy
eS10aXRsZT5TdXJnIEVuZG9zYzwvc2Vjb25kYXJ5LXRpdGxlPjwvdGl0bGVzPjxwZXJpb2RpY2Fs
PjxmdWxsLXRpdGxlPlN1cmcgRW5kb3NjPC9mdWxsLXRpdGxlPjwvcGVyaW9kaWNhbD48cGFnZXM+
MTAxNC0xMDI0PC9wYWdlcz48dm9sdW1lPjM1PC92b2x1bWU+PG51bWJlcj4zPC9udW1iZXI+PGVk
aXRpb24+MjAyMC8xMS8wMTwvZWRpdGlvbj48a2V5d29yZHM+PGtleXdvcmQ+Q2hvbGFuZ2lvcGFu
Y3JlYXRvZ3JhcGh5LCBFbmRvc2NvcGljIFJldHJvZ3JhZGUvYWR2ZXJzZSBlZmZlY3RzPC9rZXl3
b3JkPjxrZXl3b3JkPkNob2xlY3lzdGVjdG9teSwgTGFwYXJvc2NvcGljL2FkdmVyc2UgZWZmZWN0
cy8qbWV0aG9kcy9tb3J0YWxpdHk8L2tleXdvcmQ+PGtleXdvcmQ+Q29udmVyc2lvbiB0byBPcGVu
IFN1cmdlcnk8L2tleXdvcmQ+PGtleXdvcmQ+SGVtb3JyaGFnZS9ldGlvbG9neTwva2V5d29yZD48
a2V5d29yZD5IdW1hbnM8L2tleXdvcmQ+PGtleXdvcmQ+UG9zdG9wZXJhdGl2ZSBQZXJpb2Q8L2tl
eXdvcmQ+PGtleXdvcmQ+UHVibGljYXRpb25zPC9rZXl3b3JkPjxrZXl3b3JkPlJlb3BlcmF0aW9u
PC9rZXl3b3JkPjxrZXl3b3JkPlN1cmdpY2FsIFdvdW5kIEluZmVjdGlvbi9ldGlvbG9neTwva2V5
d29yZD48a2V5d29yZD5UcmVhdG1lbnQgT3V0Y29tZTwva2V5d29yZD48a2V5d29yZD4qQ2hvbGVj
eXN0ZWN0b215PC9rZXl3b3JkPjxrZXl3b3JkPipMYXBhcm9zY29weTwva2V5d29yZD48a2V5d29y
ZD4qU3VidG90YWwgY2hvbGVjeXN0ZWN0b215PC9rZXl3b3JkPjwva2V5d29yZHM+PGRhdGVzPjx5
ZWFyPjIwMjE8L3llYXI+PHB1Yi1kYXRlcz48ZGF0ZT5NYXI8L2RhdGU+PC9wdWItZGF0ZXM+PC9k
YXRlcz48aXNibj4xNDMyLTIyMTggKEVsZWN0cm9uaWMpJiN4RDswOTMwLTI3OTQgKExpbmtpbmcp
PC9pc2JuPjxhY2Nlc3Npb24tbnVtPjMzMTI4MDc5PC9hY2Nlc3Npb24tbnVtPjx1cmxzPjxyZWxh
dGVkLXVybHM+PHVybD5odHRwczovL3d3dy5uY2JpLm5sbS5uaWguZ292L3B1Ym1lZC8zMzEyODA3
OTwvdXJsPjwvcmVsYXRlZC11cmxzPjwvdXJscz48ZWxlY3Ryb25pYy1yZXNvdXJjZS1udW0+MTAu
MTAwNy9zMDA0NjQtMDIwLTA4MDk2LTA8L2VsZWN0cm9uaWMtcmVzb3VyY2UtbnVtPjwvcmVjb3Jk
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6-12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Similarly, the risk of recurrent stones ranged from 1.1</w:t>
      </w:r>
      <w:r w:rsidR="002E18C7" w:rsidRPr="0026654D">
        <w:rPr>
          <w:rFonts w:ascii="Book Antiqua" w:eastAsiaTheme="minorHAnsi" w:hAnsi="Book Antiqua" w:cstheme="minorBidi"/>
          <w:lang w:eastAsia="zh-CN"/>
        </w:rPr>
        <w:t>%</w:t>
      </w:r>
      <w:r w:rsidR="002E18C7">
        <w:rPr>
          <w:rFonts w:ascii="Book Antiqua" w:eastAsiaTheme="minorHAnsi" w:hAnsi="Book Antiqua" w:cstheme="minorBidi"/>
          <w:lang w:eastAsia="zh-CN"/>
        </w:rPr>
        <w:t xml:space="preserve"> to </w:t>
      </w:r>
      <w:r w:rsidRPr="0026654D">
        <w:rPr>
          <w:rFonts w:ascii="Book Antiqua" w:eastAsiaTheme="minorHAnsi" w:hAnsi="Book Antiqua" w:cstheme="minorBidi"/>
          <w:lang w:eastAsia="zh-CN"/>
        </w:rPr>
        <w:t>4.6%</w:t>
      </w:r>
      <w:r w:rsidRPr="0026654D">
        <w:rPr>
          <w:rFonts w:ascii="Book Antiqua" w:eastAsiaTheme="minorHAnsi" w:hAnsi="Book Antiqua" w:cstheme="minorBidi"/>
          <w:lang w:eastAsia="zh-CN"/>
        </w:rPr>
        <w:fldChar w:fldCharType="begin">
          <w:fldData xml:space="preserve">PEVuZE5vdGU+PENpdGU+PEF1dGhvcj5IYXJpbGluZ2FtPC9BdXRob3I+PFllYXI+MjAxNjwvWWVh
cj48UmVjTnVtPjQxNjwvUmVjTnVtPjxEaXNwbGF5VGV4dD48c3R5bGUgZmFjZT0ic3VwZXJzY3Jp
cHQiPlsxMjUsIDEyNywgMTI4XTwvc3R5bGU+PC9EaXNwbGF5VGV4dD48cmVjb3JkPjxyZWMtbnVt
YmVyPjQxNjwvcmVjLW51bWJlcj48Zm9yZWlnbi1rZXlzPjxrZXkgYXBwPSJFTiIgZGItaWQ9Ijl0
cjlyNWE5Z3pwc3pyZXdhNTI1emRkYXZwMGFwdHRzMHR3MCIgdGltZXN0YW1wPSIxNjM1NDI5MzAy
Ij40MTY8L2tleT48L2ZvcmVpZ24ta2V5cz48cmVmLXR5cGUgbmFtZT0iSm91cm5hbCBBcnRpY2xl
Ij4xNzwvcmVmLXR5cGU+PGNvbnRyaWJ1dG9ycz48YXV0aG9ycz48YXV0aG9yPkhhcmlsaW5nYW0s
IE0uIFIuPC9hdXRob3I+PGF1dGhvcj5TaHJlc3RoYSwgQS4gSy48L2F1dGhvcj48YXV0aG9yPkJh
c3UsIFMuPC9hdXRob3I+PC9hdXRob3JzPjwvY29udHJpYnV0b3JzPjxhdXRoLWFkZHJlc3M+RGVw
YXJ0bWVudCBvZiBTdXJnZXJ5LCBRdWVlbiBFbGl6YWJldGggdGhlIFF1ZWVuIE1vdGhlciBIb3Nw
aXRhbCwgTWFyZ2F0ZSwgVUsuJiN4RDtEZXBhcnRtZW50IG9mIFN1cmdlcnksIFdpbGxpYW0gSGFy
dmV5IEhvc3BpdGFsLCBBc2hmb3JkLCBLZW50LCBVSy48L2F1dGgtYWRkcmVzcz48dGl0bGVzPjx0
aXRsZT5MYXBhcm9zY29waWMgbW9kaWZpZWQgc3VidG90YWwgY2hvbGVjeXN0ZWN0b215IGZvciBk
aWZmaWN1bHQgZ2FsbCBibGFkZGVyczogQSBzaW5nbGUtY2VudHJlIGV4cGVyaWVuY2U8L3RpdGxl
PjxzZWNvbmRhcnktdGl0bGU+SiBNaW5pbSBBY2Nlc3MgU3VyZzwvc2Vjb25kYXJ5LXRpdGxlPjwv
dGl0bGVzPjxwZXJpb2RpY2FsPjxmdWxsLXRpdGxlPkogTWluaW0gQWNjZXNzIFN1cmc8L2Z1bGwt
dGl0bGU+PC9wZXJpb2RpY2FsPjxwYWdlcz4zMjUtOTwvcGFnZXM+PHZvbHVtZT4xMjwvdm9sdW1l
PjxudW1iZXI+NDwvbnVtYmVyPjxlZGl0aW9uPjIwMTYvMDYvMDM8L2VkaXRpb24+PGRhdGVzPjx5
ZWFyPjIwMTY8L3llYXI+PHB1Yi1kYXRlcz48ZGF0ZT5PY3QtRGVjPC9kYXRlPjwvcHViLWRhdGVz
PjwvZGF0ZXM+PGlzYm4+MDk3Mi05OTQxIChQcmludCkmI3hEOzE5OTgtMzkyMSAoTGlua2luZyk8
L2lzYm4+PGFjY2Vzc2lvbi1udW0+MjcyNTE4MTg8L2FjY2Vzc2lvbi1udW0+PHVybHM+PHJlbGF0
ZWQtdXJscz48dXJsPmh0dHBzOi8vd3d3Lm5jYmkubmxtLm5paC5nb3YvcHVibWVkLzI3MjUxODE4
PC91cmw+PC9yZWxhdGVkLXVybHM+PC91cmxzPjxjdXN0b20yPlBNQzUwMjI1MTI8L2N1c3RvbTI+
PGVsZWN0cm9uaWMtcmVzb3VyY2UtbnVtPjEwLjQxMDMvMDk3Mi05OTQxLjE4MTMyMzwvZWxlY3Ry
b25pYy1yZXNvdXJjZS1udW0+PC9yZWNvcmQ+PC9DaXRlPjxDaXRlPjxBdXRob3I+S29vPC9BdXRo
b3I+PFllYXI+MjAyMTwvWWVhcj48UmVjTnVtPjQxODwvUmVjTnVtPjxyZWNvcmQ+PHJlYy1udW1i
ZXI+NDE4PC9yZWMtbnVtYmVyPjxmb3JlaWduLWtleXM+PGtleSBhcHA9IkVOIiBkYi1pZD0iOXRy
OXI1YTlnenBzenJld2E1MjV6ZGRhdnAwYXB0dHMwdHcwIiB0aW1lc3RhbXA9IjE2MzU0MjkzMjgi
PjQxODwva2V5PjwvZm9yZWlnbi1rZXlzPjxyZWYtdHlwZSBuYW1lPSJKb3VybmFsIEFydGljbGUi
PjE3PC9yZWYtdHlwZT48Y29udHJpYnV0b3JzPjxhdXRob3JzPjxhdXRob3I+S29vLCBKLiBHLiBB
LjwvYXV0aG9yPjxhdXRob3I+Q2hhbiwgWS4gSC48L2F1dGhvcj48YXV0aG9yPlNoZWxhdCwgVi4g
Ry48L2F1dGhvcj48L2F1dGhvcnM+PC9jb250cmlidXRvcnM+PGF1dGgtYWRkcmVzcz5MZWUgS29u
ZyBDaGlhbiBTY2hvb2wgb2YgTWVkaWNpbmUsIE5hbnlhbmcgVGVjaG5vbG9naWNhbCBVbml2ZXJz
aXR5LCBTaW5nYXBvcmUsIFNpbmdhcG9yZS4mI3hEO0Jpb3N0YXRpc3RpY3MgVW5pdCwgWW9uZyBM
b28gTGluIFNjaG9vbCBvZiBNZWRpY2luZSwgTmF0aW9uYWwgVW5pdmVyc2l0eSBvZiBTaW5nYXBv
cmUsIFNpbmdhcG9yZSwgU2luZ2Fwb3JlLiYjeEQ7SGVwYXRvLVBhbmNyZWF0aWNvLUJpbGlhcnkg
U3VyZ2VyeSwgRGVwYXJ0bWVudCBvZiBHZW5lcmFsIFN1cmdlcnksIFRhbiBUb2NrIFNlbmcgSG9z
cGl0YWwsIDExIEphbGFuIFRhbiBUb2NrIFNlbmcsIFNpbmdhcG9yZSwgMzA4NDMzLCBTaW5nYXBv
cmUuIHZpc2hhbF9nX3NoZWxhdEB0dHNoLmNvbS5zZy48L2F1dGgtYWRkcmVzcz48dGl0bGVzPjx0
aXRsZT5MYXBhcm9zY29waWMgc3VidG90YWwgY2hvbGVjeXN0ZWN0b215OiBjb21wYXJpc29uIG9m
IHJlY29uc3RpdHV0aW5nIGFuZCBmZW5lc3RyYXRpbmcgdGVjaG5pcXVlczwvdGl0bGU+PHNlY29u
ZGFyeS10aXRsZT5TdXJnIEVuZG9zYzwvc2Vjb25kYXJ5LXRpdGxlPjwvdGl0bGVzPjxwZXJpb2Rp
Y2FsPjxmdWxsLXRpdGxlPlN1cmcgRW5kb3NjPC9mdWxsLXRpdGxlPjwvcGVyaW9kaWNhbD48cGFn
ZXM+MTAxNC0xMDI0PC9wYWdlcz48dm9sdW1lPjM1PC92b2x1bWU+PG51bWJlcj4zPC9udW1iZXI+
PGVkaXRpb24+MjAyMC8xMS8wMTwvZWRpdGlvbj48a2V5d29yZHM+PGtleXdvcmQ+Q2hvbGFuZ2lv
cGFuY3JlYXRvZ3JhcGh5LCBFbmRvc2NvcGljIFJldHJvZ3JhZGUvYWR2ZXJzZSBlZmZlY3RzPC9r
ZXl3b3JkPjxrZXl3b3JkPkNob2xlY3lzdGVjdG9teSwgTGFwYXJvc2NvcGljL2FkdmVyc2UgZWZm
ZWN0cy8qbWV0aG9kcy9tb3J0YWxpdHk8L2tleXdvcmQ+PGtleXdvcmQ+Q29udmVyc2lvbiB0byBP
cGVuIFN1cmdlcnk8L2tleXdvcmQ+PGtleXdvcmQ+SGVtb3JyaGFnZS9ldGlvbG9neTwva2V5d29y
ZD48a2V5d29yZD5IdW1hbnM8L2tleXdvcmQ+PGtleXdvcmQ+UG9zdG9wZXJhdGl2ZSBQZXJpb2Q8
L2tleXdvcmQ+PGtleXdvcmQ+UHVibGljYXRpb25zPC9rZXl3b3JkPjxrZXl3b3JkPlJlb3BlcmF0
aW9uPC9rZXl3b3JkPjxrZXl3b3JkPlN1cmdpY2FsIFdvdW5kIEluZmVjdGlvbi9ldGlvbG9neTwv
a2V5d29yZD48a2V5d29yZD5UcmVhdG1lbnQgT3V0Y29tZTwva2V5d29yZD48a2V5d29yZD4qQ2hv
bGVjeXN0ZWN0b215PC9rZXl3b3JkPjxrZXl3b3JkPipMYXBhcm9zY29weTwva2V5d29yZD48a2V5
d29yZD4qU3VidG90YWwgY2hvbGVjeXN0ZWN0b215PC9rZXl3b3JkPjwva2V5d29yZHM+PGRhdGVz
Pjx5ZWFyPjIwMjE8L3llYXI+PHB1Yi1kYXRlcz48ZGF0ZT5NYXI8L2RhdGU+PC9wdWItZGF0ZXM+
PC9kYXRlcz48aXNibj4xNDMyLTIyMTggKEVsZWN0cm9uaWMpJiN4RDswOTMwLTI3OTQgKExpbmtp
bmcpPC9pc2JuPjxhY2Nlc3Npb24tbnVtPjMzMTI4MDc5PC9hY2Nlc3Npb24tbnVtPjx1cmxzPjxy
ZWxhdGVkLXVybHM+PHVybD5odHRwczovL3d3dy5uY2JpLm5sbS5uaWguZ292L3B1Ym1lZC8zMzEy
ODA3OTwvdXJsPjwvcmVsYXRlZC11cmxzPjwvdXJscz48ZWxlY3Ryb25pYy1yZXNvdXJjZS1udW0+
MTAuMTAwNy9zMDA0NjQtMDIwLTA4MDk2LTA8L2VsZWN0cm9uaWMtcmVzb3VyY2UtbnVtPjwvcmVj
b3JkPjwvQ2l0ZT48Q2l0ZT48QXV0aG9yPlBhbGFuaXZlbHU8L0F1dGhvcj48WWVhcj4yMDA2PC9Z
ZWFyPjxSZWNOdW0+MzQwPC9SZWNOdW0+PHJlY29yZD48cmVjLW51bWJlcj4zNDA8L3JlYy1udW1i
ZXI+PGZvcmVpZ24ta2V5cz48a2V5IGFwcD0iRU4iIGRiLWlkPSI5dHI5cjVhOWd6cHN6cmV3YTUy
NXpkZGF2cDBhcHR0czB0dzAiIHRpbWVzdGFtcD0iMTYzNDA0NTY2NyI+MzQwPC9rZXk+PC9mb3Jl
aWduLWtleXM+PHJlZi10eXBlIG5hbWU9IkpvdXJuYWwgQXJ0aWNsZSI+MTc8L3JlZi10eXBlPjxj
b250cmlidXRvcnM+PGF1dGhvcnM+PGF1dGhvcj5QYWxhbml2ZWx1LCBDLjwvYXV0aG9yPjxhdXRo
b3I+UmFqYW4sIFAuIFMuPC9hdXRob3I+PGF1dGhvcj5KYW5pLCBLLjwvYXV0aG9yPjxhdXRob3I+
U2hldHR5LCBBLiBSLjwvYXV0aG9yPjxhdXRob3I+U2VuZGhpbGt1bWFyLCBLLjwvYXV0aG9yPjxh
dXRob3I+U2VudGhpbG5hdGhhbiwgUC48L2F1dGhvcj48YXV0aG9yPlBhcnRoYXNhcnRoaSwgUi48
L2F1dGhvcj48L2F1dGhvcnM+PC9jb250cmlidXRvcnM+PGF1dGgtYWRkcmVzcz5EZXBhcnRtZW50
IG9mIEdJIGFuZCBNaW5pbWFsIEFjY2VzcyBTdXJnZXJ5LCBHZW0gSG9zcGl0YWwsIENvaW1iYXRv
cmUsIFRhbWlsbmFkdSwgSW5kaWEuPC9hdXRoLWFkZHJlc3M+PHRpdGxlcz48dGl0bGU+TGFwYXJv
c2NvcGljIGNob2xlY3lzdGVjdG9teSBpbiBjaXJyaG90aWMgcGF0aWVudHM6IHRoZSByb2xlIG9m
IHN1YnRvdGFsIGNob2xlY3lzdGVjdG9teSBhbmQgaXRzIHZhcmlhbnRzPC90aXRsZT48c2Vjb25k
YXJ5LXRpdGxlPkogQW0gQ29sbCBTdXJnPC9zZWNvbmRhcnktdGl0bGU+PC90aXRsZXM+PHBlcmlv
ZGljYWw+PGZ1bGwtdGl0bGU+SiBBbSBDb2xsIFN1cmc8L2Z1bGwtdGl0bGU+PC9wZXJpb2RpY2Fs
PjxwYWdlcz4xNDUtNTE8L3BhZ2VzPjx2b2x1bWU+MjAzPC92b2x1bWU+PG51bWJlcj4yPC9udW1i
ZXI+PGVkaXRpb24+MjAwNi8wNy8yNjwvZWRpdGlvbj48a2V5d29yZHM+PGtleXdvcmQ+QWR1bHQ8
L2tleXdvcmQ+PGtleXdvcmQ+QWdlZDwva2V5d29yZD48a2V5d29yZD5BZ2VkLCA4MCBhbmQgb3Zl
cjwva2V5d29yZD48a2V5d29yZD5DaG9sZWN5c3RlY3RvbXksIExhcGFyb3Njb3BpYy8qbWV0aG9k
czwva2V5d29yZD48a2V5d29yZD5GZW1hbGU8L2tleXdvcmQ+PGtleXdvcmQ+Rm9sbG93LVVwIFN0
dWRpZXM8L2tleXdvcmQ+PGtleXdvcmQ+R2FsbHN0b25lcy9jb21wbGljYXRpb25zLypzdXJnZXJ5
PC9rZXl3b3JkPjxrZXl3b3JkPkh1bWFuczwva2V5d29yZD48a2V5d29yZD5MZW5ndGggb2YgU3Rh
eTwva2V5d29yZD48a2V5d29yZD5MaXZlciBDaXJyaG9zaXMvKmNvbXBsaWNhdGlvbnM8L2tleXdv
cmQ+PGtleXdvcmQ+TWFsZTwva2V5d29yZD48a2V5d29yZD5NaWRkbGUgQWdlZDwva2V5d29yZD48
a2V5d29yZD4qUGF0aWVudCBTZWxlY3Rpb248L2tleXdvcmQ+PGtleXdvcmQ+UmV0cm9zcGVjdGl2
ZSBTdHVkaWVzPC9rZXl3b3JkPjxrZXl3b3JkPlRyZWF0bWVudCBPdXRjb21lPC9rZXl3b3JkPjwv
a2V5d29yZHM+PGRhdGVzPjx5ZWFyPjIwMDY8L3llYXI+PHB1Yi1kYXRlcz48ZGF0ZT5BdWc8L2Rh
dGU+PC9wdWItZGF0ZXM+PC9kYXRlcz48aXNibj4xMDcyLTc1MTUgKFByaW50KSYjeEQ7MTA3Mi03
NTE1IChMaW5raW5nKTwvaXNibj48YWNjZXNzaW9uLW51bT4xNjg2NDAyNjwvYWNjZXNzaW9uLW51
bT48dXJscz48cmVsYXRlZC11cmxzPjx1cmw+aHR0cHM6Ly93d3cubmNiaS5ubG0ubmloLmdvdi9w
dWJtZWQvMTY4NjQwMjY8L3VybD48L3JlbGF0ZWQtdXJscz48L3VybHM+PGVsZWN0cm9uaWMtcmVz
b3VyY2UtbnVtPjEwLjEwMTYvai5qYW1jb2xsc3VyZy4yMDA2LjA0LjAxOTwvZWxlY3Ryb25pYy1y
ZXNvdXJjZS1udW0+PC9yZWNvcmQ+PC9DaXRlPjwvRW5kTm90ZT5=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IYXJpbGluZ2FtPC9BdXRob3I+PFllYXI+MjAxNjwvWWVh
cj48UmVjTnVtPjQxNjwvUmVjTnVtPjxEaXNwbGF5VGV4dD48c3R5bGUgZmFjZT0ic3VwZXJzY3Jp
cHQiPlsxMjUsIDEyNywgMTI4XTwvc3R5bGU+PC9EaXNwbGF5VGV4dD48cmVjb3JkPjxyZWMtbnVt
YmVyPjQxNjwvcmVjLW51bWJlcj48Zm9yZWlnbi1rZXlzPjxrZXkgYXBwPSJFTiIgZGItaWQ9Ijl0
cjlyNWE5Z3pwc3pyZXdhNTI1emRkYXZwMGFwdHRzMHR3MCIgdGltZXN0YW1wPSIxNjM1NDI5MzAy
Ij40MTY8L2tleT48L2ZvcmVpZ24ta2V5cz48cmVmLXR5cGUgbmFtZT0iSm91cm5hbCBBcnRpY2xl
Ij4xNzwvcmVmLXR5cGU+PGNvbnRyaWJ1dG9ycz48YXV0aG9ycz48YXV0aG9yPkhhcmlsaW5nYW0s
IE0uIFIuPC9hdXRob3I+PGF1dGhvcj5TaHJlc3RoYSwgQS4gSy48L2F1dGhvcj48YXV0aG9yPkJh
c3UsIFMuPC9hdXRob3I+PC9hdXRob3JzPjwvY29udHJpYnV0b3JzPjxhdXRoLWFkZHJlc3M+RGVw
YXJ0bWVudCBvZiBTdXJnZXJ5LCBRdWVlbiBFbGl6YWJldGggdGhlIFF1ZWVuIE1vdGhlciBIb3Nw
aXRhbCwgTWFyZ2F0ZSwgVUsuJiN4RDtEZXBhcnRtZW50IG9mIFN1cmdlcnksIFdpbGxpYW0gSGFy
dmV5IEhvc3BpdGFsLCBBc2hmb3JkLCBLZW50LCBVSy48L2F1dGgtYWRkcmVzcz48dGl0bGVzPjx0
aXRsZT5MYXBhcm9zY29waWMgbW9kaWZpZWQgc3VidG90YWwgY2hvbGVjeXN0ZWN0b215IGZvciBk
aWZmaWN1bHQgZ2FsbCBibGFkZGVyczogQSBzaW5nbGUtY2VudHJlIGV4cGVyaWVuY2U8L3RpdGxl
PjxzZWNvbmRhcnktdGl0bGU+SiBNaW5pbSBBY2Nlc3MgU3VyZzwvc2Vjb25kYXJ5LXRpdGxlPjwv
dGl0bGVzPjxwZXJpb2RpY2FsPjxmdWxsLXRpdGxlPkogTWluaW0gQWNjZXNzIFN1cmc8L2Z1bGwt
dGl0bGU+PC9wZXJpb2RpY2FsPjxwYWdlcz4zMjUtOTwvcGFnZXM+PHZvbHVtZT4xMjwvdm9sdW1l
PjxudW1iZXI+NDwvbnVtYmVyPjxlZGl0aW9uPjIwMTYvMDYvMDM8L2VkaXRpb24+PGRhdGVzPjx5
ZWFyPjIwMTY8L3llYXI+PHB1Yi1kYXRlcz48ZGF0ZT5PY3QtRGVjPC9kYXRlPjwvcHViLWRhdGVz
PjwvZGF0ZXM+PGlzYm4+MDk3Mi05OTQxIChQcmludCkmI3hEOzE5OTgtMzkyMSAoTGlua2luZyk8
L2lzYm4+PGFjY2Vzc2lvbi1udW0+MjcyNTE4MTg8L2FjY2Vzc2lvbi1udW0+PHVybHM+PHJlbGF0
ZWQtdXJscz48dXJsPmh0dHBzOi8vd3d3Lm5jYmkubmxtLm5paC5nb3YvcHVibWVkLzI3MjUxODE4
PC91cmw+PC9yZWxhdGVkLXVybHM+PC91cmxzPjxjdXN0b20yPlBNQzUwMjI1MTI8L2N1c3RvbTI+
PGVsZWN0cm9uaWMtcmVzb3VyY2UtbnVtPjEwLjQxMDMvMDk3Mi05OTQxLjE4MTMyMzwvZWxlY3Ry
b25pYy1yZXNvdXJjZS1udW0+PC9yZWNvcmQ+PC9DaXRlPjxDaXRlPjxBdXRob3I+S29vPC9BdXRo
b3I+PFllYXI+MjAyMTwvWWVhcj48UmVjTnVtPjQxODwvUmVjTnVtPjxyZWNvcmQ+PHJlYy1udW1i
ZXI+NDE4PC9yZWMtbnVtYmVyPjxmb3JlaWduLWtleXM+PGtleSBhcHA9IkVOIiBkYi1pZD0iOXRy
OXI1YTlnenBzenJld2E1MjV6ZGRhdnAwYXB0dHMwdHcwIiB0aW1lc3RhbXA9IjE2MzU0MjkzMjgi
PjQxODwva2V5PjwvZm9yZWlnbi1rZXlzPjxyZWYtdHlwZSBuYW1lPSJKb3VybmFsIEFydGljbGUi
PjE3PC9yZWYtdHlwZT48Y29udHJpYnV0b3JzPjxhdXRob3JzPjxhdXRob3I+S29vLCBKLiBHLiBB
LjwvYXV0aG9yPjxhdXRob3I+Q2hhbiwgWS4gSC48L2F1dGhvcj48YXV0aG9yPlNoZWxhdCwgVi4g
Ry48L2F1dGhvcj48L2F1dGhvcnM+PC9jb250cmlidXRvcnM+PGF1dGgtYWRkcmVzcz5MZWUgS29u
ZyBDaGlhbiBTY2hvb2wgb2YgTWVkaWNpbmUsIE5hbnlhbmcgVGVjaG5vbG9naWNhbCBVbml2ZXJz
aXR5LCBTaW5nYXBvcmUsIFNpbmdhcG9yZS4mI3hEO0Jpb3N0YXRpc3RpY3MgVW5pdCwgWW9uZyBM
b28gTGluIFNjaG9vbCBvZiBNZWRpY2luZSwgTmF0aW9uYWwgVW5pdmVyc2l0eSBvZiBTaW5nYXBv
cmUsIFNpbmdhcG9yZSwgU2luZ2Fwb3JlLiYjeEQ7SGVwYXRvLVBhbmNyZWF0aWNvLUJpbGlhcnkg
U3VyZ2VyeSwgRGVwYXJ0bWVudCBvZiBHZW5lcmFsIFN1cmdlcnksIFRhbiBUb2NrIFNlbmcgSG9z
cGl0YWwsIDExIEphbGFuIFRhbiBUb2NrIFNlbmcsIFNpbmdhcG9yZSwgMzA4NDMzLCBTaW5nYXBv
cmUuIHZpc2hhbF9nX3NoZWxhdEB0dHNoLmNvbS5zZy48L2F1dGgtYWRkcmVzcz48dGl0bGVzPjx0
aXRsZT5MYXBhcm9zY29waWMgc3VidG90YWwgY2hvbGVjeXN0ZWN0b215OiBjb21wYXJpc29uIG9m
IHJlY29uc3RpdHV0aW5nIGFuZCBmZW5lc3RyYXRpbmcgdGVjaG5pcXVlczwvdGl0bGU+PHNlY29u
ZGFyeS10aXRsZT5TdXJnIEVuZG9zYzwvc2Vjb25kYXJ5LXRpdGxlPjwvdGl0bGVzPjxwZXJpb2Rp
Y2FsPjxmdWxsLXRpdGxlPlN1cmcgRW5kb3NjPC9mdWxsLXRpdGxlPjwvcGVyaW9kaWNhbD48cGFn
ZXM+MTAxNC0xMDI0PC9wYWdlcz48dm9sdW1lPjM1PC92b2x1bWU+PG51bWJlcj4zPC9udW1iZXI+
PGVkaXRpb24+MjAyMC8xMS8wMTwvZWRpdGlvbj48a2V5d29yZHM+PGtleXdvcmQ+Q2hvbGFuZ2lv
cGFuY3JlYXRvZ3JhcGh5LCBFbmRvc2NvcGljIFJldHJvZ3JhZGUvYWR2ZXJzZSBlZmZlY3RzPC9r
ZXl3b3JkPjxrZXl3b3JkPkNob2xlY3lzdGVjdG9teSwgTGFwYXJvc2NvcGljL2FkdmVyc2UgZWZm
ZWN0cy8qbWV0aG9kcy9tb3J0YWxpdHk8L2tleXdvcmQ+PGtleXdvcmQ+Q29udmVyc2lvbiB0byBP
cGVuIFN1cmdlcnk8L2tleXdvcmQ+PGtleXdvcmQ+SGVtb3JyaGFnZS9ldGlvbG9neTwva2V5d29y
ZD48a2V5d29yZD5IdW1hbnM8L2tleXdvcmQ+PGtleXdvcmQ+UG9zdG9wZXJhdGl2ZSBQZXJpb2Q8
L2tleXdvcmQ+PGtleXdvcmQ+UHVibGljYXRpb25zPC9rZXl3b3JkPjxrZXl3b3JkPlJlb3BlcmF0
aW9uPC9rZXl3b3JkPjxrZXl3b3JkPlN1cmdpY2FsIFdvdW5kIEluZmVjdGlvbi9ldGlvbG9neTwv
a2V5d29yZD48a2V5d29yZD5UcmVhdG1lbnQgT3V0Y29tZTwva2V5d29yZD48a2V5d29yZD4qQ2hv
bGVjeXN0ZWN0b215PC9rZXl3b3JkPjxrZXl3b3JkPipMYXBhcm9zY29weTwva2V5d29yZD48a2V5
d29yZD4qU3VidG90YWwgY2hvbGVjeXN0ZWN0b215PC9rZXl3b3JkPjwva2V5d29yZHM+PGRhdGVz
Pjx5ZWFyPjIwMjE8L3llYXI+PHB1Yi1kYXRlcz48ZGF0ZT5NYXI8L2RhdGU+PC9wdWItZGF0ZXM+
PC9kYXRlcz48aXNibj4xNDMyLTIyMTggKEVsZWN0cm9uaWMpJiN4RDswOTMwLTI3OTQgKExpbmtp
bmcpPC9pc2JuPjxhY2Nlc3Npb24tbnVtPjMzMTI4MDc5PC9hY2Nlc3Npb24tbnVtPjx1cmxzPjxy
ZWxhdGVkLXVybHM+PHVybD5odHRwczovL3d3dy5uY2JpLm5sbS5uaWguZ292L3B1Ym1lZC8zMzEy
ODA3OTwvdXJsPjwvcmVsYXRlZC11cmxzPjwvdXJscz48ZWxlY3Ryb25pYy1yZXNvdXJjZS1udW0+
MTAuMTAwNy9zMDA0NjQtMDIwLTA4MDk2LTA8L2VsZWN0cm9uaWMtcmVzb3VyY2UtbnVtPjwvcmVj
b3JkPjwvQ2l0ZT48Q2l0ZT48QXV0aG9yPlBhbGFuaXZlbHU8L0F1dGhvcj48WWVhcj4yMDA2PC9Z
ZWFyPjxSZWNOdW0+MzQwPC9SZWNOdW0+PHJlY29yZD48cmVjLW51bWJlcj4zNDA8L3JlYy1udW1i
ZXI+PGZvcmVpZ24ta2V5cz48a2V5IGFwcD0iRU4iIGRiLWlkPSI5dHI5cjVhOWd6cHN6cmV3YTUy
NXpkZGF2cDBhcHR0czB0dzAiIHRpbWVzdGFtcD0iMTYzNDA0NTY2NyI+MzQwPC9rZXk+PC9mb3Jl
aWduLWtleXM+PHJlZi10eXBlIG5hbWU9IkpvdXJuYWwgQXJ0aWNsZSI+MTc8L3JlZi10eXBlPjxj
b250cmlidXRvcnM+PGF1dGhvcnM+PGF1dGhvcj5QYWxhbml2ZWx1LCBDLjwvYXV0aG9yPjxhdXRo
b3I+UmFqYW4sIFAuIFMuPC9hdXRob3I+PGF1dGhvcj5KYW5pLCBLLjwvYXV0aG9yPjxhdXRob3I+
U2hldHR5LCBBLiBSLjwvYXV0aG9yPjxhdXRob3I+U2VuZGhpbGt1bWFyLCBLLjwvYXV0aG9yPjxh
dXRob3I+U2VudGhpbG5hdGhhbiwgUC48L2F1dGhvcj48YXV0aG9yPlBhcnRoYXNhcnRoaSwgUi48
L2F1dGhvcj48L2F1dGhvcnM+PC9jb250cmlidXRvcnM+PGF1dGgtYWRkcmVzcz5EZXBhcnRtZW50
IG9mIEdJIGFuZCBNaW5pbWFsIEFjY2VzcyBTdXJnZXJ5LCBHZW0gSG9zcGl0YWwsIENvaW1iYXRv
cmUsIFRhbWlsbmFkdSwgSW5kaWEuPC9hdXRoLWFkZHJlc3M+PHRpdGxlcz48dGl0bGU+TGFwYXJv
c2NvcGljIGNob2xlY3lzdGVjdG9teSBpbiBjaXJyaG90aWMgcGF0aWVudHM6IHRoZSByb2xlIG9m
IHN1YnRvdGFsIGNob2xlY3lzdGVjdG9teSBhbmQgaXRzIHZhcmlhbnRzPC90aXRsZT48c2Vjb25k
YXJ5LXRpdGxlPkogQW0gQ29sbCBTdXJnPC9zZWNvbmRhcnktdGl0bGU+PC90aXRsZXM+PHBlcmlv
ZGljYWw+PGZ1bGwtdGl0bGU+SiBBbSBDb2xsIFN1cmc8L2Z1bGwtdGl0bGU+PC9wZXJpb2RpY2Fs
PjxwYWdlcz4xNDUtNTE8L3BhZ2VzPjx2b2x1bWU+MjAzPC92b2x1bWU+PG51bWJlcj4yPC9udW1i
ZXI+PGVkaXRpb24+MjAwNi8wNy8yNjwvZWRpdGlvbj48a2V5d29yZHM+PGtleXdvcmQ+QWR1bHQ8
L2tleXdvcmQ+PGtleXdvcmQ+QWdlZDwva2V5d29yZD48a2V5d29yZD5BZ2VkLCA4MCBhbmQgb3Zl
cjwva2V5d29yZD48a2V5d29yZD5DaG9sZWN5c3RlY3RvbXksIExhcGFyb3Njb3BpYy8qbWV0aG9k
czwva2V5d29yZD48a2V5d29yZD5GZW1hbGU8L2tleXdvcmQ+PGtleXdvcmQ+Rm9sbG93LVVwIFN0
dWRpZXM8L2tleXdvcmQ+PGtleXdvcmQ+R2FsbHN0b25lcy9jb21wbGljYXRpb25zLypzdXJnZXJ5
PC9rZXl3b3JkPjxrZXl3b3JkPkh1bWFuczwva2V5d29yZD48a2V5d29yZD5MZW5ndGggb2YgU3Rh
eTwva2V5d29yZD48a2V5d29yZD5MaXZlciBDaXJyaG9zaXMvKmNvbXBsaWNhdGlvbnM8L2tleXdv
cmQ+PGtleXdvcmQ+TWFsZTwva2V5d29yZD48a2V5d29yZD5NaWRkbGUgQWdlZDwva2V5d29yZD48
a2V5d29yZD4qUGF0aWVudCBTZWxlY3Rpb248L2tleXdvcmQ+PGtleXdvcmQ+UmV0cm9zcGVjdGl2
ZSBTdHVkaWVzPC9rZXl3b3JkPjxrZXl3b3JkPlRyZWF0bWVudCBPdXRjb21lPC9rZXl3b3JkPjwv
a2V5d29yZHM+PGRhdGVzPjx5ZWFyPjIwMDY8L3llYXI+PHB1Yi1kYXRlcz48ZGF0ZT5BdWc8L2Rh
dGU+PC9wdWItZGF0ZXM+PC9kYXRlcz48aXNibj4xMDcyLTc1MTUgKFByaW50KSYjeEQ7MTA3Mi03
NTE1IChMaW5raW5nKTwvaXNibj48YWNjZXNzaW9uLW51bT4xNjg2NDAyNjwvYWNjZXNzaW9uLW51
bT48dXJscz48cmVsYXRlZC11cmxzPjx1cmw+aHR0cHM6Ly93d3cubmNiaS5ubG0ubmloLmdvdi9w
dWJtZWQvMTY4NjQwMjY8L3VybD48L3JlbGF0ZWQtdXJscz48L3VybHM+PGVsZWN0cm9uaWMtcmVz
b3VyY2UtbnVtPjEwLjEwMTYvai5qYW1jb2xsc3VyZy4yMDA2LjA0LjAxOTwvZWxlY3Ryb25pYy1y
ZXNvdXJjZS1udW0+PC9yZWNvcmQ+PC9DaXRlPjwvRW5kTm90ZT5=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5,127,12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Hence, performing cholecystectomy while asymptomatic may be ideal in avoiding complications.</w:t>
      </w:r>
    </w:p>
    <w:p w14:paraId="5946748F" w14:textId="14F1B2C2" w:rsidR="00DF6BE9" w:rsidRPr="0026654D"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Based on the above-mentioned inherent risks of waiting, we suggest that those who are asymptomatic but have multiple small gallbladder stones (&lt;</w:t>
      </w:r>
      <w:r w:rsidR="00073A93">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1</w:t>
      </w:r>
      <w:r w:rsidR="00073A93">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cm), solitary large gallstone (&gt; 1</w:t>
      </w:r>
      <w:r w:rsidR="00073A93">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cm),</w:t>
      </w:r>
      <w:r w:rsidR="002E18C7">
        <w:rPr>
          <w:rFonts w:ascii="Book Antiqua" w:eastAsiaTheme="minorHAnsi" w:hAnsi="Book Antiqua" w:cstheme="minorBidi"/>
          <w:lang w:eastAsia="zh-CN"/>
        </w:rPr>
        <w:t xml:space="preserve"> and</w:t>
      </w:r>
      <w:r w:rsidRPr="0026654D">
        <w:rPr>
          <w:rFonts w:ascii="Book Antiqua" w:eastAsiaTheme="minorHAnsi" w:hAnsi="Book Antiqua" w:cstheme="minorBidi"/>
          <w:lang w:eastAsia="zh-CN"/>
        </w:rPr>
        <w:t xml:space="preserve"> gallbladder sludge occupying &gt;</w:t>
      </w:r>
      <w:r w:rsidR="00073A93">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50% of the gallbladder volume should have discussions for considering prophylactic cholecystectomy</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Lund&lt;/Author&gt;&lt;Year&gt;1960&lt;/Year&gt;&lt;RecNum&gt;535&lt;/RecNum&gt;&lt;DisplayText&gt;&lt;style face="superscript"&gt;[129]&lt;/style&gt;&lt;/DisplayText&gt;&lt;record&gt;&lt;rec-number&gt;535&lt;/rec-number&gt;&lt;foreign-keys&gt;&lt;key app="EN" db-id="9tr9r5a9gzpszrewa525zddavp0aptts0tw0" timestamp="1649561631"&gt;535&lt;/key&gt;&lt;/foreign-keys&gt;&lt;ref-type name="Journal Article"&gt;17&lt;/ref-type&gt;&lt;contributors&gt;&lt;authors&gt;&lt;author&gt;Lund, J.&lt;/author&gt;&lt;/authors&gt;&lt;/contributors&gt;&lt;titles&gt;&lt;title&gt;Surgical indications in cholelithiasis: prophylactic choleithiasis: prophylactic cholecystectomy elucidated on the basis of long-term follow up on 526 nonoperated cases&lt;/title&gt;&lt;secondary-title&gt;Ann Surg&lt;/secondary-title&gt;&lt;/titles&gt;&lt;periodical&gt;&lt;full-title&gt;Ann Surg&lt;/full-title&gt;&lt;/periodical&gt;&lt;pages&gt;153-62&lt;/pages&gt;&lt;volume&gt;151&lt;/volume&gt;&lt;keywords&gt;&lt;keyword&gt;Cholecystectomy/*statistics &amp;amp; numerical data&lt;/keyword&gt;&lt;keyword&gt;*Cholelithiasis&lt;/keyword&gt;&lt;keyword&gt;Follow-Up Studies&lt;/keyword&gt;&lt;keyword&gt;Humans&lt;/keyword&gt;&lt;keyword&gt;*CHOLECYSTECTOMY/statistics&lt;/keyword&gt;&lt;/keywords&gt;&lt;dates&gt;&lt;year&gt;1960&lt;/year&gt;&lt;pub-dates&gt;&lt;date&gt;Feb&lt;/date&gt;&lt;/pub-dates&gt;&lt;/dates&gt;&lt;isbn&gt;0003-4932 (Print)&amp;#xD;0003-4932 (Linking)&lt;/isbn&gt;&lt;accession-num&gt;13848582&lt;/accession-num&gt;&lt;urls&gt;&lt;related-urls&gt;&lt;url&gt;https://www.ncbi.nlm.nih.gov/pubmed/13848582&lt;/url&gt;&lt;/related-urls&gt;&lt;/urls&gt;&lt;custom2&gt;PMC1613279&lt;/custom2&gt;&lt;electronic-resource-num&gt;10.1097/00000658-196002000-00001&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Given that gallstones do not dissolve or disappear with time</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Gurusamy&lt;/Author&gt;&lt;Year&gt;2014&lt;/Year&gt;&lt;RecNum&gt;536&lt;/RecNum&gt;&lt;DisplayText&gt;&lt;style face="superscript"&gt;[130]&lt;/style&gt;&lt;/DisplayText&gt;&lt;record&gt;&lt;rec-number&gt;536&lt;/rec-number&gt;&lt;foreign-keys&gt;&lt;key app="EN" db-id="9tr9r5a9gzpszrewa525zddavp0aptts0tw0" timestamp="1649561897"&gt;536&lt;/key&gt;&lt;/foreign-keys&gt;&lt;ref-type name="Journal Article"&gt;17&lt;/ref-type&gt;&lt;contributors&gt;&lt;authors&gt;&lt;author&gt;Gurusamy, K. S.&lt;/author&gt;&lt;author&gt;Davidson, B. R.&lt;/author&gt;&lt;/authors&gt;&lt;/contributors&gt;&lt;auth-address&gt;Department of Surgery, 9th floor Royal Free Hospital, Royal Free Campus, UCL Medical School, London, UK.&lt;/auth-address&gt;&lt;titles&gt;&lt;title&gt;Gallstones&lt;/title&gt;&lt;secondary-title&gt;BMJ&lt;/secondary-title&gt;&lt;/titles&gt;&lt;periodical&gt;&lt;full-title&gt;BMJ&lt;/full-title&gt;&lt;/periodical&gt;&lt;pages&gt;g2669&lt;/pages&gt;&lt;volume&gt;348&lt;/volume&gt;&lt;edition&gt;20140422&lt;/edition&gt;&lt;keywords&gt;&lt;keyword&gt;Cholecystectomy/methods&lt;/keyword&gt;&lt;keyword&gt;Gallstones/diagnosis/etiology/*surgery&lt;/keyword&gt;&lt;keyword&gt;Humans&lt;/keyword&gt;&lt;keyword&gt;Risk Factors&lt;/keyword&gt;&lt;keyword&gt;Time-to-Treatment&lt;/keyword&gt;&lt;/keywords&gt;&lt;dates&gt;&lt;year&gt;2014&lt;/year&gt;&lt;pub-dates&gt;&lt;date&gt;Apr 22&lt;/date&gt;&lt;/pub-dates&gt;&lt;/dates&gt;&lt;isbn&gt;1756-1833 (Electronic)&amp;#xD;0959-8138 (Linking)&lt;/isbn&gt;&lt;accession-num&gt;24755732&lt;/accession-num&gt;&lt;urls&gt;&lt;related-urls&gt;&lt;url&gt;https://www.ncbi.nlm.nih.gov/pubmed/24755732&lt;/url&gt;&lt;/related-urls&gt;&lt;/urls&gt;&lt;electronic-resource-num&gt;10.1136/bmj.g2669&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0]</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e stone burden in young patients would either be the same or increase with age. This could result in a further increase in gallstone</w:t>
      </w:r>
      <w:r w:rsidR="002E18C7">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related complications. In the same </w:t>
      </w:r>
      <w:r w:rsidR="002E18C7">
        <w:rPr>
          <w:rFonts w:ascii="Book Antiqua" w:eastAsiaTheme="minorHAnsi" w:hAnsi="Book Antiqua" w:cstheme="minorBidi"/>
          <w:lang w:eastAsia="zh-CN"/>
        </w:rPr>
        <w:t>way</w:t>
      </w:r>
      <w:r w:rsidRPr="0026654D">
        <w:rPr>
          <w:rFonts w:ascii="Book Antiqua" w:eastAsiaTheme="minorHAnsi" w:hAnsi="Book Antiqua" w:cstheme="minorBidi"/>
          <w:lang w:eastAsia="zh-CN"/>
        </w:rPr>
        <w:t xml:space="preserve">, fit </w:t>
      </w:r>
      <w:r w:rsidR="002E18C7">
        <w:rPr>
          <w:rFonts w:ascii="Book Antiqua" w:eastAsiaTheme="minorHAnsi" w:hAnsi="Book Antiqua" w:cstheme="minorBidi"/>
          <w:lang w:eastAsia="zh-CN"/>
        </w:rPr>
        <w:t>older</w:t>
      </w:r>
      <w:r w:rsidR="002E18C7"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 xml:space="preserve">patients with a high stone burden could be considered for prophylactic cholecystectomy to avoid age-related general anesthetic risks should complications arise as they age further and become frailer. Besides surgery, there is the option of percutaneous cholecystostomy in this group of </w:t>
      </w:r>
      <w:r w:rsidR="004443C8">
        <w:rPr>
          <w:rFonts w:ascii="Book Antiqua" w:eastAsiaTheme="minorHAnsi" w:hAnsi="Book Antiqua" w:cstheme="minorBidi"/>
          <w:lang w:eastAsia="zh-CN"/>
        </w:rPr>
        <w:t>older</w:t>
      </w:r>
      <w:r w:rsidR="004443C8"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frail patients with cholecystitis. However, there are problems related to a permanent or semipermanent cholecystostomy tube</w:t>
      </w:r>
      <w:r w:rsidR="004443C8">
        <w:rPr>
          <w:rFonts w:ascii="Book Antiqua" w:eastAsiaTheme="minorHAnsi" w:hAnsi="Book Antiqua" w:cstheme="minorBidi"/>
          <w:lang w:eastAsia="zh-CN"/>
        </w:rPr>
        <w:t>s</w:t>
      </w:r>
      <w:r w:rsidRPr="0026654D">
        <w:rPr>
          <w:rFonts w:ascii="Book Antiqua" w:eastAsiaTheme="minorHAnsi" w:hAnsi="Book Antiqua" w:cstheme="minorBidi"/>
          <w:lang w:eastAsia="zh-CN"/>
        </w:rPr>
        <w:t xml:space="preserve"> such as tube occlusion, dislodgement, skin excoriation at the exit site because of bile leakage, constant change of dressings or base</w:t>
      </w:r>
      <w:r w:rsidR="004443C8">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plate</w:t>
      </w:r>
      <w:r w:rsidR="004443C8">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 and the ensuing hospital or clinic visits</w:t>
      </w:r>
      <w:r w:rsidRPr="0026654D">
        <w:rPr>
          <w:rFonts w:ascii="Book Antiqua" w:eastAsiaTheme="minorHAnsi" w:hAnsi="Book Antiqua" w:cstheme="minorBidi"/>
          <w:lang w:eastAsia="zh-CN"/>
        </w:rPr>
        <w:fldChar w:fldCharType="begin">
          <w:fldData xml:space="preserve">PEVuZE5vdGU+PENpdGU+PEF1dGhvcj5ZZW88L0F1dGhvcj48WWVhcj4yMDE2PC9ZZWFyPjxSZWNO
dW0+MzMzPC9SZWNOdW0+PERpc3BsYXlUZXh0PjxzdHlsZSBmYWNlPSJzdXBlcnNjcmlwdCI+WzEy
MV08L3N0eWxlPjwvRGlzcGxheVRleHQ+PHJlY29yZD48cmVjLW51bWJlcj4zMzM8L3JlYy1udW1i
ZXI+PGZvcmVpZ24ta2V5cz48a2V5IGFwcD0iRU4iIGRiLWlkPSI5dHI5cjVhOWd6cHN6cmV3YTUy
NXpkZGF2cDBhcHR0czB0dzAiIHRpbWVzdGFtcD0iMTYzNDA0MzI0NiI+MzMzPC9rZXk+PC9mb3Jl
aWduLWtleXM+PHJlZi10eXBlIG5hbWU9IkpvdXJuYWwgQXJ0aWNsZSI+MTc8L3JlZi10eXBlPjxj
b250cmlidXRvcnM+PGF1dGhvcnM+PGF1dGhvcj5ZZW8sIEMuIFMuPC9hdXRob3I+PGF1dGhvcj5U
YXksIFYuIFcuPC9hdXRob3I+PGF1dGhvcj5Mb3csIEouIEsuPC9hdXRob3I+PGF1dGhvcj5Xb29u
LCBXLiBXLjwvYXV0aG9yPjxhdXRob3I+UHVuYW1peWEsIFMuIEouPC9hdXRob3I+PGF1dGhvcj5T
aGVsYXQsIFYuIEcuPC9hdXRob3I+PC9hdXRob3JzPjwvY29udHJpYnV0b3JzPjxhdXRoLWFkZHJl
c3M+RGVwYXJ0bWVudCBvZiBHZW5lcmFsIFN1cmdlcnksIFRhbiBUb2NrIFNlbmcgSG9zcGl0YWws
IDExIEphbGFuIFRhbiBUb2NrIFNlbmcsIFNpbmdhcG9yZSAzMDg0MzMuJiN4RDtZb25nIExvbyBM
aW4gU2Nob29sIG9mIE1lZGljaW5lLCBOYXRpb25hbCBVbml2ZXJzaXR5IG9mIFNpbmdhcG9yZSwg
U2luZ2Fwb3JlLiYjeEQ7RGVwYXJ0bWVudCBvZiBJbnRlcnZlbnRpb25hbCBSYWRpb2xvZ3ksIFRh
biBUb2NrIFNlbmcgSG9zcGl0YWwsIFNpbmdhcG9yZS4mI3hEO0RlcGFydG1lbnQgb2YgR2VuZXJh
bCBTdXJnZXJ5LCBUYW4gVG9jayBTZW5nIEhvc3BpdGFsLCAxMSBKYWxhbiBUYW4gVG9jayBTZW5n
LCBTaW5nYXBvcmUgMzA4NDMzLiB2Z3NoZWxhdEBnbWFpbC5jb20uPC9hdXRoLWFkZHJlc3M+PHRp
dGxlcz48dGl0bGU+T3V0Y29tZXMgb2YgcGVyY3V0YW5lb3VzIGNob2xlY3lzdG9zdG9teSBhbmQg
cHJlZGljdG9ycyBvZiBldmVudHVhbCBjaG9sZWN5c3RlY3RvbXk8L3RpdGxlPjxzZWNvbmRhcnkt
dGl0bGU+SiBIZXBhdG9iaWxpYXJ5IFBhbmNyZWF0IFNjaTwvc2Vjb25kYXJ5LXRpdGxlPjwvdGl0
bGVzPjxwZXJpb2RpY2FsPjxmdWxsLXRpdGxlPkogSGVwYXRvYmlsaWFyeSBQYW5jcmVhdCBTY2k8
L2Z1bGwtdGl0bGU+PC9wZXJpb2RpY2FsPjxwYWdlcz42NS03MzwvcGFnZXM+PHZvbHVtZT4yMzwv
dm9sdW1lPjxudW1iZXI+MTwvbnVtYmVyPjxlZGl0aW9uPjIwMTUvMTEvMTk8L2VkaXRpb24+PGtl
eXdvcmRzPjxrZXl3b3JkPkFjdXRlIERpc2Vhc2U8L2tleXdvcmQ+PGtleXdvcmQ+QWR1bHQ8L2tl
eXdvcmQ+PGtleXdvcmQ+QWdlZDwva2V5d29yZD48a2V5d29yZD5BZ2VkLCA4MCBhbmQgb3Zlcjwv
a2V5d29yZD48a2V5d29yZD4qQ2hvbGVjeXN0ZWN0b215L21vcnRhbGl0eTwva2V5d29yZD48a2V5
d29yZD5Gb3JlY2FzdGluZzwva2V5d29yZD48a2V5d29yZD5IdW1hbnM8L2tleXdvcmQ+PGtleXdv
cmQ+TGVuZ3RoIG9mIFN0YXk8L2tleXdvcmQ+PGtleXdvcmQ+TWlkZGxlIEFnZWQ8L2tleXdvcmQ+
PGtleXdvcmQ+UmV0cm9zcGVjdGl2ZSBTdHVkaWVzPC9rZXl3b3JkPjxrZXl3b3JkPlRyZWF0bWVu
dCBPdXRjb21lPC9rZXl3b3JkPjxrZXl3b3JkPkNob2xlY3lzdGl0aXM8L2tleXdvcmQ+PGtleXdv
cmQ+Q2hvbGVjeXN0b3N0b215PC9rZXl3b3JkPjxrZXl3b3JkPlBlcmN1dGFuZW91cyBkcmFpbmFn
ZTwva2V5d29yZD48L2tleXdvcmRzPjxkYXRlcz48eWVhcj4yMDE2PC95ZWFyPjxwdWItZGF0ZXM+
PGRhdGU+SmFuPC9kYXRlPjwvcHViLWRhdGVzPjwvZGF0ZXM+PGlzYm4+MTg2OC02OTgyIChFbGVj
dHJvbmljKSYjeEQ7MTg2OC02OTc0IChMaW5raW5nKTwvaXNibj48YWNjZXNzaW9uLW51bT4yNjU4
MDcwODwvYWNjZXNzaW9uLW51bT48dXJscz48cmVsYXRlZC11cmxzPjx1cmw+aHR0cHM6Ly93d3cu
bmNiaS5ubG0ubmloLmdvdi9wdWJtZWQvMjY1ODA3MDg8L3VybD48L3JlbGF0ZWQtdXJscz48L3Vy
bHM+PGVsZWN0cm9uaWMtcmVzb3VyY2UtbnVtPjEwLjEwMDIvamhicC4zMDQ8L2VsZWN0cm9uaWMt
cmVzb3VyY2UtbnVtPjwvcmVjb3JkPjwvQ2l0ZT48L0VuZE5vdGU+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ZZW88L0F1dGhvcj48WWVhcj4yMDE2PC9ZZWFyPjxSZWNO
dW0+MzMzPC9SZWNOdW0+PERpc3BsYXlUZXh0PjxzdHlsZSBmYWNlPSJzdXBlcnNjcmlwdCI+WzEy
MV08L3N0eWxlPjwvRGlzcGxheVRleHQ+PHJlY29yZD48cmVjLW51bWJlcj4zMzM8L3JlYy1udW1i
ZXI+PGZvcmVpZ24ta2V5cz48a2V5IGFwcD0iRU4iIGRiLWlkPSI5dHI5cjVhOWd6cHN6cmV3YTUy
NXpkZGF2cDBhcHR0czB0dzAiIHRpbWVzdGFtcD0iMTYzNDA0MzI0NiI+MzMzPC9rZXk+PC9mb3Jl
aWduLWtleXM+PHJlZi10eXBlIG5hbWU9IkpvdXJuYWwgQXJ0aWNsZSI+MTc8L3JlZi10eXBlPjxj
b250cmlidXRvcnM+PGF1dGhvcnM+PGF1dGhvcj5ZZW8sIEMuIFMuPC9hdXRob3I+PGF1dGhvcj5U
YXksIFYuIFcuPC9hdXRob3I+PGF1dGhvcj5Mb3csIEouIEsuPC9hdXRob3I+PGF1dGhvcj5Xb29u
LCBXLiBXLjwvYXV0aG9yPjxhdXRob3I+UHVuYW1peWEsIFMuIEouPC9hdXRob3I+PGF1dGhvcj5T
aGVsYXQsIFYuIEcuPC9hdXRob3I+PC9hdXRob3JzPjwvY29udHJpYnV0b3JzPjxhdXRoLWFkZHJl
c3M+RGVwYXJ0bWVudCBvZiBHZW5lcmFsIFN1cmdlcnksIFRhbiBUb2NrIFNlbmcgSG9zcGl0YWws
IDExIEphbGFuIFRhbiBUb2NrIFNlbmcsIFNpbmdhcG9yZSAzMDg0MzMuJiN4RDtZb25nIExvbyBM
aW4gU2Nob29sIG9mIE1lZGljaW5lLCBOYXRpb25hbCBVbml2ZXJzaXR5IG9mIFNpbmdhcG9yZSwg
U2luZ2Fwb3JlLiYjeEQ7RGVwYXJ0bWVudCBvZiBJbnRlcnZlbnRpb25hbCBSYWRpb2xvZ3ksIFRh
biBUb2NrIFNlbmcgSG9zcGl0YWwsIFNpbmdhcG9yZS4mI3hEO0RlcGFydG1lbnQgb2YgR2VuZXJh
bCBTdXJnZXJ5LCBUYW4gVG9jayBTZW5nIEhvc3BpdGFsLCAxMSBKYWxhbiBUYW4gVG9jayBTZW5n
LCBTaW5nYXBvcmUgMzA4NDMzLiB2Z3NoZWxhdEBnbWFpbC5jb20uPC9hdXRoLWFkZHJlc3M+PHRp
dGxlcz48dGl0bGU+T3V0Y29tZXMgb2YgcGVyY3V0YW5lb3VzIGNob2xlY3lzdG9zdG9teSBhbmQg
cHJlZGljdG9ycyBvZiBldmVudHVhbCBjaG9sZWN5c3RlY3RvbXk8L3RpdGxlPjxzZWNvbmRhcnkt
dGl0bGU+SiBIZXBhdG9iaWxpYXJ5IFBhbmNyZWF0IFNjaTwvc2Vjb25kYXJ5LXRpdGxlPjwvdGl0
bGVzPjxwZXJpb2RpY2FsPjxmdWxsLXRpdGxlPkogSGVwYXRvYmlsaWFyeSBQYW5jcmVhdCBTY2k8
L2Z1bGwtdGl0bGU+PC9wZXJpb2RpY2FsPjxwYWdlcz42NS03MzwvcGFnZXM+PHZvbHVtZT4yMzwv
dm9sdW1lPjxudW1iZXI+MTwvbnVtYmVyPjxlZGl0aW9uPjIwMTUvMTEvMTk8L2VkaXRpb24+PGtl
eXdvcmRzPjxrZXl3b3JkPkFjdXRlIERpc2Vhc2U8L2tleXdvcmQ+PGtleXdvcmQ+QWR1bHQ8L2tl
eXdvcmQ+PGtleXdvcmQ+QWdlZDwva2V5d29yZD48a2V5d29yZD5BZ2VkLCA4MCBhbmQgb3Zlcjwv
a2V5d29yZD48a2V5d29yZD4qQ2hvbGVjeXN0ZWN0b215L21vcnRhbGl0eTwva2V5d29yZD48a2V5
d29yZD5Gb3JlY2FzdGluZzwva2V5d29yZD48a2V5d29yZD5IdW1hbnM8L2tleXdvcmQ+PGtleXdv
cmQ+TGVuZ3RoIG9mIFN0YXk8L2tleXdvcmQ+PGtleXdvcmQ+TWlkZGxlIEFnZWQ8L2tleXdvcmQ+
PGtleXdvcmQ+UmV0cm9zcGVjdGl2ZSBTdHVkaWVzPC9rZXl3b3JkPjxrZXl3b3JkPlRyZWF0bWVu
dCBPdXRjb21lPC9rZXl3b3JkPjxrZXl3b3JkPkNob2xlY3lzdGl0aXM8L2tleXdvcmQ+PGtleXdv
cmQ+Q2hvbGVjeXN0b3N0b215PC9rZXl3b3JkPjxrZXl3b3JkPlBlcmN1dGFuZW91cyBkcmFpbmFn
ZTwva2V5d29yZD48L2tleXdvcmRzPjxkYXRlcz48eWVhcj4yMDE2PC95ZWFyPjxwdWItZGF0ZXM+
PGRhdGU+SmFuPC9kYXRlPjwvcHViLWRhdGVzPjwvZGF0ZXM+PGlzYm4+MTg2OC02OTgyIChFbGVj
dHJvbmljKSYjeEQ7MTg2OC02OTc0IChMaW5raW5nKTwvaXNibj48YWNjZXNzaW9uLW51bT4yNjU4
MDcwODwvYWNjZXNzaW9uLW51bT48dXJscz48cmVsYXRlZC11cmxzPjx1cmw+aHR0cHM6Ly93d3cu
bmNiaS5ubG0ubmloLmdvdi9wdWJtZWQvMjY1ODA3MDg8L3VybD48L3JlbGF0ZWQtdXJscz48L3Vy
bHM+PGVsZWN0cm9uaWMtcmVzb3VyY2UtbnVtPjEwLjEwMDIvamhicC4zMDQ8L2VsZWN0cm9uaWMt
cmVzb3VyY2UtbnVtPjwvcmVjb3JkPjwvQ2l0ZT48L0VuZE5vdGU+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1]</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In practice, many patients have found it uncomfortable to have a permanent tube </w:t>
      </w:r>
      <w:r w:rsidRPr="00D454A3">
        <w:rPr>
          <w:rFonts w:ascii="Book Antiqua" w:eastAsiaTheme="minorHAnsi" w:hAnsi="Book Antiqua" w:cstheme="minorBidi"/>
          <w:i/>
          <w:iCs/>
          <w:lang w:eastAsia="zh-CN"/>
        </w:rPr>
        <w:t>in situ</w:t>
      </w:r>
      <w:r w:rsidRPr="0026654D">
        <w:rPr>
          <w:rFonts w:ascii="Book Antiqua" w:eastAsiaTheme="minorHAnsi" w:hAnsi="Book Antiqua" w:cstheme="minorBidi"/>
          <w:lang w:eastAsia="zh-CN"/>
        </w:rPr>
        <w:t xml:space="preserve">. Some of our </w:t>
      </w:r>
      <w:r w:rsidR="004443C8">
        <w:rPr>
          <w:rFonts w:ascii="Book Antiqua" w:eastAsiaTheme="minorHAnsi" w:hAnsi="Book Antiqua" w:cstheme="minorBidi"/>
          <w:lang w:eastAsia="zh-CN"/>
        </w:rPr>
        <w:t>older</w:t>
      </w:r>
      <w:r w:rsidR="004443C8"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 xml:space="preserve">patients have even reconsidered the decision to undergo laparoscopic cholecystectomy after medical </w:t>
      </w:r>
      <w:r w:rsidR="004443C8" w:rsidRPr="0026654D">
        <w:rPr>
          <w:rFonts w:ascii="Book Antiqua" w:eastAsiaTheme="minorHAnsi" w:hAnsi="Book Antiqua" w:cstheme="minorBidi"/>
          <w:lang w:eastAsia="zh-CN"/>
        </w:rPr>
        <w:t>optimization</w:t>
      </w:r>
      <w:r w:rsidRPr="0026654D">
        <w:rPr>
          <w:rFonts w:ascii="Book Antiqua" w:eastAsiaTheme="minorHAnsi" w:hAnsi="Book Antiqua" w:cstheme="minorBidi"/>
          <w:lang w:eastAsia="zh-CN"/>
        </w:rPr>
        <w:t>, to improve their QoL.</w:t>
      </w:r>
    </w:p>
    <w:p w14:paraId="7EF286FC" w14:textId="77777777" w:rsidR="00DF6BE9" w:rsidRPr="0026654D" w:rsidRDefault="00DF6BE9" w:rsidP="0026654D">
      <w:pPr>
        <w:adjustRightInd w:val="0"/>
        <w:snapToGrid w:val="0"/>
        <w:spacing w:line="360" w:lineRule="auto"/>
        <w:jc w:val="both"/>
        <w:rPr>
          <w:rFonts w:ascii="Book Antiqua" w:eastAsiaTheme="minorHAnsi" w:hAnsi="Book Antiqua" w:cstheme="minorBidi"/>
          <w:color w:val="0070C0"/>
          <w:lang w:eastAsia="zh-CN"/>
        </w:rPr>
      </w:pPr>
    </w:p>
    <w:p w14:paraId="3931671C" w14:textId="2C96BDB3"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IMPROVEMENT IN SURGICAL PEDAGOGY AND EQUIPMENT</w:t>
      </w:r>
    </w:p>
    <w:p w14:paraId="374D76DD" w14:textId="74EAD3E5" w:rsidR="00DF6BE9" w:rsidRPr="0026654D" w:rsidRDefault="00417B1F" w:rsidP="0026654D">
      <w:pPr>
        <w:adjustRightInd w:val="0"/>
        <w:snapToGrid w:val="0"/>
        <w:spacing w:line="360" w:lineRule="auto"/>
        <w:jc w:val="both"/>
        <w:rPr>
          <w:rFonts w:ascii="Book Antiqua" w:eastAsiaTheme="minorHAnsi" w:hAnsi="Book Antiqua" w:cstheme="minorBidi"/>
          <w:lang w:eastAsia="zh-CN"/>
        </w:rPr>
      </w:pPr>
      <w:r>
        <w:rPr>
          <w:rFonts w:ascii="Book Antiqua" w:eastAsiaTheme="minorHAnsi" w:hAnsi="Book Antiqua" w:cstheme="minorBidi"/>
          <w:lang w:eastAsia="zh-CN"/>
        </w:rPr>
        <w:t xml:space="preserve">The </w:t>
      </w:r>
      <w:r w:rsidR="00DF6BE9" w:rsidRPr="0026654D">
        <w:rPr>
          <w:rFonts w:ascii="Book Antiqua" w:eastAsiaTheme="minorHAnsi" w:hAnsi="Book Antiqua" w:cstheme="minorBidi"/>
          <w:lang w:eastAsia="zh-CN"/>
        </w:rPr>
        <w:t>National Institute</w:t>
      </w:r>
      <w:r>
        <w:rPr>
          <w:rFonts w:ascii="Book Antiqua" w:eastAsiaTheme="minorHAnsi" w:hAnsi="Book Antiqua" w:cstheme="minorBidi"/>
          <w:lang w:eastAsia="zh-CN"/>
        </w:rPr>
        <w:t>s</w:t>
      </w:r>
      <w:r w:rsidR="00DF6BE9" w:rsidRPr="0026654D">
        <w:rPr>
          <w:rFonts w:ascii="Book Antiqua" w:eastAsiaTheme="minorHAnsi" w:hAnsi="Book Antiqua" w:cstheme="minorBidi"/>
          <w:lang w:eastAsia="zh-CN"/>
        </w:rPr>
        <w:t xml:space="preserve"> of Health report in 1993 advised against expanding the indications of cholecystectomy, just because the laparoscopy technology was widely expanding</w:t>
      </w:r>
      <w:r w:rsidR="00DF6BE9" w:rsidRPr="0026654D">
        <w:rPr>
          <w:rFonts w:ascii="Book Antiqua" w:eastAsiaTheme="minorHAnsi" w:hAnsi="Book Antiqua" w:cstheme="minorBidi"/>
          <w:lang w:eastAsia="zh-CN"/>
        </w:rPr>
        <w:fldChar w:fldCharType="begin"/>
      </w:r>
      <w:r w:rsidR="00DF6BE9" w:rsidRPr="0026654D">
        <w:rPr>
          <w:rFonts w:ascii="Book Antiqua" w:eastAsiaTheme="minorHAnsi" w:hAnsi="Book Antiqua" w:cstheme="minorBidi"/>
          <w:lang w:eastAsia="zh-CN"/>
        </w:rPr>
        <w:instrText xml:space="preserve"> ADDIN EN.CITE &lt;EndNote&gt;&lt;Cite&gt;&lt;Year&gt;1993&lt;/Year&gt;&lt;RecNum&gt;474&lt;/RecNum&gt;&lt;DisplayText&gt;&lt;style face="superscript"&gt;[131]&lt;/style&gt;&lt;/DisplayText&gt;&lt;record&gt;&lt;rec-number&gt;474&lt;/rec-number&gt;&lt;foreign-keys&gt;&lt;key app="EN" db-id="9tr9r5a9gzpszrewa525zddavp0aptts0tw0" timestamp="1639111384"&gt;474&lt;/key&gt;&lt;/foreign-keys&gt;&lt;ref-type name="Journal Article"&gt;17&lt;/ref-type&gt;&lt;contributors&gt;&lt;/contributors&gt;&lt;titles&gt;&lt;title&gt;National Institutes of Health Consensus Development Conference Statement on Gallstones and Laparoscopic Cholecystectomy&lt;/title&gt;&lt;secondary-title&gt;Am J Surg&lt;/secondary-title&gt;&lt;/titles&gt;&lt;periodical&gt;&lt;full-title&gt;Am J Surg&lt;/full-title&gt;&lt;/periodical&gt;&lt;pages&gt;390-8&lt;/pages&gt;&lt;volume&gt;165&lt;/volume&gt;&lt;number&gt;4&lt;/number&gt;&lt;keywords&gt;&lt;keyword&gt;Bile Acids and Salts/therapeutic use&lt;/keyword&gt;&lt;keyword&gt;Cholecystectomy&lt;/keyword&gt;&lt;keyword&gt;*Cholecystectomy, Laparoscopic&lt;/keyword&gt;&lt;keyword&gt;Cholecystostomy&lt;/keyword&gt;&lt;keyword&gt;Cholelithiasis/diagnosis/*therapy&lt;/keyword&gt;&lt;keyword&gt;Humans&lt;/keyword&gt;&lt;keyword&gt;Lithotripsy&lt;/keyword&gt;&lt;keyword&gt;Postoperative Care&lt;/keyword&gt;&lt;keyword&gt;Treatment Outcome&lt;/keyword&gt;&lt;keyword&gt;United States&lt;/keyword&gt;&lt;/keywords&gt;&lt;dates&gt;&lt;year&gt;1993&lt;/year&gt;&lt;pub-dates&gt;&lt;date&gt;Apr&lt;/date&gt;&lt;/pub-dates&gt;&lt;/dates&gt;&lt;isbn&gt;0002-9610 (Print)&amp;#xD;0002-9610 (Linking)&lt;/isbn&gt;&lt;accession-num&gt;8480870&lt;/accession-num&gt;&lt;urls&gt;&lt;related-urls&gt;&lt;url&gt;https://www.ncbi.nlm.nih.gov/pubmed/8480870&lt;/url&gt;&lt;/related-urls&gt;&lt;/urls&gt;&lt;electronic-resource-num&gt;10.1016/s0002-9610(05)80929-8&lt;/electronic-resource-num&gt;&lt;/record&gt;&lt;/Cite&gt;&lt;/EndNote&gt;</w:instrText>
      </w:r>
      <w:r w:rsidR="00DF6BE9" w:rsidRPr="0026654D">
        <w:rPr>
          <w:rFonts w:ascii="Book Antiqua" w:eastAsiaTheme="minorHAnsi" w:hAnsi="Book Antiqua" w:cstheme="minorBidi"/>
          <w:lang w:eastAsia="zh-CN"/>
        </w:rPr>
        <w:fldChar w:fldCharType="separate"/>
      </w:r>
      <w:r w:rsidR="00DF6BE9" w:rsidRPr="0026654D">
        <w:rPr>
          <w:rFonts w:ascii="Book Antiqua" w:eastAsiaTheme="minorHAnsi" w:hAnsi="Book Antiqua" w:cstheme="minorBidi"/>
          <w:noProof/>
          <w:vertAlign w:val="superscript"/>
          <w:lang w:eastAsia="zh-CN"/>
        </w:rPr>
        <w:t>[131]</w:t>
      </w:r>
      <w:r w:rsidR="00DF6BE9" w:rsidRPr="0026654D">
        <w:rPr>
          <w:rFonts w:ascii="Book Antiqua" w:eastAsiaTheme="minorHAnsi" w:hAnsi="Book Antiqua" w:cstheme="minorBidi"/>
          <w:lang w:eastAsia="zh-CN"/>
        </w:rPr>
        <w:fldChar w:fldCharType="end"/>
      </w:r>
      <w:r w:rsidR="00DF6BE9" w:rsidRPr="0026654D">
        <w:rPr>
          <w:rFonts w:ascii="Book Antiqua" w:eastAsiaTheme="minorHAnsi" w:hAnsi="Book Antiqua" w:cstheme="minorBidi"/>
          <w:lang w:eastAsia="zh-CN"/>
        </w:rPr>
        <w:t>. The main concern for not routinely offering cholecystectomy to asymptomatic gallstone patients is the inherent risks of surgery, of which the most common and feared complication is BDI. This is frequently attributed to surgical inexperience and poor training</w:t>
      </w:r>
      <w:r w:rsidR="00DF6BE9" w:rsidRPr="0026654D">
        <w:rPr>
          <w:rFonts w:ascii="Book Antiqua" w:eastAsiaTheme="minorHAnsi" w:hAnsi="Book Antiqua" w:cstheme="minorBidi"/>
          <w:lang w:eastAsia="zh-CN"/>
        </w:rPr>
        <w:fldChar w:fldCharType="begin">
          <w:fldData xml:space="preserve">PEVuZE5vdGU+PENpdGU+PEF1dGhvcj5DYWdpcjwvQXV0aG9yPjxZZWFyPjE5OTQ8L1llYXI+PFJl
Y051bT4yNjM8L1JlY051bT48RGlzcGxheVRleHQ+PHN0eWxlIGZhY2U9InN1cGVyc2NyaXB0Ij5b
MTMyLTEzNF08L3N0eWxlPjwvRGlzcGxheVRleHQ+PHJlY29yZD48cmVjLW51bWJlcj4yNjM8L3Jl
Yy1udW1iZXI+PGZvcmVpZ24ta2V5cz48a2V5IGFwcD0iRU4iIGRiLWlkPSI5dHI5cjVhOWd6cHN6
cmV3YTUyNXpkZGF2cDBhcHR0czB0dzAiIHRpbWVzdGFtcD0iMTYzMzg0NzIzMyI+MjYzPC9rZXk+
PC9mb3JlaWduLWtleXM+PHJlZi10eXBlIG5hbWU9IkpvdXJuYWwgQXJ0aWNsZSI+MTc8L3JlZi10
eXBlPjxjb250cmlidXRvcnM+PGF1dGhvcnM+PGF1dGhvcj5DYWdpciwgQi48L2F1dGhvcj48YXV0
aG9yPlJhbmdyYWosIE0uPC9hdXRob3I+PGF1dGhvcj5NYWZmdWNpLCBMLjwvYXV0aG9yPjxhdXRo
b3I+SGVyeiwgQi4gTC48L2F1dGhvcj48L2F1dGhvcnM+PC9jb250cmlidXRvcnM+PGF1dGgtYWRk
cmVzcz5EZXBhcnRtZW50IG9mIFN1cmdlcnksIE5ldyBSb2NoZWxsZSBIb3NwaXRhbCBNZWRpY2Fs
IENlbnRlciwgTmV3IFlvcmsuPC9hdXRoLWFkZHJlc3M+PHRpdGxlcz48dGl0bGU+VGhlIGxlYXJu
aW5nIGN1cnZlIGZvciBsYXBhcm9zY29waWMgY2hvbGVjeXN0ZWN0b215PC90aXRsZT48c2Vjb25k
YXJ5LXRpdGxlPkogTGFwYXJvZW5kb3NjIFN1cmc8L3NlY29uZGFyeS10aXRsZT48L3RpdGxlcz48
cGVyaW9kaWNhbD48ZnVsbC10aXRsZT5KIExhcGFyb2VuZG9zYyBTdXJnPC9mdWxsLXRpdGxlPjwv
cGVyaW9kaWNhbD48cGFnZXM+NDE5LTI3PC9wYWdlcz48dm9sdW1lPjQ8L3ZvbHVtZT48bnVtYmVy
PjY8L251bWJlcj48ZWRpdGlvbj4xOTk0LzEyLzAxPC9lZGl0aW9uPjxrZXl3b3Jkcz48a2V5d29y
ZD5BZG9sZXNjZW50PC9rZXl3b3JkPjxrZXl3b3JkPkFkdWx0PC9rZXl3b3JkPjxrZXl3b3JkPkFn
ZWQ8L2tleXdvcmQ+PGtleXdvcmQ+QWdlZCwgODAgYW5kIG92ZXI8L2tleXdvcmQ+PGtleXdvcmQ+
QW5hbHlzaXMgb2YgVmFyaWFuY2U8L2tleXdvcmQ+PGtleXdvcmQ+Q2hvbGVjeXN0ZWN0b215LCBM
YXBhcm9zY29waWMvYWR2ZXJzZSBlZmZlY3RzLypzdGF0aXN0aWNzICZhbXA7IG51bWVyaWNhbCBk
YXRhPC9rZXl3b3JkPjxrZXl3b3JkPipFZHVjYXRpb24sIE1lZGljYWwsIENvbnRpbnVpbmc8L2tl
eXdvcmQ+PGtleXdvcmQ+RmVtYWxlPC9rZXl3b3JkPjxrZXl3b3JkPkdlbmVyYWwgU3VyZ2VyeS8q
ZWR1Y2F0aW9uPC9rZXl3b3JkPjxrZXl3b3JkPkh1bWFuczwva2V5d29yZD48a2V5d29yZD5JbnNl
cnZpY2UgVHJhaW5pbmc8L2tleXdvcmQ+PGtleXdvcmQ+TGVhcm5pbmc8L2tleXdvcmQ+PGtleXdv
cmQ+TWFsZTwva2V5d29yZD48a2V5d29yZD5NaWRkbGUgQWdlZDwva2V5d29yZD48a2V5d29yZD5O
ZXcgWW9yazwva2V5d29yZD48a2V5d29yZD5SZXRyb3NwZWN0aXZlIFN0dWRpZXM8L2tleXdvcmQ+
PGtleXdvcmQ+VGltZSBGYWN0b3JzPC9rZXl3b3JkPjwva2V5d29yZHM+PGRhdGVzPjx5ZWFyPjE5
OTQ8L3llYXI+PHB1Yi1kYXRlcz48ZGF0ZT5EZWM8L2RhdGU+PC9wdWItZGF0ZXM+PC9kYXRlcz48
aXNibj4xMDUyLTM5MDEgKFByaW50KSYjeEQ7MTA1Mi0zOTAxIChMaW5raW5nKTwvaXNibj48YWNj
ZXNzaW9uLW51bT43ODgxMTQ2PC9hY2Nlc3Npb24tbnVtPjx1cmxzPjxyZWxhdGVkLXVybHM+PHVy
bD5odHRwczovL3d3dy5uY2JpLm5sbS5uaWguZ292L3B1Ym1lZC83ODgxMTQ2PC91cmw+PC9yZWxh
dGVkLXVybHM+PC91cmxzPjxlbGVjdHJvbmljLXJlc291cmNlLW51bT4xMC4xMDg5L2xwcy4xOTk0
LjQuNDE5PC9lbGVjdHJvbmljLXJlc291cmNlLW51bT48L3JlY29yZD48L0NpdGU+PENpdGU+PEF1
dGhvcj5MZWU8L0F1dGhvcj48WWVhcj4xOTkzPC9ZZWFyPjxSZWNOdW0+MjY1PC9SZWNOdW0+PHJl
Y29yZD48cmVjLW51bWJlcj4yNjU8L3JlYy1udW1iZXI+PGZvcmVpZ24ta2V5cz48a2V5IGFwcD0i
RU4iIGRiLWlkPSI5dHI5cjVhOWd6cHN6cmV3YTUyNXpkZGF2cDBhcHR0czB0dzAiIHRpbWVzdGFt
cD0iMTYzMzg0NzM5MCI+MjY1PC9rZXk+PC9mb3JlaWduLWtleXM+PHJlZi10eXBlIG5hbWU9Ikpv
dXJuYWwgQXJ0aWNsZSI+MTc8L3JlZi10eXBlPjxjb250cmlidXRvcnM+PGF1dGhvcnM+PGF1dGhv
cj5MZWUsIFZpdmlhbiBTPC9hdXRob3I+PGF1dGhvcj5DaGFyaSwgUmF2aSBTPC9hdXRob3I+PGF1
dGhvcj5DdWNjaGlhcm8sIEdpb3Zhbm5pPC9hdXRob3I+PGF1dGhvcj5NZXllcnMsIFdpbGxpYW0g
QzwvYXV0aG9yPjwvYXV0aG9ycz48L2NvbnRyaWJ1dG9ycz48dGl0bGVzPjx0aXRsZT5Db21wbGlj
YXRpb25zIG9mIGxhcGFyb3Njb3BpYyBjaG9sZWN5c3RlY3RvbXk8L3RpdGxlPjxzZWNvbmRhcnkt
dGl0bGU+VGhlIEFtZXJpY2FuIGpvdXJuYWwgb2Ygc3VyZ2VyeTwvc2Vjb25kYXJ5LXRpdGxlPjwv
dGl0bGVzPjxwZXJpb2RpY2FsPjxmdWxsLXRpdGxlPlRoZSBBbWVyaWNhbiBqb3VybmFsIG9mIHN1
cmdlcnk8L2Z1bGwtdGl0bGU+PC9wZXJpb2RpY2FsPjxwYWdlcz41MjctNTMyPC9wYWdlcz48dm9s
dW1lPjE2NTwvdm9sdW1lPjxudW1iZXI+NDwvbnVtYmVyPjxkYXRlcz48eWVhcj4xOTkzPC95ZWFy
PjwvZGF0ZXM+PGlzYm4+MDAwMi05NjEwPC9pc2JuPjx1cmxzPjwvdXJscz48L3JlY29yZD48L0Np
dGU+PENpdGU+PEF1dGhvcj5QYXJtZWdnaWFuaTwvQXV0aG9yPjxZZWFyPjIwMTA8L1llYXI+PFJl
Y051bT4yNjI8L1JlY051bT48cmVjb3JkPjxyZWMtbnVtYmVyPjI2MjwvcmVjLW51bWJlcj48Zm9y
ZWlnbi1rZXlzPjxrZXkgYXBwPSJFTiIgZGItaWQ9Ijl0cjlyNWE5Z3pwc3pyZXdhNTI1emRkYXZw
MGFwdHRzMHR3MCIgdGltZXN0YW1wPSIxNjMzODQ3MjE2Ij4yNjI8L2tleT48L2ZvcmVpZ24ta2V5
cz48cmVmLXR5cGUgbmFtZT0iSm91cm5hbCBBcnRpY2xlIj4xNzwvcmVmLXR5cGU+PGNvbnRyaWJ1
dG9ycz48YXV0aG9ycz48YXV0aG9yPlBhcm1lZ2dpYW5pLCBELjwvYXV0aG9yPjxhdXRob3I+Q2lt
bWlubywgRy48L2F1dGhvcj48YXV0aG9yPkNlcmJvbmUsIEQuPC9hdXRob3I+PGF1dGhvcj5BdmVu
aWEsIE4uPC9hdXRob3I+PGF1dGhvcj5SdWdnZXJvLCBSLjwvYXV0aG9yPjxhdXRob3I+R3ViaXRv
c2ksIEEuPC9hdXRob3I+PGF1dGhvcj5Eb2NpbW8sIEcuPC9hdXRob3I+PGF1dGhvcj5Nb3JkZW50
ZSwgUy48L2F1dGhvcj48YXV0aG9yPk1pc3NvLCBDLjwvYXV0aG9yPjxhdXRob3I+UGFybWVnZ2lh
bmksIFUuPC9hdXRob3I+PC9hdXRob3JzPjwvY29udHJpYnV0b3JzPjxhdXRoLWFkZHJlc3M+U2Vj
b25kIFVuaXZlcnNpdHkgb2YgTmFwbGVzLCBEcHQuIG9mIEVtZXJnZW5jeSBTdXJnZXJ5LjwvYXV0
aC1hZGRyZXNzPjx0aXRsZXM+PHRpdGxlPkJpbGlhcnkgdHJhY3QgaW5qdXJpZXMgZHVyaW5nIGxh
cGFyb3Njb3BpYyBjaG9sZWN5c3RlY3RvbXk6IHRocmVlIGNhc2UgcmVwb3J0cyBhbmQgbGl0ZXJh
dHVyZSByZXZpZXc8L3RpdGxlPjxzZWNvbmRhcnktdGl0bGU+RyBDaGlyPC9zZWNvbmRhcnktdGl0
bGU+PC90aXRsZXM+PHBlcmlvZGljYWw+PGZ1bGwtdGl0bGU+RyBDaGlyPC9mdWxsLXRpdGxlPjwv
cGVyaW9kaWNhbD48cGFnZXM+MTYtOTwvcGFnZXM+PHZvbHVtZT4zMTwvdm9sdW1lPjxudW1iZXI+
MS0yPC9udW1iZXI+PGVkaXRpb24+MjAxMC8wMy8yMDwvZWRpdGlvbj48a2V5d29yZHM+PGtleXdv
cmQ+QmlsZSBEdWN0cywgRXh0cmFoZXBhdGljLyppbmp1cmllczwva2V5d29yZD48a2V5d29yZD5D
aG9sZWN5c3RlY3RvbXk8L2tleXdvcmQ+PGtleXdvcmQ+Q2hvbGVjeXN0ZWN0b215LCBMYXBhcm9z
Y29waWMvKmFkdmVyc2UgZWZmZWN0czwva2V5d29yZD48a2V5d29yZD5DaG9sZWxpdGhpYXNpcy8q
c3VyZ2VyeTwva2V5d29yZD48a2V5d29yZD5GZW1hbGU8L2tleXdvcmQ+PGtleXdvcmQ+R2FsbHN0
b25lcy9zdXJnZXJ5PC9rZXl3b3JkPjxrZXl3b3JkPkhlcGF0aWMgRHVjdCwgQ29tbW9uL2luanVy
aWVzPC9rZXl3b3JkPjxrZXl3b3JkPkh1bWFuczwva2V5d29yZD48a2V5d29yZD5KYXVuZGljZS9l
dGlvbG9neTwva2V5d29yZD48a2V5d29yZD5NYWxlPC9rZXl3b3JkPjxrZXl3b3JkPk1pZGRsZSBB
Z2VkPC9rZXl3b3JkPjxrZXl3b3JkPlJlb3BlcmF0aW9uPC9rZXl3b3JkPjxrZXl3b3JkPlRyZWF0
bWVudCBPdXRjb21lPC9rZXl3b3JkPjwva2V5d29yZHM+PGRhdGVzPjx5ZWFyPjIwMTA8L3llYXI+
PHB1Yi1kYXRlcz48ZGF0ZT5KYW4tRmViPC9kYXRlPjwvcHViLWRhdGVzPjwvZGF0ZXM+PGlzYm4+
MDM5MS05MDA1IChQcmludCkmI3hEOzAzOTEtOTAwNSAoTGlua2luZyk8L2lzYm4+PGFjY2Vzc2lv
bi1udW0+MjAyOTg2NjA8L2FjY2Vzc2lvbi1udW0+PHVybHM+PHJlbGF0ZWQtdXJscz48dXJsPmh0
dHBzOi8vd3d3Lm5jYmkubmxtLm5paC5nb3YvcHVibWVkLzIwMjk4NjYwPC91cmw+PC9yZWxhdGVk
LXVybHM+PC91cmxzPjwvcmVjb3JkPjwvQ2l0ZT48L0VuZE5vdGU+AG==
</w:fldData>
        </w:fldChar>
      </w:r>
      <w:r w:rsidR="00DF6BE9" w:rsidRPr="0026654D">
        <w:rPr>
          <w:rFonts w:ascii="Book Antiqua" w:eastAsiaTheme="minorHAnsi" w:hAnsi="Book Antiqua" w:cstheme="minorBidi"/>
          <w:lang w:eastAsia="zh-CN"/>
        </w:rPr>
        <w:instrText xml:space="preserve"> ADDIN EN.CITE </w:instrText>
      </w:r>
      <w:r w:rsidR="00DF6BE9" w:rsidRPr="0026654D">
        <w:rPr>
          <w:rFonts w:ascii="Book Antiqua" w:eastAsiaTheme="minorHAnsi" w:hAnsi="Book Antiqua" w:cstheme="minorBidi"/>
          <w:lang w:eastAsia="zh-CN"/>
        </w:rPr>
        <w:fldChar w:fldCharType="begin">
          <w:fldData xml:space="preserve">PEVuZE5vdGU+PENpdGU+PEF1dGhvcj5DYWdpcjwvQXV0aG9yPjxZZWFyPjE5OTQ8L1llYXI+PFJl
Y051bT4yNjM8L1JlY051bT48RGlzcGxheVRleHQ+PHN0eWxlIGZhY2U9InN1cGVyc2NyaXB0Ij5b
MTMyLTEzNF08L3N0eWxlPjwvRGlzcGxheVRleHQ+PHJlY29yZD48cmVjLW51bWJlcj4yNjM8L3Jl
Yy1udW1iZXI+PGZvcmVpZ24ta2V5cz48a2V5IGFwcD0iRU4iIGRiLWlkPSI5dHI5cjVhOWd6cHN6
cmV3YTUyNXpkZGF2cDBhcHR0czB0dzAiIHRpbWVzdGFtcD0iMTYzMzg0NzIzMyI+MjYzPC9rZXk+
PC9mb3JlaWduLWtleXM+PHJlZi10eXBlIG5hbWU9IkpvdXJuYWwgQXJ0aWNsZSI+MTc8L3JlZi10
eXBlPjxjb250cmlidXRvcnM+PGF1dGhvcnM+PGF1dGhvcj5DYWdpciwgQi48L2F1dGhvcj48YXV0
aG9yPlJhbmdyYWosIE0uPC9hdXRob3I+PGF1dGhvcj5NYWZmdWNpLCBMLjwvYXV0aG9yPjxhdXRo
b3I+SGVyeiwgQi4gTC48L2F1dGhvcj48L2F1dGhvcnM+PC9jb250cmlidXRvcnM+PGF1dGgtYWRk
cmVzcz5EZXBhcnRtZW50IG9mIFN1cmdlcnksIE5ldyBSb2NoZWxsZSBIb3NwaXRhbCBNZWRpY2Fs
IENlbnRlciwgTmV3IFlvcmsuPC9hdXRoLWFkZHJlc3M+PHRpdGxlcz48dGl0bGU+VGhlIGxlYXJu
aW5nIGN1cnZlIGZvciBsYXBhcm9zY29waWMgY2hvbGVjeXN0ZWN0b215PC90aXRsZT48c2Vjb25k
YXJ5LXRpdGxlPkogTGFwYXJvZW5kb3NjIFN1cmc8L3NlY29uZGFyeS10aXRsZT48L3RpdGxlcz48
cGVyaW9kaWNhbD48ZnVsbC10aXRsZT5KIExhcGFyb2VuZG9zYyBTdXJnPC9mdWxsLXRpdGxlPjwv
cGVyaW9kaWNhbD48cGFnZXM+NDE5LTI3PC9wYWdlcz48dm9sdW1lPjQ8L3ZvbHVtZT48bnVtYmVy
PjY8L251bWJlcj48ZWRpdGlvbj4xOTk0LzEyLzAxPC9lZGl0aW9uPjxrZXl3b3Jkcz48a2V5d29y
ZD5BZG9sZXNjZW50PC9rZXl3b3JkPjxrZXl3b3JkPkFkdWx0PC9rZXl3b3JkPjxrZXl3b3JkPkFn
ZWQ8L2tleXdvcmQ+PGtleXdvcmQ+QWdlZCwgODAgYW5kIG92ZXI8L2tleXdvcmQ+PGtleXdvcmQ+
QW5hbHlzaXMgb2YgVmFyaWFuY2U8L2tleXdvcmQ+PGtleXdvcmQ+Q2hvbGVjeXN0ZWN0b215LCBM
YXBhcm9zY29waWMvYWR2ZXJzZSBlZmZlY3RzLypzdGF0aXN0aWNzICZhbXA7IG51bWVyaWNhbCBk
YXRhPC9rZXl3b3JkPjxrZXl3b3JkPipFZHVjYXRpb24sIE1lZGljYWwsIENvbnRpbnVpbmc8L2tl
eXdvcmQ+PGtleXdvcmQ+RmVtYWxlPC9rZXl3b3JkPjxrZXl3b3JkPkdlbmVyYWwgU3VyZ2VyeS8q
ZWR1Y2F0aW9uPC9rZXl3b3JkPjxrZXl3b3JkPkh1bWFuczwva2V5d29yZD48a2V5d29yZD5JbnNl
cnZpY2UgVHJhaW5pbmc8L2tleXdvcmQ+PGtleXdvcmQ+TGVhcm5pbmc8L2tleXdvcmQ+PGtleXdv
cmQ+TWFsZTwva2V5d29yZD48a2V5d29yZD5NaWRkbGUgQWdlZDwva2V5d29yZD48a2V5d29yZD5O
ZXcgWW9yazwva2V5d29yZD48a2V5d29yZD5SZXRyb3NwZWN0aXZlIFN0dWRpZXM8L2tleXdvcmQ+
PGtleXdvcmQ+VGltZSBGYWN0b3JzPC9rZXl3b3JkPjwva2V5d29yZHM+PGRhdGVzPjx5ZWFyPjE5
OTQ8L3llYXI+PHB1Yi1kYXRlcz48ZGF0ZT5EZWM8L2RhdGU+PC9wdWItZGF0ZXM+PC9kYXRlcz48
aXNibj4xMDUyLTM5MDEgKFByaW50KSYjeEQ7MTA1Mi0zOTAxIChMaW5raW5nKTwvaXNibj48YWNj
ZXNzaW9uLW51bT43ODgxMTQ2PC9hY2Nlc3Npb24tbnVtPjx1cmxzPjxyZWxhdGVkLXVybHM+PHVy
bD5odHRwczovL3d3dy5uY2JpLm5sbS5uaWguZ292L3B1Ym1lZC83ODgxMTQ2PC91cmw+PC9yZWxh
dGVkLXVybHM+PC91cmxzPjxlbGVjdHJvbmljLXJlc291cmNlLW51bT4xMC4xMDg5L2xwcy4xOTk0
LjQuNDE5PC9lbGVjdHJvbmljLXJlc291cmNlLW51bT48L3JlY29yZD48L0NpdGU+PENpdGU+PEF1
dGhvcj5MZWU8L0F1dGhvcj48WWVhcj4xOTkzPC9ZZWFyPjxSZWNOdW0+MjY1PC9SZWNOdW0+PHJl
Y29yZD48cmVjLW51bWJlcj4yNjU8L3JlYy1udW1iZXI+PGZvcmVpZ24ta2V5cz48a2V5IGFwcD0i
RU4iIGRiLWlkPSI5dHI5cjVhOWd6cHN6cmV3YTUyNXpkZGF2cDBhcHR0czB0dzAiIHRpbWVzdGFt
cD0iMTYzMzg0NzM5MCI+MjY1PC9rZXk+PC9mb3JlaWduLWtleXM+PHJlZi10eXBlIG5hbWU9Ikpv
dXJuYWwgQXJ0aWNsZSI+MTc8L3JlZi10eXBlPjxjb250cmlidXRvcnM+PGF1dGhvcnM+PGF1dGhv
cj5MZWUsIFZpdmlhbiBTPC9hdXRob3I+PGF1dGhvcj5DaGFyaSwgUmF2aSBTPC9hdXRob3I+PGF1
dGhvcj5DdWNjaGlhcm8sIEdpb3Zhbm5pPC9hdXRob3I+PGF1dGhvcj5NZXllcnMsIFdpbGxpYW0g
QzwvYXV0aG9yPjwvYXV0aG9ycz48L2NvbnRyaWJ1dG9ycz48dGl0bGVzPjx0aXRsZT5Db21wbGlj
YXRpb25zIG9mIGxhcGFyb3Njb3BpYyBjaG9sZWN5c3RlY3RvbXk8L3RpdGxlPjxzZWNvbmRhcnkt
dGl0bGU+VGhlIEFtZXJpY2FuIGpvdXJuYWwgb2Ygc3VyZ2VyeTwvc2Vjb25kYXJ5LXRpdGxlPjwv
dGl0bGVzPjxwZXJpb2RpY2FsPjxmdWxsLXRpdGxlPlRoZSBBbWVyaWNhbiBqb3VybmFsIG9mIHN1
cmdlcnk8L2Z1bGwtdGl0bGU+PC9wZXJpb2RpY2FsPjxwYWdlcz41MjctNTMyPC9wYWdlcz48dm9s
dW1lPjE2NTwvdm9sdW1lPjxudW1iZXI+NDwvbnVtYmVyPjxkYXRlcz48eWVhcj4xOTkzPC95ZWFy
PjwvZGF0ZXM+PGlzYm4+MDAwMi05NjEwPC9pc2JuPjx1cmxzPjwvdXJscz48L3JlY29yZD48L0Np
dGU+PENpdGU+PEF1dGhvcj5QYXJtZWdnaWFuaTwvQXV0aG9yPjxZZWFyPjIwMTA8L1llYXI+PFJl
Y051bT4yNjI8L1JlY051bT48cmVjb3JkPjxyZWMtbnVtYmVyPjI2MjwvcmVjLW51bWJlcj48Zm9y
ZWlnbi1rZXlzPjxrZXkgYXBwPSJFTiIgZGItaWQ9Ijl0cjlyNWE5Z3pwc3pyZXdhNTI1emRkYXZw
MGFwdHRzMHR3MCIgdGltZXN0YW1wPSIxNjMzODQ3MjE2Ij4yNjI8L2tleT48L2ZvcmVpZ24ta2V5
cz48cmVmLXR5cGUgbmFtZT0iSm91cm5hbCBBcnRpY2xlIj4xNzwvcmVmLXR5cGU+PGNvbnRyaWJ1
dG9ycz48YXV0aG9ycz48YXV0aG9yPlBhcm1lZ2dpYW5pLCBELjwvYXV0aG9yPjxhdXRob3I+Q2lt
bWlubywgRy48L2F1dGhvcj48YXV0aG9yPkNlcmJvbmUsIEQuPC9hdXRob3I+PGF1dGhvcj5BdmVu
aWEsIE4uPC9hdXRob3I+PGF1dGhvcj5SdWdnZXJvLCBSLjwvYXV0aG9yPjxhdXRob3I+R3ViaXRv
c2ksIEEuPC9hdXRob3I+PGF1dGhvcj5Eb2NpbW8sIEcuPC9hdXRob3I+PGF1dGhvcj5Nb3JkZW50
ZSwgUy48L2F1dGhvcj48YXV0aG9yPk1pc3NvLCBDLjwvYXV0aG9yPjxhdXRob3I+UGFybWVnZ2lh
bmksIFUuPC9hdXRob3I+PC9hdXRob3JzPjwvY29udHJpYnV0b3JzPjxhdXRoLWFkZHJlc3M+U2Vj
b25kIFVuaXZlcnNpdHkgb2YgTmFwbGVzLCBEcHQuIG9mIEVtZXJnZW5jeSBTdXJnZXJ5LjwvYXV0
aC1hZGRyZXNzPjx0aXRsZXM+PHRpdGxlPkJpbGlhcnkgdHJhY3QgaW5qdXJpZXMgZHVyaW5nIGxh
cGFyb3Njb3BpYyBjaG9sZWN5c3RlY3RvbXk6IHRocmVlIGNhc2UgcmVwb3J0cyBhbmQgbGl0ZXJh
dHVyZSByZXZpZXc8L3RpdGxlPjxzZWNvbmRhcnktdGl0bGU+RyBDaGlyPC9zZWNvbmRhcnktdGl0
bGU+PC90aXRsZXM+PHBlcmlvZGljYWw+PGZ1bGwtdGl0bGU+RyBDaGlyPC9mdWxsLXRpdGxlPjwv
cGVyaW9kaWNhbD48cGFnZXM+MTYtOTwvcGFnZXM+PHZvbHVtZT4zMTwvdm9sdW1lPjxudW1iZXI+
MS0yPC9udW1iZXI+PGVkaXRpb24+MjAxMC8wMy8yMDwvZWRpdGlvbj48a2V5d29yZHM+PGtleXdv
cmQ+QmlsZSBEdWN0cywgRXh0cmFoZXBhdGljLyppbmp1cmllczwva2V5d29yZD48a2V5d29yZD5D
aG9sZWN5c3RlY3RvbXk8L2tleXdvcmQ+PGtleXdvcmQ+Q2hvbGVjeXN0ZWN0b215LCBMYXBhcm9z
Y29waWMvKmFkdmVyc2UgZWZmZWN0czwva2V5d29yZD48a2V5d29yZD5DaG9sZWxpdGhpYXNpcy8q
c3VyZ2VyeTwva2V5d29yZD48a2V5d29yZD5GZW1hbGU8L2tleXdvcmQ+PGtleXdvcmQ+R2FsbHN0
b25lcy9zdXJnZXJ5PC9rZXl3b3JkPjxrZXl3b3JkPkhlcGF0aWMgRHVjdCwgQ29tbW9uL2luanVy
aWVzPC9rZXl3b3JkPjxrZXl3b3JkPkh1bWFuczwva2V5d29yZD48a2V5d29yZD5KYXVuZGljZS9l
dGlvbG9neTwva2V5d29yZD48a2V5d29yZD5NYWxlPC9rZXl3b3JkPjxrZXl3b3JkPk1pZGRsZSBB
Z2VkPC9rZXl3b3JkPjxrZXl3b3JkPlJlb3BlcmF0aW9uPC9rZXl3b3JkPjxrZXl3b3JkPlRyZWF0
bWVudCBPdXRjb21lPC9rZXl3b3JkPjwva2V5d29yZHM+PGRhdGVzPjx5ZWFyPjIwMTA8L3llYXI+
PHB1Yi1kYXRlcz48ZGF0ZT5KYW4tRmViPC9kYXRlPjwvcHViLWRhdGVzPjwvZGF0ZXM+PGlzYm4+
MDM5MS05MDA1IChQcmludCkmI3hEOzAzOTEtOTAwNSAoTGlua2luZyk8L2lzYm4+PGFjY2Vzc2lv
bi1udW0+MjAyOTg2NjA8L2FjY2Vzc2lvbi1udW0+PHVybHM+PHJlbGF0ZWQtdXJscz48dXJsPmh0
dHBzOi8vd3d3Lm5jYmkubmxtLm5paC5nb3YvcHVibWVkLzIwMjk4NjYwPC91cmw+PC9yZWxhdGVk
LXVybHM+PC91cmxzPjwvcmVjb3JkPjwvQ2l0ZT48L0VuZE5vdGU+AG==
</w:fldData>
        </w:fldChar>
      </w:r>
      <w:r w:rsidR="00DF6BE9" w:rsidRPr="0026654D">
        <w:rPr>
          <w:rFonts w:ascii="Book Antiqua" w:eastAsiaTheme="minorHAnsi" w:hAnsi="Book Antiqua" w:cstheme="minorBidi"/>
          <w:lang w:eastAsia="zh-CN"/>
        </w:rPr>
        <w:instrText xml:space="preserve"> ADDIN EN.CITE.DATA </w:instrText>
      </w:r>
      <w:r w:rsidR="00DF6BE9" w:rsidRPr="0026654D">
        <w:rPr>
          <w:rFonts w:ascii="Book Antiqua" w:eastAsiaTheme="minorHAnsi" w:hAnsi="Book Antiqua" w:cstheme="minorBidi"/>
          <w:lang w:eastAsia="zh-CN"/>
        </w:rPr>
      </w:r>
      <w:r w:rsidR="00DF6BE9" w:rsidRPr="0026654D">
        <w:rPr>
          <w:rFonts w:ascii="Book Antiqua" w:eastAsiaTheme="minorHAnsi" w:hAnsi="Book Antiqua" w:cstheme="minorBidi"/>
          <w:lang w:eastAsia="zh-CN"/>
        </w:rPr>
        <w:fldChar w:fldCharType="end"/>
      </w:r>
      <w:r w:rsidR="00DF6BE9" w:rsidRPr="0026654D">
        <w:rPr>
          <w:rFonts w:ascii="Book Antiqua" w:eastAsiaTheme="minorHAnsi" w:hAnsi="Book Antiqua" w:cstheme="minorBidi"/>
          <w:lang w:eastAsia="zh-CN"/>
        </w:rPr>
      </w:r>
      <w:r w:rsidR="00DF6BE9" w:rsidRPr="0026654D">
        <w:rPr>
          <w:rFonts w:ascii="Book Antiqua" w:eastAsiaTheme="minorHAnsi" w:hAnsi="Book Antiqua" w:cstheme="minorBidi"/>
          <w:lang w:eastAsia="zh-CN"/>
        </w:rPr>
        <w:fldChar w:fldCharType="separate"/>
      </w:r>
      <w:r w:rsidR="00DF6BE9" w:rsidRPr="0026654D">
        <w:rPr>
          <w:rFonts w:ascii="Book Antiqua" w:eastAsiaTheme="minorHAnsi" w:hAnsi="Book Antiqua" w:cstheme="minorBidi"/>
          <w:noProof/>
          <w:vertAlign w:val="superscript"/>
          <w:lang w:eastAsia="zh-CN"/>
        </w:rPr>
        <w:t>[132-134]</w:t>
      </w:r>
      <w:r w:rsidR="00DF6BE9" w:rsidRPr="0026654D">
        <w:rPr>
          <w:rFonts w:ascii="Book Antiqua" w:eastAsiaTheme="minorHAnsi" w:hAnsi="Book Antiqua" w:cstheme="minorBidi"/>
          <w:lang w:eastAsia="zh-CN"/>
        </w:rPr>
        <w:fldChar w:fldCharType="end"/>
      </w:r>
      <w:r w:rsidR="00DF6BE9" w:rsidRPr="0026654D">
        <w:rPr>
          <w:rFonts w:ascii="Book Antiqua" w:eastAsiaTheme="minorHAnsi" w:hAnsi="Book Antiqua" w:cstheme="minorBidi"/>
          <w:lang w:eastAsia="zh-CN"/>
        </w:rPr>
        <w:t xml:space="preserve">. However, these earlier data that reported surgical risks for cholecystectomy are no more valid with widespread training, especially with </w:t>
      </w:r>
      <w:r w:rsidR="00DF6BE9" w:rsidRPr="0026654D">
        <w:rPr>
          <w:rFonts w:ascii="Book Antiqua" w:eastAsiaTheme="minorHAnsi" w:hAnsi="Book Antiqua" w:cstheme="minorBidi"/>
          <w:lang w:eastAsia="zh-CN"/>
        </w:rPr>
        <w:lastRenderedPageBreak/>
        <w:t xml:space="preserve">laparoscopic cholecystectomy. These include the SAGES safe cholecystectomy program and advocating the </w:t>
      </w:r>
      <w:r>
        <w:rPr>
          <w:rFonts w:ascii="Book Antiqua" w:eastAsiaTheme="minorHAnsi" w:hAnsi="Book Antiqua" w:cstheme="minorBidi"/>
          <w:lang w:eastAsia="zh-CN"/>
        </w:rPr>
        <w:t>“</w:t>
      </w:r>
      <w:r w:rsidR="00DF6BE9" w:rsidRPr="0026654D">
        <w:rPr>
          <w:rFonts w:ascii="Book Antiqua" w:eastAsiaTheme="minorHAnsi" w:hAnsi="Book Antiqua" w:cstheme="minorBidi"/>
          <w:lang w:eastAsia="zh-CN"/>
        </w:rPr>
        <w:t>Critical View of Safety</w:t>
      </w:r>
      <w:r>
        <w:rPr>
          <w:rFonts w:ascii="Book Antiqua" w:eastAsiaTheme="minorHAnsi" w:hAnsi="Book Antiqua" w:cstheme="minorBidi"/>
          <w:lang w:eastAsia="zh-CN"/>
        </w:rPr>
        <w:t>”</w:t>
      </w:r>
      <w:r w:rsidRPr="0026654D">
        <w:rPr>
          <w:rFonts w:ascii="Book Antiqua" w:eastAsiaTheme="minorHAnsi" w:hAnsi="Book Antiqua" w:cstheme="minorBidi"/>
          <w:lang w:eastAsia="zh-CN"/>
        </w:rPr>
        <w:t xml:space="preserve"> </w:t>
      </w:r>
      <w:r w:rsidR="00DF6BE9" w:rsidRPr="0026654D">
        <w:rPr>
          <w:rFonts w:ascii="Book Antiqua" w:eastAsiaTheme="minorHAnsi" w:hAnsi="Book Antiqua" w:cstheme="minorBidi"/>
          <w:lang w:eastAsia="zh-CN"/>
        </w:rPr>
        <w:t>approach, which is strategized to minimize BDI</w:t>
      </w:r>
      <w:r w:rsidR="00DF6BE9" w:rsidRPr="0026654D">
        <w:rPr>
          <w:rFonts w:ascii="Book Antiqua" w:eastAsiaTheme="minorHAnsi" w:hAnsi="Book Antiqua" w:cstheme="minorBidi"/>
          <w:lang w:eastAsia="zh-CN"/>
        </w:rPr>
        <w:fldChar w:fldCharType="begin">
          <w:fldData xml:space="preserve">PEVuZE5vdGU+PENpdGU+PEF1dGhvcj5QdWNoZXI8L0F1dGhvcj48WWVhcj4yMDE1PC9ZZWFyPjxS
ZWNOdW0+MzQyPC9SZWNOdW0+PERpc3BsYXlUZXh0PjxzdHlsZSBmYWNlPSJzdXBlcnNjcmlwdCI+
WzEzNSwgMTM2XTwvc3R5bGU+PC9EaXNwbGF5VGV4dD48cmVjb3JkPjxyZWMtbnVtYmVyPjM0Mjwv
cmVjLW51bWJlcj48Zm9yZWlnbi1rZXlzPjxrZXkgYXBwPSJFTiIgZGItaWQ9Ijl0cjlyNWE5Z3pw
c3pyZXdhNTI1emRkYXZwMGFwdHRzMHR3MCIgdGltZXN0YW1wPSIxNjM0MDQ2MTExIj4zNDI8L2tl
eT48L2ZvcmVpZ24ta2V5cz48cmVmLXR5cGUgbmFtZT0iSm91cm5hbCBBcnRpY2xlIj4xNzwvcmVm
LXR5cGU+PGNvbnRyaWJ1dG9ycz48YXV0aG9ycz48YXV0aG9yPlB1Y2hlciwgUC4gSC48L2F1dGhv
cj48YXV0aG9yPkJydW50LCBMLiBNLjwvYXV0aG9yPjxhdXRob3I+RmFuZWxsaSwgUi4gRC48L2F1
dGhvcj48YXV0aG9yPkFzYnVuLCBILiBKLjwvYXV0aG9yPjxhdXRob3I+QWdnYXJ3YWwsIFIuPC9h
dXRob3I+PC9hdXRob3JzPjwvY29udHJpYnV0b3JzPjxhdXRoLWFkZHJlc3M+RGVwYXJ0bWVudCBv
ZiBTdXJnZXJ5IGFuZCBDYW5jZXIsIEltcGVyaWFsIENvbGxlZ2UgTG9uZG9uLCAxMHRoIGZsb29y
IFFFUU0gQnVpbGRpbmcsIFN0IE1hcnkmYXBvcztzIEhvc3BpdGFsLCBQcmFlZCBTdHJlZXQsIExv
bmRvbiwgVzIgMU5ZLCBVSy4gcC5wdWNoZXJAaW1wZXJpYWwuYWMudWsuJiN4RDtTZWN0aW9uIG9m
IE1pbmltYWxseSBJbnZhc2l2ZSBTdXJnZXJ5LCBEZXBhcnRtZW50IG9mIFN1cmdlcnksIFdhc2hp
bmd0b24gVW5pdmVyc2l0eSBTY2hvb2wgb2YgTWVkaWNpbmUsIFNhaW50IExvdWlzLCBNTywgVVNB
LiYjeEQ7RGVwYXJ0bWVudCBvZiBTdXJnZXJ5IGFuZCBEaXZpc2lvbiBvZiBHYXN0cm9lbnRlcm9s
b2d5LCBUaGUgR3V0aHJpZSBDbGluaWMsIFNheXJlLCBQQSwgVVNBLiYjeEQ7RGVwYXJ0bWVudCBv
ZiBTdXJnZXJ5LCBNYXlvIENsaW5pYyBGbG9yaWRhLCBKYWNrc29udmlsbGUsIEZMLCBVU0EuJiN4
RDtEZXBhcnRtZW50IG9mIFN1cmdlcnksIEZhY3VsdHkgb2YgTWVkaWNpbmUsIE1jR2lsbCBVbml2
ZXJzaXR5LCBNb250cmVhbCwgQ2FuYWRhLiYjeEQ7RmFjdWx0eSBvZiBNZWRpY2luZSwgQXJub2xk
IGFuZCBCbGVtYSBTdGVpbmJlcmcgTWVkaWNhbCBTaW11bGF0aW9uIENlbnRyZSwgTWNHaWxsIFVu
aXZlcnNpdHksIE1vbnRyZWFsLCBDYW5hZGEuPC9hdXRoLWFkZHJlc3M+PHRpdGxlcz48dGl0bGU+
U0FHRVMgZXhwZXJ0IERlbHBoaSBjb25zZW5zdXM6IGNyaXRpY2FsIGZhY3RvcnMgZm9yIHNhZmUg
c3VyZ2ljYWwgcHJhY3RpY2UgaW4gbGFwYXJvc2NvcGljIGNob2xlY3lzdGVjdG9teTwvdGl0bGU+
PHNlY29uZGFyeS10aXRsZT5TdXJnIEVuZG9zYzwvc2Vjb25kYXJ5LXRpdGxlPjwvdGl0bGVzPjxw
ZXJpb2RpY2FsPjxmdWxsLXRpdGxlPlN1cmcgRW5kb3NjPC9mdWxsLXRpdGxlPjwvcGVyaW9kaWNh
bD48cGFnZXM+MzA3NC04NTwvcGFnZXM+PHZvbHVtZT4yOTwvdm9sdW1lPjxudW1iZXI+MTE8L251
bWJlcj48ZWRpdGlvbj4yMDE1LzAyLzEyPC9lZGl0aW9uPjxrZXl3b3Jkcz48a2V5d29yZD5CaWxl
IER1Y3RzLyppbmp1cmllczwva2V5d29yZD48a2V5d29yZD5DaG9sZWN5c3RlY3RvbXksIExhcGFy
b3Njb3BpYy9hZHZlcnNlIGVmZmVjdHMvKm1ldGhvZHMvc3RhbmRhcmRzPC9rZXl3b3JkPjxrZXl3
b3JkPkRlbHBoaSBUZWNobmlxdWU8L2tleXdvcmQ+PGtleXdvcmQ+SHVtYW5zPC9rZXl3b3JkPjxr
ZXl3b3JkPkludHJhb3BlcmF0aXZlIENvbXBsaWNhdGlvbnMvZXRpb2xvZ3kvKnByZXZlbnRpb24g
JmFtcDsgY29udHJvbDwva2V5d29yZD48a2V5d29yZD4qUGF0aWVudCBTYWZldHk8L2tleXdvcmQ+
PGtleXdvcmQ+Q2hvbGVjeXN0ZWN0b215PC9rZXl3b3JkPjxrZXl3b3JkPkNvbnNlbnN1czwva2V5
d29yZD48a2V5d29yZD5FeHBlcnQ8L2tleXdvcmQ+PGtleXdvcmQ+UGF0aWVudCBzYWZldHk8L2tl
eXdvcmQ+PC9rZXl3b3Jkcz48ZGF0ZXM+PHllYXI+MjAxNTwveWVhcj48cHViLWRhdGVzPjxkYXRl
Pk5vdjwvZGF0ZT48L3B1Yi1kYXRlcz48L2RhdGVzPjxpc2JuPjE0MzItMjIxOCAoRWxlY3Ryb25p
YykmI3hEOzA5MzAtMjc5NCAoTGlua2luZyk8L2lzYm4+PGFjY2Vzc2lvbi1udW0+MjU2Njk2MzU8
L2FjY2Vzc2lvbi1udW0+PHVybHM+PHJlbGF0ZWQtdXJscz48dXJsPmh0dHBzOi8vd3d3Lm5jYmku
bmxtLm5paC5nb3YvcHVibWVkLzI1NjY5NjM1PC91cmw+PC9yZWxhdGVkLXVybHM+PC91cmxzPjxl
bGVjdHJvbmljLXJlc291cmNlLW51bT4xMC4xMDA3L3MwMDQ2NC0wMTUtNDA3OS16PC9lbGVjdHJv
bmljLXJlc291cmNlLW51bT48L3JlY29yZD48L0NpdGU+PENpdGU+PEF1dGhvcj5WZXR0b3JldHRv
PC9BdXRob3I+PFllYXI+MjAxMTwvWWVhcj48UmVjTnVtPjM0NDwvUmVjTnVtPjxyZWNvcmQ+PHJl
Yy1udW1iZXI+MzQ0PC9yZWMtbnVtYmVyPjxmb3JlaWduLWtleXM+PGtleSBhcHA9IkVOIiBkYi1p
ZD0iOXRyOXI1YTlnenBzenJld2E1MjV6ZGRhdnAwYXB0dHMwdHcwIiB0aW1lc3RhbXA9IjE2MzQw
NDYyODEiPjM0NDwva2V5PjwvZm9yZWlnbi1rZXlzPjxyZWYtdHlwZSBuYW1lPSJKb3VybmFsIEFy
dGljbGUiPjE3PC9yZWYtdHlwZT48Y29udHJpYnV0b3JzPjxhdXRob3JzPjxhdXRob3I+VmV0dG9y
ZXR0bywgTi48L2F1dGhvcj48YXV0aG9yPlNhcm9ubmksIEMuPC9hdXRob3I+PGF1dGhvcj5IYXJi
aSwgQS48L2F1dGhvcj48YXV0aG9yPkJhbGVzdHJhLCBMLjwvYXV0aG9yPjxhdXRob3I+VGFnbGll
dHRpLCBMLjwvYXV0aG9yPjxhdXRob3I+R2lvdmFuZXR0aSwgTS48L2F1dGhvcj48L2F1dGhvcnM+
PC9jb250cmlidXRvcnM+PGF1dGgtYWRkcmVzcz5MYXBhcm9zY29waWMgU3VyZ2VyeSwgTS4gTWVs
bGluaSBIb3NwaXRhbCwgVi4gbGUgTWF6emluaSA0LCAyNTAzMiwgQ2hpYXJpIChCUyksIEl0YWx5
LiBuZXJlb3ZldEBnbWFpbC5jb208L2F1dGgtYWRkcmVzcz48dGl0bGVzPjx0aXRsZT5Dcml0aWNh
bCB2aWV3IG9mIHNhZmV0eSBkdXJpbmcgbGFwYXJvc2NvcGljIGNob2xlY3lzdGVjdG9teTwvdGl0
bGU+PHNlY29uZGFyeS10aXRsZT5KU0xTPC9zZWNvbmRhcnktdGl0bGU+PC90aXRsZXM+PHBlcmlv
ZGljYWw+PGZ1bGwtdGl0bGU+SlNMUzwvZnVsbC10aXRsZT48L3BlcmlvZGljYWw+PHBhZ2VzPjMy
Mi01PC9wYWdlcz48dm9sdW1lPjE1PC92b2x1bWU+PG51bWJlcj4zPC9udW1iZXI+PGVkaXRpb24+
MjAxMS8xMC8xMjwvZWRpdGlvbj48a2V5d29yZHM+PGtleXdvcmQ+KkNob2xlY3lzdGVjdG9teSwg
TGFwYXJvc2NvcGljL2FkdmVyc2UgZWZmZWN0cy9tZXRob2RzPC9rZXl3b3JkPjxrZXl3b3JkPkNo
b2xlY3lzdGl0aXMvc3VyZ2VyeTwva2V5d29yZD48a2V5d29yZD5DaG9sZWxpdGhpYXNpcy9zdXJn
ZXJ5PC9rZXl3b3JkPjxrZXl3b3JkPkh1bWFuczwva2V5d29yZD48a2V5d29yZD5SZXRyb3NwZWN0
aXZlIFN0dWRpZXM8L2tleXdvcmQ+PC9rZXl3b3Jkcz48ZGF0ZXM+PHllYXI+MjAxMTwveWVhcj48
cHViLWRhdGVzPjxkYXRlPkp1bC1TZXA8L2RhdGU+PC9wdWItZGF0ZXM+PC9kYXRlcz48aXNibj4x
MDg2LTgwODkgKFByaW50KSYjeEQ7MTA4Ni04MDg5IChMaW5raW5nKTwvaXNibj48YWNjZXNzaW9u
LW51bT4yMTk4NTcxNzwvYWNjZXNzaW9uLW51bT48dXJscz48cmVsYXRlZC11cmxzPjx1cmw+aHR0
cHM6Ly93d3cubmNiaS5ubG0ubmloLmdvdi9wdWJtZWQvMjE5ODU3MTc8L3VybD48L3JlbGF0ZWQt
dXJscz48L3VybHM+PGN1c3RvbTI+UE1DMzE4MzUzODwvY3VzdG9tMj48ZWxlY3Ryb25pYy1yZXNv
dXJjZS1udW0+MTAuNDI5My8xMDg2ODA4MTFYMTMwNzExODA0MDc0NzQ8L2VsZWN0cm9uaWMtcmVz
b3VyY2UtbnVtPjwvcmVjb3JkPjwvQ2l0ZT48L0VuZE5vdGU+
</w:fldData>
        </w:fldChar>
      </w:r>
      <w:r w:rsidR="00DF6BE9" w:rsidRPr="0026654D">
        <w:rPr>
          <w:rFonts w:ascii="Book Antiqua" w:eastAsiaTheme="minorHAnsi" w:hAnsi="Book Antiqua" w:cstheme="minorBidi"/>
          <w:lang w:eastAsia="zh-CN"/>
        </w:rPr>
        <w:instrText xml:space="preserve"> ADDIN EN.CITE </w:instrText>
      </w:r>
      <w:r w:rsidR="00DF6BE9" w:rsidRPr="0026654D">
        <w:rPr>
          <w:rFonts w:ascii="Book Antiqua" w:eastAsiaTheme="minorHAnsi" w:hAnsi="Book Antiqua" w:cstheme="minorBidi"/>
          <w:lang w:eastAsia="zh-CN"/>
        </w:rPr>
        <w:fldChar w:fldCharType="begin">
          <w:fldData xml:space="preserve">PEVuZE5vdGU+PENpdGU+PEF1dGhvcj5QdWNoZXI8L0F1dGhvcj48WWVhcj4yMDE1PC9ZZWFyPjxS
ZWNOdW0+MzQyPC9SZWNOdW0+PERpc3BsYXlUZXh0PjxzdHlsZSBmYWNlPSJzdXBlcnNjcmlwdCI+
WzEzNSwgMTM2XTwvc3R5bGU+PC9EaXNwbGF5VGV4dD48cmVjb3JkPjxyZWMtbnVtYmVyPjM0Mjwv
cmVjLW51bWJlcj48Zm9yZWlnbi1rZXlzPjxrZXkgYXBwPSJFTiIgZGItaWQ9Ijl0cjlyNWE5Z3pw
c3pyZXdhNTI1emRkYXZwMGFwdHRzMHR3MCIgdGltZXN0YW1wPSIxNjM0MDQ2MTExIj4zNDI8L2tl
eT48L2ZvcmVpZ24ta2V5cz48cmVmLXR5cGUgbmFtZT0iSm91cm5hbCBBcnRpY2xlIj4xNzwvcmVm
LXR5cGU+PGNvbnRyaWJ1dG9ycz48YXV0aG9ycz48YXV0aG9yPlB1Y2hlciwgUC4gSC48L2F1dGhv
cj48YXV0aG9yPkJydW50LCBMLiBNLjwvYXV0aG9yPjxhdXRob3I+RmFuZWxsaSwgUi4gRC48L2F1
dGhvcj48YXV0aG9yPkFzYnVuLCBILiBKLjwvYXV0aG9yPjxhdXRob3I+QWdnYXJ3YWwsIFIuPC9h
dXRob3I+PC9hdXRob3JzPjwvY29udHJpYnV0b3JzPjxhdXRoLWFkZHJlc3M+RGVwYXJ0bWVudCBv
ZiBTdXJnZXJ5IGFuZCBDYW5jZXIsIEltcGVyaWFsIENvbGxlZ2UgTG9uZG9uLCAxMHRoIGZsb29y
IFFFUU0gQnVpbGRpbmcsIFN0IE1hcnkmYXBvcztzIEhvc3BpdGFsLCBQcmFlZCBTdHJlZXQsIExv
bmRvbiwgVzIgMU5ZLCBVSy4gcC5wdWNoZXJAaW1wZXJpYWwuYWMudWsuJiN4RDtTZWN0aW9uIG9m
IE1pbmltYWxseSBJbnZhc2l2ZSBTdXJnZXJ5LCBEZXBhcnRtZW50IG9mIFN1cmdlcnksIFdhc2hp
bmd0b24gVW5pdmVyc2l0eSBTY2hvb2wgb2YgTWVkaWNpbmUsIFNhaW50IExvdWlzLCBNTywgVVNB
LiYjeEQ7RGVwYXJ0bWVudCBvZiBTdXJnZXJ5IGFuZCBEaXZpc2lvbiBvZiBHYXN0cm9lbnRlcm9s
b2d5LCBUaGUgR3V0aHJpZSBDbGluaWMsIFNheXJlLCBQQSwgVVNBLiYjeEQ7RGVwYXJ0bWVudCBv
ZiBTdXJnZXJ5LCBNYXlvIENsaW5pYyBGbG9yaWRhLCBKYWNrc29udmlsbGUsIEZMLCBVU0EuJiN4
RDtEZXBhcnRtZW50IG9mIFN1cmdlcnksIEZhY3VsdHkgb2YgTWVkaWNpbmUsIE1jR2lsbCBVbml2
ZXJzaXR5LCBNb250cmVhbCwgQ2FuYWRhLiYjeEQ7RmFjdWx0eSBvZiBNZWRpY2luZSwgQXJub2xk
IGFuZCBCbGVtYSBTdGVpbmJlcmcgTWVkaWNhbCBTaW11bGF0aW9uIENlbnRyZSwgTWNHaWxsIFVu
aXZlcnNpdHksIE1vbnRyZWFsLCBDYW5hZGEuPC9hdXRoLWFkZHJlc3M+PHRpdGxlcz48dGl0bGU+
U0FHRVMgZXhwZXJ0IERlbHBoaSBjb25zZW5zdXM6IGNyaXRpY2FsIGZhY3RvcnMgZm9yIHNhZmUg
c3VyZ2ljYWwgcHJhY3RpY2UgaW4gbGFwYXJvc2NvcGljIGNob2xlY3lzdGVjdG9teTwvdGl0bGU+
PHNlY29uZGFyeS10aXRsZT5TdXJnIEVuZG9zYzwvc2Vjb25kYXJ5LXRpdGxlPjwvdGl0bGVzPjxw
ZXJpb2RpY2FsPjxmdWxsLXRpdGxlPlN1cmcgRW5kb3NjPC9mdWxsLXRpdGxlPjwvcGVyaW9kaWNh
bD48cGFnZXM+MzA3NC04NTwvcGFnZXM+PHZvbHVtZT4yOTwvdm9sdW1lPjxudW1iZXI+MTE8L251
bWJlcj48ZWRpdGlvbj4yMDE1LzAyLzEyPC9lZGl0aW9uPjxrZXl3b3Jkcz48a2V5d29yZD5CaWxl
IER1Y3RzLyppbmp1cmllczwva2V5d29yZD48a2V5d29yZD5DaG9sZWN5c3RlY3RvbXksIExhcGFy
b3Njb3BpYy9hZHZlcnNlIGVmZmVjdHMvKm1ldGhvZHMvc3RhbmRhcmRzPC9rZXl3b3JkPjxrZXl3
b3JkPkRlbHBoaSBUZWNobmlxdWU8L2tleXdvcmQ+PGtleXdvcmQ+SHVtYW5zPC9rZXl3b3JkPjxr
ZXl3b3JkPkludHJhb3BlcmF0aXZlIENvbXBsaWNhdGlvbnMvZXRpb2xvZ3kvKnByZXZlbnRpb24g
JmFtcDsgY29udHJvbDwva2V5d29yZD48a2V5d29yZD4qUGF0aWVudCBTYWZldHk8L2tleXdvcmQ+
PGtleXdvcmQ+Q2hvbGVjeXN0ZWN0b215PC9rZXl3b3JkPjxrZXl3b3JkPkNvbnNlbnN1czwva2V5
d29yZD48a2V5d29yZD5FeHBlcnQ8L2tleXdvcmQ+PGtleXdvcmQ+UGF0aWVudCBzYWZldHk8L2tl
eXdvcmQ+PC9rZXl3b3Jkcz48ZGF0ZXM+PHllYXI+MjAxNTwveWVhcj48cHViLWRhdGVzPjxkYXRl
Pk5vdjwvZGF0ZT48L3B1Yi1kYXRlcz48L2RhdGVzPjxpc2JuPjE0MzItMjIxOCAoRWxlY3Ryb25p
YykmI3hEOzA5MzAtMjc5NCAoTGlua2luZyk8L2lzYm4+PGFjY2Vzc2lvbi1udW0+MjU2Njk2MzU8
L2FjY2Vzc2lvbi1udW0+PHVybHM+PHJlbGF0ZWQtdXJscz48dXJsPmh0dHBzOi8vd3d3Lm5jYmku
bmxtLm5paC5nb3YvcHVibWVkLzI1NjY5NjM1PC91cmw+PC9yZWxhdGVkLXVybHM+PC91cmxzPjxl
bGVjdHJvbmljLXJlc291cmNlLW51bT4xMC4xMDA3L3MwMDQ2NC0wMTUtNDA3OS16PC9lbGVjdHJv
bmljLXJlc291cmNlLW51bT48L3JlY29yZD48L0NpdGU+PENpdGU+PEF1dGhvcj5WZXR0b3JldHRv
PC9BdXRob3I+PFllYXI+MjAxMTwvWWVhcj48UmVjTnVtPjM0NDwvUmVjTnVtPjxyZWNvcmQ+PHJl
Yy1udW1iZXI+MzQ0PC9yZWMtbnVtYmVyPjxmb3JlaWduLWtleXM+PGtleSBhcHA9IkVOIiBkYi1p
ZD0iOXRyOXI1YTlnenBzenJld2E1MjV6ZGRhdnAwYXB0dHMwdHcwIiB0aW1lc3RhbXA9IjE2MzQw
NDYyODEiPjM0NDwva2V5PjwvZm9yZWlnbi1rZXlzPjxyZWYtdHlwZSBuYW1lPSJKb3VybmFsIEFy
dGljbGUiPjE3PC9yZWYtdHlwZT48Y29udHJpYnV0b3JzPjxhdXRob3JzPjxhdXRob3I+VmV0dG9y
ZXR0bywgTi48L2F1dGhvcj48YXV0aG9yPlNhcm9ubmksIEMuPC9hdXRob3I+PGF1dGhvcj5IYXJi
aSwgQS48L2F1dGhvcj48YXV0aG9yPkJhbGVzdHJhLCBMLjwvYXV0aG9yPjxhdXRob3I+VGFnbGll
dHRpLCBMLjwvYXV0aG9yPjxhdXRob3I+R2lvdmFuZXR0aSwgTS48L2F1dGhvcj48L2F1dGhvcnM+
PC9jb250cmlidXRvcnM+PGF1dGgtYWRkcmVzcz5MYXBhcm9zY29waWMgU3VyZ2VyeSwgTS4gTWVs
bGluaSBIb3NwaXRhbCwgVi4gbGUgTWF6emluaSA0LCAyNTAzMiwgQ2hpYXJpIChCUyksIEl0YWx5
LiBuZXJlb3ZldEBnbWFpbC5jb208L2F1dGgtYWRkcmVzcz48dGl0bGVzPjx0aXRsZT5Dcml0aWNh
bCB2aWV3IG9mIHNhZmV0eSBkdXJpbmcgbGFwYXJvc2NvcGljIGNob2xlY3lzdGVjdG9teTwvdGl0
bGU+PHNlY29uZGFyeS10aXRsZT5KU0xTPC9zZWNvbmRhcnktdGl0bGU+PC90aXRsZXM+PHBlcmlv
ZGljYWw+PGZ1bGwtdGl0bGU+SlNMUzwvZnVsbC10aXRsZT48L3BlcmlvZGljYWw+PHBhZ2VzPjMy
Mi01PC9wYWdlcz48dm9sdW1lPjE1PC92b2x1bWU+PG51bWJlcj4zPC9udW1iZXI+PGVkaXRpb24+
MjAxMS8xMC8xMjwvZWRpdGlvbj48a2V5d29yZHM+PGtleXdvcmQ+KkNob2xlY3lzdGVjdG9teSwg
TGFwYXJvc2NvcGljL2FkdmVyc2UgZWZmZWN0cy9tZXRob2RzPC9rZXl3b3JkPjxrZXl3b3JkPkNo
b2xlY3lzdGl0aXMvc3VyZ2VyeTwva2V5d29yZD48a2V5d29yZD5DaG9sZWxpdGhpYXNpcy9zdXJn
ZXJ5PC9rZXl3b3JkPjxrZXl3b3JkPkh1bWFuczwva2V5d29yZD48a2V5d29yZD5SZXRyb3NwZWN0
aXZlIFN0dWRpZXM8L2tleXdvcmQ+PC9rZXl3b3Jkcz48ZGF0ZXM+PHllYXI+MjAxMTwveWVhcj48
cHViLWRhdGVzPjxkYXRlPkp1bC1TZXA8L2RhdGU+PC9wdWItZGF0ZXM+PC9kYXRlcz48aXNibj4x
MDg2LTgwODkgKFByaW50KSYjeEQ7MTA4Ni04MDg5IChMaW5raW5nKTwvaXNibj48YWNjZXNzaW9u
LW51bT4yMTk4NTcxNzwvYWNjZXNzaW9uLW51bT48dXJscz48cmVsYXRlZC11cmxzPjx1cmw+aHR0
cHM6Ly93d3cubmNiaS5ubG0ubmloLmdvdi9wdWJtZWQvMjE5ODU3MTc8L3VybD48L3JlbGF0ZWQt
dXJscz48L3VybHM+PGN1c3RvbTI+UE1DMzE4MzUzODwvY3VzdG9tMj48ZWxlY3Ryb25pYy1yZXNv
dXJjZS1udW0+MTAuNDI5My8xMDg2ODA4MTFYMTMwNzExODA0MDc0NzQ8L2VsZWN0cm9uaWMtcmVz
b3VyY2UtbnVtPjwvcmVjb3JkPjwvQ2l0ZT48L0VuZE5vdGU+
</w:fldData>
        </w:fldChar>
      </w:r>
      <w:r w:rsidR="00DF6BE9" w:rsidRPr="0026654D">
        <w:rPr>
          <w:rFonts w:ascii="Book Antiqua" w:eastAsiaTheme="minorHAnsi" w:hAnsi="Book Antiqua" w:cstheme="minorBidi"/>
          <w:lang w:eastAsia="zh-CN"/>
        </w:rPr>
        <w:instrText xml:space="preserve"> ADDIN EN.CITE.DATA </w:instrText>
      </w:r>
      <w:r w:rsidR="00DF6BE9" w:rsidRPr="0026654D">
        <w:rPr>
          <w:rFonts w:ascii="Book Antiqua" w:eastAsiaTheme="minorHAnsi" w:hAnsi="Book Antiqua" w:cstheme="minorBidi"/>
          <w:lang w:eastAsia="zh-CN"/>
        </w:rPr>
      </w:r>
      <w:r w:rsidR="00DF6BE9" w:rsidRPr="0026654D">
        <w:rPr>
          <w:rFonts w:ascii="Book Antiqua" w:eastAsiaTheme="minorHAnsi" w:hAnsi="Book Antiqua" w:cstheme="minorBidi"/>
          <w:lang w:eastAsia="zh-CN"/>
        </w:rPr>
        <w:fldChar w:fldCharType="end"/>
      </w:r>
      <w:r w:rsidR="00DF6BE9" w:rsidRPr="0026654D">
        <w:rPr>
          <w:rFonts w:ascii="Book Antiqua" w:eastAsiaTheme="minorHAnsi" w:hAnsi="Book Antiqua" w:cstheme="minorBidi"/>
          <w:lang w:eastAsia="zh-CN"/>
        </w:rPr>
      </w:r>
      <w:r w:rsidR="00DF6BE9" w:rsidRPr="0026654D">
        <w:rPr>
          <w:rFonts w:ascii="Book Antiqua" w:eastAsiaTheme="minorHAnsi" w:hAnsi="Book Antiqua" w:cstheme="minorBidi"/>
          <w:lang w:eastAsia="zh-CN"/>
        </w:rPr>
        <w:fldChar w:fldCharType="separate"/>
      </w:r>
      <w:r w:rsidR="00DF6BE9" w:rsidRPr="0026654D">
        <w:rPr>
          <w:rFonts w:ascii="Book Antiqua" w:eastAsiaTheme="minorHAnsi" w:hAnsi="Book Antiqua" w:cstheme="minorBidi"/>
          <w:noProof/>
          <w:vertAlign w:val="superscript"/>
          <w:lang w:eastAsia="zh-CN"/>
        </w:rPr>
        <w:t>[135,136]</w:t>
      </w:r>
      <w:r w:rsidR="00DF6BE9" w:rsidRPr="0026654D">
        <w:rPr>
          <w:rFonts w:ascii="Book Antiqua" w:eastAsiaTheme="minorHAnsi" w:hAnsi="Book Antiqua" w:cstheme="minorBidi"/>
          <w:lang w:eastAsia="zh-CN"/>
        </w:rPr>
        <w:fldChar w:fldCharType="end"/>
      </w:r>
      <w:r w:rsidR="00DF6BE9" w:rsidRPr="0026654D">
        <w:rPr>
          <w:rFonts w:ascii="Book Antiqua" w:eastAsiaTheme="minorHAnsi" w:hAnsi="Book Antiqua" w:cstheme="minorBidi"/>
          <w:lang w:eastAsia="zh-CN"/>
        </w:rPr>
        <w:t xml:space="preserve">. </w:t>
      </w:r>
      <w:r>
        <w:rPr>
          <w:rFonts w:ascii="Book Antiqua" w:eastAsiaTheme="minorHAnsi" w:hAnsi="Book Antiqua" w:cstheme="minorBidi"/>
          <w:lang w:eastAsia="zh-CN"/>
        </w:rPr>
        <w:t>In</w:t>
      </w:r>
      <w:r w:rsidR="00DF6BE9" w:rsidRPr="0026654D">
        <w:rPr>
          <w:rFonts w:ascii="Book Antiqua" w:eastAsiaTheme="minorHAnsi" w:hAnsi="Book Antiqua" w:cstheme="minorBidi"/>
          <w:lang w:eastAsia="zh-CN"/>
        </w:rPr>
        <w:t xml:space="preserve"> difficult cholecystectomy situations, bail-out strategies aid in reducing BDI risk. </w:t>
      </w:r>
    </w:p>
    <w:p w14:paraId="31D5C006" w14:textId="6FCFFE76" w:rsidR="00DF6BE9" w:rsidRPr="0026654D"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26654D">
        <w:rPr>
          <w:rFonts w:ascii="Book Antiqua" w:eastAsiaTheme="minorHAnsi" w:hAnsi="Book Antiqua" w:cstheme="minorBidi"/>
          <w:lang w:eastAsia="zh-CN"/>
        </w:rPr>
        <w:t>Multiple studies have improved cholecystectomy outcomes over the years due to improved training standards and technological advancement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Osborne&lt;/Author&gt;&lt;Year&gt;2006&lt;/Year&gt;&lt;RecNum&gt;269&lt;/RecNum&gt;&lt;DisplayText&gt;&lt;style face="superscript"&gt;[137]&lt;/style&gt;&lt;/DisplayText&gt;&lt;record&gt;&lt;rec-number&gt;269&lt;/rec-number&gt;&lt;foreign-keys&gt;&lt;key app="EN" db-id="9tr9r5a9gzpszrewa525zddavp0aptts0tw0" timestamp="1633848760"&gt;269&lt;/key&gt;&lt;/foreign-keys&gt;&lt;ref-type name="Journal Article"&gt;17&lt;/ref-type&gt;&lt;contributors&gt;&lt;authors&gt;&lt;author&gt;Osborne, D. A.&lt;/author&gt;&lt;author&gt;Alexander, G.&lt;/author&gt;&lt;author&gt;Boe, B.&lt;/author&gt;&lt;author&gt;Zervos, E. E.&lt;/author&gt;&lt;/authors&gt;&lt;/contributors&gt;&lt;auth-address&gt;Department of Surgery, College of Medicine, University of South Florida, Tampa, FL, USA.&lt;/auth-address&gt;&lt;titles&gt;&lt;title&gt;Laparoscopic cholecystectomy: past, present, and future&lt;/title&gt;&lt;secondary-title&gt;Surg Technol Int&lt;/secondary-title&gt;&lt;/titles&gt;&lt;periodical&gt;&lt;full-title&gt;Surg Technol Int&lt;/full-title&gt;&lt;/periodical&gt;&lt;pages&gt;81-5&lt;/pages&gt;&lt;volume&gt;15&lt;/volume&gt;&lt;edition&gt;2006/10/10&lt;/edition&gt;&lt;keywords&gt;&lt;keyword&gt;Cholecystectomy, Laparoscopic/*instrumentation/methods/*trends&lt;/keyword&gt;&lt;keyword&gt;Equipment Design&lt;/keyword&gt;&lt;keyword&gt;Forecasting&lt;/keyword&gt;&lt;keyword&gt;Laparoscopes/*trends&lt;/keyword&gt;&lt;keyword&gt;Minimally Invasive Surgical Procedures/*instrumentation/methods/*trends&lt;/keyword&gt;&lt;keyword&gt;Technology Assessment, Biomedical&lt;/keyword&gt;&lt;/keywords&gt;&lt;dates&gt;&lt;year&gt;2006&lt;/year&gt;&lt;/dates&gt;&lt;isbn&gt;1090-3941 (Print)&amp;#xD;1090-3941 (Linking)&lt;/isbn&gt;&lt;accession-num&gt;17029166&lt;/accession-num&gt;&lt;urls&gt;&lt;related-urls&gt;&lt;url&gt;https://www.ncbi.nlm.nih.gov/pubmed/17029166&lt;/url&gt;&lt;/related-urls&gt;&lt;/urls&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7]</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Newer surgical pedagogy has been incorporating simulation and virtual reality training to enhance training and transfer skills into real-life practice</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Haque&lt;/Author&gt;&lt;Year&gt;2006&lt;/Year&gt;&lt;RecNum&gt;537&lt;/RecNum&gt;&lt;DisplayText&gt;&lt;style face="superscript"&gt;[138]&lt;/style&gt;&lt;/DisplayText&gt;&lt;record&gt;&lt;rec-number&gt;537&lt;/rec-number&gt;&lt;foreign-keys&gt;&lt;key app="EN" db-id="9tr9r5a9gzpszrewa525zddavp0aptts0tw0" timestamp="1650157202"&gt;537&lt;/key&gt;&lt;/foreign-keys&gt;&lt;ref-type name="Journal Article"&gt;17&lt;/ref-type&gt;&lt;contributors&gt;&lt;authors&gt;&lt;author&gt;Haque, Syed&lt;/author&gt;&lt;author&gt;Srinivasan, Shankar&lt;/author&gt;&lt;/authors&gt;&lt;/contributors&gt;&lt;titles&gt;&lt;title&gt;A meta-analysis of the training effectiveness of virtual reality surgical simulators&lt;/title&gt;&lt;secondary-title&gt;IEEE Transactions on Information Technology in Biomedicine&lt;/secondary-title&gt;&lt;/titles&gt;&lt;periodical&gt;&lt;full-title&gt;IEEE Transactions on Information Technology in Biomedicine&lt;/full-title&gt;&lt;/periodical&gt;&lt;pages&gt;51-58&lt;/pages&gt;&lt;volume&gt;10&lt;/volume&gt;&lt;number&gt;1&lt;/number&gt;&lt;dates&gt;&lt;year&gt;2006&lt;/year&gt;&lt;/dates&gt;&lt;isbn&gt;1089-7771&lt;/isbn&gt;&lt;urls&gt;&lt;/urls&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Guidelines and recommendations such as indocyanine green dye fluorescent cholangiography and intraoperative cholangiography have also been set up to decrease the risk of operative complications</w:t>
      </w:r>
      <w:r w:rsidRPr="0026654D">
        <w:rPr>
          <w:rFonts w:ascii="Book Antiqua" w:eastAsiaTheme="minorHAnsi" w:hAnsi="Book Antiqua" w:cstheme="minorBidi"/>
          <w:lang w:eastAsia="zh-CN"/>
        </w:rPr>
        <w:fldChar w:fldCharType="begin"/>
      </w:r>
      <w:r w:rsidRPr="0026654D">
        <w:rPr>
          <w:rFonts w:ascii="Book Antiqua" w:eastAsiaTheme="minorHAnsi" w:hAnsi="Book Antiqua" w:cstheme="minorBidi"/>
          <w:lang w:eastAsia="zh-CN"/>
        </w:rPr>
        <w:instrText xml:space="preserve"> ADDIN EN.CITE &lt;EndNote&gt;&lt;Cite&gt;&lt;Author&gt;Flum&lt;/Author&gt;&lt;Year&gt;2003&lt;/Year&gt;&lt;RecNum&gt;234&lt;/RecNum&gt;&lt;DisplayText&gt;&lt;style face="superscript"&gt;[39]&lt;/style&gt;&lt;/DisplayText&gt;&lt;record&gt;&lt;rec-number&gt;234&lt;/rec-number&gt;&lt;foreign-keys&gt;&lt;key app="EN" db-id="9tr9r5a9gzpszrewa525zddavp0aptts0tw0" timestamp="1633788421"&gt;234&lt;/key&gt;&lt;/foreign-keys&gt;&lt;ref-type name="Journal Article"&gt;17&lt;/ref-type&gt;&lt;contributors&gt;&lt;authors&gt;&lt;author&gt;Flum, D. R.&lt;/author&gt;&lt;author&gt;Dellinger, E. P.&lt;/author&gt;&lt;author&gt;Cheadle, A.&lt;/author&gt;&lt;author&gt;Chan, L.&lt;/author&gt;&lt;author&gt;Koepsell, T.&lt;/author&gt;&lt;/authors&gt;&lt;/contributors&gt;&lt;auth-address&gt;The Robert Wood Johnson Clinical Scholars Program, the Department of Surgery, University of Washington, Seattle 98195-6410, USA. daveflum@u.washington.edu&lt;/auth-address&gt;&lt;titles&gt;&lt;title&gt;Intraoperative cholangiography and risk of common bile duct injury during cholecystectomy&lt;/title&gt;&lt;secondary-title&gt;JAMA&lt;/secondary-title&gt;&lt;/titles&gt;&lt;periodical&gt;&lt;full-title&gt;JAMA&lt;/full-title&gt;&lt;/periodical&gt;&lt;pages&gt;1639-44&lt;/pages&gt;&lt;volume&gt;289&lt;/volume&gt;&lt;number&gt;13&lt;/number&gt;&lt;edition&gt;2003/04/04&lt;/edition&gt;&lt;keywords&gt;&lt;keyword&gt;Aged&lt;/keyword&gt;&lt;keyword&gt;*Cholangiography/statistics &amp;amp; numerical data&lt;/keyword&gt;&lt;keyword&gt;Cholecystectomy/*adverse effects/*methods/statistics &amp;amp; numerical data&lt;/keyword&gt;&lt;keyword&gt;Common Bile Duct/*injuries&lt;/keyword&gt;&lt;keyword&gt;Female&lt;/keyword&gt;&lt;keyword&gt;General Surgery/statistics &amp;amp; numerical data&lt;/keyword&gt;&lt;keyword&gt;Humans&lt;/keyword&gt;&lt;keyword&gt;Intraoperative Complications/epidemiology/*prevention &amp;amp; control&lt;/keyword&gt;&lt;keyword&gt;Intraoperative Period&lt;/keyword&gt;&lt;keyword&gt;Male&lt;/keyword&gt;&lt;keyword&gt;Medicare&lt;/keyword&gt;&lt;keyword&gt;Middle Aged&lt;/keyword&gt;&lt;keyword&gt;Retrospective Studies&lt;/keyword&gt;&lt;keyword&gt;Risk&lt;/keyword&gt;&lt;keyword&gt;United States&lt;/keyword&gt;&lt;/keywords&gt;&lt;dates&gt;&lt;year&gt;2003&lt;/year&gt;&lt;pub-dates&gt;&lt;date&gt;Apr 2&lt;/date&gt;&lt;/pub-dates&gt;&lt;/dates&gt;&lt;isbn&gt;0098-7484 (Print)&amp;#xD;0098-7484 (Linking)&lt;/isbn&gt;&lt;accession-num&gt;12672731&lt;/accession-num&gt;&lt;urls&gt;&lt;related-urls&gt;&lt;url&gt;https://www.ncbi.nlm.nih.gov/pubmed/12672731&lt;/url&gt;&lt;/related-urls&gt;&lt;/urls&gt;&lt;electronic-resource-num&gt;10.1001/jama.289.13.1639&lt;/electronic-resource-num&gt;&lt;/record&gt;&lt;/Cite&gt;&lt;/EndNote&gt;</w:instrText>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3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Thus, the risks of performing elective cholecystectomy can be minimized dramatically due to the factors above. However, it would not be prudent to argue for universal prophylactic cholecystectomy, as despite refinements in technique and standardization of surgical training, BDI continues to be reported. Injuries continue to be reported even after the learning curve</w:t>
      </w:r>
      <w:r w:rsidRPr="0026654D">
        <w:rPr>
          <w:rFonts w:ascii="Book Antiqua" w:eastAsiaTheme="minorHAnsi" w:hAnsi="Book Antiqua" w:cstheme="minorBidi"/>
          <w:lang w:eastAsia="zh-CN"/>
        </w:rPr>
        <w:fldChar w:fldCharType="begin">
          <w:fldData xml:space="preserve">PEVuZE5vdGU+PENpdGU+PEF1dGhvcj5BcmNoZXI8L0F1dGhvcj48WWVhcj4yMDAxPC9ZZWFyPjxS
ZWNOdW0+NDcxPC9SZWNOdW0+PERpc3BsYXlUZXh0PjxzdHlsZSBmYWNlPSJzdXBlcnNjcmlwdCI+
WzEzOV08L3N0eWxlPjwvRGlzcGxheVRleHQ+PHJlY29yZD48cmVjLW51bWJlcj40NzE8L3JlYy1u
dW1iZXI+PGZvcmVpZ24ta2V5cz48a2V5IGFwcD0iRU4iIGRiLWlkPSI5dHI5cjVhOWd6cHN6cmV3
YTUyNXpkZGF2cDBhcHR0czB0dzAiIHRpbWVzdGFtcD0iMTYzOTExMTMzNyI+NDcxPC9rZXk+PC9m
b3JlaWduLWtleXM+PHJlZi10eXBlIG5hbWU9IkpvdXJuYWwgQXJ0aWNsZSI+MTc8L3JlZi10eXBl
Pjxjb250cmlidXRvcnM+PGF1dGhvcnM+PGF1dGhvcj5BcmNoZXIsIFMuIEIuPC9hdXRob3I+PGF1
dGhvcj5Ccm93biwgRC4gVy48L2F1dGhvcj48YXV0aG9yPlNtaXRoLCBDLiBELjwvYXV0aG9yPjxh
dXRob3I+QnJhbnVtLCBHLiBELjwvYXV0aG9yPjxhdXRob3I+SHVudGVyLCBKLiBHLjwvYXV0aG9y
PjwvYXV0aG9ycz48L2NvbnRyaWJ1dG9ycz48YXV0aC1hZGRyZXNzPkRlcGFydG1lbnQgb2YgU3Vy
Z2VyeSBhdCBFbW9yeSBVbml2ZXJzaXR5LCBBdGxhbnRhLCBHZW9yZ2lhLCBVU0EuPC9hdXRoLWFk
ZHJlc3M+PHRpdGxlcz48dGl0bGU+QmlsZSBkdWN0IGluanVyeSBkdXJpbmcgbGFwYXJvc2NvcGlj
IGNob2xlY3lzdGVjdG9teTogcmVzdWx0cyBvZiBhIG5hdGlvbmFsIHN1cnZleTwvdGl0bGU+PHNl
Y29uZGFyeS10aXRsZT5Bbm4gU3VyZzwvc2Vjb25kYXJ5LXRpdGxlPjwvdGl0bGVzPjxwZXJpb2Rp
Y2FsPjxmdWxsLXRpdGxlPkFubiBTdXJnPC9mdWxsLXRpdGxlPjwvcGVyaW9kaWNhbD48cGFnZXM+
NTQ5LTU4OyBkaXNjdXNzaW9uIDU1OC05PC9wYWdlcz48dm9sdW1lPjIzNDwvdm9sdW1lPjxudW1i
ZXI+NDwvbnVtYmVyPjxrZXl3b3Jkcz48a2V5d29yZD5BZHVsdDwva2V5d29yZD48a2V5d29yZD5C
aWxlIER1Y3RzLyppbmp1cmllczwva2V5d29yZD48a2V5d29yZD5DaG9sZWN5c3RlY3RvbXksIExh
cGFyb3Njb3BpYy8qYWR2ZXJzZSBlZmZlY3RzL21ldGhvZHM8L2tleXdvcmQ+PGtleXdvcmQ+Q2hv
bGVsaXRoaWFzaXMvc3VyZ2VyeTwva2V5d29yZD48a2V5d29yZD4qQ2xpbmljYWwgQ29tcGV0ZW5j
ZTwva2V5d29yZD48a2V5d29yZD5EYXRhIENvbGxlY3Rpb248L2tleXdvcmQ+PGtleXdvcmQ+RWR1
Y2F0aW9uLCBNZWRpY2FsLCBDb250aW51aW5nPC9rZXl3b3JkPjxrZXl3b3JkPkZlbWFsZTwva2V5
d29yZD48a2V5d29yZD5Gb2xsb3ctVXAgU3R1ZGllczwva2V5d29yZD48a2V5d29yZD5HZW5lcmFs
IFN1cmdlcnkvZWR1Y2F0aW9uPC9rZXl3b3JkPjxrZXl3b3JkPkh1bWFuczwva2V5d29yZD48a2V5
d29yZD5JbmNpZGVuY2U8L2tleXdvcmQ+PGtleXdvcmQ+SW50ZXJuc2hpcCBhbmQgUmVzaWRlbmN5
PC9rZXl3b3JkPjxrZXl3b3JkPkludHJhb3BlcmF0aXZlIENvbXBsaWNhdGlvbnMvKmRpYWdub3Np
cy9lcGlkZW1pb2xvZ3kvc3VyZ2VyeTwva2V5d29yZD48a2V5d29yZD5NYWxlPC9rZXl3b3JkPjxr
ZXl3b3JkPlByb2JhYmlsaXR5PC9rZXl3b3JkPjxrZXl3b3JkPlJlb3BlcmF0aW9uPC9rZXl3b3Jk
PjxrZXl3b3JkPlJpc2sgQXNzZXNzbWVudDwva2V5d29yZD48a2V5d29yZD5TdXJ2ZXlzIGFuZCBR
dWVzdGlvbm5haXJlczwva2V5d29yZD48a2V5d29yZD5Vbml0ZWQgU3RhdGVzL2VwaWRlbWlvbG9n
eTwva2V5d29yZD48L2tleXdvcmRzPjxkYXRlcz48eWVhcj4yMDAxPC95ZWFyPjxwdWItZGF0ZXM+
PGRhdGU+T2N0PC9kYXRlPjwvcHViLWRhdGVzPjwvZGF0ZXM+PGlzYm4+MDAwMy00OTMyIChQcmlu
dCkmI3hEOzAwMDMtNDkzMiAoTGlua2luZyk8L2lzYm4+PGFjY2Vzc2lvbi1udW0+MTE1NzMwNDg8
L2FjY2Vzc2lvbi1udW0+PHVybHM+PHJlbGF0ZWQtdXJscz48dXJsPmh0dHBzOi8vd3d3Lm5jYmku
bmxtLm5paC5nb3YvcHVibWVkLzExNTczMDQ4PC91cmw+PC9yZWxhdGVkLXVybHM+PC91cmxzPjxj
dXN0b20yPlBNQzE0MjIwNzg8L2N1c3RvbTI+PGVsZWN0cm9uaWMtcmVzb3VyY2UtbnVtPjEwLjEw
OTcvMDAwMDA2NTgtMjAwMTEwMDAwLTAwMDE0PC9lbGVjdHJvbmljLXJlc291cmNlLW51bT48L3Jl
Y29yZD48L0NpdGU+PC9FbmROb3RlPgB=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BcmNoZXI8L0F1dGhvcj48WWVhcj4yMDAxPC9ZZWFyPjxS
ZWNOdW0+NDcxPC9SZWNOdW0+PERpc3BsYXlUZXh0PjxzdHlsZSBmYWNlPSJzdXBlcnNjcmlwdCI+
WzEzOV08L3N0eWxlPjwvRGlzcGxheVRleHQ+PHJlY29yZD48cmVjLW51bWJlcj40NzE8L3JlYy1u
dW1iZXI+PGZvcmVpZ24ta2V5cz48a2V5IGFwcD0iRU4iIGRiLWlkPSI5dHI5cjVhOWd6cHN6cmV3
YTUyNXpkZGF2cDBhcHR0czB0dzAiIHRpbWVzdGFtcD0iMTYzOTExMTMzNyI+NDcxPC9rZXk+PC9m
b3JlaWduLWtleXM+PHJlZi10eXBlIG5hbWU9IkpvdXJuYWwgQXJ0aWNsZSI+MTc8L3JlZi10eXBl
Pjxjb250cmlidXRvcnM+PGF1dGhvcnM+PGF1dGhvcj5BcmNoZXIsIFMuIEIuPC9hdXRob3I+PGF1
dGhvcj5Ccm93biwgRC4gVy48L2F1dGhvcj48YXV0aG9yPlNtaXRoLCBDLiBELjwvYXV0aG9yPjxh
dXRob3I+QnJhbnVtLCBHLiBELjwvYXV0aG9yPjxhdXRob3I+SHVudGVyLCBKLiBHLjwvYXV0aG9y
PjwvYXV0aG9ycz48L2NvbnRyaWJ1dG9ycz48YXV0aC1hZGRyZXNzPkRlcGFydG1lbnQgb2YgU3Vy
Z2VyeSBhdCBFbW9yeSBVbml2ZXJzaXR5LCBBdGxhbnRhLCBHZW9yZ2lhLCBVU0EuPC9hdXRoLWFk
ZHJlc3M+PHRpdGxlcz48dGl0bGU+QmlsZSBkdWN0IGluanVyeSBkdXJpbmcgbGFwYXJvc2NvcGlj
IGNob2xlY3lzdGVjdG9teTogcmVzdWx0cyBvZiBhIG5hdGlvbmFsIHN1cnZleTwvdGl0bGU+PHNl
Y29uZGFyeS10aXRsZT5Bbm4gU3VyZzwvc2Vjb25kYXJ5LXRpdGxlPjwvdGl0bGVzPjxwZXJpb2Rp
Y2FsPjxmdWxsLXRpdGxlPkFubiBTdXJnPC9mdWxsLXRpdGxlPjwvcGVyaW9kaWNhbD48cGFnZXM+
NTQ5LTU4OyBkaXNjdXNzaW9uIDU1OC05PC9wYWdlcz48dm9sdW1lPjIzNDwvdm9sdW1lPjxudW1i
ZXI+NDwvbnVtYmVyPjxrZXl3b3Jkcz48a2V5d29yZD5BZHVsdDwva2V5d29yZD48a2V5d29yZD5C
aWxlIER1Y3RzLyppbmp1cmllczwva2V5d29yZD48a2V5d29yZD5DaG9sZWN5c3RlY3RvbXksIExh
cGFyb3Njb3BpYy8qYWR2ZXJzZSBlZmZlY3RzL21ldGhvZHM8L2tleXdvcmQ+PGtleXdvcmQ+Q2hv
bGVsaXRoaWFzaXMvc3VyZ2VyeTwva2V5d29yZD48a2V5d29yZD4qQ2xpbmljYWwgQ29tcGV0ZW5j
ZTwva2V5d29yZD48a2V5d29yZD5EYXRhIENvbGxlY3Rpb248L2tleXdvcmQ+PGtleXdvcmQ+RWR1
Y2F0aW9uLCBNZWRpY2FsLCBDb250aW51aW5nPC9rZXl3b3JkPjxrZXl3b3JkPkZlbWFsZTwva2V5
d29yZD48a2V5d29yZD5Gb2xsb3ctVXAgU3R1ZGllczwva2V5d29yZD48a2V5d29yZD5HZW5lcmFs
IFN1cmdlcnkvZWR1Y2F0aW9uPC9rZXl3b3JkPjxrZXl3b3JkPkh1bWFuczwva2V5d29yZD48a2V5
d29yZD5JbmNpZGVuY2U8L2tleXdvcmQ+PGtleXdvcmQ+SW50ZXJuc2hpcCBhbmQgUmVzaWRlbmN5
PC9rZXl3b3JkPjxrZXl3b3JkPkludHJhb3BlcmF0aXZlIENvbXBsaWNhdGlvbnMvKmRpYWdub3Np
cy9lcGlkZW1pb2xvZ3kvc3VyZ2VyeTwva2V5d29yZD48a2V5d29yZD5NYWxlPC9rZXl3b3JkPjxr
ZXl3b3JkPlByb2JhYmlsaXR5PC9rZXl3b3JkPjxrZXl3b3JkPlJlb3BlcmF0aW9uPC9rZXl3b3Jk
PjxrZXl3b3JkPlJpc2sgQXNzZXNzbWVudDwva2V5d29yZD48a2V5d29yZD5TdXJ2ZXlzIGFuZCBR
dWVzdGlvbm5haXJlczwva2V5d29yZD48a2V5d29yZD5Vbml0ZWQgU3RhdGVzL2VwaWRlbWlvbG9n
eTwva2V5d29yZD48L2tleXdvcmRzPjxkYXRlcz48eWVhcj4yMDAxPC95ZWFyPjxwdWItZGF0ZXM+
PGRhdGU+T2N0PC9kYXRlPjwvcHViLWRhdGVzPjwvZGF0ZXM+PGlzYm4+MDAwMy00OTMyIChQcmlu
dCkmI3hEOzAwMDMtNDkzMiAoTGlua2luZyk8L2lzYm4+PGFjY2Vzc2lvbi1udW0+MTE1NzMwNDg8
L2FjY2Vzc2lvbi1udW0+PHVybHM+PHJlbGF0ZWQtdXJscz48dXJsPmh0dHBzOi8vd3d3Lm5jYmku
bmxtLm5paC5nb3YvcHVibWVkLzExNTczMDQ4PC91cmw+PC9yZWxhdGVkLXVybHM+PC91cmxzPjxj
dXN0b20yPlBNQzE0MjIwNzg8L2N1c3RvbTI+PGVsZWN0cm9uaWMtcmVzb3VyY2UtbnVtPjEwLjEw
OTcvMDAwMDA2NTgtMjAwMTEwMDAwLTAwMDE0PC9lbGVjdHJvbmljLXJlc291cmNlLW51bT48L3Jl
Y29yZD48L0NpdGU+PC9FbmROb3RlPgB=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39]</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xml:space="preserve"> or despite resorting to bail-out strategies</w:t>
      </w:r>
      <w:r w:rsidRPr="0026654D">
        <w:rPr>
          <w:rFonts w:ascii="Book Antiqua" w:eastAsiaTheme="minorHAnsi" w:hAnsi="Book Antiqua" w:cstheme="minorBidi"/>
          <w:lang w:eastAsia="zh-CN"/>
        </w:rPr>
        <w:fldChar w:fldCharType="begin">
          <w:fldData xml:space="preserve">PEVuZE5vdGU+PENpdGU+PEF1dGhvcj5Lb288L0F1dGhvcj48WWVhcj4yMDIxPC9ZZWFyPjxSZWNO
dW0+NDE4PC9SZWNOdW0+PERpc3BsYXlUZXh0PjxzdHlsZSBmYWNlPSJzdXBlcnNjcmlwdCI+WzEy
OF08L3N0eWxlPjwvRGlzcGxheVRleHQ+PHJlY29yZD48cmVjLW51bWJlcj40MTg8L3JlYy1udW1i
ZXI+PGZvcmVpZ24ta2V5cz48a2V5IGFwcD0iRU4iIGRiLWlkPSI5dHI5cjVhOWd6cHN6cmV3YTUy
NXpkZGF2cDBhcHR0czB0dzAiIHRpbWVzdGFtcD0iMTYzNTQyOTMyOCI+NDE4PC9rZXk+PC9mb3Jl
aWduLWtleXM+PHJlZi10eXBlIG5hbWU9IkpvdXJuYWwgQXJ0aWNsZSI+MTc8L3JlZi10eXBlPjxj
b250cmlidXRvcnM+PGF1dGhvcnM+PGF1dGhvcj5Lb28sIEouIEcuIEEuPC9hdXRob3I+PGF1dGhv
cj5DaGFuLCBZLiBILjwvYXV0aG9yPjxhdXRob3I+U2hlbGF0LCBWLiBHLjwvYXV0aG9yPjwvYXV0
aG9ycz48L2NvbnRyaWJ1dG9ycz48YXV0aC1hZGRyZXNzPkxlZSBLb25nIENoaWFuIFNjaG9vbCBv
ZiBNZWRpY2luZSwgTmFueWFuZyBUZWNobm9sb2dpY2FsIFVuaXZlcnNpdHksIFNpbmdhcG9yZSwg
U2luZ2Fwb3JlLiYjeEQ7Qmlvc3RhdGlzdGljcyBVbml0LCBZb25nIExvbyBMaW4gU2Nob29sIG9m
IE1lZGljaW5lLCBOYXRpb25hbCBVbml2ZXJzaXR5IG9mIFNpbmdhcG9yZSwgU2luZ2Fwb3JlLCBT
aW5nYXBvcmUuJiN4RDtIZXBhdG8tUGFuY3JlYXRpY28tQmlsaWFyeSBTdXJnZXJ5LCBEZXBhcnRt
ZW50IG9mIEdlbmVyYWwgU3VyZ2VyeSwgVGFuIFRvY2sgU2VuZyBIb3NwaXRhbCwgMTEgSmFsYW4g
VGFuIFRvY2sgU2VuZywgU2luZ2Fwb3JlLCAzMDg0MzMsIFNpbmdhcG9yZS4gdmlzaGFsX2dfc2hl
bGF0QHR0c2guY29tLnNnLjwvYXV0aC1hZGRyZXNzPjx0aXRsZXM+PHRpdGxlPkxhcGFyb3Njb3Bp
YyBzdWJ0b3RhbCBjaG9sZWN5c3RlY3RvbXk6IGNvbXBhcmlzb24gb2YgcmVjb25zdGl0dXRpbmcg
YW5kIGZlbmVzdHJhdGluZyB0ZWNobmlxdWVzPC90aXRsZT48c2Vjb25kYXJ5LXRpdGxlPlN1cmcg
RW5kb3NjPC9zZWNvbmRhcnktdGl0bGU+PC90aXRsZXM+PHBlcmlvZGljYWw+PGZ1bGwtdGl0bGU+
U3VyZyBFbmRvc2M8L2Z1bGwtdGl0bGU+PC9wZXJpb2RpY2FsPjxwYWdlcz4xMDE0LTEwMjQ8L3Bh
Z2VzPjx2b2x1bWU+MzU8L3ZvbHVtZT48bnVtYmVyPjM8L251bWJlcj48ZWRpdGlvbj4yMDIwLzEx
LzAxPC9lZGl0aW9uPjxrZXl3b3Jkcz48a2V5d29yZD5DaG9sYW5naW9wYW5jcmVhdG9ncmFwaHks
IEVuZG9zY29waWMgUmV0cm9ncmFkZS9hZHZlcnNlIGVmZmVjdHM8L2tleXdvcmQ+PGtleXdvcmQ+
Q2hvbGVjeXN0ZWN0b215LCBMYXBhcm9zY29waWMvYWR2ZXJzZSBlZmZlY3RzLyptZXRob2RzL21v
cnRhbGl0eTwva2V5d29yZD48a2V5d29yZD5Db252ZXJzaW9uIHRvIE9wZW4gU3VyZ2VyeTwva2V5
d29yZD48a2V5d29yZD5IZW1vcnJoYWdlL2V0aW9sb2d5PC9rZXl3b3JkPjxrZXl3b3JkPkh1bWFu
czwva2V5d29yZD48a2V5d29yZD5Qb3N0b3BlcmF0aXZlIFBlcmlvZDwva2V5d29yZD48a2V5d29y
ZD5QdWJsaWNhdGlvbnM8L2tleXdvcmQ+PGtleXdvcmQ+UmVvcGVyYXRpb248L2tleXdvcmQ+PGtl
eXdvcmQ+U3VyZ2ljYWwgV291bmQgSW5mZWN0aW9uL2V0aW9sb2d5PC9rZXl3b3JkPjxrZXl3b3Jk
PlRyZWF0bWVudCBPdXRjb21lPC9rZXl3b3JkPjxrZXl3b3JkPipDaG9sZWN5c3RlY3RvbXk8L2tl
eXdvcmQ+PGtleXdvcmQ+KkxhcGFyb3Njb3B5PC9rZXl3b3JkPjxrZXl3b3JkPipTdWJ0b3RhbCBj
aG9sZWN5c3RlY3RvbXk8L2tleXdvcmQ+PC9rZXl3b3Jkcz48ZGF0ZXM+PHllYXI+MjAyMTwveWVh
cj48cHViLWRhdGVzPjxkYXRlPk1hcjwvZGF0ZT48L3B1Yi1kYXRlcz48L2RhdGVzPjxpc2JuPjE0
MzItMjIxOCAoRWxlY3Ryb25pYykmI3hEOzA5MzAtMjc5NCAoTGlua2luZyk8L2lzYm4+PGFjY2Vz
c2lvbi1udW0+MzMxMjgwNzk8L2FjY2Vzc2lvbi1udW0+PHVybHM+PHJlbGF0ZWQtdXJscz48dXJs
Pmh0dHBzOi8vd3d3Lm5jYmkubmxtLm5paC5nb3YvcHVibWVkLzMzMTI4MDc5PC91cmw+PC9yZWxh
dGVkLXVybHM+PC91cmxzPjxlbGVjdHJvbmljLXJlc291cmNlLW51bT4xMC4xMDA3L3MwMDQ2NC0w
MjAtMDgwOTYtMDwvZWxlY3Ryb25pYy1yZXNvdXJjZS1udW0+PC9yZWNvcmQ+PC9DaXRlPjwvRW5k
Tm90ZT4A
</w:fldData>
        </w:fldChar>
      </w:r>
      <w:r w:rsidRPr="0026654D">
        <w:rPr>
          <w:rFonts w:ascii="Book Antiqua" w:eastAsiaTheme="minorHAnsi" w:hAnsi="Book Antiqua" w:cstheme="minorBidi"/>
          <w:lang w:eastAsia="zh-CN"/>
        </w:rPr>
        <w:instrText xml:space="preserve"> ADDIN EN.CITE </w:instrText>
      </w:r>
      <w:r w:rsidRPr="0026654D">
        <w:rPr>
          <w:rFonts w:ascii="Book Antiqua" w:eastAsiaTheme="minorHAnsi" w:hAnsi="Book Antiqua" w:cstheme="minorBidi"/>
          <w:lang w:eastAsia="zh-CN"/>
        </w:rPr>
        <w:fldChar w:fldCharType="begin">
          <w:fldData xml:space="preserve">PEVuZE5vdGU+PENpdGU+PEF1dGhvcj5Lb288L0F1dGhvcj48WWVhcj4yMDIxPC9ZZWFyPjxSZWNO
dW0+NDE4PC9SZWNOdW0+PERpc3BsYXlUZXh0PjxzdHlsZSBmYWNlPSJzdXBlcnNjcmlwdCI+WzEy
OF08L3N0eWxlPjwvRGlzcGxheVRleHQ+PHJlY29yZD48cmVjLW51bWJlcj40MTg8L3JlYy1udW1i
ZXI+PGZvcmVpZ24ta2V5cz48a2V5IGFwcD0iRU4iIGRiLWlkPSI5dHI5cjVhOWd6cHN6cmV3YTUy
NXpkZGF2cDBhcHR0czB0dzAiIHRpbWVzdGFtcD0iMTYzNTQyOTMyOCI+NDE4PC9rZXk+PC9mb3Jl
aWduLWtleXM+PHJlZi10eXBlIG5hbWU9IkpvdXJuYWwgQXJ0aWNsZSI+MTc8L3JlZi10eXBlPjxj
b250cmlidXRvcnM+PGF1dGhvcnM+PGF1dGhvcj5Lb28sIEouIEcuIEEuPC9hdXRob3I+PGF1dGhv
cj5DaGFuLCBZLiBILjwvYXV0aG9yPjxhdXRob3I+U2hlbGF0LCBWLiBHLjwvYXV0aG9yPjwvYXV0
aG9ycz48L2NvbnRyaWJ1dG9ycz48YXV0aC1hZGRyZXNzPkxlZSBLb25nIENoaWFuIFNjaG9vbCBv
ZiBNZWRpY2luZSwgTmFueWFuZyBUZWNobm9sb2dpY2FsIFVuaXZlcnNpdHksIFNpbmdhcG9yZSwg
U2luZ2Fwb3JlLiYjeEQ7Qmlvc3RhdGlzdGljcyBVbml0LCBZb25nIExvbyBMaW4gU2Nob29sIG9m
IE1lZGljaW5lLCBOYXRpb25hbCBVbml2ZXJzaXR5IG9mIFNpbmdhcG9yZSwgU2luZ2Fwb3JlLCBT
aW5nYXBvcmUuJiN4RDtIZXBhdG8tUGFuY3JlYXRpY28tQmlsaWFyeSBTdXJnZXJ5LCBEZXBhcnRt
ZW50IG9mIEdlbmVyYWwgU3VyZ2VyeSwgVGFuIFRvY2sgU2VuZyBIb3NwaXRhbCwgMTEgSmFsYW4g
VGFuIFRvY2sgU2VuZywgU2luZ2Fwb3JlLCAzMDg0MzMsIFNpbmdhcG9yZS4gdmlzaGFsX2dfc2hl
bGF0QHR0c2guY29tLnNnLjwvYXV0aC1hZGRyZXNzPjx0aXRsZXM+PHRpdGxlPkxhcGFyb3Njb3Bp
YyBzdWJ0b3RhbCBjaG9sZWN5c3RlY3RvbXk6IGNvbXBhcmlzb24gb2YgcmVjb25zdGl0dXRpbmcg
YW5kIGZlbmVzdHJhdGluZyB0ZWNobmlxdWVzPC90aXRsZT48c2Vjb25kYXJ5LXRpdGxlPlN1cmcg
RW5kb3NjPC9zZWNvbmRhcnktdGl0bGU+PC90aXRsZXM+PHBlcmlvZGljYWw+PGZ1bGwtdGl0bGU+
U3VyZyBFbmRvc2M8L2Z1bGwtdGl0bGU+PC9wZXJpb2RpY2FsPjxwYWdlcz4xMDE0LTEwMjQ8L3Bh
Z2VzPjx2b2x1bWU+MzU8L3ZvbHVtZT48bnVtYmVyPjM8L251bWJlcj48ZWRpdGlvbj4yMDIwLzEx
LzAxPC9lZGl0aW9uPjxrZXl3b3Jkcz48a2V5d29yZD5DaG9sYW5naW9wYW5jcmVhdG9ncmFwaHks
IEVuZG9zY29waWMgUmV0cm9ncmFkZS9hZHZlcnNlIGVmZmVjdHM8L2tleXdvcmQ+PGtleXdvcmQ+
Q2hvbGVjeXN0ZWN0b215LCBMYXBhcm9zY29waWMvYWR2ZXJzZSBlZmZlY3RzLyptZXRob2RzL21v
cnRhbGl0eTwva2V5d29yZD48a2V5d29yZD5Db252ZXJzaW9uIHRvIE9wZW4gU3VyZ2VyeTwva2V5
d29yZD48a2V5d29yZD5IZW1vcnJoYWdlL2V0aW9sb2d5PC9rZXl3b3JkPjxrZXl3b3JkPkh1bWFu
czwva2V5d29yZD48a2V5d29yZD5Qb3N0b3BlcmF0aXZlIFBlcmlvZDwva2V5d29yZD48a2V5d29y
ZD5QdWJsaWNhdGlvbnM8L2tleXdvcmQ+PGtleXdvcmQ+UmVvcGVyYXRpb248L2tleXdvcmQ+PGtl
eXdvcmQ+U3VyZ2ljYWwgV291bmQgSW5mZWN0aW9uL2V0aW9sb2d5PC9rZXl3b3JkPjxrZXl3b3Jk
PlRyZWF0bWVudCBPdXRjb21lPC9rZXl3b3JkPjxrZXl3b3JkPipDaG9sZWN5c3RlY3RvbXk8L2tl
eXdvcmQ+PGtleXdvcmQ+KkxhcGFyb3Njb3B5PC9rZXl3b3JkPjxrZXl3b3JkPipTdWJ0b3RhbCBj
aG9sZWN5c3RlY3RvbXk8L2tleXdvcmQ+PC9rZXl3b3Jkcz48ZGF0ZXM+PHllYXI+MjAyMTwveWVh
cj48cHViLWRhdGVzPjxkYXRlPk1hcjwvZGF0ZT48L3B1Yi1kYXRlcz48L2RhdGVzPjxpc2JuPjE0
MzItMjIxOCAoRWxlY3Ryb25pYykmI3hEOzA5MzAtMjc5NCAoTGlua2luZyk8L2lzYm4+PGFjY2Vz
c2lvbi1udW0+MzMxMjgwNzk8L2FjY2Vzc2lvbi1udW0+PHVybHM+PHJlbGF0ZWQtdXJscz48dXJs
Pmh0dHBzOi8vd3d3Lm5jYmkubmxtLm5paC5nb3YvcHVibWVkLzMzMTI4MDc5PC91cmw+PC9yZWxh
dGVkLXVybHM+PC91cmxzPjxlbGVjdHJvbmljLXJlc291cmNlLW51bT4xMC4xMDA3L3MwMDQ2NC0w
MjAtMDgwOTYtMDwvZWxlY3Ryb25pYy1yZXNvdXJjZS1udW0+PC9yZWNvcmQ+PC9DaXRlPjwvRW5k
Tm90ZT4A
</w:fldData>
        </w:fldChar>
      </w:r>
      <w:r w:rsidRPr="0026654D">
        <w:rPr>
          <w:rFonts w:ascii="Book Antiqua" w:eastAsiaTheme="minorHAnsi" w:hAnsi="Book Antiqua" w:cstheme="minorBidi"/>
          <w:lang w:eastAsia="zh-CN"/>
        </w:rPr>
        <w:instrText xml:space="preserve"> ADDIN EN.CITE.DATA </w:instrText>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r>
      <w:r w:rsidRPr="0026654D">
        <w:rPr>
          <w:rFonts w:ascii="Book Antiqua" w:eastAsiaTheme="minorHAnsi" w:hAnsi="Book Antiqua" w:cstheme="minorBidi"/>
          <w:lang w:eastAsia="zh-CN"/>
        </w:rPr>
        <w:fldChar w:fldCharType="separate"/>
      </w:r>
      <w:r w:rsidRPr="0026654D">
        <w:rPr>
          <w:rFonts w:ascii="Book Antiqua" w:eastAsiaTheme="minorHAnsi" w:hAnsi="Book Antiqua" w:cstheme="minorBidi"/>
          <w:noProof/>
          <w:vertAlign w:val="superscript"/>
          <w:lang w:eastAsia="zh-CN"/>
        </w:rPr>
        <w:t>[128]</w:t>
      </w:r>
      <w:r w:rsidRPr="0026654D">
        <w:rPr>
          <w:rFonts w:ascii="Book Antiqua" w:eastAsiaTheme="minorHAnsi" w:hAnsi="Book Antiqua" w:cstheme="minorBidi"/>
          <w:lang w:eastAsia="zh-CN"/>
        </w:rPr>
        <w:fldChar w:fldCharType="end"/>
      </w:r>
      <w:r w:rsidRPr="0026654D">
        <w:rPr>
          <w:rFonts w:ascii="Book Antiqua" w:eastAsiaTheme="minorHAnsi" w:hAnsi="Book Antiqua" w:cstheme="minorBidi"/>
          <w:lang w:eastAsia="zh-CN"/>
        </w:rPr>
        <w:t>. In our opinion, most BDI happens due to difficulty from chronically neglected pathology</w:t>
      </w:r>
      <w:r w:rsidR="00417B1F">
        <w:rPr>
          <w:rFonts w:ascii="Book Antiqua" w:eastAsiaTheme="minorHAnsi" w:hAnsi="Book Antiqua" w:cstheme="minorBidi"/>
          <w:lang w:eastAsia="zh-CN"/>
        </w:rPr>
        <w:t>,</w:t>
      </w:r>
      <w:r w:rsidR="00417B1F" w:rsidRPr="0026654D">
        <w:rPr>
          <w:rFonts w:ascii="Book Antiqua" w:eastAsiaTheme="minorHAnsi" w:hAnsi="Book Antiqua" w:cstheme="minorBidi"/>
          <w:lang w:eastAsia="zh-CN"/>
        </w:rPr>
        <w:t xml:space="preserve"> </w:t>
      </w:r>
      <w:r w:rsidRPr="0026654D">
        <w:rPr>
          <w:rFonts w:ascii="Book Antiqua" w:eastAsiaTheme="minorHAnsi" w:hAnsi="Book Antiqua" w:cstheme="minorBidi"/>
          <w:lang w:eastAsia="zh-CN"/>
        </w:rPr>
        <w:t>and it is possible that prophylactic cholecystectomy could reduce BDI risk.</w:t>
      </w:r>
    </w:p>
    <w:p w14:paraId="70346172" w14:textId="5B23A664" w:rsidR="00DF6BE9" w:rsidRPr="0026654D" w:rsidRDefault="00417B1F" w:rsidP="00073A93">
      <w:pPr>
        <w:adjustRightInd w:val="0"/>
        <w:snapToGrid w:val="0"/>
        <w:spacing w:line="360" w:lineRule="auto"/>
        <w:ind w:firstLineChars="200" w:firstLine="480"/>
        <w:jc w:val="both"/>
        <w:rPr>
          <w:rFonts w:ascii="Book Antiqua" w:eastAsiaTheme="minorHAnsi" w:hAnsi="Book Antiqua" w:cstheme="minorBidi"/>
          <w:lang w:eastAsia="zh-CN"/>
        </w:rPr>
      </w:pPr>
      <w:r>
        <w:rPr>
          <w:rFonts w:ascii="Book Antiqua" w:eastAsiaTheme="minorHAnsi" w:hAnsi="Book Antiqua" w:cstheme="minorBidi"/>
          <w:lang w:eastAsia="zh-CN"/>
        </w:rPr>
        <w:t>Al</w:t>
      </w:r>
      <w:r w:rsidR="00DF6BE9" w:rsidRPr="0026654D">
        <w:rPr>
          <w:rFonts w:ascii="Book Antiqua" w:eastAsiaTheme="minorHAnsi" w:hAnsi="Book Antiqua" w:cstheme="minorBidi"/>
          <w:lang w:eastAsia="zh-CN"/>
        </w:rPr>
        <w:t>though BDI is considered the main outcome metric, retained bile duct stone</w:t>
      </w:r>
      <w:r>
        <w:rPr>
          <w:rFonts w:ascii="Book Antiqua" w:eastAsiaTheme="minorHAnsi" w:hAnsi="Book Antiqua" w:cstheme="minorBidi"/>
          <w:lang w:eastAsia="zh-CN"/>
        </w:rPr>
        <w:t>s</w:t>
      </w:r>
      <w:r w:rsidR="00DF6BE9" w:rsidRPr="0026654D">
        <w:rPr>
          <w:rFonts w:ascii="Book Antiqua" w:eastAsiaTheme="minorHAnsi" w:hAnsi="Book Antiqua" w:cstheme="minorBidi"/>
          <w:lang w:eastAsia="zh-CN"/>
        </w:rPr>
        <w:t xml:space="preserve"> and bile leak are increasingly important key performance indicators. These complications also warrant additional interventions like radiology-guided abdominal cavity drainage or ERCP and biliary drainage. Therefore, we can argue that a prophylactic cholecystectomy could also reduce such risks. </w:t>
      </w:r>
    </w:p>
    <w:p w14:paraId="248B4641" w14:textId="77777777" w:rsidR="00DF6BE9" w:rsidRPr="0026654D" w:rsidRDefault="00DF6BE9" w:rsidP="0026654D">
      <w:pPr>
        <w:adjustRightInd w:val="0"/>
        <w:snapToGrid w:val="0"/>
        <w:spacing w:line="360" w:lineRule="auto"/>
        <w:jc w:val="both"/>
        <w:rPr>
          <w:rFonts w:ascii="Book Antiqua" w:eastAsiaTheme="minorHAnsi" w:hAnsi="Book Antiqua" w:cstheme="minorBidi"/>
          <w:lang w:eastAsia="zh-CN"/>
        </w:rPr>
      </w:pPr>
    </w:p>
    <w:p w14:paraId="0E12FE90" w14:textId="6276319B"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IMPROVEMENT IN IMAGING AND DIAGNOSTICS</w:t>
      </w:r>
    </w:p>
    <w:p w14:paraId="09BC90B7" w14:textId="1EF52AAB" w:rsidR="00DF6BE9" w:rsidRPr="0026654D" w:rsidRDefault="00DF6BE9" w:rsidP="0026654D">
      <w:pPr>
        <w:adjustRightInd w:val="0"/>
        <w:snapToGrid w:val="0"/>
        <w:spacing w:line="360" w:lineRule="auto"/>
        <w:jc w:val="both"/>
        <w:rPr>
          <w:rFonts w:ascii="Book Antiqua" w:hAnsi="Book Antiqua" w:cs="Segoe UI"/>
          <w:color w:val="212121"/>
          <w:shd w:val="clear" w:color="auto" w:fill="FFFFFF"/>
        </w:rPr>
      </w:pPr>
      <w:r w:rsidRPr="0026654D">
        <w:rPr>
          <w:rFonts w:ascii="Book Antiqua" w:hAnsi="Book Antiqua" w:cs="Segoe UI"/>
          <w:color w:val="212121"/>
          <w:shd w:val="clear" w:color="auto" w:fill="FFFFFF"/>
        </w:rPr>
        <w:t xml:space="preserve">Imaging technology is </w:t>
      </w:r>
      <w:r w:rsidR="00EC18AF">
        <w:rPr>
          <w:rFonts w:ascii="Book Antiqua" w:hAnsi="Book Antiqua" w:cs="Segoe UI"/>
          <w:color w:val="212121"/>
          <w:shd w:val="clear" w:color="auto" w:fill="FFFFFF"/>
        </w:rPr>
        <w:t>becoming</w:t>
      </w:r>
      <w:r w:rsidR="00EC18AF" w:rsidRPr="0026654D">
        <w:rPr>
          <w:rFonts w:ascii="Book Antiqua" w:hAnsi="Book Antiqua" w:cs="Segoe UI"/>
          <w:color w:val="212121"/>
          <w:shd w:val="clear" w:color="auto" w:fill="FFFFFF"/>
        </w:rPr>
        <w:t xml:space="preserve"> </w:t>
      </w:r>
      <w:r w:rsidRPr="0026654D">
        <w:rPr>
          <w:rFonts w:ascii="Book Antiqua" w:hAnsi="Book Antiqua" w:cs="Segoe UI"/>
          <w:color w:val="212121"/>
          <w:shd w:val="clear" w:color="auto" w:fill="FFFFFF"/>
        </w:rPr>
        <w:t>sophisticated with improved diagnostic and prognostic accuracy. In addition, the integration of artificial intelligence and machine learning algorithms aid pattern recognition and enhance diagnostics by reducing interobserver variability. Recently, an international multidisciplinary committee comprising expert radiologists, gastroenterologists, gastrointestinal surgeons, surgical oncologists, medical oncologists, and pathologists reported the Gallbladder Reporting and Data System (GB-</w:t>
      </w:r>
      <w:r w:rsidRPr="0026654D">
        <w:rPr>
          <w:rFonts w:ascii="Book Antiqua" w:hAnsi="Book Antiqua" w:cs="Segoe UI"/>
          <w:color w:val="212121"/>
          <w:shd w:val="clear" w:color="auto" w:fill="FFFFFF"/>
        </w:rPr>
        <w:lastRenderedPageBreak/>
        <w:t xml:space="preserve">RADS) ultrasound risk stratification to improve consistency in </w:t>
      </w:r>
      <w:r w:rsidR="00EC18AF">
        <w:rPr>
          <w:rFonts w:ascii="Book Antiqua" w:hAnsi="Book Antiqua" w:cs="Segoe UI"/>
          <w:color w:val="212121"/>
          <w:shd w:val="clear" w:color="auto" w:fill="FFFFFF"/>
          <w:lang w:eastAsia="zh-CN"/>
        </w:rPr>
        <w:t>American</w:t>
      </w:r>
      <w:r w:rsidRPr="0026654D">
        <w:rPr>
          <w:rFonts w:ascii="Book Antiqua" w:hAnsi="Book Antiqua" w:cs="Segoe UI"/>
          <w:color w:val="212121"/>
          <w:shd w:val="clear" w:color="auto" w:fill="FFFFFF"/>
        </w:rPr>
        <w:t xml:space="preserve"> interpretations, reporting, and assessment of the risk of malignancy in gallbladder wall thickening</w:t>
      </w:r>
      <w:r w:rsidRPr="0026654D">
        <w:rPr>
          <w:rFonts w:ascii="Book Antiqua" w:hAnsi="Book Antiqua" w:cs="Segoe UI"/>
          <w:color w:val="212121"/>
          <w:shd w:val="clear" w:color="auto" w:fill="FFFFFF"/>
        </w:rPr>
        <w:fldChar w:fldCharType="begin">
          <w:fldData xml:space="preserve">PEVuZE5vdGU+PENpdGU+PEF1dGhvcj5HdXB0YTwvQXV0aG9yPjxZZWFyPjIwMjE8L1llYXI+PFJl
Y051bT40NzU8L1JlY051bT48RGlzcGxheVRleHQ+PHN0eWxlIGZhY2U9InN1cGVyc2NyaXB0Ij5b
MTQwXTwvc3R5bGU+PC9EaXNwbGF5VGV4dD48cmVjb3JkPjxyZWMtbnVtYmVyPjQ3NTwvcmVjLW51
bWJlcj48Zm9yZWlnbi1rZXlzPjxrZXkgYXBwPSJFTiIgZGItaWQ9Ijl0cjlyNWE5Z3pwc3pyZXdh
NTI1emRkYXZwMGFwdHRzMHR3MCIgdGltZXN0YW1wPSIxNjM5MTExNDI3Ij40NzU8L2tleT48L2Zv
cmVpZ24ta2V5cz48cmVmLXR5cGUgbmFtZT0iSm91cm5hbCBBcnRpY2xlIj4xNzwvcmVmLXR5cGU+
PGNvbnRyaWJ1dG9ycz48YXV0aG9ycz48YXV0aG9yPkd1cHRhLCBQLjwvYXV0aG9yPjxhdXRob3I+
RHV0dGEsIFUuPC9hdXRob3I+PGF1dGhvcj5SYW5hLCBQLjwvYXV0aG9yPjxhdXRob3I+U2luZ2hh
bCwgTS48L2F1dGhvcj48YXV0aG9yPkd1bGF0aSwgQS48L2F1dGhvcj48YXV0aG9yPkthbHJhLCBO
LjwvYXV0aG9yPjxhdXRob3I+U291bmRhcmFyYWphbiwgUi48L2F1dGhvcj48YXV0aG9yPkthbGFn
ZSwgRC48L2F1dGhvcj48YXV0aG9yPkNoaGFicmEsIE0uPC9hdXRob3I+PGF1dGhvcj5TaGFybWEs
IFYuPC9hdXRob3I+PGF1dGhvcj5HdXB0YSwgVi48L2F1dGhvcj48YXV0aG9yPllhZGF2LCBULiBE
LjwvYXV0aG9yPjxhdXRob3I+S2FtYW4sIEwuPC9hdXRob3I+PGF1dGhvcj5JcnJpbmtpLCBTLjwv
YXV0aG9yPjxhdXRob3I+U2luZ2gsIEguPC9hdXRob3I+PGF1dGhvcj5TYWthcmF5LCBZLjwvYXV0
aG9yPjxhdXRob3I+RGFzLCBDLiBLLjwvYXV0aG9yPjxhdXRob3I+U2Fpa2lhLCBVLjwvYXV0aG9y
PjxhdXRob3I+TmFkYSwgUi48L2F1dGhvcj48YXV0aG9yPlNyaW5pdmFzYW4sIFIuPC9hdXRob3I+
PGF1dGhvcj5TYW5kaHUsIE0uIFMuPC9hdXRob3I+PGF1dGhvcj5TaGFybWEsIFIuPC9hdXRob3I+
PGF1dGhvcj5TaGV0dHksIE4uPC9hdXRob3I+PGF1dGhvcj5FYXBlbiwgQS48L2F1dGhvcj48YXV0
aG9yPkthdXIsIEguPC9hdXRob3I+PGF1dGhvcj5LYW1iYWRha29uZSwgQS48L2F1dGhvcj48YXV0
aG9yPmRlIEhhYXMsIFIuPC9hdXRob3I+PGF1dGhvcj5LYXBvb3IsIFYuIEsuPC9hdXRob3I+PGF1
dGhvcj5CYXJyZXRvLCBTLiBHLjwvYXV0aG9yPjxhdXRob3I+U2hhcm1hLCBBLiBLLjwvYXV0aG9y
PjxhdXRob3I+UGF0ZWwsIEEuPC9hdXRob3I+PGF1dGhvcj5HYXJnLCBQLjwvYXV0aG9yPjxhdXRo
b3I+UGFsLCBTLiBLLjwvYXV0aG9yPjxhdXRob3I+R29lbCwgTS48L2F1dGhvcj48YXV0aG9yPlBh
dGthciwgUy48L2F1dGhvcj48YXV0aG9yPkJlaGFyaSwgQS48L2F1dGhvcj48YXV0aG9yPkFnYXJ3
YWwsIEEuIEsuPC9hdXRob3I+PGF1dGhvcj5TaXJvaGksIEIuPC9hdXRob3I+PGF1dGhvcj5KYXZs
ZSwgTS48L2F1dGhvcj48YXV0aG9yPkdhcmNlYSwgRy48L2F1dGhvcj48YXV0aG9yPk5lcnZpLCBG
LjwvYXV0aG9yPjxhdXRob3I+QWRzYXksIFYuPC9hdXRob3I+PGF1dGhvcj5Sb2EsIEouIEMuPC9h
dXRob3I+PGF1dGhvcj5IYW4sIEguIFMuPC9hdXRob3I+PC9hdXRob3JzPjwvY29udHJpYnV0b3Jz
PjxhdXRoLWFkZHJlc3M+RGVwYXJ0bWVudCBvZiBSYWRpb2RpYWdub3NpcyBhbmQgSW1hZ2luZywg
UG9zdGdyYWR1YXRlIEluc3RpdHV0ZSBvZiBNZWRpY2FsIEVkdWNhdGlvbiBhbmQgUmVzZWFyY2gs
IENoYW5kaWdhcmgsIEluZGlhLiBQYW5rYWpndXB0YTk1OUBnbWFpbC5jb20uJiN4RDtEZXBhcnRt
ZW50IG9mIEdhc3Ryb2VudGVyb2xvZ3ksIFBvc3RncmFkdWF0ZSBJbnN0aXR1dGUgb2YgTWVkaWNh
bCBFZHVjYXRpb24gYW5kIFJlc2VhcmNoLCBDaGFuZGlnYXJoLCBJbmRpYS4mI3hEO0RlcGFydG1l
bnQgb2YgUmFkaW9kaWFnbm9zaXMgYW5kIEltYWdpbmcsIFBvc3RncmFkdWF0ZSBJbnN0aXR1dGUg
b2YgTWVkaWNhbCBFZHVjYXRpb24gYW5kIFJlc2VhcmNoLCBDaGFuZGlnYXJoLCBJbmRpYS4mI3hE
O0RlcGFydG1lbnQgb2YgU3VyZ2ljYWwgR2FzdHJvZW50ZXJvbG9neSwgUG9zdGdyYWR1YXRlIElu
c3RpdHV0ZSBvZiBNZWRpY2FsIEVkdWNhdGlvbiBhbmQgUmVzZWFyY2gsIENoYW5kaWdhcmgsIElu
ZGlhLiYjeEQ7RGVwYXJ0bWVudCBvZiBTdXJnZXJ5LCBQb3N0Z3JhZHVhdGUgSW5zdGl0dXRlIG9m
IE1lZGljYWwgRWR1Y2F0aW9uIGFuZCBSZXNlYXJjaCwgQ2hhbmRpZ2FyaCwgSW5kaWEuJiN4RDtI
YWVtYXRvbG9neSBhbmQgTWVkaWNhbCBPbmNvbG9neSwgUG9zdGdyYWR1YXRlIEluc3RpdHV0ZSBv
ZiBNZWRpY2FsIEVkdWNhdGlvbiBhbmQgUmVzZWFyY2gsIENoYW5kaWdhcmgsIEluZGlhLiYjeEQ7
RGVwYXJ0bWVudCBvZiBIaXN0b3BhdGhvbG9neSwgUG9zdGdyYWR1YXRlIEluc3RpdHV0ZSBvZiBN
ZWRpY2FsIEVkdWNhdGlvbiBhbmQgUmVzZWFyY2gsIENoYW5kaWdhcmgsIEluZGlhLiYjeEQ7RGVw
YXJ0bWVudCBvZiBDeXRvbG9neSBhbmQgR3luZWNvbG9naWNhbCBQYXRob2xvZ3ksIFBvc3RncmFk
dWF0ZSBJbnN0aXR1dGUgb2YgTWVkaWNhbCBFZHVjYXRpb24gYW5kIFJlc2VhcmNoLCBDaGFuZGln
YXJoLCBJbmRpYS4mI3hEO0RlcGFydG1lbnQgb2YgUmFkaW9sb2d5LCBBbGwgSW5kaWEgSW5zdGl0
dXRlIG9mIE1lZGljYWwgRWR1Y2F0aW9uIGFuZCBSZXNlYXJjaCwgTmV3IERlbGhpLCBJbmRpYS4m
I3hEO0RlcGFydG1lbnQgb2YgSW50ZXJ2ZW50aW9uYWwgUmFkaW9sb2d5LCBUYXRhIE1lbW9yaWFs
IEhvc3BpdGFsLCBNdW1iYWksIEluZGlhLiYjeEQ7RGVwYXJ0bWVudCBvZiBSYWRpb2RpYWdub3Np
cywgQ2hyaXN0aWFuIE1lZGljYWwgQ29sbGVnZSwgVmVsbG9yZSwgSW5kaWEuJiN4RDtEaXZpc2lv
biBvZiBEaWFnbm9zdGljIEltYWdpbmcsIERlcGFydG1lbnQgb2YgQWJkb21pbmFsIEltYWdpbmcs
IE1EIEFuZGVyc29uIENhbmNlciBDZW50cmUsIEhvdXN0b24sIFRYLCBVU0EuJiN4RDtBYmRvbWlu
YWwgSW1hZ2luZywgSGFydmFyZCBNZWRpY2FsIFNjaG9vbCwgTWVkaWNhbCBEaXJlY3RvciwgTWFy
dGhhJmFwb3M7cyBWaW5leWFyZCBIb3NwaXRhbCBJbWFnaW5nLCBNYXNzYWNodXNldHRzIEdlbmVy
YWwgSG9zcGl0YWwsIEJvc3RvbiwgVVNBLiYjeEQ7UmFkaW9sb2d5LCBVbml2ZXJzaXR5IE1lZGlj
YWwgQ2VudGVyIEdyb25pbmdlbiwgR3JvbmluZ2VuLCBUaGUgTmV0aGVybGFuZHMuJiN4RDtIUEIg
U3VyZ2VyeSwgTWFoYXRtYSBHYW5kaGkgTWVkaWNhbCBDb2xsZWdlICZhbXA7IEhvc3BpdGFsLCBK
YWlwdXIsIEluZGlhLiYjeEQ7RGl2aXNpb24gb2YgU3VyZ2VyeSBhbmQgUGVyaW9wZXJhdGl2ZSBN
ZWRpY2luZSwgRmxpbmRlcnMgTWVkaWNhbCBDZW50cmUsIEJlZGZvcmQgUGFyaywgU0EsIEF1c3Ry
YWxpYS4mI3hEO0RlcGFydG1lbnQgb2YgTWVkaWNhbCBPbmNvbG9neSwgQWxsIEluZGlhIEluc3Rp
dHV0ZSBvZiBNZWRpY2FsIFNjaWVuY2VzLCBOZXcgRGVsaGksIEluZGlhLiYjeEQ7SW5kaWFuIE5h
dmFsIEhvc3BpdGFsIFNoaXAsIEFzdmluaSwgTXVtYmFpLCBJbmRpYS4mI3hEO0RlcGFydG1lbnQg
b2YgR2FzdHJvZW50ZXJvbG9neSwgQWxsIEluZGlhIEluc3RpdHV0ZSBvZiBNZWRpY2FsIFNjaWVu
Y2VzLCBOZXcgRGVsaGksIEluZGlhLiYjeEQ7U3VyZ2ljYWwgR2FzdHJvZW50ZXJvbG9neSwgQWxs
IEluZGlhIEluc3RpdHV0ZSBvZiBNZWRpY2FsIFNjaWVuY2VzLCBOZXcgRGVsaGksIEluZGlhLiYj
eEQ7R2FzdHJvaW50ZXN0aW5hbCBhbmQgSFBCIFN1cmdlcnksIFRhdGEgTWVtb3JpYWwgSG9zcGl0
YWwsIE11bWJhaSwgSW5kaWEuJiN4RDtHSSBTdXJnZXJ5IGFuZCBMaXZlciBUcmFuc3BsYW50LCBH
QiBQYW50IEluc3RpdHV0ZSBvZiBNZWRpY2FsIEVkdWNhdGlvbiBhbmQgUmVzZWFyY2ggYW5kIE1B
TSBDb2xsZWdlLCBOZXcgRGVsaGksIEluZGlhLiYjeEQ7TWVkaWNhbCBPbmNvbG9neSwgQXBvbGxv
IFByb3RvbiBDYW5jZXIgQ2VudHJlLCBDaGVubmFpLCBJbmRpYS4mI3hEO0RlcGFydG1lbnQgb2Yg
R2FzdHJvaW50ZXN0aW5hbCBNZWRpY2FsIE9uY29sb2d5LCBNRCBBbmRlcnNvbiBDYW5jZXIgQ2Vu
dHJlLCBIb3VzdG9uLCBVU0EuJiN4RDtIUEIgU3VyZ2VyeSwgVW5pdmVyc2l0eSBvZiBMZWljZXN0
ZXIsIExlaWNlc3RlciwgVUsuJiN4RDtEZXBhcnRtZW50IG9mIEdhc3Ryb2VudGVyb2xvZ3ksIFNj
aG9vbCBvZiBNZWRpY2luZSwgUG9udGlmaWNpYSBVbml2ZXJzaWRhZCBDYXRvbGljYSBkZSBDaGls
ZSwgU2FudGlhZ28sIENoaWxlLiYjeEQ7RGVwYXJ0bWVudCBvZiBQYXRob2xvZ3ksIEtvYyBVbml2
ZXJzaXR5IEhvc3BpdGFscywgSXN0YW5idWwsIFR1cmtleS4mI3hEO0RlcGFydG1lbnQgb2YgUGF0
aG9sb2d5LCBQb250aWZpY2lhIFVuaXZlcnNpZGFkIENhdG9saWNhIGRlIENoaWxlLCBTYW50aWFn
bywgQ2hpbGUuJiN4RDtEZXBhcnRtZW50IG9mIFN1cmdlcnksIENvbGxlZ2Ugb2YgTWVkaWNpbmUs
IFNlb3VsIE5hdGlvbmFsIFVuaXZlcnNpdHkgQnVuZGFuZyBIb3NwaXRhbCBTZW91bCBOYXRpb25h
bCBVbml2ZXJzaXR5LCBTZW9uZ25hbS1zaSwgU291dGggS29yZWEuPC9hdXRoLWFkZHJlc3M+PHRp
dGxlcz48dGl0bGU+R2FsbGJsYWRkZXIgcmVwb3J0aW5nIGFuZCBkYXRhIHN5c3RlbSAoR0ItUkFE
UykgZm9yIHJpc2sgc3RyYXRpZmljYXRpb24gb2YgZ2FsbGJsYWRkZXIgd2FsbCB0aGlja2VuaW5n
IG9uIHVsdHJhc29ub2dyYXBoeTogYW4gaW50ZXJuYXRpb25hbCBleHBlcnQgY29uc2Vuc3VzPC90
aXRsZT48c2Vjb25kYXJ5LXRpdGxlPkFiZG9tIFJhZGlvbCAoTlkpPC9zZWNvbmRhcnktdGl0bGU+
PC90aXRsZXM+PHBlcmlvZGljYWw+PGZ1bGwtdGl0bGU+QWJkb20gUmFkaW9sIChOWSk8L2Z1bGwt
dGl0bGU+PC9wZXJpb2RpY2FsPjxlZGl0aW9uPjIwMjExMjAxPC9lZGl0aW9uPjxrZXl3b3Jkcz48
a2V5d29yZD5HYWxsYmxhZGRlciBjYW5jZXI8L2tleXdvcmQ+PGtleXdvcmQ+TWV0aG9kPC9rZXl3
b3JkPjxrZXl3b3JkPlNjb3Jpbmc8L2tleXdvcmQ+PGtleXdvcmQ+VWx0cmFzb3VuZDwva2V5d29y
ZD48L2tleXdvcmRzPjxkYXRlcz48eWVhcj4yMDIxPC95ZWFyPjxwdWItZGF0ZXM+PGRhdGU+RGVj
IDE8L2RhdGU+PC9wdWItZGF0ZXM+PC9kYXRlcz48aXNibj4yMzY2LTAwNTggKEVsZWN0cm9uaWMp
PC9pc2JuPjxhY2Nlc3Npb24tbnVtPjM0ODUxNDI5PC9hY2Nlc3Npb24tbnVtPjx1cmxzPjxyZWxh
dGVkLXVybHM+PHVybD5odHRwczovL3d3dy5uY2JpLm5sbS5uaWguZ292L3B1Ym1lZC8zNDg1MTQy
OTwvdXJsPjwvcmVsYXRlZC11cmxzPjwvdXJscz48ZWxlY3Ryb25pYy1yZXNvdXJjZS1udW0+MTAu
MTAwNy9zMDAyNjEtMDIxLTAzMzYwLXc8L2VsZWN0cm9uaWMtcmVzb3VyY2UtbnVtPjwvcmVjb3Jk
PjwvQ2l0ZT48L0VuZE5vdGU+
</w:fldData>
        </w:fldChar>
      </w:r>
      <w:r w:rsidRPr="0026654D">
        <w:rPr>
          <w:rFonts w:ascii="Book Antiqua" w:hAnsi="Book Antiqua" w:cs="Segoe UI"/>
          <w:color w:val="212121"/>
          <w:shd w:val="clear" w:color="auto" w:fill="FFFFFF"/>
        </w:rPr>
        <w:instrText xml:space="preserve"> ADDIN EN.CITE </w:instrText>
      </w:r>
      <w:r w:rsidRPr="0026654D">
        <w:rPr>
          <w:rFonts w:ascii="Book Antiqua" w:hAnsi="Book Antiqua" w:cs="Segoe UI"/>
          <w:color w:val="212121"/>
          <w:shd w:val="clear" w:color="auto" w:fill="FFFFFF"/>
        </w:rPr>
        <w:fldChar w:fldCharType="begin">
          <w:fldData xml:space="preserve">PEVuZE5vdGU+PENpdGU+PEF1dGhvcj5HdXB0YTwvQXV0aG9yPjxZZWFyPjIwMjE8L1llYXI+PFJl
Y051bT40NzU8L1JlY051bT48RGlzcGxheVRleHQ+PHN0eWxlIGZhY2U9InN1cGVyc2NyaXB0Ij5b
MTQwXTwvc3R5bGU+PC9EaXNwbGF5VGV4dD48cmVjb3JkPjxyZWMtbnVtYmVyPjQ3NTwvcmVjLW51
bWJlcj48Zm9yZWlnbi1rZXlzPjxrZXkgYXBwPSJFTiIgZGItaWQ9Ijl0cjlyNWE5Z3pwc3pyZXdh
NTI1emRkYXZwMGFwdHRzMHR3MCIgdGltZXN0YW1wPSIxNjM5MTExNDI3Ij40NzU8L2tleT48L2Zv
cmVpZ24ta2V5cz48cmVmLXR5cGUgbmFtZT0iSm91cm5hbCBBcnRpY2xlIj4xNzwvcmVmLXR5cGU+
PGNvbnRyaWJ1dG9ycz48YXV0aG9ycz48YXV0aG9yPkd1cHRhLCBQLjwvYXV0aG9yPjxhdXRob3I+
RHV0dGEsIFUuPC9hdXRob3I+PGF1dGhvcj5SYW5hLCBQLjwvYXV0aG9yPjxhdXRob3I+U2luZ2hh
bCwgTS48L2F1dGhvcj48YXV0aG9yPkd1bGF0aSwgQS48L2F1dGhvcj48YXV0aG9yPkthbHJhLCBO
LjwvYXV0aG9yPjxhdXRob3I+U291bmRhcmFyYWphbiwgUi48L2F1dGhvcj48YXV0aG9yPkthbGFn
ZSwgRC48L2F1dGhvcj48YXV0aG9yPkNoaGFicmEsIE0uPC9hdXRob3I+PGF1dGhvcj5TaGFybWEs
IFYuPC9hdXRob3I+PGF1dGhvcj5HdXB0YSwgVi48L2F1dGhvcj48YXV0aG9yPllhZGF2LCBULiBE
LjwvYXV0aG9yPjxhdXRob3I+S2FtYW4sIEwuPC9hdXRob3I+PGF1dGhvcj5JcnJpbmtpLCBTLjwv
YXV0aG9yPjxhdXRob3I+U2luZ2gsIEguPC9hdXRob3I+PGF1dGhvcj5TYWthcmF5LCBZLjwvYXV0
aG9yPjxhdXRob3I+RGFzLCBDLiBLLjwvYXV0aG9yPjxhdXRob3I+U2Fpa2lhLCBVLjwvYXV0aG9y
PjxhdXRob3I+TmFkYSwgUi48L2F1dGhvcj48YXV0aG9yPlNyaW5pdmFzYW4sIFIuPC9hdXRob3I+
PGF1dGhvcj5TYW5kaHUsIE0uIFMuPC9hdXRob3I+PGF1dGhvcj5TaGFybWEsIFIuPC9hdXRob3I+
PGF1dGhvcj5TaGV0dHksIE4uPC9hdXRob3I+PGF1dGhvcj5FYXBlbiwgQS48L2F1dGhvcj48YXV0
aG9yPkthdXIsIEguPC9hdXRob3I+PGF1dGhvcj5LYW1iYWRha29uZSwgQS48L2F1dGhvcj48YXV0
aG9yPmRlIEhhYXMsIFIuPC9hdXRob3I+PGF1dGhvcj5LYXBvb3IsIFYuIEsuPC9hdXRob3I+PGF1
dGhvcj5CYXJyZXRvLCBTLiBHLjwvYXV0aG9yPjxhdXRob3I+U2hhcm1hLCBBLiBLLjwvYXV0aG9y
PjxhdXRob3I+UGF0ZWwsIEEuPC9hdXRob3I+PGF1dGhvcj5HYXJnLCBQLjwvYXV0aG9yPjxhdXRo
b3I+UGFsLCBTLiBLLjwvYXV0aG9yPjxhdXRob3I+R29lbCwgTS48L2F1dGhvcj48YXV0aG9yPlBh
dGthciwgUy48L2F1dGhvcj48YXV0aG9yPkJlaGFyaSwgQS48L2F1dGhvcj48YXV0aG9yPkFnYXJ3
YWwsIEEuIEsuPC9hdXRob3I+PGF1dGhvcj5TaXJvaGksIEIuPC9hdXRob3I+PGF1dGhvcj5KYXZs
ZSwgTS48L2F1dGhvcj48YXV0aG9yPkdhcmNlYSwgRy48L2F1dGhvcj48YXV0aG9yPk5lcnZpLCBG
LjwvYXV0aG9yPjxhdXRob3I+QWRzYXksIFYuPC9hdXRob3I+PGF1dGhvcj5Sb2EsIEouIEMuPC9h
dXRob3I+PGF1dGhvcj5IYW4sIEguIFMuPC9hdXRob3I+PC9hdXRob3JzPjwvY29udHJpYnV0b3Jz
PjxhdXRoLWFkZHJlc3M+RGVwYXJ0bWVudCBvZiBSYWRpb2RpYWdub3NpcyBhbmQgSW1hZ2luZywg
UG9zdGdyYWR1YXRlIEluc3RpdHV0ZSBvZiBNZWRpY2FsIEVkdWNhdGlvbiBhbmQgUmVzZWFyY2gs
IENoYW5kaWdhcmgsIEluZGlhLiBQYW5rYWpndXB0YTk1OUBnbWFpbC5jb20uJiN4RDtEZXBhcnRt
ZW50IG9mIEdhc3Ryb2VudGVyb2xvZ3ksIFBvc3RncmFkdWF0ZSBJbnN0aXR1dGUgb2YgTWVkaWNh
bCBFZHVjYXRpb24gYW5kIFJlc2VhcmNoLCBDaGFuZGlnYXJoLCBJbmRpYS4mI3hEO0RlcGFydG1l
bnQgb2YgUmFkaW9kaWFnbm9zaXMgYW5kIEltYWdpbmcsIFBvc3RncmFkdWF0ZSBJbnN0aXR1dGUg
b2YgTWVkaWNhbCBFZHVjYXRpb24gYW5kIFJlc2VhcmNoLCBDaGFuZGlnYXJoLCBJbmRpYS4mI3hE
O0RlcGFydG1lbnQgb2YgU3VyZ2ljYWwgR2FzdHJvZW50ZXJvbG9neSwgUG9zdGdyYWR1YXRlIElu
c3RpdHV0ZSBvZiBNZWRpY2FsIEVkdWNhdGlvbiBhbmQgUmVzZWFyY2gsIENoYW5kaWdhcmgsIElu
ZGlhLiYjeEQ7RGVwYXJ0bWVudCBvZiBTdXJnZXJ5LCBQb3N0Z3JhZHVhdGUgSW5zdGl0dXRlIG9m
IE1lZGljYWwgRWR1Y2F0aW9uIGFuZCBSZXNlYXJjaCwgQ2hhbmRpZ2FyaCwgSW5kaWEuJiN4RDtI
YWVtYXRvbG9neSBhbmQgTWVkaWNhbCBPbmNvbG9neSwgUG9zdGdyYWR1YXRlIEluc3RpdHV0ZSBv
ZiBNZWRpY2FsIEVkdWNhdGlvbiBhbmQgUmVzZWFyY2gsIENoYW5kaWdhcmgsIEluZGlhLiYjeEQ7
RGVwYXJ0bWVudCBvZiBIaXN0b3BhdGhvbG9neSwgUG9zdGdyYWR1YXRlIEluc3RpdHV0ZSBvZiBN
ZWRpY2FsIEVkdWNhdGlvbiBhbmQgUmVzZWFyY2gsIENoYW5kaWdhcmgsIEluZGlhLiYjeEQ7RGVw
YXJ0bWVudCBvZiBDeXRvbG9neSBhbmQgR3luZWNvbG9naWNhbCBQYXRob2xvZ3ksIFBvc3RncmFk
dWF0ZSBJbnN0aXR1dGUgb2YgTWVkaWNhbCBFZHVjYXRpb24gYW5kIFJlc2VhcmNoLCBDaGFuZGln
YXJoLCBJbmRpYS4mI3hEO0RlcGFydG1lbnQgb2YgUmFkaW9sb2d5LCBBbGwgSW5kaWEgSW5zdGl0
dXRlIG9mIE1lZGljYWwgRWR1Y2F0aW9uIGFuZCBSZXNlYXJjaCwgTmV3IERlbGhpLCBJbmRpYS4m
I3hEO0RlcGFydG1lbnQgb2YgSW50ZXJ2ZW50aW9uYWwgUmFkaW9sb2d5LCBUYXRhIE1lbW9yaWFs
IEhvc3BpdGFsLCBNdW1iYWksIEluZGlhLiYjeEQ7RGVwYXJ0bWVudCBvZiBSYWRpb2RpYWdub3Np
cywgQ2hyaXN0aWFuIE1lZGljYWwgQ29sbGVnZSwgVmVsbG9yZSwgSW5kaWEuJiN4RDtEaXZpc2lv
biBvZiBEaWFnbm9zdGljIEltYWdpbmcsIERlcGFydG1lbnQgb2YgQWJkb21pbmFsIEltYWdpbmcs
IE1EIEFuZGVyc29uIENhbmNlciBDZW50cmUsIEhvdXN0b24sIFRYLCBVU0EuJiN4RDtBYmRvbWlu
YWwgSW1hZ2luZywgSGFydmFyZCBNZWRpY2FsIFNjaG9vbCwgTWVkaWNhbCBEaXJlY3RvciwgTWFy
dGhhJmFwb3M7cyBWaW5leWFyZCBIb3NwaXRhbCBJbWFnaW5nLCBNYXNzYWNodXNldHRzIEdlbmVy
YWwgSG9zcGl0YWwsIEJvc3RvbiwgVVNBLiYjeEQ7UmFkaW9sb2d5LCBVbml2ZXJzaXR5IE1lZGlj
YWwgQ2VudGVyIEdyb25pbmdlbiwgR3JvbmluZ2VuLCBUaGUgTmV0aGVybGFuZHMuJiN4RDtIUEIg
U3VyZ2VyeSwgTWFoYXRtYSBHYW5kaGkgTWVkaWNhbCBDb2xsZWdlICZhbXA7IEhvc3BpdGFsLCBK
YWlwdXIsIEluZGlhLiYjeEQ7RGl2aXNpb24gb2YgU3VyZ2VyeSBhbmQgUGVyaW9wZXJhdGl2ZSBN
ZWRpY2luZSwgRmxpbmRlcnMgTWVkaWNhbCBDZW50cmUsIEJlZGZvcmQgUGFyaywgU0EsIEF1c3Ry
YWxpYS4mI3hEO0RlcGFydG1lbnQgb2YgTWVkaWNhbCBPbmNvbG9neSwgQWxsIEluZGlhIEluc3Rp
dHV0ZSBvZiBNZWRpY2FsIFNjaWVuY2VzLCBOZXcgRGVsaGksIEluZGlhLiYjeEQ7SW5kaWFuIE5h
dmFsIEhvc3BpdGFsIFNoaXAsIEFzdmluaSwgTXVtYmFpLCBJbmRpYS4mI3hEO0RlcGFydG1lbnQg
b2YgR2FzdHJvZW50ZXJvbG9neSwgQWxsIEluZGlhIEluc3RpdHV0ZSBvZiBNZWRpY2FsIFNjaWVu
Y2VzLCBOZXcgRGVsaGksIEluZGlhLiYjeEQ7U3VyZ2ljYWwgR2FzdHJvZW50ZXJvbG9neSwgQWxs
IEluZGlhIEluc3RpdHV0ZSBvZiBNZWRpY2FsIFNjaWVuY2VzLCBOZXcgRGVsaGksIEluZGlhLiYj
eEQ7R2FzdHJvaW50ZXN0aW5hbCBhbmQgSFBCIFN1cmdlcnksIFRhdGEgTWVtb3JpYWwgSG9zcGl0
YWwsIE11bWJhaSwgSW5kaWEuJiN4RDtHSSBTdXJnZXJ5IGFuZCBMaXZlciBUcmFuc3BsYW50LCBH
QiBQYW50IEluc3RpdHV0ZSBvZiBNZWRpY2FsIEVkdWNhdGlvbiBhbmQgUmVzZWFyY2ggYW5kIE1B
TSBDb2xsZWdlLCBOZXcgRGVsaGksIEluZGlhLiYjeEQ7TWVkaWNhbCBPbmNvbG9neSwgQXBvbGxv
IFByb3RvbiBDYW5jZXIgQ2VudHJlLCBDaGVubmFpLCBJbmRpYS4mI3hEO0RlcGFydG1lbnQgb2Yg
R2FzdHJvaW50ZXN0aW5hbCBNZWRpY2FsIE9uY29sb2d5LCBNRCBBbmRlcnNvbiBDYW5jZXIgQ2Vu
dHJlLCBIb3VzdG9uLCBVU0EuJiN4RDtIUEIgU3VyZ2VyeSwgVW5pdmVyc2l0eSBvZiBMZWljZXN0
ZXIsIExlaWNlc3RlciwgVUsuJiN4RDtEZXBhcnRtZW50IG9mIEdhc3Ryb2VudGVyb2xvZ3ksIFNj
aG9vbCBvZiBNZWRpY2luZSwgUG9udGlmaWNpYSBVbml2ZXJzaWRhZCBDYXRvbGljYSBkZSBDaGls
ZSwgU2FudGlhZ28sIENoaWxlLiYjeEQ7RGVwYXJ0bWVudCBvZiBQYXRob2xvZ3ksIEtvYyBVbml2
ZXJzaXR5IEhvc3BpdGFscywgSXN0YW5idWwsIFR1cmtleS4mI3hEO0RlcGFydG1lbnQgb2YgUGF0
aG9sb2d5LCBQb250aWZpY2lhIFVuaXZlcnNpZGFkIENhdG9saWNhIGRlIENoaWxlLCBTYW50aWFn
bywgQ2hpbGUuJiN4RDtEZXBhcnRtZW50IG9mIFN1cmdlcnksIENvbGxlZ2Ugb2YgTWVkaWNpbmUs
IFNlb3VsIE5hdGlvbmFsIFVuaXZlcnNpdHkgQnVuZGFuZyBIb3NwaXRhbCBTZW91bCBOYXRpb25h
bCBVbml2ZXJzaXR5LCBTZW9uZ25hbS1zaSwgU291dGggS29yZWEuPC9hdXRoLWFkZHJlc3M+PHRp
dGxlcz48dGl0bGU+R2FsbGJsYWRkZXIgcmVwb3J0aW5nIGFuZCBkYXRhIHN5c3RlbSAoR0ItUkFE
UykgZm9yIHJpc2sgc3RyYXRpZmljYXRpb24gb2YgZ2FsbGJsYWRkZXIgd2FsbCB0aGlja2VuaW5n
IG9uIHVsdHJhc29ub2dyYXBoeTogYW4gaW50ZXJuYXRpb25hbCBleHBlcnQgY29uc2Vuc3VzPC90
aXRsZT48c2Vjb25kYXJ5LXRpdGxlPkFiZG9tIFJhZGlvbCAoTlkpPC9zZWNvbmRhcnktdGl0bGU+
PC90aXRsZXM+PHBlcmlvZGljYWw+PGZ1bGwtdGl0bGU+QWJkb20gUmFkaW9sIChOWSk8L2Z1bGwt
dGl0bGU+PC9wZXJpb2RpY2FsPjxlZGl0aW9uPjIwMjExMjAxPC9lZGl0aW9uPjxrZXl3b3Jkcz48
a2V5d29yZD5HYWxsYmxhZGRlciBjYW5jZXI8L2tleXdvcmQ+PGtleXdvcmQ+TWV0aG9kPC9rZXl3
b3JkPjxrZXl3b3JkPlNjb3Jpbmc8L2tleXdvcmQ+PGtleXdvcmQ+VWx0cmFzb3VuZDwva2V5d29y
ZD48L2tleXdvcmRzPjxkYXRlcz48eWVhcj4yMDIxPC95ZWFyPjxwdWItZGF0ZXM+PGRhdGU+RGVj
IDE8L2RhdGU+PC9wdWItZGF0ZXM+PC9kYXRlcz48aXNibj4yMzY2LTAwNTggKEVsZWN0cm9uaWMp
PC9pc2JuPjxhY2Nlc3Npb24tbnVtPjM0ODUxNDI5PC9hY2Nlc3Npb24tbnVtPjx1cmxzPjxyZWxh
dGVkLXVybHM+PHVybD5odHRwczovL3d3dy5uY2JpLm5sbS5uaWguZ292L3B1Ym1lZC8zNDg1MTQy
OTwvdXJsPjwvcmVsYXRlZC11cmxzPjwvdXJscz48ZWxlY3Ryb25pYy1yZXNvdXJjZS1udW0+MTAu
MTAwNy9zMDAyNjEtMDIxLTAzMzYwLXc8L2VsZWN0cm9uaWMtcmVzb3VyY2UtbnVtPjwvcmVjb3Jk
PjwvQ2l0ZT48L0VuZE5vdGU+
</w:fldData>
        </w:fldChar>
      </w:r>
      <w:r w:rsidRPr="0026654D">
        <w:rPr>
          <w:rFonts w:ascii="Book Antiqua" w:hAnsi="Book Antiqua" w:cs="Segoe UI"/>
          <w:color w:val="212121"/>
          <w:shd w:val="clear" w:color="auto" w:fill="FFFFFF"/>
        </w:rPr>
        <w:instrText xml:space="preserve"> ADDIN EN.CITE.DATA </w:instrText>
      </w:r>
      <w:r w:rsidRPr="0026654D">
        <w:rPr>
          <w:rFonts w:ascii="Book Antiqua" w:hAnsi="Book Antiqua" w:cs="Segoe UI"/>
          <w:color w:val="212121"/>
          <w:shd w:val="clear" w:color="auto" w:fill="FFFFFF"/>
        </w:rPr>
      </w:r>
      <w:r w:rsidRPr="0026654D">
        <w:rPr>
          <w:rFonts w:ascii="Book Antiqua" w:hAnsi="Book Antiqua" w:cs="Segoe UI"/>
          <w:color w:val="212121"/>
          <w:shd w:val="clear" w:color="auto" w:fill="FFFFFF"/>
        </w:rPr>
        <w:fldChar w:fldCharType="end"/>
      </w:r>
      <w:r w:rsidRPr="0026654D">
        <w:rPr>
          <w:rFonts w:ascii="Book Antiqua" w:hAnsi="Book Antiqua" w:cs="Segoe UI"/>
          <w:color w:val="212121"/>
          <w:shd w:val="clear" w:color="auto" w:fill="FFFFFF"/>
        </w:rPr>
      </w:r>
      <w:r w:rsidRPr="0026654D">
        <w:rPr>
          <w:rFonts w:ascii="Book Antiqua" w:hAnsi="Book Antiqua" w:cs="Segoe UI"/>
          <w:color w:val="212121"/>
          <w:shd w:val="clear" w:color="auto" w:fill="FFFFFF"/>
        </w:rPr>
        <w:fldChar w:fldCharType="separate"/>
      </w:r>
      <w:r w:rsidRPr="0026654D">
        <w:rPr>
          <w:rFonts w:ascii="Book Antiqua" w:hAnsi="Book Antiqua" w:cs="Segoe UI"/>
          <w:noProof/>
          <w:color w:val="212121"/>
          <w:shd w:val="clear" w:color="auto" w:fill="FFFFFF"/>
          <w:vertAlign w:val="superscript"/>
        </w:rPr>
        <w:t>[140]</w:t>
      </w:r>
      <w:r w:rsidRPr="0026654D">
        <w:rPr>
          <w:rFonts w:ascii="Book Antiqua" w:hAnsi="Book Antiqua" w:cs="Segoe UI"/>
          <w:color w:val="212121"/>
          <w:shd w:val="clear" w:color="auto" w:fill="FFFFFF"/>
        </w:rPr>
        <w:fldChar w:fldCharType="end"/>
      </w:r>
      <w:r w:rsidRPr="0026654D">
        <w:rPr>
          <w:rFonts w:ascii="Book Antiqua" w:hAnsi="Book Antiqua" w:cs="Segoe UI"/>
          <w:color w:val="212121"/>
          <w:shd w:val="clear" w:color="auto" w:fill="FFFFFF"/>
        </w:rPr>
        <w:t xml:space="preserve">. The GB-RADS system recommends six categories (GB-RADS 0-5) of gallbladder wall thickening based on gallbladder wall features, including symmetry and extent (focal </w:t>
      </w:r>
      <w:r w:rsidRPr="00073A93">
        <w:rPr>
          <w:rFonts w:ascii="Book Antiqua" w:hAnsi="Book Antiqua" w:cs="Segoe UI"/>
          <w:i/>
          <w:iCs/>
          <w:color w:val="212121"/>
          <w:shd w:val="clear" w:color="auto" w:fill="FFFFFF"/>
        </w:rPr>
        <w:t>vs</w:t>
      </w:r>
      <w:r w:rsidRPr="0026654D">
        <w:rPr>
          <w:rFonts w:ascii="Book Antiqua" w:hAnsi="Book Antiqua" w:cs="Segoe UI"/>
          <w:color w:val="212121"/>
          <w:shd w:val="clear" w:color="auto" w:fill="FFFFFF"/>
        </w:rPr>
        <w:t xml:space="preserve"> circumferential) of involvement, layered appearance, intramural features (including intramural cysts and echogenic foci), and interface with the liver, with increased probability of malignancy. However, the utility of clinical application of the GB-RADS system for justifying prophylactic cholecystectomy in asymptomatic patients remains to be validated. </w:t>
      </w:r>
    </w:p>
    <w:p w14:paraId="22086B03" w14:textId="77777777" w:rsidR="00DF6BE9" w:rsidRPr="0026654D" w:rsidRDefault="00DF6BE9" w:rsidP="0026654D">
      <w:pPr>
        <w:adjustRightInd w:val="0"/>
        <w:snapToGrid w:val="0"/>
        <w:spacing w:line="360" w:lineRule="auto"/>
        <w:jc w:val="both"/>
        <w:rPr>
          <w:rFonts w:ascii="Book Antiqua" w:eastAsiaTheme="minorHAnsi" w:hAnsi="Book Antiqua" w:cstheme="minorBidi"/>
          <w:b/>
          <w:bCs/>
          <w:lang w:eastAsia="zh-CN"/>
        </w:rPr>
      </w:pPr>
    </w:p>
    <w:p w14:paraId="37FE2436" w14:textId="4EBFE361" w:rsidR="00DF6BE9" w:rsidRPr="0026654D"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26654D">
        <w:rPr>
          <w:rFonts w:ascii="Book Antiqua" w:eastAsiaTheme="minorHAnsi" w:hAnsi="Book Antiqua" w:cstheme="minorBidi"/>
          <w:b/>
          <w:bCs/>
          <w:u w:val="single"/>
          <w:lang w:eastAsia="zh-CN"/>
        </w:rPr>
        <w:t>MARKOV DECISION TREE ANALYSIS</w:t>
      </w:r>
    </w:p>
    <w:p w14:paraId="01112602" w14:textId="0255E109" w:rsidR="00DF6BE9" w:rsidRPr="0026654D" w:rsidRDefault="00DF6BE9" w:rsidP="0026654D">
      <w:pPr>
        <w:adjustRightInd w:val="0"/>
        <w:snapToGrid w:val="0"/>
        <w:spacing w:line="360" w:lineRule="auto"/>
        <w:jc w:val="both"/>
        <w:rPr>
          <w:rFonts w:ascii="Book Antiqua" w:eastAsiaTheme="minorHAnsi" w:hAnsi="Book Antiqua" w:cstheme="minorBidi"/>
          <w:b/>
          <w:bCs/>
          <w:lang w:eastAsia="zh-CN"/>
        </w:rPr>
      </w:pPr>
      <w:r w:rsidRPr="0026654D">
        <w:rPr>
          <w:rFonts w:ascii="Book Antiqua" w:hAnsi="Book Antiqua"/>
          <w:color w:val="000000"/>
          <w:shd w:val="clear" w:color="auto" w:fill="FFFFFF"/>
        </w:rPr>
        <w:t>Markov decision tree analysis was performed to quantify the benefits of</w:t>
      </w:r>
      <w:r w:rsidR="00073A93">
        <w:rPr>
          <w:rFonts w:ascii="Book Antiqua" w:hAnsi="Book Antiqua"/>
          <w:color w:val="000000"/>
          <w:shd w:val="clear" w:color="auto" w:fill="FFFFFF"/>
        </w:rPr>
        <w:t xml:space="preserve"> </w:t>
      </w:r>
      <w:r w:rsidRPr="0026654D">
        <w:rPr>
          <w:rFonts w:ascii="Book Antiqua" w:hAnsi="Book Antiqua"/>
          <w:color w:val="000000"/>
          <w:shd w:val="clear" w:color="auto" w:fill="FFFFFF"/>
        </w:rPr>
        <w:t>cholecystectomy for asymptomatic gallstone patients. The following</w:t>
      </w:r>
      <w:r w:rsidR="00073A93">
        <w:rPr>
          <w:rFonts w:ascii="Book Antiqua" w:hAnsi="Book Antiqua"/>
          <w:color w:val="000000"/>
          <w:shd w:val="clear" w:color="auto" w:fill="FFFFFF"/>
        </w:rPr>
        <w:t xml:space="preserve"> </w:t>
      </w:r>
      <w:r w:rsidRPr="0026654D">
        <w:rPr>
          <w:rFonts w:ascii="Book Antiqua" w:hAnsi="Book Antiqua"/>
          <w:color w:val="000000" w:themeColor="text1"/>
          <w:shd w:val="clear" w:color="auto" w:fill="FFFFFF"/>
        </w:rPr>
        <w:t>postulations</w:t>
      </w:r>
      <w:r w:rsidR="00073A93">
        <w:rPr>
          <w:rFonts w:ascii="Book Antiqua" w:hAnsi="Book Antiqua"/>
          <w:color w:val="000000" w:themeColor="text1"/>
          <w:shd w:val="clear" w:color="auto" w:fill="FFFFFF"/>
        </w:rPr>
        <w:t xml:space="preserve"> </w:t>
      </w:r>
      <w:r w:rsidRPr="0026654D">
        <w:rPr>
          <w:rFonts w:ascii="Book Antiqua" w:hAnsi="Book Antiqua"/>
          <w:color w:val="000000"/>
          <w:shd w:val="clear" w:color="auto" w:fill="FFFFFF"/>
        </w:rPr>
        <w:t xml:space="preserve">were made. </w:t>
      </w:r>
      <w:r w:rsidR="00EC18AF">
        <w:rPr>
          <w:rFonts w:ascii="Book Antiqua" w:hAnsi="Book Antiqua"/>
          <w:color w:val="000000"/>
          <w:shd w:val="clear" w:color="auto" w:fill="FFFFFF"/>
        </w:rPr>
        <w:t>Forty percent</w:t>
      </w:r>
      <w:r w:rsidRPr="0026654D">
        <w:rPr>
          <w:rFonts w:ascii="Book Antiqua" w:hAnsi="Book Antiqua"/>
          <w:color w:val="000000"/>
          <w:shd w:val="clear" w:color="auto" w:fill="FFFFFF"/>
        </w:rPr>
        <w:t xml:space="preserve"> of asymptomatic gallstone patients will become symptomatic during the</w:t>
      </w:r>
      <w:r w:rsidR="00EC18AF">
        <w:rPr>
          <w:rFonts w:ascii="Book Antiqua" w:hAnsi="Book Antiqua"/>
          <w:color w:val="000000"/>
          <w:shd w:val="clear" w:color="auto" w:fill="FFFFFF"/>
        </w:rPr>
        <w:t>ir</w:t>
      </w:r>
      <w:r w:rsidRPr="0026654D">
        <w:rPr>
          <w:rFonts w:ascii="Book Antiqua" w:hAnsi="Book Antiqua"/>
          <w:color w:val="000000"/>
          <w:shd w:val="clear" w:color="auto" w:fill="FFFFFF"/>
        </w:rPr>
        <w:t xml:space="preserve"> life span</w:t>
      </w:r>
      <w:r w:rsidR="00EC18AF">
        <w:rPr>
          <w:rFonts w:ascii="Book Antiqua" w:hAnsi="Book Antiqua"/>
          <w:color w:val="000000"/>
          <w:shd w:val="clear" w:color="auto" w:fill="FFFFFF"/>
        </w:rPr>
        <w:t>,</w:t>
      </w:r>
      <w:r w:rsidR="00EC18AF" w:rsidRPr="0026654D">
        <w:rPr>
          <w:rFonts w:ascii="Book Antiqua" w:hAnsi="Book Antiqua"/>
          <w:color w:val="000000"/>
          <w:shd w:val="clear" w:color="auto" w:fill="FFFFFF"/>
        </w:rPr>
        <w:t xml:space="preserve"> </w:t>
      </w:r>
      <w:r w:rsidR="00EC18AF">
        <w:rPr>
          <w:rFonts w:ascii="Book Antiqua" w:hAnsi="Book Antiqua"/>
          <w:color w:val="000000"/>
          <w:shd w:val="clear" w:color="auto" w:fill="FFFFFF"/>
        </w:rPr>
        <w:t>w</w:t>
      </w:r>
      <w:r w:rsidR="00EC18AF" w:rsidRPr="0026654D">
        <w:rPr>
          <w:rFonts w:ascii="Book Antiqua" w:hAnsi="Book Antiqua"/>
          <w:color w:val="000000"/>
          <w:shd w:val="clear" w:color="auto" w:fill="FFFFFF"/>
        </w:rPr>
        <w:t xml:space="preserve">ith </w:t>
      </w:r>
      <w:r w:rsidRPr="0026654D">
        <w:rPr>
          <w:rFonts w:ascii="Book Antiqua" w:hAnsi="Book Antiqua"/>
          <w:color w:val="000000"/>
          <w:shd w:val="clear" w:color="auto" w:fill="FFFFFF"/>
        </w:rPr>
        <w:t xml:space="preserve">risks of uncomplicated biliary colic (75%), sepsis complications (20%) and acute biliary pancreatitis (5%). Half of the uncomplicated biliary colic patients </w:t>
      </w:r>
      <w:r w:rsidR="00EC18AF">
        <w:rPr>
          <w:rFonts w:ascii="Book Antiqua" w:hAnsi="Book Antiqua"/>
          <w:color w:val="000000"/>
          <w:shd w:val="clear" w:color="auto" w:fill="FFFFFF"/>
        </w:rPr>
        <w:t xml:space="preserve">will </w:t>
      </w:r>
      <w:r w:rsidRPr="0026654D">
        <w:rPr>
          <w:rFonts w:ascii="Book Antiqua" w:hAnsi="Book Antiqua"/>
          <w:color w:val="000000"/>
          <w:shd w:val="clear" w:color="auto" w:fill="FFFFFF"/>
        </w:rPr>
        <w:t xml:space="preserve">proceed with uncomplicated elective laparoscopic cholecystectomy, and the other half will wait for complications before agreeing to cholecystectomy. Among the patients with sepsis complications, 85% </w:t>
      </w:r>
      <w:r w:rsidR="00EC18AF">
        <w:rPr>
          <w:rFonts w:ascii="Book Antiqua" w:hAnsi="Book Antiqua"/>
          <w:color w:val="000000"/>
          <w:shd w:val="clear" w:color="auto" w:fill="FFFFFF"/>
        </w:rPr>
        <w:t>will have</w:t>
      </w:r>
      <w:r w:rsidRPr="0026654D">
        <w:rPr>
          <w:rFonts w:ascii="Book Antiqua" w:hAnsi="Book Antiqua"/>
          <w:color w:val="000000"/>
          <w:shd w:val="clear" w:color="auto" w:fill="FFFFFF"/>
        </w:rPr>
        <w:t xml:space="preserve"> acute cholecystitis and 15% acute cholangitis. The severity stratification for acute cholecystitis, acute cholangitis, and acute biliary pancreatitis was applied as per our previous reports</w:t>
      </w:r>
      <w:r w:rsidRPr="0026654D">
        <w:rPr>
          <w:rFonts w:ascii="Book Antiqua" w:hAnsi="Book Antiqua"/>
          <w:color w:val="000000"/>
          <w:shd w:val="clear" w:color="auto" w:fill="FFFFFF"/>
        </w:rPr>
        <w:fldChar w:fldCharType="begin">
          <w:fldData xml:space="preserve">PEVuZE5vdGU+PENpdGU+PEF1dGhvcj5BbWlydGhhbGluZ2FtPC9BdXRob3I+PFllYXI+MjAxNzwv
WWVhcj48UmVjTnVtPjQxNDwvUmVjTnVtPjxEaXNwbGF5VGV4dD48c3R5bGUgZmFjZT0ic3VwZXJz
Y3JpcHQiPlsxMTQsIDE0MSwgMTQyXTwvc3R5bGU+PC9EaXNwbGF5VGV4dD48cmVjb3JkPjxyZWMt
bnVtYmVyPjQxNDwvcmVjLW51bWJlcj48Zm9yZWlnbi1rZXlzPjxrZXkgYXBwPSJFTiIgZGItaWQ9
Ijl0cjlyNWE5Z3pwc3pyZXdhNTI1emRkYXZwMGFwdHRzMHR3MCIgdGltZXN0YW1wPSIxNjM1NDI0
NzQ1Ij40MTQ8L2tleT48L2ZvcmVpZ24ta2V5cz48cmVmLXR5cGUgbmFtZT0iSm91cm5hbCBBcnRp
Y2xlIj4xNzwvcmVmLXR5cGU+PGNvbnRyaWJ1dG9ycz48YXV0aG9ycz48YXV0aG9yPkFtaXJ0aGFs
aW5nYW0sIFYuPC9hdXRob3I+PGF1dGhvcj5Mb3csIEouIEsuPC9hdXRob3I+PGF1dGhvcj5Xb29u
LCBXLjwvYXV0aG9yPjxhdXRob3I+U2hlbGF0LCBWLjwvYXV0aG9yPjwvYXV0aG9ycz48L2NvbnRy
aWJ1dG9ycz48YXV0aC1hZGRyZXNzPkRpdmlzaW9uIG9mIEdlbmVyYWwgU3VyZ2VyeS1IUEIsIERl
cGFydG1lbnQgb2YgR2VuZXJhbCBTdXJnZXJ5LCBUYW4gVG9jayBTZW5nIEhvc3BpdGFsLCBBbm5l
eCAxLCBMZXZlbCA0IEdlbmVyYWwgU3VyZ2VyeSBPZmZpY2UsIFNpbmdhcG9yZSwgU2luZ2Fwb3Jl
LiB2aW5vYmFuLmFtaXJ0aGFsaW5nYW1AbW9oaC5jb20uc2cuJiN4RDtEaXZpc2lvbiBvZiBHZW5l
cmFsIFN1cmdlcnktSFBCLCBEZXBhcnRtZW50IG9mIEdlbmVyYWwgU3VyZ2VyeSwgVGFuIFRvY2sg
U2VuZyBIb3NwaXRhbCwgQW5uZXggMSwgTGV2ZWwgNCBHZW5lcmFsIFN1cmdlcnkgT2ZmaWNlLCBT
aW5nYXBvcmUsIFNpbmdhcG9yZS48L2F1dGgtYWRkcmVzcz48dGl0bGVzPjx0aXRsZT5Ub2t5byBH
dWlkZWxpbmVzIDIwMTMgbWF5IGJlIHRvbyByZXN0cmljdGl2ZSBhbmQgcGF0aWVudHMgd2l0aCBt
b2RlcmF0ZSBhbmQgc2V2ZXJlIGFjdXRlIGNob2xlY3lzdGl0aXMgY2FuIGJlIG1hbmFnZWQgYnkg
ZWFybHkgY2hvbGVjeXN0ZWN0b215IHRvbzwvdGl0bGU+PHNlY29uZGFyeS10aXRsZT5TdXJnIEVu
ZG9zYzwvc2Vjb25kYXJ5LXRpdGxlPjwvdGl0bGVzPjxwZXJpb2RpY2FsPjxmdWxsLXRpdGxlPlN1
cmcgRW5kb3NjPC9mdWxsLXRpdGxlPjwvcGVyaW9kaWNhbD48cGFnZXM+Mjg5Mi0yOTAwPC9wYWdl
cz48dm9sdW1lPjMxPC92b2x1bWU+PG51bWJlcj43PC9udW1iZXI+PGVkaXRpb24+MjAxNi8xMS8w
MzwvZWRpdGlvbj48a2V5d29yZHM+PGtleXdvcmQ+QWR1bHQ8L2tleXdvcmQ+PGtleXdvcmQ+QWdl
ZDwva2V5d29yZD48a2V5d29yZD5BZ2VkLCA4MCBhbmQgb3Zlcjwva2V5d29yZD48a2V5d29yZD5D
aG9sZWN5c3RlY3RvbXksIExhcGFyb3Njb3BpYy8qc3RhbmRhcmRzPC9rZXl3b3JkPjxrZXl3b3Jk
PkNob2xlY3lzdGl0aXMsIEFjdXRlL2RpYWdub3Npcy8qc3VyZ2VyeTwva2V5d29yZD48a2V5d29y
ZD5DbGluaWNhbCBEZWNpc2lvbi1NYWtpbmc8L2tleXdvcmQ+PGtleXdvcmQ+RW1lcmdlbmNpZXM8
L2tleXdvcmQ+PGtleXdvcmQ+RmVtYWxlPC9rZXl3b3JkPjxrZXl3b3JkPkZvbGxvdy1VcCBTdHVk
aWVzPC9rZXl3b3JkPjxrZXl3b3JkPkh1bWFuczwva2V5d29yZD48a2V5d29yZD5MZW5ndGggb2Yg
U3RheTwva2V5d29yZD48a2V5d29yZD5NYWxlPC9rZXl3b3JkPjxrZXl3b3JkPk1pZGRsZSBBZ2Vk
PC9rZXl3b3JkPjxrZXl3b3JkPlByYWN0aWNlIEd1aWRlbGluZXMgYXMgVG9waWM8L2tleXdvcmQ+
PGtleXdvcmQ+UmV0cm9zcGVjdGl2ZSBTdHVkaWVzPC9rZXl3b3JkPjxrZXl3b3JkPipTZXZlcml0
eSBvZiBJbGxuZXNzIEluZGV4PC9rZXl3b3JkPjxrZXl3b3JkPlRpbWUgRmFjdG9yczwva2V5d29y
ZD48a2V5d29yZD4qQWN1dGUgY2hvbGVjeXN0aXRpczwva2V5d29yZD48a2V5d29yZD4qQm9keSBt
YXNzIGluZGV4PC9rZXl3b3JkPjxrZXl3b3JkPipEZWxheWVkIGNob2xlY3lzdGVjdG9teTwva2V5
d29yZD48a2V5d29yZD4qRWFybHkgbGFwYXJvc2NvcGljIGNob2xlY3lzdGVjdG9teTwva2V5d29y
ZD48a2V5d29yZD4qR2FsbGJsYWRkZXIgZHJhaW5hZ2U8L2tleXdvcmQ+PGtleXdvcmQ+KlBlcmN1
dGFuZW91cyBjaG9sZWN5c3Rvc3RvbXk8L2tleXdvcmQ+PGtleXdvcmQ+KlN1YnRvdGFsIGNob2xl
Y3lzdGVjdG9teTwva2V5d29yZD48a2V5d29yZD4qVG9reW8gR3VpZGVsaW5lczwva2V5d29yZD48
L2tleXdvcmRzPjxkYXRlcz48eWVhcj4yMDE3PC95ZWFyPjxwdWItZGF0ZXM+PGRhdGU+SnVsPC9k
YXRlPjwvcHViLWRhdGVzPjwvZGF0ZXM+PGlzYm4+MTQzMi0yMjE4IChFbGVjdHJvbmljKSYjeEQ7
MDkzMC0yNzk0IChMaW5raW5nKTwvaXNibj48YWNjZXNzaW9uLW51bT4yNzgwNDA0NDwvYWNjZXNz
aW9uLW51bT48dXJscz48cmVsYXRlZC11cmxzPjx1cmw+aHR0cHM6Ly93d3cubmNiaS5ubG0ubmlo
Lmdvdi9wdWJtZWQvMjc4MDQwNDQ8L3VybD48L3JlbGF0ZWQtdXJscz48L3VybHM+PGVsZWN0cm9u
aWMtcmVzb3VyY2UtbnVtPjEwLjEwMDcvczAwNDY0LTAxNi01MzAwLTQ8L2VsZWN0cm9uaWMtcmVz
b3VyY2UtbnVtPjwvcmVjb3JkPjwvQ2l0ZT48Q2l0ZT48QXV0aG9yPk1vaGFuPC9BdXRob3I+PFll
YXI+MjAyMTwvWWVhcj48UmVjTnVtPjQ3NzwvUmVjTnVtPjxyZWNvcmQ+PHJlYy1udW1iZXI+NDc3
PC9yZWMtbnVtYmVyPjxmb3JlaWduLWtleXM+PGtleSBhcHA9IkVOIiBkYi1pZD0iOXRyOXI1YTln
enBzenJld2E1MjV6ZGRhdnAwYXB0dHMwdHcwIiB0aW1lc3RhbXA9IjE2MzkxOTE3NTkiPjQ3Nzwv
a2V5PjwvZm9yZWlnbi1rZXlzPjxyZWYtdHlwZSBuYW1lPSJKb3VybmFsIEFydGljbGUiPjE3PC9y
ZWYtdHlwZT48Y29udHJpYnV0b3JzPjxhdXRob3JzPjxhdXRob3I+TW9oYW4sIFIuPC9hdXRob3I+
PGF1dGhvcj5XZWkgTHlubiBHb2gsIFMuPC9hdXRob3I+PGF1dGhvcj5UYW4sIEcuIFcuPC9hdXRo
b3I+PGF1dGhvcj5UYW4sIFkuIFAuPC9hdXRob3I+PGF1dGhvcj5KdW5uYXJrYXIsIFMuIFAuPC9h
dXRob3I+PGF1dGhvcj5IdWV5LCBDLiBXLiBULjwvYXV0aG9yPjxhdXRob3I+TG93LCBKLiBLLjwv
YXV0aG9yPjxhdXRob3I+U2hlbGF0LCBWLiBHLjwvYXV0aG9yPjwvYXV0aG9ycz48L2NvbnRyaWJ1
dG9ycz48YXV0aC1hZGRyZXNzPllvbmcgTG9vIExpbiBTY2hvb2wgb2YgTWVkaWNpbmUsIE5hdGlv
bmFsIFVuaXZlcnNpdHkgb2YgU2luZ2Fwb3JlLCBTaW5nYXBvcmUsIFNpbmdhcG9yZS4mI3hEO01p
bmlzdHJ5IG9mIEhlYWx0aCBIb2xkaW5ncywgU2luZ2Fwb3JlLCBTaW5nYXBvcmUuJiN4RDtEZXBh
cnRtZW50IG9mIEdlbmVyYWwgU3VyZ2VyeSwgVGFuIFRvY2sgU2VuZyBIb3NwaXRhbCwgU2luZ2Fw
b3JlLCBTaW5nYXBvcmUuPC9hdXRoLWFkZHJlc3M+PHRpdGxlcz48dGl0bGU+VmFsaWRhdGlvbiBv
ZiBUb2t5byBHdWlkZWxpbmVzIDIwMDcgYW5kIFRva3lvIEd1aWRlbGluZXMgMjAxMy8yMDE4IENy
aXRlcmlhIGZvciBBY3V0ZSBDaG9sYW5naXRpcyBhbmQgUHJlZGljdG9ycyBvZiBJbi1Ib3NwaXRh
bCBNb3J0YWxpdHk8L3RpdGxlPjxzZWNvbmRhcnktdGl0bGU+VmlzYyBNZWQ8L3NlY29uZGFyeS10
aXRsZT48L3RpdGxlcz48cGVyaW9kaWNhbD48ZnVsbC10aXRsZT5WaXNjIE1lZDwvZnVsbC10aXRs
ZT48L3BlcmlvZGljYWw+PHBhZ2VzPjQzNC00NDI8L3BhZ2VzPjx2b2x1bWU+Mzc8L3ZvbHVtZT48
bnVtYmVyPjU8L251bWJlcj48ZWRpdGlvbj4yMDIxMDYwODwvZWRpdGlvbj48a2V5d29yZHM+PGtl
eXdvcmQ+QWN1dGUgY2hvbGFuZ2l0aXM8L2tleXdvcmQ+PGtleXdvcmQ+QmlsaWFyeSBkaXNlYXNl
PC9rZXl3b3JkPjxrZXl3b3JkPlNlcHNpczwva2V5d29yZD48L2tleXdvcmRzPjxkYXRlcz48eWVh
cj4yMDIxPC95ZWFyPjxwdWItZGF0ZXM+PGRhdGU+T2N0PC9kYXRlPjwvcHViLWRhdGVzPjwvZGF0
ZXM+PGlzYm4+MjI5Ny00NzI1IChQcmludCkmI3hEOzIyOTctNDcyNSAoTGlua2luZyk8L2lzYm4+
PGFjY2Vzc2lvbi1udW0+MzQ3MjI3Mjc8L2FjY2Vzc2lvbi1udW0+PHVybHM+PHJlbGF0ZWQtdXJs
cz48dXJsPmh0dHBzOi8vd3d3Lm5jYmkubmxtLm5paC5nb3YvcHVibWVkLzM0NzIyNzI3PC91cmw+
PC9yZWxhdGVkLXVybHM+PC91cmxzPjxjdXN0b20xPlRoZSBhdXRob3JzIGhhdmUgbm8gY29uZmxp
Y3Qgb2YgaW50ZXJlc3RzIHRvIGRlY2xhcmUuPC9jdXN0b20xPjxjdXN0b20yPlBNQzg1NDMzNDE8
L2N1c3RvbTI+PGVsZWN0cm9uaWMtcmVzb3VyY2UtbnVtPjEwLjExNTkvMDAwNTE2NDI0PC9lbGVj
dHJvbmljLXJlc291cmNlLW51bT48L3JlY29yZD48L0NpdGU+PENpdGU+PEF1dGhvcj5UZW5nPC9B
dXRob3I+PFllYXI+MjAyMTwvWWVhcj48UmVjTnVtPjQ3OTwvUmVjTnVtPjxyZWNvcmQ+PHJlYy1u
dW1iZXI+NDc5PC9yZWMtbnVtYmVyPjxmb3JlaWduLWtleXM+PGtleSBhcHA9IkVOIiBkYi1pZD0i
OXRyOXI1YTlnenBzenJld2E1MjV6ZGRhdnAwYXB0dHMwdHcwIiB0aW1lc3RhbXA9IjE2MzkxOTE5
MDYiPjQ3OTwva2V5PjwvZm9yZWlnbi1rZXlzPjxyZWYtdHlwZSBuYW1lPSJKb3VybmFsIEFydGlj
bGUiPjE3PC9yZWYtdHlwZT48Y29udHJpYnV0b3JzPjxhdXRob3JzPjxhdXRob3I+VGVuZywgVGhv
bWFzIFpoZW5nIEppZTwvYXV0aG9yPjxhdXRob3I+VGFuLCBKdW4gS2lhdCBUaGFkZGFldXM8L2F1
dGhvcj48YXV0aG9yPkJhZXksIFNhbWFudGhhPC9hdXRob3I+PGF1dGhvcj5HdW5hc2VrYXJhbiwg
U2l2YXJhaiBLPC9hdXRob3I+PGF1dGhvcj5KdW5uYXJrYXIsIFNhbWVlciBQPC9hdXRob3I+PGF1
dGhvcj5Mb3csIEplZSBLZWVtPC9hdXRob3I+PGF1dGhvcj5IdWV5LCBDaGVvbmcgV2VpIFRlcmVu
Y2U8L2F1dGhvcj48YXV0aG9yPlNoZWxhdCwgVmlzaGFsIEc8L2F1dGhvcj48L2F1dGhvcnM+PC9j
b250cmlidXRvcnM+PHRpdGxlcz48dGl0bGU+U2VxdWVudGlhbCBvcmdhbiBmYWlsdXJlIGFzc2Vz
c21lbnQgc2NvcmUgaXMgc3VwZXJpb3IgdG8gb3RoZXIgcHJvZ25vc3RpYyBpbmRpY2VzIGluIGFj
dXRlIHBhbmNyZWF0aXRpczwvdGl0bGU+PHNlY29uZGFyeS10aXRsZT5Xb3JsZCBKb3VybmFsIG9m
IENyaXRpY2FsIENhcmUgTWVkaWNpbmU8L3NlY29uZGFyeS10aXRsZT48L3RpdGxlcz48cGVyaW9k
aWNhbD48ZnVsbC10aXRsZT5Xb3JsZCBKb3VybmFsIG9mIENyaXRpY2FsIENhcmUgTWVkaWNpbmU8
L2Z1bGwtdGl0bGU+PC9wZXJpb2RpY2FsPjxwYWdlcz4zNTUtMzY4PC9wYWdlcz48dm9sdW1lPjEw
PC92b2x1bWU+PG51bWJlcj42PC9udW1iZXI+PGRhdGVzPjx5ZWFyPjIwMjE8L3llYXI+PC9kYXRl
cz48dXJscz48L3VybHM+PC9yZWNvcmQ+PC9DaXRlPjwvRW5kTm90ZT5=
</w:fldData>
        </w:fldChar>
      </w:r>
      <w:r w:rsidRPr="0026654D">
        <w:rPr>
          <w:rFonts w:ascii="Book Antiqua" w:hAnsi="Book Antiqua"/>
          <w:color w:val="000000"/>
          <w:shd w:val="clear" w:color="auto" w:fill="FFFFFF"/>
        </w:rPr>
        <w:instrText xml:space="preserve"> ADDIN EN.CITE </w:instrText>
      </w:r>
      <w:r w:rsidRPr="0026654D">
        <w:rPr>
          <w:rFonts w:ascii="Book Antiqua" w:hAnsi="Book Antiqua"/>
          <w:color w:val="000000"/>
          <w:shd w:val="clear" w:color="auto" w:fill="FFFFFF"/>
        </w:rPr>
        <w:fldChar w:fldCharType="begin">
          <w:fldData xml:space="preserve">PEVuZE5vdGU+PENpdGU+PEF1dGhvcj5BbWlydGhhbGluZ2FtPC9BdXRob3I+PFllYXI+MjAxNzwv
WWVhcj48UmVjTnVtPjQxNDwvUmVjTnVtPjxEaXNwbGF5VGV4dD48c3R5bGUgZmFjZT0ic3VwZXJz
Y3JpcHQiPlsxMTQsIDE0MSwgMTQyXTwvc3R5bGU+PC9EaXNwbGF5VGV4dD48cmVjb3JkPjxyZWMt
bnVtYmVyPjQxNDwvcmVjLW51bWJlcj48Zm9yZWlnbi1rZXlzPjxrZXkgYXBwPSJFTiIgZGItaWQ9
Ijl0cjlyNWE5Z3pwc3pyZXdhNTI1emRkYXZwMGFwdHRzMHR3MCIgdGltZXN0YW1wPSIxNjM1NDI0
NzQ1Ij40MTQ8L2tleT48L2ZvcmVpZ24ta2V5cz48cmVmLXR5cGUgbmFtZT0iSm91cm5hbCBBcnRp
Y2xlIj4xNzwvcmVmLXR5cGU+PGNvbnRyaWJ1dG9ycz48YXV0aG9ycz48YXV0aG9yPkFtaXJ0aGFs
aW5nYW0sIFYuPC9hdXRob3I+PGF1dGhvcj5Mb3csIEouIEsuPC9hdXRob3I+PGF1dGhvcj5Xb29u
LCBXLjwvYXV0aG9yPjxhdXRob3I+U2hlbGF0LCBWLjwvYXV0aG9yPjwvYXV0aG9ycz48L2NvbnRy
aWJ1dG9ycz48YXV0aC1hZGRyZXNzPkRpdmlzaW9uIG9mIEdlbmVyYWwgU3VyZ2VyeS1IUEIsIERl
cGFydG1lbnQgb2YgR2VuZXJhbCBTdXJnZXJ5LCBUYW4gVG9jayBTZW5nIEhvc3BpdGFsLCBBbm5l
eCAxLCBMZXZlbCA0IEdlbmVyYWwgU3VyZ2VyeSBPZmZpY2UsIFNpbmdhcG9yZSwgU2luZ2Fwb3Jl
LiB2aW5vYmFuLmFtaXJ0aGFsaW5nYW1AbW9oaC5jb20uc2cuJiN4RDtEaXZpc2lvbiBvZiBHZW5l
cmFsIFN1cmdlcnktSFBCLCBEZXBhcnRtZW50IG9mIEdlbmVyYWwgU3VyZ2VyeSwgVGFuIFRvY2sg
U2VuZyBIb3NwaXRhbCwgQW5uZXggMSwgTGV2ZWwgNCBHZW5lcmFsIFN1cmdlcnkgT2ZmaWNlLCBT
aW5nYXBvcmUsIFNpbmdhcG9yZS48L2F1dGgtYWRkcmVzcz48dGl0bGVzPjx0aXRsZT5Ub2t5byBH
dWlkZWxpbmVzIDIwMTMgbWF5IGJlIHRvbyByZXN0cmljdGl2ZSBhbmQgcGF0aWVudHMgd2l0aCBt
b2RlcmF0ZSBhbmQgc2V2ZXJlIGFjdXRlIGNob2xlY3lzdGl0aXMgY2FuIGJlIG1hbmFnZWQgYnkg
ZWFybHkgY2hvbGVjeXN0ZWN0b215IHRvbzwvdGl0bGU+PHNlY29uZGFyeS10aXRsZT5TdXJnIEVu
ZG9zYzwvc2Vjb25kYXJ5LXRpdGxlPjwvdGl0bGVzPjxwZXJpb2RpY2FsPjxmdWxsLXRpdGxlPlN1
cmcgRW5kb3NjPC9mdWxsLXRpdGxlPjwvcGVyaW9kaWNhbD48cGFnZXM+Mjg5Mi0yOTAwPC9wYWdl
cz48dm9sdW1lPjMxPC92b2x1bWU+PG51bWJlcj43PC9udW1iZXI+PGVkaXRpb24+MjAxNi8xMS8w
MzwvZWRpdGlvbj48a2V5d29yZHM+PGtleXdvcmQ+QWR1bHQ8L2tleXdvcmQ+PGtleXdvcmQ+QWdl
ZDwva2V5d29yZD48a2V5d29yZD5BZ2VkLCA4MCBhbmQgb3Zlcjwva2V5d29yZD48a2V5d29yZD5D
aG9sZWN5c3RlY3RvbXksIExhcGFyb3Njb3BpYy8qc3RhbmRhcmRzPC9rZXl3b3JkPjxrZXl3b3Jk
PkNob2xlY3lzdGl0aXMsIEFjdXRlL2RpYWdub3Npcy8qc3VyZ2VyeTwva2V5d29yZD48a2V5d29y
ZD5DbGluaWNhbCBEZWNpc2lvbi1NYWtpbmc8L2tleXdvcmQ+PGtleXdvcmQ+RW1lcmdlbmNpZXM8
L2tleXdvcmQ+PGtleXdvcmQ+RmVtYWxlPC9rZXl3b3JkPjxrZXl3b3JkPkZvbGxvdy1VcCBTdHVk
aWVzPC9rZXl3b3JkPjxrZXl3b3JkPkh1bWFuczwva2V5d29yZD48a2V5d29yZD5MZW5ndGggb2Yg
U3RheTwva2V5d29yZD48a2V5d29yZD5NYWxlPC9rZXl3b3JkPjxrZXl3b3JkPk1pZGRsZSBBZ2Vk
PC9rZXl3b3JkPjxrZXl3b3JkPlByYWN0aWNlIEd1aWRlbGluZXMgYXMgVG9waWM8L2tleXdvcmQ+
PGtleXdvcmQ+UmV0cm9zcGVjdGl2ZSBTdHVkaWVzPC9rZXl3b3JkPjxrZXl3b3JkPipTZXZlcml0
eSBvZiBJbGxuZXNzIEluZGV4PC9rZXl3b3JkPjxrZXl3b3JkPlRpbWUgRmFjdG9yczwva2V5d29y
ZD48a2V5d29yZD4qQWN1dGUgY2hvbGVjeXN0aXRpczwva2V5d29yZD48a2V5d29yZD4qQm9keSBt
YXNzIGluZGV4PC9rZXl3b3JkPjxrZXl3b3JkPipEZWxheWVkIGNob2xlY3lzdGVjdG9teTwva2V5
d29yZD48a2V5d29yZD4qRWFybHkgbGFwYXJvc2NvcGljIGNob2xlY3lzdGVjdG9teTwva2V5d29y
ZD48a2V5d29yZD4qR2FsbGJsYWRkZXIgZHJhaW5hZ2U8L2tleXdvcmQ+PGtleXdvcmQ+KlBlcmN1
dGFuZW91cyBjaG9sZWN5c3Rvc3RvbXk8L2tleXdvcmQ+PGtleXdvcmQ+KlN1YnRvdGFsIGNob2xl
Y3lzdGVjdG9teTwva2V5d29yZD48a2V5d29yZD4qVG9reW8gR3VpZGVsaW5lczwva2V5d29yZD48
L2tleXdvcmRzPjxkYXRlcz48eWVhcj4yMDE3PC95ZWFyPjxwdWItZGF0ZXM+PGRhdGU+SnVsPC9k
YXRlPjwvcHViLWRhdGVzPjwvZGF0ZXM+PGlzYm4+MTQzMi0yMjE4IChFbGVjdHJvbmljKSYjeEQ7
MDkzMC0yNzk0IChMaW5raW5nKTwvaXNibj48YWNjZXNzaW9uLW51bT4yNzgwNDA0NDwvYWNjZXNz
aW9uLW51bT48dXJscz48cmVsYXRlZC11cmxzPjx1cmw+aHR0cHM6Ly93d3cubmNiaS5ubG0ubmlo
Lmdvdi9wdWJtZWQvMjc4MDQwNDQ8L3VybD48L3JlbGF0ZWQtdXJscz48L3VybHM+PGVsZWN0cm9u
aWMtcmVzb3VyY2UtbnVtPjEwLjEwMDcvczAwNDY0LTAxNi01MzAwLTQ8L2VsZWN0cm9uaWMtcmVz
b3VyY2UtbnVtPjwvcmVjb3JkPjwvQ2l0ZT48Q2l0ZT48QXV0aG9yPk1vaGFuPC9BdXRob3I+PFll
YXI+MjAyMTwvWWVhcj48UmVjTnVtPjQ3NzwvUmVjTnVtPjxyZWNvcmQ+PHJlYy1udW1iZXI+NDc3
PC9yZWMtbnVtYmVyPjxmb3JlaWduLWtleXM+PGtleSBhcHA9IkVOIiBkYi1pZD0iOXRyOXI1YTln
enBzenJld2E1MjV6ZGRhdnAwYXB0dHMwdHcwIiB0aW1lc3RhbXA9IjE2MzkxOTE3NTkiPjQ3Nzwv
a2V5PjwvZm9yZWlnbi1rZXlzPjxyZWYtdHlwZSBuYW1lPSJKb3VybmFsIEFydGljbGUiPjE3PC9y
ZWYtdHlwZT48Y29udHJpYnV0b3JzPjxhdXRob3JzPjxhdXRob3I+TW9oYW4sIFIuPC9hdXRob3I+
PGF1dGhvcj5XZWkgTHlubiBHb2gsIFMuPC9hdXRob3I+PGF1dGhvcj5UYW4sIEcuIFcuPC9hdXRo
b3I+PGF1dGhvcj5UYW4sIFkuIFAuPC9hdXRob3I+PGF1dGhvcj5KdW5uYXJrYXIsIFMuIFAuPC9h
dXRob3I+PGF1dGhvcj5IdWV5LCBDLiBXLiBULjwvYXV0aG9yPjxhdXRob3I+TG93LCBKLiBLLjwv
YXV0aG9yPjxhdXRob3I+U2hlbGF0LCBWLiBHLjwvYXV0aG9yPjwvYXV0aG9ycz48L2NvbnRyaWJ1
dG9ycz48YXV0aC1hZGRyZXNzPllvbmcgTG9vIExpbiBTY2hvb2wgb2YgTWVkaWNpbmUsIE5hdGlv
bmFsIFVuaXZlcnNpdHkgb2YgU2luZ2Fwb3JlLCBTaW5nYXBvcmUsIFNpbmdhcG9yZS4mI3hEO01p
bmlzdHJ5IG9mIEhlYWx0aCBIb2xkaW5ncywgU2luZ2Fwb3JlLCBTaW5nYXBvcmUuJiN4RDtEZXBh
cnRtZW50IG9mIEdlbmVyYWwgU3VyZ2VyeSwgVGFuIFRvY2sgU2VuZyBIb3NwaXRhbCwgU2luZ2Fw
b3JlLCBTaW5nYXBvcmUuPC9hdXRoLWFkZHJlc3M+PHRpdGxlcz48dGl0bGU+VmFsaWRhdGlvbiBv
ZiBUb2t5byBHdWlkZWxpbmVzIDIwMDcgYW5kIFRva3lvIEd1aWRlbGluZXMgMjAxMy8yMDE4IENy
aXRlcmlhIGZvciBBY3V0ZSBDaG9sYW5naXRpcyBhbmQgUHJlZGljdG9ycyBvZiBJbi1Ib3NwaXRh
bCBNb3J0YWxpdHk8L3RpdGxlPjxzZWNvbmRhcnktdGl0bGU+VmlzYyBNZWQ8L3NlY29uZGFyeS10
aXRsZT48L3RpdGxlcz48cGVyaW9kaWNhbD48ZnVsbC10aXRsZT5WaXNjIE1lZDwvZnVsbC10aXRs
ZT48L3BlcmlvZGljYWw+PHBhZ2VzPjQzNC00NDI8L3BhZ2VzPjx2b2x1bWU+Mzc8L3ZvbHVtZT48
bnVtYmVyPjU8L251bWJlcj48ZWRpdGlvbj4yMDIxMDYwODwvZWRpdGlvbj48a2V5d29yZHM+PGtl
eXdvcmQ+QWN1dGUgY2hvbGFuZ2l0aXM8L2tleXdvcmQ+PGtleXdvcmQ+QmlsaWFyeSBkaXNlYXNl
PC9rZXl3b3JkPjxrZXl3b3JkPlNlcHNpczwva2V5d29yZD48L2tleXdvcmRzPjxkYXRlcz48eWVh
cj4yMDIxPC95ZWFyPjxwdWItZGF0ZXM+PGRhdGU+T2N0PC9kYXRlPjwvcHViLWRhdGVzPjwvZGF0
ZXM+PGlzYm4+MjI5Ny00NzI1IChQcmludCkmI3hEOzIyOTctNDcyNSAoTGlua2luZyk8L2lzYm4+
PGFjY2Vzc2lvbi1udW0+MzQ3MjI3Mjc8L2FjY2Vzc2lvbi1udW0+PHVybHM+PHJlbGF0ZWQtdXJs
cz48dXJsPmh0dHBzOi8vd3d3Lm5jYmkubmxtLm5paC5nb3YvcHVibWVkLzM0NzIyNzI3PC91cmw+
PC9yZWxhdGVkLXVybHM+PC91cmxzPjxjdXN0b20xPlRoZSBhdXRob3JzIGhhdmUgbm8gY29uZmxp
Y3Qgb2YgaW50ZXJlc3RzIHRvIGRlY2xhcmUuPC9jdXN0b20xPjxjdXN0b20yPlBNQzg1NDMzNDE8
L2N1c3RvbTI+PGVsZWN0cm9uaWMtcmVzb3VyY2UtbnVtPjEwLjExNTkvMDAwNTE2NDI0PC9lbGVj
dHJvbmljLXJlc291cmNlLW51bT48L3JlY29yZD48L0NpdGU+PENpdGU+PEF1dGhvcj5UZW5nPC9B
dXRob3I+PFllYXI+MjAyMTwvWWVhcj48UmVjTnVtPjQ3OTwvUmVjTnVtPjxyZWNvcmQ+PHJlYy1u
dW1iZXI+NDc5PC9yZWMtbnVtYmVyPjxmb3JlaWduLWtleXM+PGtleSBhcHA9IkVOIiBkYi1pZD0i
OXRyOXI1YTlnenBzenJld2E1MjV6ZGRhdnAwYXB0dHMwdHcwIiB0aW1lc3RhbXA9IjE2MzkxOTE5
MDYiPjQ3OTwva2V5PjwvZm9yZWlnbi1rZXlzPjxyZWYtdHlwZSBuYW1lPSJKb3VybmFsIEFydGlj
bGUiPjE3PC9yZWYtdHlwZT48Y29udHJpYnV0b3JzPjxhdXRob3JzPjxhdXRob3I+VGVuZywgVGhv
bWFzIFpoZW5nIEppZTwvYXV0aG9yPjxhdXRob3I+VGFuLCBKdW4gS2lhdCBUaGFkZGFldXM8L2F1
dGhvcj48YXV0aG9yPkJhZXksIFNhbWFudGhhPC9hdXRob3I+PGF1dGhvcj5HdW5hc2VrYXJhbiwg
U2l2YXJhaiBLPC9hdXRob3I+PGF1dGhvcj5KdW5uYXJrYXIsIFNhbWVlciBQPC9hdXRob3I+PGF1
dGhvcj5Mb3csIEplZSBLZWVtPC9hdXRob3I+PGF1dGhvcj5IdWV5LCBDaGVvbmcgV2VpIFRlcmVu
Y2U8L2F1dGhvcj48YXV0aG9yPlNoZWxhdCwgVmlzaGFsIEc8L2F1dGhvcj48L2F1dGhvcnM+PC9j
b250cmlidXRvcnM+PHRpdGxlcz48dGl0bGU+U2VxdWVudGlhbCBvcmdhbiBmYWlsdXJlIGFzc2Vz
c21lbnQgc2NvcmUgaXMgc3VwZXJpb3IgdG8gb3RoZXIgcHJvZ25vc3RpYyBpbmRpY2VzIGluIGFj
dXRlIHBhbmNyZWF0aXRpczwvdGl0bGU+PHNlY29uZGFyeS10aXRsZT5Xb3JsZCBKb3VybmFsIG9m
IENyaXRpY2FsIENhcmUgTWVkaWNpbmU8L3NlY29uZGFyeS10aXRsZT48L3RpdGxlcz48cGVyaW9k
aWNhbD48ZnVsbC10aXRsZT5Xb3JsZCBKb3VybmFsIG9mIENyaXRpY2FsIENhcmUgTWVkaWNpbmU8
L2Z1bGwtdGl0bGU+PC9wZXJpb2RpY2FsPjxwYWdlcz4zNTUtMzY4PC9wYWdlcz48dm9sdW1lPjEw
PC92b2x1bWU+PG51bWJlcj42PC9udW1iZXI+PGRhdGVzPjx5ZWFyPjIwMjE8L3llYXI+PC9kYXRl
cz48dXJscz48L3VybHM+PC9yZWNvcmQ+PC9DaXRlPjwvRW5kTm90ZT5=
</w:fldData>
        </w:fldChar>
      </w:r>
      <w:r w:rsidRPr="0026654D">
        <w:rPr>
          <w:rFonts w:ascii="Book Antiqua" w:hAnsi="Book Antiqua"/>
          <w:color w:val="000000"/>
          <w:shd w:val="clear" w:color="auto" w:fill="FFFFFF"/>
        </w:rPr>
        <w:instrText xml:space="preserve"> ADDIN EN.CITE.DATA </w:instrText>
      </w:r>
      <w:r w:rsidRPr="0026654D">
        <w:rPr>
          <w:rFonts w:ascii="Book Antiqua" w:hAnsi="Book Antiqua"/>
          <w:color w:val="000000"/>
          <w:shd w:val="clear" w:color="auto" w:fill="FFFFFF"/>
        </w:rPr>
      </w:r>
      <w:r w:rsidRPr="0026654D">
        <w:rPr>
          <w:rFonts w:ascii="Book Antiqua" w:hAnsi="Book Antiqua"/>
          <w:color w:val="000000"/>
          <w:shd w:val="clear" w:color="auto" w:fill="FFFFFF"/>
        </w:rPr>
        <w:fldChar w:fldCharType="end"/>
      </w:r>
      <w:r w:rsidRPr="0026654D">
        <w:rPr>
          <w:rFonts w:ascii="Book Antiqua" w:hAnsi="Book Antiqua"/>
          <w:color w:val="000000"/>
          <w:shd w:val="clear" w:color="auto" w:fill="FFFFFF"/>
        </w:rPr>
      </w:r>
      <w:r w:rsidRPr="0026654D">
        <w:rPr>
          <w:rFonts w:ascii="Book Antiqua" w:hAnsi="Book Antiqua"/>
          <w:color w:val="000000"/>
          <w:shd w:val="clear" w:color="auto" w:fill="FFFFFF"/>
        </w:rPr>
        <w:fldChar w:fldCharType="separate"/>
      </w:r>
      <w:r w:rsidRPr="0026654D">
        <w:rPr>
          <w:rFonts w:ascii="Book Antiqua" w:hAnsi="Book Antiqua"/>
          <w:noProof/>
          <w:color w:val="000000"/>
          <w:shd w:val="clear" w:color="auto" w:fill="FFFFFF"/>
          <w:vertAlign w:val="superscript"/>
        </w:rPr>
        <w:t>[114,141,142]</w:t>
      </w:r>
      <w:r w:rsidRPr="0026654D">
        <w:rPr>
          <w:rFonts w:ascii="Book Antiqua" w:hAnsi="Book Antiqua"/>
          <w:color w:val="000000"/>
          <w:shd w:val="clear" w:color="auto" w:fill="FFFFFF"/>
        </w:rPr>
        <w:fldChar w:fldCharType="end"/>
      </w:r>
      <w:r w:rsidRPr="0026654D">
        <w:rPr>
          <w:rFonts w:ascii="Book Antiqua" w:hAnsi="Book Antiqua"/>
          <w:color w:val="000000"/>
          <w:shd w:val="clear" w:color="auto" w:fill="FFFFFF"/>
        </w:rPr>
        <w:t>. Finally, the risk of routine laparoscopic cholecystectomy was assumed as 0.5%, risks of ERCP followed by laparoscopic cholecystectomy at 3%, risks of multiple ERCPs with laparoscopic subtotal cholecystectomy at 15</w:t>
      </w:r>
      <w:r w:rsidR="00EC18AF" w:rsidRPr="0026654D">
        <w:rPr>
          <w:rFonts w:ascii="Book Antiqua" w:hAnsi="Book Antiqua"/>
          <w:color w:val="000000"/>
          <w:shd w:val="clear" w:color="auto" w:fill="FFFFFF"/>
        </w:rPr>
        <w:t>%</w:t>
      </w:r>
      <w:r w:rsidR="00913636">
        <w:rPr>
          <w:rFonts w:ascii="Book Antiqua" w:hAnsi="Book Antiqua"/>
          <w:color w:val="000000"/>
          <w:shd w:val="clear" w:color="auto" w:fill="FFFFFF"/>
        </w:rPr>
        <w:t>-</w:t>
      </w:r>
      <w:r w:rsidRPr="0026654D">
        <w:rPr>
          <w:rFonts w:ascii="Book Antiqua" w:hAnsi="Book Antiqua"/>
          <w:color w:val="000000"/>
          <w:shd w:val="clear" w:color="auto" w:fill="FFFFFF"/>
        </w:rPr>
        <w:t xml:space="preserve">25%, and one-third of patients with percutaneous cholecystostomy would not proceed </w:t>
      </w:r>
      <w:r w:rsidRPr="0026654D">
        <w:rPr>
          <w:rFonts w:ascii="Book Antiqua" w:hAnsi="Book Antiqua"/>
          <w:shd w:val="clear" w:color="auto" w:fill="FFFFFF"/>
        </w:rPr>
        <w:t>with cholecystectomy (Figure 1). Using the Markov decision tree analysis, the recovery was estimated to</w:t>
      </w:r>
      <w:r w:rsidR="005D1BD5">
        <w:rPr>
          <w:rFonts w:ascii="Book Antiqua" w:hAnsi="Book Antiqua"/>
          <w:shd w:val="clear" w:color="auto" w:fill="FFFFFF"/>
        </w:rPr>
        <w:t xml:space="preserve"> </w:t>
      </w:r>
      <w:r w:rsidRPr="0026654D">
        <w:rPr>
          <w:rFonts w:ascii="Book Antiqua" w:hAnsi="Book Antiqua"/>
          <w:shd w:val="clear" w:color="auto" w:fill="FFFFFF"/>
        </w:rPr>
        <w:t>be as low as 75% if we wait for gallstones to become symptomatic. Considering a 0.5% risk of elective cholecystectomy, a recovery probability for a universal cholecystectomy policy</w:t>
      </w:r>
      <w:r w:rsidR="005D1BD5">
        <w:rPr>
          <w:rFonts w:ascii="Book Antiqua" w:hAnsi="Book Antiqua"/>
          <w:shd w:val="clear" w:color="auto" w:fill="FFFFFF"/>
        </w:rPr>
        <w:t xml:space="preserve"> </w:t>
      </w:r>
      <w:r w:rsidRPr="0026654D">
        <w:rPr>
          <w:rFonts w:ascii="Book Antiqua" w:hAnsi="Book Antiqua"/>
          <w:shd w:val="clear" w:color="auto" w:fill="FFFFFF"/>
        </w:rPr>
        <w:t>improves</w:t>
      </w:r>
      <w:r w:rsidR="005D1BD5">
        <w:rPr>
          <w:rFonts w:ascii="Book Antiqua" w:hAnsi="Book Antiqua"/>
          <w:shd w:val="clear" w:color="auto" w:fill="FFFFFF"/>
        </w:rPr>
        <w:t xml:space="preserve"> </w:t>
      </w:r>
      <w:r w:rsidRPr="0026654D">
        <w:rPr>
          <w:rFonts w:ascii="Book Antiqua" w:hAnsi="Book Antiqua"/>
          <w:shd w:val="clear" w:color="auto" w:fill="FFFFFF"/>
        </w:rPr>
        <w:t>to 99.5%. This translates to an absolute risk reduction of</w:t>
      </w:r>
      <w:r w:rsidR="005D1BD5">
        <w:rPr>
          <w:rFonts w:ascii="Book Antiqua" w:hAnsi="Book Antiqua"/>
          <w:shd w:val="clear" w:color="auto" w:fill="FFFFFF"/>
        </w:rPr>
        <w:t xml:space="preserve"> </w:t>
      </w:r>
      <w:r w:rsidRPr="0026654D">
        <w:rPr>
          <w:rFonts w:ascii="Book Antiqua" w:hAnsi="Book Antiqua"/>
          <w:shd w:val="clear" w:color="auto" w:fill="FFFFFF"/>
        </w:rPr>
        <w:t xml:space="preserve">24.5% (0.995 </w:t>
      </w:r>
      <w:r w:rsidR="008555AD">
        <w:rPr>
          <w:rFonts w:ascii="Book Antiqua" w:hAnsi="Book Antiqua"/>
          <w:shd w:val="clear" w:color="auto" w:fill="FFFFFF"/>
        </w:rPr>
        <w:t>-</w:t>
      </w:r>
      <w:r w:rsidR="00EC18AF">
        <w:rPr>
          <w:rFonts w:ascii="Book Antiqua" w:hAnsi="Book Antiqua"/>
          <w:shd w:val="clear" w:color="auto" w:fill="FFFFFF"/>
        </w:rPr>
        <w:t xml:space="preserve"> </w:t>
      </w:r>
      <w:r w:rsidRPr="0026654D">
        <w:rPr>
          <w:rFonts w:ascii="Book Antiqua" w:hAnsi="Book Antiqua"/>
          <w:shd w:val="clear" w:color="auto" w:fill="FFFFFF"/>
        </w:rPr>
        <w:t>0.750)</w:t>
      </w:r>
      <w:r w:rsidR="005D1BD5">
        <w:rPr>
          <w:rFonts w:ascii="Book Antiqua" w:hAnsi="Book Antiqua"/>
          <w:shd w:val="clear" w:color="auto" w:fill="FFFFFF"/>
        </w:rPr>
        <w:t xml:space="preserve"> </w:t>
      </w:r>
      <w:r w:rsidRPr="0026654D">
        <w:rPr>
          <w:rFonts w:ascii="Book Antiqua" w:hAnsi="Book Antiqua"/>
          <w:shd w:val="clear" w:color="auto" w:fill="FFFFFF"/>
        </w:rPr>
        <w:t xml:space="preserve">with a number needed to treat </w:t>
      </w:r>
      <w:r w:rsidR="00EC18AF">
        <w:rPr>
          <w:rFonts w:ascii="Book Antiqua" w:hAnsi="Book Antiqua"/>
          <w:shd w:val="clear" w:color="auto" w:fill="FFFFFF"/>
        </w:rPr>
        <w:t>of</w:t>
      </w:r>
      <w:r w:rsidRPr="0026654D">
        <w:rPr>
          <w:rFonts w:ascii="Book Antiqua" w:hAnsi="Book Antiqua"/>
          <w:shd w:val="clear" w:color="auto" w:fill="FFFFFF"/>
        </w:rPr>
        <w:t xml:space="preserve"> about </w:t>
      </w:r>
      <w:r w:rsidR="00EC18AF">
        <w:rPr>
          <w:rFonts w:ascii="Book Antiqua" w:hAnsi="Book Antiqua"/>
          <w:shd w:val="clear" w:color="auto" w:fill="FFFFFF"/>
        </w:rPr>
        <w:t>four</w:t>
      </w:r>
      <w:r w:rsidRPr="0026654D">
        <w:rPr>
          <w:rFonts w:ascii="Book Antiqua" w:hAnsi="Book Antiqua"/>
          <w:shd w:val="clear" w:color="auto" w:fill="FFFFFF"/>
        </w:rPr>
        <w:t xml:space="preserve">. Thus, at the same threshold, </w:t>
      </w:r>
      <w:r w:rsidRPr="0026654D">
        <w:rPr>
          <w:rFonts w:ascii="Book Antiqua" w:hAnsi="Book Antiqua"/>
          <w:color w:val="000000"/>
          <w:shd w:val="clear" w:color="auto" w:fill="FFFFFF"/>
        </w:rPr>
        <w:t xml:space="preserve">four asymptomatic gallstone patients can </w:t>
      </w:r>
      <w:r w:rsidRPr="0026654D">
        <w:rPr>
          <w:rFonts w:ascii="Book Antiqua" w:hAnsi="Book Antiqua"/>
          <w:color w:val="000000"/>
          <w:shd w:val="clear" w:color="auto" w:fill="FFFFFF"/>
        </w:rPr>
        <w:lastRenderedPageBreak/>
        <w:t>be treated as compared to the current policy of treating one patient. To note, this does not account for healthcare resources, cost-effectiveness, personal risk appetites, and local outcomes of gallstone patients.</w:t>
      </w:r>
    </w:p>
    <w:p w14:paraId="09EBC25E" w14:textId="77777777" w:rsidR="00DF6BE9" w:rsidRPr="0026654D" w:rsidRDefault="00DF6BE9" w:rsidP="0026654D">
      <w:pPr>
        <w:adjustRightInd w:val="0"/>
        <w:snapToGrid w:val="0"/>
        <w:spacing w:line="360" w:lineRule="auto"/>
        <w:jc w:val="both"/>
        <w:rPr>
          <w:rFonts w:ascii="Book Antiqua" w:eastAsiaTheme="minorHAnsi" w:hAnsi="Book Antiqua" w:cstheme="minorBidi"/>
          <w:b/>
          <w:bCs/>
          <w:lang w:eastAsia="zh-CN"/>
        </w:rPr>
      </w:pPr>
    </w:p>
    <w:p w14:paraId="348C4700" w14:textId="33778173" w:rsidR="00DF6BE9" w:rsidRPr="0026654D" w:rsidRDefault="00DF6BE9" w:rsidP="0026654D">
      <w:pPr>
        <w:adjustRightInd w:val="0"/>
        <w:snapToGrid w:val="0"/>
        <w:spacing w:line="360" w:lineRule="auto"/>
        <w:jc w:val="both"/>
        <w:rPr>
          <w:rFonts w:ascii="Book Antiqua" w:hAnsi="Book Antiqua"/>
          <w:b/>
          <w:bCs/>
          <w:u w:val="single"/>
        </w:rPr>
      </w:pPr>
      <w:r w:rsidRPr="0026654D">
        <w:rPr>
          <w:rFonts w:ascii="Book Antiqua" w:hAnsi="Book Antiqua"/>
          <w:b/>
          <w:bCs/>
          <w:u w:val="single"/>
        </w:rPr>
        <w:t>CONCLUSION</w:t>
      </w:r>
    </w:p>
    <w:p w14:paraId="4A660A11" w14:textId="52487EEF" w:rsidR="00A77B3E" w:rsidRPr="0026654D" w:rsidRDefault="00EC18AF" w:rsidP="0026654D">
      <w:pPr>
        <w:adjustRightInd w:val="0"/>
        <w:snapToGrid w:val="0"/>
        <w:spacing w:line="360" w:lineRule="auto"/>
        <w:jc w:val="both"/>
        <w:rPr>
          <w:rFonts w:ascii="Book Antiqua" w:hAnsi="Book Antiqua"/>
        </w:rPr>
      </w:pPr>
      <w:r>
        <w:rPr>
          <w:rFonts w:ascii="Book Antiqua" w:hAnsi="Book Antiqua"/>
        </w:rPr>
        <w:t>We</w:t>
      </w:r>
      <w:r w:rsidR="00DF6BE9" w:rsidRPr="0026654D">
        <w:rPr>
          <w:rFonts w:ascii="Book Antiqua" w:hAnsi="Book Antiqua"/>
        </w:rPr>
        <w:t xml:space="preserve"> recommend that an option of cholecystectomy should be discussed with all asymptomatic gallstone patients. Our justifications for this stance address the main considerations of the current guidelines such as the low annual incidence of developing symptoms and complications, as well as the costs and risks of surgery. Disclosure of material information is essential for a reasonable patient to make an informed choice for prophylactic cholecystectomy. Ultimately, patients have the autonomy to choose their preferred intervention, although it may not be the best therapeutic decision in the eyes of the medical community or based on scientific evidence and numbers. The medical community should not make a blanket policy of watchful waiting for asymptomatic gallstone patients. For patients with high-risk profiles, it is clinically justifiable to advocate cholecystectomy to minimize the likelihood of morbidity due to complications.</w:t>
      </w:r>
    </w:p>
    <w:p w14:paraId="5BD7734E" w14:textId="08A07009" w:rsidR="00A77B3E" w:rsidRPr="00747EF7"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br w:type="page"/>
      </w:r>
      <w:r w:rsidRPr="0026654D">
        <w:rPr>
          <w:rFonts w:ascii="Book Antiqua" w:eastAsia="Book Antiqua" w:hAnsi="Book Antiqua" w:cs="Book Antiqua"/>
          <w:b/>
          <w:color w:val="000000"/>
        </w:rPr>
        <w:lastRenderedPageBreak/>
        <w:t>REFERENCES</w:t>
      </w:r>
    </w:p>
    <w:p w14:paraId="02CFFA8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 </w:t>
      </w:r>
      <w:proofErr w:type="spellStart"/>
      <w:r w:rsidRPr="00735A33">
        <w:rPr>
          <w:rFonts w:ascii="Book Antiqua" w:hAnsi="Book Antiqua"/>
          <w:b/>
          <w:bCs/>
        </w:rPr>
        <w:t>Marschall</w:t>
      </w:r>
      <w:proofErr w:type="spellEnd"/>
      <w:r w:rsidRPr="00735A33">
        <w:rPr>
          <w:rFonts w:ascii="Book Antiqua" w:hAnsi="Book Antiqua"/>
          <w:b/>
          <w:bCs/>
        </w:rPr>
        <w:t xml:space="preserve"> HU</w:t>
      </w:r>
      <w:r w:rsidRPr="00735A33">
        <w:rPr>
          <w:rFonts w:ascii="Book Antiqua" w:hAnsi="Book Antiqua"/>
        </w:rPr>
        <w:t xml:space="preserve">, </w:t>
      </w:r>
      <w:proofErr w:type="spellStart"/>
      <w:r w:rsidRPr="00735A33">
        <w:rPr>
          <w:rFonts w:ascii="Book Antiqua" w:hAnsi="Book Antiqua"/>
        </w:rPr>
        <w:t>Einarsson</w:t>
      </w:r>
      <w:proofErr w:type="spellEnd"/>
      <w:r w:rsidRPr="00735A33">
        <w:rPr>
          <w:rFonts w:ascii="Book Antiqua" w:hAnsi="Book Antiqua"/>
        </w:rPr>
        <w:t xml:space="preserve"> C. Gallstone disease. </w:t>
      </w:r>
      <w:r w:rsidRPr="00735A33">
        <w:rPr>
          <w:rFonts w:ascii="Book Antiqua" w:hAnsi="Book Antiqua"/>
          <w:i/>
          <w:iCs/>
        </w:rPr>
        <w:t>J Intern Med</w:t>
      </w:r>
      <w:r w:rsidRPr="00735A33">
        <w:rPr>
          <w:rFonts w:ascii="Book Antiqua" w:hAnsi="Book Antiqua"/>
        </w:rPr>
        <w:t xml:space="preserve"> 2007; </w:t>
      </w:r>
      <w:r w:rsidRPr="00735A33">
        <w:rPr>
          <w:rFonts w:ascii="Book Antiqua" w:hAnsi="Book Antiqua"/>
          <w:b/>
          <w:bCs/>
        </w:rPr>
        <w:t>261</w:t>
      </w:r>
      <w:r w:rsidRPr="00735A33">
        <w:rPr>
          <w:rFonts w:ascii="Book Antiqua" w:hAnsi="Book Antiqua"/>
        </w:rPr>
        <w:t>: 529-542 [PMID: 17547709 DOI: 10.1111/j.1365-2796.2007.01783.x]</w:t>
      </w:r>
    </w:p>
    <w:p w14:paraId="7FCB0FB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 </w:t>
      </w:r>
      <w:r w:rsidRPr="00735A33">
        <w:rPr>
          <w:rFonts w:ascii="Book Antiqua" w:hAnsi="Book Antiqua"/>
          <w:b/>
          <w:bCs/>
        </w:rPr>
        <w:t>Shaffer EA</w:t>
      </w:r>
      <w:r w:rsidRPr="00735A33">
        <w:rPr>
          <w:rFonts w:ascii="Book Antiqua" w:hAnsi="Book Antiqua"/>
        </w:rPr>
        <w:t xml:space="preserve">. Epidemiology and risk factors for gallstone disease: has the paradigm changed in the 21st century? </w:t>
      </w:r>
      <w:r w:rsidRPr="00735A33">
        <w:rPr>
          <w:rFonts w:ascii="Book Antiqua" w:hAnsi="Book Antiqua"/>
          <w:i/>
          <w:iCs/>
        </w:rPr>
        <w:t>Curr Gastroenterol Rep</w:t>
      </w:r>
      <w:r w:rsidRPr="00735A33">
        <w:rPr>
          <w:rFonts w:ascii="Book Antiqua" w:hAnsi="Book Antiqua"/>
        </w:rPr>
        <w:t xml:space="preserve"> 2005; </w:t>
      </w:r>
      <w:r w:rsidRPr="00735A33">
        <w:rPr>
          <w:rFonts w:ascii="Book Antiqua" w:hAnsi="Book Antiqua"/>
          <w:b/>
          <w:bCs/>
        </w:rPr>
        <w:t>7</w:t>
      </w:r>
      <w:r w:rsidRPr="00735A33">
        <w:rPr>
          <w:rFonts w:ascii="Book Antiqua" w:hAnsi="Book Antiqua"/>
        </w:rPr>
        <w:t>: 132-140 [PMID: 15802102 DOI: 10.1007/s11894-005-0051-8]</w:t>
      </w:r>
    </w:p>
    <w:p w14:paraId="2C26D74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 </w:t>
      </w:r>
      <w:proofErr w:type="spellStart"/>
      <w:r w:rsidRPr="00735A33">
        <w:rPr>
          <w:rFonts w:ascii="Book Antiqua" w:hAnsi="Book Antiqua"/>
          <w:b/>
          <w:bCs/>
        </w:rPr>
        <w:t>Stinton</w:t>
      </w:r>
      <w:proofErr w:type="spellEnd"/>
      <w:r w:rsidRPr="00735A33">
        <w:rPr>
          <w:rFonts w:ascii="Book Antiqua" w:hAnsi="Book Antiqua"/>
          <w:b/>
          <w:bCs/>
        </w:rPr>
        <w:t xml:space="preserve"> LM</w:t>
      </w:r>
      <w:r w:rsidRPr="00735A33">
        <w:rPr>
          <w:rFonts w:ascii="Book Antiqua" w:hAnsi="Book Antiqua"/>
        </w:rPr>
        <w:t xml:space="preserve">, Myers RP, Shaffer EA. Epidemiology of gallstones. </w:t>
      </w:r>
      <w:r w:rsidRPr="00735A33">
        <w:rPr>
          <w:rFonts w:ascii="Book Antiqua" w:hAnsi="Book Antiqua"/>
          <w:i/>
          <w:iCs/>
        </w:rPr>
        <w:t>Gastroenterol Clin North Am</w:t>
      </w:r>
      <w:r w:rsidRPr="00735A33">
        <w:rPr>
          <w:rFonts w:ascii="Book Antiqua" w:hAnsi="Book Antiqua"/>
        </w:rPr>
        <w:t xml:space="preserve"> 2010; </w:t>
      </w:r>
      <w:r w:rsidRPr="00735A33">
        <w:rPr>
          <w:rFonts w:ascii="Book Antiqua" w:hAnsi="Book Antiqua"/>
          <w:b/>
          <w:bCs/>
        </w:rPr>
        <w:t>39</w:t>
      </w:r>
      <w:r w:rsidRPr="00735A33">
        <w:rPr>
          <w:rFonts w:ascii="Book Antiqua" w:hAnsi="Book Antiqua"/>
        </w:rPr>
        <w:t>: 157-169, vii [PMID: 20478480 DOI: 10.1016/j.gtc.2010.02.003]</w:t>
      </w:r>
    </w:p>
    <w:p w14:paraId="691E33B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 </w:t>
      </w:r>
      <w:r w:rsidRPr="00735A33">
        <w:rPr>
          <w:rFonts w:ascii="Book Antiqua" w:hAnsi="Book Antiqua"/>
          <w:b/>
          <w:bCs/>
        </w:rPr>
        <w:t>Schirmer BD</w:t>
      </w:r>
      <w:r w:rsidRPr="00735A33">
        <w:rPr>
          <w:rFonts w:ascii="Book Antiqua" w:hAnsi="Book Antiqua"/>
        </w:rPr>
        <w:t xml:space="preserve">, Winters KL, </w:t>
      </w:r>
      <w:proofErr w:type="spellStart"/>
      <w:r w:rsidRPr="00735A33">
        <w:rPr>
          <w:rFonts w:ascii="Book Antiqua" w:hAnsi="Book Antiqua"/>
        </w:rPr>
        <w:t>Edlich</w:t>
      </w:r>
      <w:proofErr w:type="spellEnd"/>
      <w:r w:rsidRPr="00735A33">
        <w:rPr>
          <w:rFonts w:ascii="Book Antiqua" w:hAnsi="Book Antiqua"/>
        </w:rPr>
        <w:t xml:space="preserve"> RF. Cholelithiasis and cholecystitis. </w:t>
      </w:r>
      <w:r w:rsidRPr="00735A33">
        <w:rPr>
          <w:rFonts w:ascii="Book Antiqua" w:hAnsi="Book Antiqua"/>
          <w:i/>
          <w:iCs/>
        </w:rPr>
        <w:t>J Long Term Eff Med Implants</w:t>
      </w:r>
      <w:r w:rsidRPr="00735A33">
        <w:rPr>
          <w:rFonts w:ascii="Book Antiqua" w:hAnsi="Book Antiqua"/>
        </w:rPr>
        <w:t xml:space="preserve"> 2005; </w:t>
      </w:r>
      <w:r w:rsidRPr="00735A33">
        <w:rPr>
          <w:rFonts w:ascii="Book Antiqua" w:hAnsi="Book Antiqua"/>
          <w:b/>
          <w:bCs/>
        </w:rPr>
        <w:t>15</w:t>
      </w:r>
      <w:r w:rsidRPr="00735A33">
        <w:rPr>
          <w:rFonts w:ascii="Book Antiqua" w:hAnsi="Book Antiqua"/>
        </w:rPr>
        <w:t>: 329-338 [PMID: 16022643 DOI: 10.1615/jlongtermeffmedimplants.v15.i3.90]</w:t>
      </w:r>
    </w:p>
    <w:p w14:paraId="46B384D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 </w:t>
      </w:r>
      <w:proofErr w:type="spellStart"/>
      <w:r w:rsidRPr="00735A33">
        <w:rPr>
          <w:rFonts w:ascii="Book Antiqua" w:hAnsi="Book Antiqua"/>
          <w:b/>
          <w:bCs/>
        </w:rPr>
        <w:t>Stinton</w:t>
      </w:r>
      <w:proofErr w:type="spellEnd"/>
      <w:r w:rsidRPr="00735A33">
        <w:rPr>
          <w:rFonts w:ascii="Book Antiqua" w:hAnsi="Book Antiqua"/>
          <w:b/>
          <w:bCs/>
        </w:rPr>
        <w:t xml:space="preserve"> LM</w:t>
      </w:r>
      <w:r w:rsidRPr="00735A33">
        <w:rPr>
          <w:rFonts w:ascii="Book Antiqua" w:hAnsi="Book Antiqua"/>
        </w:rPr>
        <w:t xml:space="preserve">, Shaffer EA. Epidemiology of gallbladder disease: cholelithiasis and cancer. </w:t>
      </w:r>
      <w:r w:rsidRPr="00735A33">
        <w:rPr>
          <w:rFonts w:ascii="Book Antiqua" w:hAnsi="Book Antiqua"/>
          <w:i/>
          <w:iCs/>
        </w:rPr>
        <w:t>Gut Liver</w:t>
      </w:r>
      <w:r w:rsidRPr="00735A33">
        <w:rPr>
          <w:rFonts w:ascii="Book Antiqua" w:hAnsi="Book Antiqua"/>
        </w:rPr>
        <w:t xml:space="preserve"> 2012; </w:t>
      </w:r>
      <w:r w:rsidRPr="00735A33">
        <w:rPr>
          <w:rFonts w:ascii="Book Antiqua" w:hAnsi="Book Antiqua"/>
          <w:b/>
          <w:bCs/>
        </w:rPr>
        <w:t>6</w:t>
      </w:r>
      <w:r w:rsidRPr="00735A33">
        <w:rPr>
          <w:rFonts w:ascii="Book Antiqua" w:hAnsi="Book Antiqua"/>
        </w:rPr>
        <w:t>: 172-187 [PMID: 22570746 DOI: 10.5009/gnl.2012.6.2.172]</w:t>
      </w:r>
    </w:p>
    <w:p w14:paraId="6FFB37B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 </w:t>
      </w:r>
      <w:proofErr w:type="spellStart"/>
      <w:r w:rsidRPr="00735A33">
        <w:rPr>
          <w:rFonts w:ascii="Book Antiqua" w:hAnsi="Book Antiqua"/>
          <w:b/>
          <w:bCs/>
        </w:rPr>
        <w:t>Tazuma</w:t>
      </w:r>
      <w:proofErr w:type="spellEnd"/>
      <w:r w:rsidRPr="00735A33">
        <w:rPr>
          <w:rFonts w:ascii="Book Antiqua" w:hAnsi="Book Antiqua"/>
          <w:b/>
          <w:bCs/>
        </w:rPr>
        <w:t xml:space="preserve"> S</w:t>
      </w:r>
      <w:r w:rsidRPr="00735A33">
        <w:rPr>
          <w:rFonts w:ascii="Book Antiqua" w:hAnsi="Book Antiqua"/>
        </w:rPr>
        <w:t xml:space="preserve">. Gallstone disease: Epidemiology, pathogenesis, and classification of biliary stones (common bile duct and intrahepatic). </w:t>
      </w:r>
      <w:r w:rsidRPr="00735A33">
        <w:rPr>
          <w:rFonts w:ascii="Book Antiqua" w:hAnsi="Book Antiqua"/>
          <w:i/>
          <w:iCs/>
        </w:rPr>
        <w:t>Best Pract Res Clin Gastroenterol</w:t>
      </w:r>
      <w:r w:rsidRPr="00735A33">
        <w:rPr>
          <w:rFonts w:ascii="Book Antiqua" w:hAnsi="Book Antiqua"/>
        </w:rPr>
        <w:t xml:space="preserve"> 2006; </w:t>
      </w:r>
      <w:r w:rsidRPr="00735A33">
        <w:rPr>
          <w:rFonts w:ascii="Book Antiqua" w:hAnsi="Book Antiqua"/>
          <w:b/>
          <w:bCs/>
        </w:rPr>
        <w:t>20</w:t>
      </w:r>
      <w:r w:rsidRPr="00735A33">
        <w:rPr>
          <w:rFonts w:ascii="Book Antiqua" w:hAnsi="Book Antiqua"/>
        </w:rPr>
        <w:t>: 1075-1083 [PMID: 17127189 DOI: 10.1016/j.bpg.2006.05.009]</w:t>
      </w:r>
    </w:p>
    <w:p w14:paraId="13964A7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 </w:t>
      </w:r>
      <w:proofErr w:type="spellStart"/>
      <w:r w:rsidRPr="00735A33">
        <w:rPr>
          <w:rFonts w:ascii="Book Antiqua" w:hAnsi="Book Antiqua"/>
          <w:b/>
          <w:bCs/>
        </w:rPr>
        <w:t>Lammert</w:t>
      </w:r>
      <w:proofErr w:type="spellEnd"/>
      <w:r w:rsidRPr="00735A33">
        <w:rPr>
          <w:rFonts w:ascii="Book Antiqua" w:hAnsi="Book Antiqua"/>
          <w:b/>
          <w:bCs/>
        </w:rPr>
        <w:t xml:space="preserve"> F</w:t>
      </w:r>
      <w:r w:rsidRPr="00735A33">
        <w:rPr>
          <w:rFonts w:ascii="Book Antiqua" w:hAnsi="Book Antiqua"/>
        </w:rPr>
        <w:t xml:space="preserve">, </w:t>
      </w:r>
      <w:proofErr w:type="spellStart"/>
      <w:r w:rsidRPr="00735A33">
        <w:rPr>
          <w:rFonts w:ascii="Book Antiqua" w:hAnsi="Book Antiqua"/>
        </w:rPr>
        <w:t>Gurusamy</w:t>
      </w:r>
      <w:proofErr w:type="spellEnd"/>
      <w:r w:rsidRPr="00735A33">
        <w:rPr>
          <w:rFonts w:ascii="Book Antiqua" w:hAnsi="Book Antiqua"/>
        </w:rPr>
        <w:t xml:space="preserve"> K, Ko CW, Miquel JF, Méndez-Sánchez N, </w:t>
      </w:r>
      <w:proofErr w:type="spellStart"/>
      <w:r w:rsidRPr="00735A33">
        <w:rPr>
          <w:rFonts w:ascii="Book Antiqua" w:hAnsi="Book Antiqua"/>
        </w:rPr>
        <w:t>Portincasa</w:t>
      </w:r>
      <w:proofErr w:type="spellEnd"/>
      <w:r w:rsidRPr="00735A33">
        <w:rPr>
          <w:rFonts w:ascii="Book Antiqua" w:hAnsi="Book Antiqua"/>
        </w:rPr>
        <w:t xml:space="preserve"> P, van </w:t>
      </w:r>
      <w:proofErr w:type="spellStart"/>
      <w:r w:rsidRPr="00735A33">
        <w:rPr>
          <w:rFonts w:ascii="Book Antiqua" w:hAnsi="Book Antiqua"/>
        </w:rPr>
        <w:t>Erpecum</w:t>
      </w:r>
      <w:proofErr w:type="spellEnd"/>
      <w:r w:rsidRPr="00735A33">
        <w:rPr>
          <w:rFonts w:ascii="Book Antiqua" w:hAnsi="Book Antiqua"/>
        </w:rPr>
        <w:t xml:space="preserve"> KJ, van </w:t>
      </w:r>
      <w:proofErr w:type="spellStart"/>
      <w:r w:rsidRPr="00735A33">
        <w:rPr>
          <w:rFonts w:ascii="Book Antiqua" w:hAnsi="Book Antiqua"/>
        </w:rPr>
        <w:t>Laarhoven</w:t>
      </w:r>
      <w:proofErr w:type="spellEnd"/>
      <w:r w:rsidRPr="00735A33">
        <w:rPr>
          <w:rFonts w:ascii="Book Antiqua" w:hAnsi="Book Antiqua"/>
        </w:rPr>
        <w:t xml:space="preserve"> CJ, Wang DQ. Gallstones. </w:t>
      </w:r>
      <w:r w:rsidRPr="00735A33">
        <w:rPr>
          <w:rFonts w:ascii="Book Antiqua" w:hAnsi="Book Antiqua"/>
          <w:i/>
          <w:iCs/>
        </w:rPr>
        <w:t>Nat Rev Dis Primers</w:t>
      </w:r>
      <w:r w:rsidRPr="00735A33">
        <w:rPr>
          <w:rFonts w:ascii="Book Antiqua" w:hAnsi="Book Antiqua"/>
        </w:rPr>
        <w:t xml:space="preserve"> 2016; </w:t>
      </w:r>
      <w:r w:rsidRPr="00735A33">
        <w:rPr>
          <w:rFonts w:ascii="Book Antiqua" w:hAnsi="Book Antiqua"/>
          <w:b/>
          <w:bCs/>
        </w:rPr>
        <w:t>2</w:t>
      </w:r>
      <w:r w:rsidRPr="00735A33">
        <w:rPr>
          <w:rFonts w:ascii="Book Antiqua" w:hAnsi="Book Antiqua"/>
        </w:rPr>
        <w:t>: 16024 [PMID: 27121416 DOI: 10.1038/nrdp.2016.24]</w:t>
      </w:r>
    </w:p>
    <w:p w14:paraId="07B48EE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 </w:t>
      </w:r>
      <w:r w:rsidRPr="00735A33">
        <w:rPr>
          <w:rFonts w:ascii="Book Antiqua" w:hAnsi="Book Antiqua"/>
          <w:b/>
          <w:bCs/>
        </w:rPr>
        <w:t>Stokes CS</w:t>
      </w:r>
      <w:r w:rsidRPr="00735A33">
        <w:rPr>
          <w:rFonts w:ascii="Book Antiqua" w:hAnsi="Book Antiqua"/>
        </w:rPr>
        <w:t xml:space="preserve">, Krawczyk M, </w:t>
      </w:r>
      <w:proofErr w:type="spellStart"/>
      <w:r w:rsidRPr="00735A33">
        <w:rPr>
          <w:rFonts w:ascii="Book Antiqua" w:hAnsi="Book Antiqua"/>
        </w:rPr>
        <w:t>Lammert</w:t>
      </w:r>
      <w:proofErr w:type="spellEnd"/>
      <w:r w:rsidRPr="00735A33">
        <w:rPr>
          <w:rFonts w:ascii="Book Antiqua" w:hAnsi="Book Antiqua"/>
        </w:rPr>
        <w:t xml:space="preserve"> F. Gallstones: environment, lifestyle and genes. </w:t>
      </w:r>
      <w:r w:rsidRPr="00735A33">
        <w:rPr>
          <w:rFonts w:ascii="Book Antiqua" w:hAnsi="Book Antiqua"/>
          <w:i/>
          <w:iCs/>
        </w:rPr>
        <w:t>Dig Dis</w:t>
      </w:r>
      <w:r w:rsidRPr="00735A33">
        <w:rPr>
          <w:rFonts w:ascii="Book Antiqua" w:hAnsi="Book Antiqua"/>
        </w:rPr>
        <w:t xml:space="preserve"> 2011; </w:t>
      </w:r>
      <w:r w:rsidRPr="00735A33">
        <w:rPr>
          <w:rFonts w:ascii="Book Antiqua" w:hAnsi="Book Antiqua"/>
          <w:b/>
          <w:bCs/>
        </w:rPr>
        <w:t>29</w:t>
      </w:r>
      <w:r w:rsidRPr="00735A33">
        <w:rPr>
          <w:rFonts w:ascii="Book Antiqua" w:hAnsi="Book Antiqua"/>
        </w:rPr>
        <w:t xml:space="preserve">: 191-201 [PMID: 21734384 </w:t>
      </w:r>
      <w:r w:rsidRPr="007B2271">
        <w:rPr>
          <w:rFonts w:ascii="Book Antiqua" w:hAnsi="Book Antiqua"/>
        </w:rPr>
        <w:t>DOI: 10.1159/000323885</w:t>
      </w:r>
      <w:r w:rsidRPr="000A32D9">
        <w:rPr>
          <w:rFonts w:ascii="Book Antiqua" w:hAnsi="Book Antiqua"/>
        </w:rPr>
        <w:t>]</w:t>
      </w:r>
    </w:p>
    <w:p w14:paraId="34DBFB0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 </w:t>
      </w:r>
      <w:r w:rsidRPr="00735A33">
        <w:rPr>
          <w:rFonts w:ascii="Book Antiqua" w:hAnsi="Book Antiqua"/>
          <w:b/>
          <w:bCs/>
        </w:rPr>
        <w:t>Malone BS</w:t>
      </w:r>
      <w:r w:rsidRPr="00735A33">
        <w:rPr>
          <w:rFonts w:ascii="Book Antiqua" w:hAnsi="Book Antiqua"/>
        </w:rPr>
        <w:t xml:space="preserve">, </w:t>
      </w:r>
      <w:proofErr w:type="spellStart"/>
      <w:r w:rsidRPr="00735A33">
        <w:rPr>
          <w:rFonts w:ascii="Book Antiqua" w:hAnsi="Book Antiqua"/>
        </w:rPr>
        <w:t>Werlin</w:t>
      </w:r>
      <w:proofErr w:type="spellEnd"/>
      <w:r w:rsidRPr="00735A33">
        <w:rPr>
          <w:rFonts w:ascii="Book Antiqua" w:hAnsi="Book Antiqua"/>
        </w:rPr>
        <w:t xml:space="preserve"> SL. Cholecystectomy and cholelithiasis in sickle cell anemia. </w:t>
      </w:r>
      <w:r w:rsidRPr="00735A33">
        <w:rPr>
          <w:rFonts w:ascii="Book Antiqua" w:hAnsi="Book Antiqua"/>
          <w:i/>
          <w:iCs/>
        </w:rPr>
        <w:t>Am J Dis Child</w:t>
      </w:r>
      <w:r w:rsidRPr="00735A33">
        <w:rPr>
          <w:rFonts w:ascii="Book Antiqua" w:hAnsi="Book Antiqua"/>
        </w:rPr>
        <w:t xml:space="preserve"> 1988; </w:t>
      </w:r>
      <w:r w:rsidRPr="00735A33">
        <w:rPr>
          <w:rFonts w:ascii="Book Antiqua" w:hAnsi="Book Antiqua"/>
          <w:b/>
          <w:bCs/>
        </w:rPr>
        <w:t>142</w:t>
      </w:r>
      <w:r w:rsidRPr="00735A33">
        <w:rPr>
          <w:rFonts w:ascii="Book Antiqua" w:hAnsi="Book Antiqua"/>
        </w:rPr>
        <w:t>: 799-800 [PMID: 3381786 DOI: 10.1001/archpedi.1988.02150070113040]</w:t>
      </w:r>
    </w:p>
    <w:p w14:paraId="763B239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 </w:t>
      </w:r>
      <w:r w:rsidRPr="00735A33">
        <w:rPr>
          <w:rFonts w:ascii="Book Antiqua" w:hAnsi="Book Antiqua"/>
          <w:b/>
          <w:bCs/>
        </w:rPr>
        <w:t>Marchetti M</w:t>
      </w:r>
      <w:r w:rsidRPr="00735A33">
        <w:rPr>
          <w:rFonts w:ascii="Book Antiqua" w:hAnsi="Book Antiqua"/>
        </w:rPr>
        <w:t xml:space="preserve">, </w:t>
      </w:r>
      <w:proofErr w:type="spellStart"/>
      <w:r w:rsidRPr="00735A33">
        <w:rPr>
          <w:rFonts w:ascii="Book Antiqua" w:hAnsi="Book Antiqua"/>
        </w:rPr>
        <w:t>Quaglini</w:t>
      </w:r>
      <w:proofErr w:type="spellEnd"/>
      <w:r w:rsidRPr="00735A33">
        <w:rPr>
          <w:rFonts w:ascii="Book Antiqua" w:hAnsi="Book Antiqua"/>
        </w:rPr>
        <w:t xml:space="preserve"> S, </w:t>
      </w:r>
      <w:proofErr w:type="spellStart"/>
      <w:r w:rsidRPr="00735A33">
        <w:rPr>
          <w:rFonts w:ascii="Book Antiqua" w:hAnsi="Book Antiqua"/>
        </w:rPr>
        <w:t>Barosi</w:t>
      </w:r>
      <w:proofErr w:type="spellEnd"/>
      <w:r w:rsidRPr="00735A33">
        <w:rPr>
          <w:rFonts w:ascii="Book Antiqua" w:hAnsi="Book Antiqua"/>
        </w:rPr>
        <w:t xml:space="preserve"> G. Prophylactic splenectomy and cholecystectomy in mild hereditary spherocytosis: analyzing the decision in different clinical scenarios. </w:t>
      </w:r>
      <w:r w:rsidRPr="00735A33">
        <w:rPr>
          <w:rFonts w:ascii="Book Antiqua" w:hAnsi="Book Antiqua"/>
          <w:i/>
          <w:iCs/>
        </w:rPr>
        <w:t>J Intern Med</w:t>
      </w:r>
      <w:r w:rsidRPr="00735A33">
        <w:rPr>
          <w:rFonts w:ascii="Book Antiqua" w:hAnsi="Book Antiqua"/>
        </w:rPr>
        <w:t xml:space="preserve"> 1998; </w:t>
      </w:r>
      <w:r w:rsidRPr="00735A33">
        <w:rPr>
          <w:rFonts w:ascii="Book Antiqua" w:hAnsi="Book Antiqua"/>
          <w:b/>
          <w:bCs/>
        </w:rPr>
        <w:t>244</w:t>
      </w:r>
      <w:r w:rsidRPr="00735A33">
        <w:rPr>
          <w:rFonts w:ascii="Book Antiqua" w:hAnsi="Book Antiqua"/>
        </w:rPr>
        <w:t>: 217-226 [PMID: 9747744 DOI: 10.1046/j.1365-2796.1998.00362.x]</w:t>
      </w:r>
    </w:p>
    <w:p w14:paraId="55D08FE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 </w:t>
      </w:r>
      <w:r w:rsidRPr="00735A33">
        <w:rPr>
          <w:rFonts w:ascii="Book Antiqua" w:hAnsi="Book Antiqua"/>
          <w:b/>
          <w:bCs/>
        </w:rPr>
        <w:t>Gonzalez-Escobedo G</w:t>
      </w:r>
      <w:r w:rsidRPr="00735A33">
        <w:rPr>
          <w:rFonts w:ascii="Book Antiqua" w:hAnsi="Book Antiqua"/>
        </w:rPr>
        <w:t xml:space="preserve">, Marshall JM, Gunn JS. Chronic and acute infection of the gall bladder by Salmonella Typhi: understanding the carrier state. </w:t>
      </w:r>
      <w:r w:rsidRPr="00735A33">
        <w:rPr>
          <w:rFonts w:ascii="Book Antiqua" w:hAnsi="Book Antiqua"/>
          <w:i/>
          <w:iCs/>
        </w:rPr>
        <w:t xml:space="preserve">Nat Rev </w:t>
      </w:r>
      <w:proofErr w:type="spellStart"/>
      <w:r w:rsidRPr="00735A33">
        <w:rPr>
          <w:rFonts w:ascii="Book Antiqua" w:hAnsi="Book Antiqua"/>
          <w:i/>
          <w:iCs/>
        </w:rPr>
        <w:t>Microbiol</w:t>
      </w:r>
      <w:proofErr w:type="spellEnd"/>
      <w:r w:rsidRPr="00735A33">
        <w:rPr>
          <w:rFonts w:ascii="Book Antiqua" w:hAnsi="Book Antiqua"/>
        </w:rPr>
        <w:t xml:space="preserve"> 2011; </w:t>
      </w:r>
      <w:r w:rsidRPr="00735A33">
        <w:rPr>
          <w:rFonts w:ascii="Book Antiqua" w:hAnsi="Book Antiqua"/>
          <w:b/>
          <w:bCs/>
        </w:rPr>
        <w:t>9</w:t>
      </w:r>
      <w:r w:rsidRPr="00735A33">
        <w:rPr>
          <w:rFonts w:ascii="Book Antiqua" w:hAnsi="Book Antiqua"/>
        </w:rPr>
        <w:t>: 9-14 [PMID: 21113180 DOI: 10.1038/nrmicro2490]</w:t>
      </w:r>
    </w:p>
    <w:p w14:paraId="3D2E428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12 </w:t>
      </w:r>
      <w:proofErr w:type="spellStart"/>
      <w:r w:rsidRPr="00735A33">
        <w:rPr>
          <w:rFonts w:ascii="Book Antiqua" w:hAnsi="Book Antiqua"/>
          <w:b/>
          <w:bCs/>
        </w:rPr>
        <w:t>Kratzer</w:t>
      </w:r>
      <w:proofErr w:type="spellEnd"/>
      <w:r w:rsidRPr="00735A33">
        <w:rPr>
          <w:rFonts w:ascii="Book Antiqua" w:hAnsi="Book Antiqua"/>
          <w:b/>
          <w:bCs/>
        </w:rPr>
        <w:t xml:space="preserve"> W</w:t>
      </w:r>
      <w:r w:rsidRPr="00735A33">
        <w:rPr>
          <w:rFonts w:ascii="Book Antiqua" w:hAnsi="Book Antiqua"/>
        </w:rPr>
        <w:t xml:space="preserve">, Mason RA, </w:t>
      </w:r>
      <w:proofErr w:type="spellStart"/>
      <w:r w:rsidRPr="00735A33">
        <w:rPr>
          <w:rFonts w:ascii="Book Antiqua" w:hAnsi="Book Antiqua"/>
        </w:rPr>
        <w:t>Kächele</w:t>
      </w:r>
      <w:proofErr w:type="spellEnd"/>
      <w:r w:rsidRPr="00735A33">
        <w:rPr>
          <w:rFonts w:ascii="Book Antiqua" w:hAnsi="Book Antiqua"/>
        </w:rPr>
        <w:t xml:space="preserve"> V. Prevalence of gallstones in sonographic surveys worldwide. </w:t>
      </w:r>
      <w:r w:rsidRPr="00735A33">
        <w:rPr>
          <w:rFonts w:ascii="Book Antiqua" w:hAnsi="Book Antiqua"/>
          <w:i/>
          <w:iCs/>
        </w:rPr>
        <w:t>J Clin Ultrasound</w:t>
      </w:r>
      <w:r w:rsidRPr="00735A33">
        <w:rPr>
          <w:rFonts w:ascii="Book Antiqua" w:hAnsi="Book Antiqua"/>
        </w:rPr>
        <w:t xml:space="preserve"> 1999; </w:t>
      </w:r>
      <w:r w:rsidRPr="00735A33">
        <w:rPr>
          <w:rFonts w:ascii="Book Antiqua" w:hAnsi="Book Antiqua"/>
          <w:b/>
          <w:bCs/>
        </w:rPr>
        <w:t>27</w:t>
      </w:r>
      <w:r w:rsidRPr="00735A33">
        <w:rPr>
          <w:rFonts w:ascii="Book Antiqua" w:hAnsi="Book Antiqua"/>
        </w:rPr>
        <w:t>: 1-7 [PMID: 9888092 DOI: 10.1002/(</w:t>
      </w:r>
      <w:proofErr w:type="spellStart"/>
      <w:r w:rsidRPr="00735A33">
        <w:rPr>
          <w:rFonts w:ascii="Book Antiqua" w:hAnsi="Book Antiqua"/>
        </w:rPr>
        <w:t>sici</w:t>
      </w:r>
      <w:proofErr w:type="spellEnd"/>
      <w:r w:rsidRPr="00735A33">
        <w:rPr>
          <w:rFonts w:ascii="Book Antiqua" w:hAnsi="Book Antiqua"/>
        </w:rPr>
        <w:t>)1097-0096(199901)27:1&lt;1::aid-jcu1&gt;3.0.co;2-h]</w:t>
      </w:r>
    </w:p>
    <w:p w14:paraId="32BBF1B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 </w:t>
      </w:r>
      <w:r w:rsidRPr="00735A33">
        <w:rPr>
          <w:rFonts w:ascii="Book Antiqua" w:hAnsi="Book Antiqua"/>
          <w:b/>
          <w:bCs/>
        </w:rPr>
        <w:t>Barbara L</w:t>
      </w:r>
      <w:r w:rsidRPr="00735A33">
        <w:rPr>
          <w:rFonts w:ascii="Book Antiqua" w:hAnsi="Book Antiqua"/>
        </w:rPr>
        <w:t xml:space="preserve">, Sama C, </w:t>
      </w:r>
      <w:proofErr w:type="spellStart"/>
      <w:r w:rsidRPr="00735A33">
        <w:rPr>
          <w:rFonts w:ascii="Book Antiqua" w:hAnsi="Book Antiqua"/>
        </w:rPr>
        <w:t>Morselli</w:t>
      </w:r>
      <w:proofErr w:type="spellEnd"/>
      <w:r w:rsidRPr="00735A33">
        <w:rPr>
          <w:rFonts w:ascii="Book Antiqua" w:hAnsi="Book Antiqua"/>
        </w:rPr>
        <w:t xml:space="preserve"> </w:t>
      </w:r>
      <w:proofErr w:type="spellStart"/>
      <w:r w:rsidRPr="00735A33">
        <w:rPr>
          <w:rFonts w:ascii="Book Antiqua" w:hAnsi="Book Antiqua"/>
        </w:rPr>
        <w:t>Labate</w:t>
      </w:r>
      <w:proofErr w:type="spellEnd"/>
      <w:r w:rsidRPr="00735A33">
        <w:rPr>
          <w:rFonts w:ascii="Book Antiqua" w:hAnsi="Book Antiqua"/>
        </w:rPr>
        <w:t xml:space="preserve"> AM, </w:t>
      </w:r>
      <w:proofErr w:type="spellStart"/>
      <w:r w:rsidRPr="00735A33">
        <w:rPr>
          <w:rFonts w:ascii="Book Antiqua" w:hAnsi="Book Antiqua"/>
        </w:rPr>
        <w:t>Taroni</w:t>
      </w:r>
      <w:proofErr w:type="spellEnd"/>
      <w:r w:rsidRPr="00735A33">
        <w:rPr>
          <w:rFonts w:ascii="Book Antiqua" w:hAnsi="Book Antiqua"/>
        </w:rPr>
        <w:t xml:space="preserve"> F, </w:t>
      </w:r>
      <w:proofErr w:type="spellStart"/>
      <w:r w:rsidRPr="00735A33">
        <w:rPr>
          <w:rFonts w:ascii="Book Antiqua" w:hAnsi="Book Antiqua"/>
        </w:rPr>
        <w:t>Rusticali</w:t>
      </w:r>
      <w:proofErr w:type="spellEnd"/>
      <w:r w:rsidRPr="00735A33">
        <w:rPr>
          <w:rFonts w:ascii="Book Antiqua" w:hAnsi="Book Antiqua"/>
        </w:rPr>
        <w:t xml:space="preserve"> AG, </w:t>
      </w:r>
      <w:proofErr w:type="spellStart"/>
      <w:r w:rsidRPr="00735A33">
        <w:rPr>
          <w:rFonts w:ascii="Book Antiqua" w:hAnsi="Book Antiqua"/>
        </w:rPr>
        <w:t>Festi</w:t>
      </w:r>
      <w:proofErr w:type="spellEnd"/>
      <w:r w:rsidRPr="00735A33">
        <w:rPr>
          <w:rFonts w:ascii="Book Antiqua" w:hAnsi="Book Antiqua"/>
        </w:rPr>
        <w:t xml:space="preserve"> D, </w:t>
      </w:r>
      <w:proofErr w:type="spellStart"/>
      <w:r w:rsidRPr="00735A33">
        <w:rPr>
          <w:rFonts w:ascii="Book Antiqua" w:hAnsi="Book Antiqua"/>
        </w:rPr>
        <w:t>Sapio</w:t>
      </w:r>
      <w:proofErr w:type="spellEnd"/>
      <w:r w:rsidRPr="00735A33">
        <w:rPr>
          <w:rFonts w:ascii="Book Antiqua" w:hAnsi="Book Antiqua"/>
        </w:rPr>
        <w:t xml:space="preserve"> C, </w:t>
      </w:r>
      <w:proofErr w:type="spellStart"/>
      <w:r w:rsidRPr="00735A33">
        <w:rPr>
          <w:rFonts w:ascii="Book Antiqua" w:hAnsi="Book Antiqua"/>
        </w:rPr>
        <w:t>Roda</w:t>
      </w:r>
      <w:proofErr w:type="spellEnd"/>
      <w:r w:rsidRPr="00735A33">
        <w:rPr>
          <w:rFonts w:ascii="Book Antiqua" w:hAnsi="Book Antiqua"/>
        </w:rPr>
        <w:t xml:space="preserve"> E, Banterle C, </w:t>
      </w:r>
      <w:proofErr w:type="spellStart"/>
      <w:r w:rsidRPr="00735A33">
        <w:rPr>
          <w:rFonts w:ascii="Book Antiqua" w:hAnsi="Book Antiqua"/>
        </w:rPr>
        <w:t>Puci</w:t>
      </w:r>
      <w:proofErr w:type="spellEnd"/>
      <w:r w:rsidRPr="00735A33">
        <w:rPr>
          <w:rFonts w:ascii="Book Antiqua" w:hAnsi="Book Antiqua"/>
        </w:rPr>
        <w:t xml:space="preserve"> A. A population study on the prevalence of gallstone disease: the </w:t>
      </w:r>
      <w:proofErr w:type="spellStart"/>
      <w:r w:rsidRPr="00735A33">
        <w:rPr>
          <w:rFonts w:ascii="Book Antiqua" w:hAnsi="Book Antiqua"/>
        </w:rPr>
        <w:t>Sirmione</w:t>
      </w:r>
      <w:proofErr w:type="spellEnd"/>
      <w:r w:rsidRPr="00735A33">
        <w:rPr>
          <w:rFonts w:ascii="Book Antiqua" w:hAnsi="Book Antiqua"/>
        </w:rPr>
        <w:t xml:space="preserve"> Study. </w:t>
      </w:r>
      <w:r w:rsidRPr="00735A33">
        <w:rPr>
          <w:rFonts w:ascii="Book Antiqua" w:hAnsi="Book Antiqua"/>
          <w:i/>
          <w:iCs/>
        </w:rPr>
        <w:t>Hepatology</w:t>
      </w:r>
      <w:r w:rsidRPr="00735A33">
        <w:rPr>
          <w:rFonts w:ascii="Book Antiqua" w:hAnsi="Book Antiqua"/>
        </w:rPr>
        <w:t xml:space="preserve"> 1987; </w:t>
      </w:r>
      <w:r w:rsidRPr="00735A33">
        <w:rPr>
          <w:rFonts w:ascii="Book Antiqua" w:hAnsi="Book Antiqua"/>
          <w:b/>
          <w:bCs/>
        </w:rPr>
        <w:t>7</w:t>
      </w:r>
      <w:r w:rsidRPr="00735A33">
        <w:rPr>
          <w:rFonts w:ascii="Book Antiqua" w:hAnsi="Book Antiqua"/>
        </w:rPr>
        <w:t>: 913-917 [PMID: 3653855 DOI: 10.1002/hep.1840070520]</w:t>
      </w:r>
    </w:p>
    <w:p w14:paraId="6F33DE4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4 </w:t>
      </w:r>
      <w:r w:rsidRPr="00735A33">
        <w:rPr>
          <w:rFonts w:ascii="Book Antiqua" w:hAnsi="Book Antiqua"/>
          <w:b/>
          <w:bCs/>
        </w:rPr>
        <w:t>Chen CH</w:t>
      </w:r>
      <w:r w:rsidRPr="00735A33">
        <w:rPr>
          <w:rFonts w:ascii="Book Antiqua" w:hAnsi="Book Antiqua"/>
        </w:rPr>
        <w:t xml:space="preserve">, Huang MH, Yang JC, </w:t>
      </w:r>
      <w:proofErr w:type="spellStart"/>
      <w:r w:rsidRPr="00735A33">
        <w:rPr>
          <w:rFonts w:ascii="Book Antiqua" w:hAnsi="Book Antiqua"/>
        </w:rPr>
        <w:t>Nien</w:t>
      </w:r>
      <w:proofErr w:type="spellEnd"/>
      <w:r w:rsidRPr="00735A33">
        <w:rPr>
          <w:rFonts w:ascii="Book Antiqua" w:hAnsi="Book Antiqua"/>
        </w:rPr>
        <w:t xml:space="preserve"> CK, Etheredge GD, Yang CC, Yeh YH, Wu HS, Chou DA, Yueh SK. Prevalence and risk factors of gallstone disease in an adult population of Taiwan: an epidemiological survey. </w:t>
      </w:r>
      <w:r w:rsidRPr="00735A33">
        <w:rPr>
          <w:rFonts w:ascii="Book Antiqua" w:hAnsi="Book Antiqua"/>
          <w:i/>
          <w:iCs/>
        </w:rPr>
        <w:t>J Gastroenterol Hepatol</w:t>
      </w:r>
      <w:r w:rsidRPr="00735A33">
        <w:rPr>
          <w:rFonts w:ascii="Book Antiqua" w:hAnsi="Book Antiqua"/>
        </w:rPr>
        <w:t xml:space="preserve"> 2006; </w:t>
      </w:r>
      <w:r w:rsidRPr="00735A33">
        <w:rPr>
          <w:rFonts w:ascii="Book Antiqua" w:hAnsi="Book Antiqua"/>
          <w:b/>
          <w:bCs/>
        </w:rPr>
        <w:t>21</w:t>
      </w:r>
      <w:r w:rsidRPr="00735A33">
        <w:rPr>
          <w:rFonts w:ascii="Book Antiqua" w:hAnsi="Book Antiqua"/>
        </w:rPr>
        <w:t>: 1737-1743 [PMID: 16984599 DOI: 10.1111/j.1440-1746.2006.04381.x]</w:t>
      </w:r>
    </w:p>
    <w:p w14:paraId="33E4295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5 </w:t>
      </w:r>
      <w:proofErr w:type="spellStart"/>
      <w:r w:rsidRPr="00735A33">
        <w:rPr>
          <w:rFonts w:ascii="Book Antiqua" w:hAnsi="Book Antiqua"/>
          <w:b/>
          <w:bCs/>
        </w:rPr>
        <w:t>Sakorafas</w:t>
      </w:r>
      <w:proofErr w:type="spellEnd"/>
      <w:r w:rsidRPr="00735A33">
        <w:rPr>
          <w:rFonts w:ascii="Book Antiqua" w:hAnsi="Book Antiqua"/>
          <w:b/>
          <w:bCs/>
        </w:rPr>
        <w:t xml:space="preserve"> GH</w:t>
      </w:r>
      <w:r w:rsidRPr="00735A33">
        <w:rPr>
          <w:rFonts w:ascii="Book Antiqua" w:hAnsi="Book Antiqua"/>
        </w:rPr>
        <w:t xml:space="preserve">, </w:t>
      </w:r>
      <w:proofErr w:type="spellStart"/>
      <w:r w:rsidRPr="00735A33">
        <w:rPr>
          <w:rFonts w:ascii="Book Antiqua" w:hAnsi="Book Antiqua"/>
        </w:rPr>
        <w:t>Milingos</w:t>
      </w:r>
      <w:proofErr w:type="spellEnd"/>
      <w:r w:rsidRPr="00735A33">
        <w:rPr>
          <w:rFonts w:ascii="Book Antiqua" w:hAnsi="Book Antiqua"/>
        </w:rPr>
        <w:t xml:space="preserve"> D, </w:t>
      </w:r>
      <w:proofErr w:type="spellStart"/>
      <w:r w:rsidRPr="00735A33">
        <w:rPr>
          <w:rFonts w:ascii="Book Antiqua" w:hAnsi="Book Antiqua"/>
        </w:rPr>
        <w:t>Peros</w:t>
      </w:r>
      <w:proofErr w:type="spellEnd"/>
      <w:r w:rsidRPr="00735A33">
        <w:rPr>
          <w:rFonts w:ascii="Book Antiqua" w:hAnsi="Book Antiqua"/>
        </w:rPr>
        <w:t xml:space="preserve"> G. Asymptomatic cholelithiasis: is cholecystectomy really needed? A critical reappraisal 15 years after the introduction of laparoscopic cholecystectomy. </w:t>
      </w:r>
      <w:r w:rsidRPr="00735A33">
        <w:rPr>
          <w:rFonts w:ascii="Book Antiqua" w:hAnsi="Book Antiqua"/>
          <w:i/>
          <w:iCs/>
        </w:rPr>
        <w:t>Dig Dis Sci</w:t>
      </w:r>
      <w:r w:rsidRPr="00735A33">
        <w:rPr>
          <w:rFonts w:ascii="Book Antiqua" w:hAnsi="Book Antiqua"/>
        </w:rPr>
        <w:t xml:space="preserve"> 2007; </w:t>
      </w:r>
      <w:r w:rsidRPr="00735A33">
        <w:rPr>
          <w:rFonts w:ascii="Book Antiqua" w:hAnsi="Book Antiqua"/>
          <w:b/>
          <w:bCs/>
        </w:rPr>
        <w:t>52</w:t>
      </w:r>
      <w:r w:rsidRPr="00735A33">
        <w:rPr>
          <w:rFonts w:ascii="Book Antiqua" w:hAnsi="Book Antiqua"/>
        </w:rPr>
        <w:t>: 1313-1325 [PMID: 17390223 DOI: 10.1007/s10620-006-9107-3]</w:t>
      </w:r>
    </w:p>
    <w:p w14:paraId="53136BC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6 </w:t>
      </w:r>
      <w:proofErr w:type="spellStart"/>
      <w:r w:rsidRPr="00735A33">
        <w:rPr>
          <w:rFonts w:ascii="Book Antiqua" w:hAnsi="Book Antiqua"/>
          <w:b/>
          <w:bCs/>
        </w:rPr>
        <w:t>Portincasa</w:t>
      </w:r>
      <w:proofErr w:type="spellEnd"/>
      <w:r w:rsidRPr="00735A33">
        <w:rPr>
          <w:rFonts w:ascii="Book Antiqua" w:hAnsi="Book Antiqua"/>
          <w:b/>
          <w:bCs/>
        </w:rPr>
        <w:t xml:space="preserve"> P</w:t>
      </w:r>
      <w:r w:rsidRPr="00735A33">
        <w:rPr>
          <w:rFonts w:ascii="Book Antiqua" w:hAnsi="Book Antiqua"/>
        </w:rPr>
        <w:t xml:space="preserve">, Di </w:t>
      </w:r>
      <w:proofErr w:type="spellStart"/>
      <w:r w:rsidRPr="00735A33">
        <w:rPr>
          <w:rFonts w:ascii="Book Antiqua" w:hAnsi="Book Antiqua"/>
        </w:rPr>
        <w:t>Ciaula</w:t>
      </w:r>
      <w:proofErr w:type="spellEnd"/>
      <w:r w:rsidRPr="00735A33">
        <w:rPr>
          <w:rFonts w:ascii="Book Antiqua" w:hAnsi="Book Antiqua"/>
        </w:rPr>
        <w:t xml:space="preserve"> A, de Bari O, </w:t>
      </w:r>
      <w:proofErr w:type="spellStart"/>
      <w:r w:rsidRPr="00735A33">
        <w:rPr>
          <w:rFonts w:ascii="Book Antiqua" w:hAnsi="Book Antiqua"/>
        </w:rPr>
        <w:t>Garruti</w:t>
      </w:r>
      <w:proofErr w:type="spellEnd"/>
      <w:r w:rsidRPr="00735A33">
        <w:rPr>
          <w:rFonts w:ascii="Book Antiqua" w:hAnsi="Book Antiqua"/>
        </w:rPr>
        <w:t xml:space="preserve"> G, Palmieri VO, Wang DQ. Management of gallstones and its related complications. </w:t>
      </w:r>
      <w:r w:rsidRPr="00735A33">
        <w:rPr>
          <w:rFonts w:ascii="Book Antiqua" w:hAnsi="Book Antiqua"/>
          <w:i/>
          <w:iCs/>
        </w:rPr>
        <w:t>Expert Rev Gastroenterol Hepatol</w:t>
      </w:r>
      <w:r w:rsidRPr="00735A33">
        <w:rPr>
          <w:rFonts w:ascii="Book Antiqua" w:hAnsi="Book Antiqua"/>
        </w:rPr>
        <w:t xml:space="preserve"> 2016; </w:t>
      </w:r>
      <w:r w:rsidRPr="00735A33">
        <w:rPr>
          <w:rFonts w:ascii="Book Antiqua" w:hAnsi="Book Antiqua"/>
          <w:b/>
          <w:bCs/>
        </w:rPr>
        <w:t>10</w:t>
      </w:r>
      <w:r w:rsidRPr="00735A33">
        <w:rPr>
          <w:rFonts w:ascii="Book Antiqua" w:hAnsi="Book Antiqua"/>
        </w:rPr>
        <w:t>: 93-112 [PMID: 26560258 DOI: 10.1586/17474124.2016.1109445]</w:t>
      </w:r>
    </w:p>
    <w:p w14:paraId="2B1AF52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7 </w:t>
      </w:r>
      <w:r w:rsidRPr="00735A33">
        <w:rPr>
          <w:rFonts w:ascii="Book Antiqua" w:hAnsi="Book Antiqua"/>
          <w:b/>
          <w:bCs/>
        </w:rPr>
        <w:t>Wada K</w:t>
      </w:r>
      <w:r w:rsidRPr="00735A33">
        <w:rPr>
          <w:rFonts w:ascii="Book Antiqua" w:hAnsi="Book Antiqua"/>
        </w:rPr>
        <w:t xml:space="preserve">, Wada K, Imamura T. [Natural course of asymptomatic gallstone disease]. </w:t>
      </w:r>
      <w:r w:rsidRPr="00735A33">
        <w:rPr>
          <w:rFonts w:ascii="Book Antiqua" w:hAnsi="Book Antiqua"/>
          <w:i/>
          <w:iCs/>
        </w:rPr>
        <w:t xml:space="preserve">Nihon </w:t>
      </w:r>
      <w:proofErr w:type="spellStart"/>
      <w:r w:rsidRPr="00735A33">
        <w:rPr>
          <w:rFonts w:ascii="Book Antiqua" w:hAnsi="Book Antiqua"/>
          <w:i/>
          <w:iCs/>
        </w:rPr>
        <w:t>Rinsho</w:t>
      </w:r>
      <w:proofErr w:type="spellEnd"/>
      <w:r w:rsidRPr="00735A33">
        <w:rPr>
          <w:rFonts w:ascii="Book Antiqua" w:hAnsi="Book Antiqua"/>
        </w:rPr>
        <w:t xml:space="preserve"> 1993; </w:t>
      </w:r>
      <w:r w:rsidRPr="00735A33">
        <w:rPr>
          <w:rFonts w:ascii="Book Antiqua" w:hAnsi="Book Antiqua"/>
          <w:b/>
          <w:bCs/>
        </w:rPr>
        <w:t>51</w:t>
      </w:r>
      <w:r w:rsidRPr="00735A33">
        <w:rPr>
          <w:rFonts w:ascii="Book Antiqua" w:hAnsi="Book Antiqua"/>
        </w:rPr>
        <w:t>: 1737-1743 [PMID: 8366588]</w:t>
      </w:r>
    </w:p>
    <w:p w14:paraId="443BD20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8 </w:t>
      </w:r>
      <w:proofErr w:type="spellStart"/>
      <w:r w:rsidRPr="00735A33">
        <w:rPr>
          <w:rFonts w:ascii="Book Antiqua" w:hAnsi="Book Antiqua"/>
          <w:b/>
          <w:bCs/>
        </w:rPr>
        <w:t>Portincasa</w:t>
      </w:r>
      <w:proofErr w:type="spellEnd"/>
      <w:r w:rsidRPr="00735A33">
        <w:rPr>
          <w:rFonts w:ascii="Book Antiqua" w:hAnsi="Book Antiqua"/>
          <w:b/>
          <w:bCs/>
        </w:rPr>
        <w:t xml:space="preserve"> P</w:t>
      </w:r>
      <w:r w:rsidRPr="00735A33">
        <w:rPr>
          <w:rFonts w:ascii="Book Antiqua" w:hAnsi="Book Antiqua"/>
        </w:rPr>
        <w:t xml:space="preserve">, </w:t>
      </w:r>
      <w:proofErr w:type="spellStart"/>
      <w:r w:rsidRPr="00735A33">
        <w:rPr>
          <w:rFonts w:ascii="Book Antiqua" w:hAnsi="Book Antiqua"/>
        </w:rPr>
        <w:t>Moschetta</w:t>
      </w:r>
      <w:proofErr w:type="spellEnd"/>
      <w:r w:rsidRPr="00735A33">
        <w:rPr>
          <w:rFonts w:ascii="Book Antiqua" w:hAnsi="Book Antiqua"/>
        </w:rPr>
        <w:t xml:space="preserve"> A, </w:t>
      </w:r>
      <w:proofErr w:type="spellStart"/>
      <w:r w:rsidRPr="00735A33">
        <w:rPr>
          <w:rFonts w:ascii="Book Antiqua" w:hAnsi="Book Antiqua"/>
        </w:rPr>
        <w:t>Palasciano</w:t>
      </w:r>
      <w:proofErr w:type="spellEnd"/>
      <w:r w:rsidRPr="00735A33">
        <w:rPr>
          <w:rFonts w:ascii="Book Antiqua" w:hAnsi="Book Antiqua"/>
        </w:rPr>
        <w:t xml:space="preserve"> G. Cholesterol gallstone disease. </w:t>
      </w:r>
      <w:r w:rsidRPr="00735A33">
        <w:rPr>
          <w:rFonts w:ascii="Book Antiqua" w:hAnsi="Book Antiqua"/>
          <w:i/>
          <w:iCs/>
        </w:rPr>
        <w:t>Lancet</w:t>
      </w:r>
      <w:r w:rsidRPr="00735A33">
        <w:rPr>
          <w:rFonts w:ascii="Book Antiqua" w:hAnsi="Book Antiqua"/>
        </w:rPr>
        <w:t xml:space="preserve"> 2006; </w:t>
      </w:r>
      <w:r w:rsidRPr="00735A33">
        <w:rPr>
          <w:rFonts w:ascii="Book Antiqua" w:hAnsi="Book Antiqua"/>
          <w:b/>
          <w:bCs/>
        </w:rPr>
        <w:t>368</w:t>
      </w:r>
      <w:r w:rsidRPr="00735A33">
        <w:rPr>
          <w:rFonts w:ascii="Book Antiqua" w:hAnsi="Book Antiqua"/>
        </w:rPr>
        <w:t>: 230-239 [PMID: 16844493 DOI: 10.1016/S0140-6736(06)69044-2]</w:t>
      </w:r>
    </w:p>
    <w:p w14:paraId="45F52FD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9 </w:t>
      </w:r>
      <w:r w:rsidRPr="00735A33">
        <w:rPr>
          <w:rFonts w:ascii="Book Antiqua" w:hAnsi="Book Antiqua"/>
          <w:b/>
          <w:bCs/>
        </w:rPr>
        <w:t>Grimaldi CH</w:t>
      </w:r>
      <w:r w:rsidRPr="00735A33">
        <w:rPr>
          <w:rFonts w:ascii="Book Antiqua" w:hAnsi="Book Antiqua"/>
        </w:rPr>
        <w:t xml:space="preserve">, Nelson RG, Pettitt DJ, Sampliner RE, Bennett PH, </w:t>
      </w:r>
      <w:proofErr w:type="spellStart"/>
      <w:r w:rsidRPr="00735A33">
        <w:rPr>
          <w:rFonts w:ascii="Book Antiqua" w:hAnsi="Book Antiqua"/>
        </w:rPr>
        <w:t>Knowler</w:t>
      </w:r>
      <w:proofErr w:type="spellEnd"/>
      <w:r w:rsidRPr="00735A33">
        <w:rPr>
          <w:rFonts w:ascii="Book Antiqua" w:hAnsi="Book Antiqua"/>
        </w:rPr>
        <w:t xml:space="preserve"> WC. Increased mortality with gallstone disease: results of a 20-year population-based survey in Pima Indians. </w:t>
      </w:r>
      <w:r w:rsidRPr="00735A33">
        <w:rPr>
          <w:rFonts w:ascii="Book Antiqua" w:hAnsi="Book Antiqua"/>
          <w:i/>
          <w:iCs/>
        </w:rPr>
        <w:t>Ann Intern Med</w:t>
      </w:r>
      <w:r w:rsidRPr="00735A33">
        <w:rPr>
          <w:rFonts w:ascii="Book Antiqua" w:hAnsi="Book Antiqua"/>
        </w:rPr>
        <w:t xml:space="preserve"> 1993; </w:t>
      </w:r>
      <w:r w:rsidRPr="00735A33">
        <w:rPr>
          <w:rFonts w:ascii="Book Antiqua" w:hAnsi="Book Antiqua"/>
          <w:b/>
          <w:bCs/>
        </w:rPr>
        <w:t>118</w:t>
      </w:r>
      <w:r w:rsidRPr="00735A33">
        <w:rPr>
          <w:rFonts w:ascii="Book Antiqua" w:hAnsi="Book Antiqua"/>
        </w:rPr>
        <w:t>: 185-190 [PMID: 8417635 DOI: 10.7326/0003-4819-118-3-199302010-00005]</w:t>
      </w:r>
    </w:p>
    <w:p w14:paraId="6A39D22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0 </w:t>
      </w:r>
      <w:r w:rsidRPr="00735A33">
        <w:rPr>
          <w:rFonts w:ascii="Book Antiqua" w:hAnsi="Book Antiqua"/>
          <w:b/>
          <w:bCs/>
        </w:rPr>
        <w:t>Ruhl CE</w:t>
      </w:r>
      <w:r w:rsidRPr="00735A33">
        <w:rPr>
          <w:rFonts w:ascii="Book Antiqua" w:hAnsi="Book Antiqua"/>
        </w:rPr>
        <w:t xml:space="preserve">, Everhart JE. Gallstone disease is associated with increased mortality in the United States. </w:t>
      </w:r>
      <w:r w:rsidRPr="00735A33">
        <w:rPr>
          <w:rFonts w:ascii="Book Antiqua" w:hAnsi="Book Antiqua"/>
          <w:i/>
          <w:iCs/>
        </w:rPr>
        <w:t>Gastroenterology</w:t>
      </w:r>
      <w:r w:rsidRPr="00735A33">
        <w:rPr>
          <w:rFonts w:ascii="Book Antiqua" w:hAnsi="Book Antiqua"/>
        </w:rPr>
        <w:t xml:space="preserve"> 2011; </w:t>
      </w:r>
      <w:r w:rsidRPr="00735A33">
        <w:rPr>
          <w:rFonts w:ascii="Book Antiqua" w:hAnsi="Book Antiqua"/>
          <w:b/>
          <w:bCs/>
        </w:rPr>
        <w:t>140</w:t>
      </w:r>
      <w:r w:rsidRPr="00735A33">
        <w:rPr>
          <w:rFonts w:ascii="Book Antiqua" w:hAnsi="Book Antiqua"/>
        </w:rPr>
        <w:t>: 508-516 [PMID: 21075109 DOI: 10.1053/j.gastro.2010.10.060]</w:t>
      </w:r>
    </w:p>
    <w:p w14:paraId="4740FE9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21 </w:t>
      </w:r>
      <w:r w:rsidRPr="00735A33">
        <w:rPr>
          <w:rFonts w:ascii="Book Antiqua" w:hAnsi="Book Antiqua"/>
          <w:b/>
          <w:bCs/>
        </w:rPr>
        <w:t>Zheng Y</w:t>
      </w:r>
      <w:r w:rsidRPr="00735A33">
        <w:rPr>
          <w:rFonts w:ascii="Book Antiqua" w:hAnsi="Book Antiqua"/>
        </w:rPr>
        <w:t xml:space="preserve">, Xu M, </w:t>
      </w:r>
      <w:proofErr w:type="spellStart"/>
      <w:r w:rsidRPr="00735A33">
        <w:rPr>
          <w:rFonts w:ascii="Book Antiqua" w:hAnsi="Book Antiqua"/>
        </w:rPr>
        <w:t>Heianza</w:t>
      </w:r>
      <w:proofErr w:type="spellEnd"/>
      <w:r w:rsidRPr="00735A33">
        <w:rPr>
          <w:rFonts w:ascii="Book Antiqua" w:hAnsi="Book Antiqua"/>
        </w:rPr>
        <w:t xml:space="preserve"> Y, Ma W, Wang T, Sun D, Albert CM, Hu FB, </w:t>
      </w:r>
      <w:proofErr w:type="spellStart"/>
      <w:r w:rsidRPr="00735A33">
        <w:rPr>
          <w:rFonts w:ascii="Book Antiqua" w:hAnsi="Book Antiqua"/>
        </w:rPr>
        <w:t>Rexrode</w:t>
      </w:r>
      <w:proofErr w:type="spellEnd"/>
      <w:r w:rsidRPr="00735A33">
        <w:rPr>
          <w:rFonts w:ascii="Book Antiqua" w:hAnsi="Book Antiqua"/>
        </w:rPr>
        <w:t xml:space="preserve"> KM, Manson JE, Qi L. Gallstone disease and increased risk of mortality: Two large prospective studies in US men and women. </w:t>
      </w:r>
      <w:r w:rsidRPr="00735A33">
        <w:rPr>
          <w:rFonts w:ascii="Book Antiqua" w:hAnsi="Book Antiqua"/>
          <w:i/>
          <w:iCs/>
        </w:rPr>
        <w:t>J Gastroenterol Hepatol</w:t>
      </w:r>
      <w:r w:rsidRPr="00735A33">
        <w:rPr>
          <w:rFonts w:ascii="Book Antiqua" w:hAnsi="Book Antiqua"/>
        </w:rPr>
        <w:t xml:space="preserve"> 2018; </w:t>
      </w:r>
      <w:r w:rsidRPr="00735A33">
        <w:rPr>
          <w:rFonts w:ascii="Book Antiqua" w:hAnsi="Book Antiqua"/>
          <w:b/>
          <w:bCs/>
        </w:rPr>
        <w:t>33</w:t>
      </w:r>
      <w:r w:rsidRPr="00735A33">
        <w:rPr>
          <w:rFonts w:ascii="Book Antiqua" w:hAnsi="Book Antiqua"/>
        </w:rPr>
        <w:t>: 1925-1931 [PMID: 29671893 DOI: 10.1111/jgh.14264]</w:t>
      </w:r>
    </w:p>
    <w:p w14:paraId="23738C1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2 </w:t>
      </w:r>
      <w:proofErr w:type="spellStart"/>
      <w:r w:rsidRPr="00735A33">
        <w:rPr>
          <w:rFonts w:ascii="Book Antiqua" w:hAnsi="Book Antiqua"/>
          <w:b/>
          <w:bCs/>
        </w:rPr>
        <w:t>Shabanzadeh</w:t>
      </w:r>
      <w:proofErr w:type="spellEnd"/>
      <w:r w:rsidRPr="00735A33">
        <w:rPr>
          <w:rFonts w:ascii="Book Antiqua" w:hAnsi="Book Antiqua"/>
          <w:b/>
          <w:bCs/>
        </w:rPr>
        <w:t xml:space="preserve"> DM</w:t>
      </w:r>
      <w:r w:rsidRPr="00735A33">
        <w:rPr>
          <w:rFonts w:ascii="Book Antiqua" w:hAnsi="Book Antiqua"/>
        </w:rPr>
        <w:t xml:space="preserve">, </w:t>
      </w:r>
      <w:proofErr w:type="spellStart"/>
      <w:r w:rsidRPr="00735A33">
        <w:rPr>
          <w:rFonts w:ascii="Book Antiqua" w:hAnsi="Book Antiqua"/>
        </w:rPr>
        <w:t>Sørensen</w:t>
      </w:r>
      <w:proofErr w:type="spellEnd"/>
      <w:r w:rsidRPr="00735A33">
        <w:rPr>
          <w:rFonts w:ascii="Book Antiqua" w:hAnsi="Book Antiqua"/>
        </w:rPr>
        <w:t xml:space="preserve"> LT, </w:t>
      </w:r>
      <w:proofErr w:type="spellStart"/>
      <w:r w:rsidRPr="00735A33">
        <w:rPr>
          <w:rFonts w:ascii="Book Antiqua" w:hAnsi="Book Antiqua"/>
        </w:rPr>
        <w:t>Jørgensen</w:t>
      </w:r>
      <w:proofErr w:type="spellEnd"/>
      <w:r w:rsidRPr="00735A33">
        <w:rPr>
          <w:rFonts w:ascii="Book Antiqua" w:hAnsi="Book Antiqua"/>
        </w:rPr>
        <w:t xml:space="preserve"> T. Gallstone disease and mortality: a cohort study. </w:t>
      </w:r>
      <w:r w:rsidRPr="00735A33">
        <w:rPr>
          <w:rFonts w:ascii="Book Antiqua" w:hAnsi="Book Antiqua"/>
          <w:i/>
          <w:iCs/>
        </w:rPr>
        <w:t>Int J Public Health</w:t>
      </w:r>
      <w:r w:rsidRPr="00735A33">
        <w:rPr>
          <w:rFonts w:ascii="Book Antiqua" w:hAnsi="Book Antiqua"/>
        </w:rPr>
        <w:t xml:space="preserve"> 2017; </w:t>
      </w:r>
      <w:r w:rsidRPr="00735A33">
        <w:rPr>
          <w:rFonts w:ascii="Book Antiqua" w:hAnsi="Book Antiqua"/>
          <w:b/>
          <w:bCs/>
        </w:rPr>
        <w:t>62</w:t>
      </w:r>
      <w:r w:rsidRPr="00735A33">
        <w:rPr>
          <w:rFonts w:ascii="Book Antiqua" w:hAnsi="Book Antiqua"/>
        </w:rPr>
        <w:t>: 353-360 [PMID: 27815564 DOI: 10.1007/s00038-016-0916-7]</w:t>
      </w:r>
    </w:p>
    <w:p w14:paraId="22D2592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3 </w:t>
      </w:r>
      <w:proofErr w:type="spellStart"/>
      <w:r w:rsidRPr="00735A33">
        <w:rPr>
          <w:rFonts w:ascii="Book Antiqua" w:hAnsi="Book Antiqua"/>
          <w:b/>
          <w:bCs/>
        </w:rPr>
        <w:t>Gutt</w:t>
      </w:r>
      <w:proofErr w:type="spellEnd"/>
      <w:r w:rsidRPr="00735A33">
        <w:rPr>
          <w:rFonts w:ascii="Book Antiqua" w:hAnsi="Book Antiqua"/>
          <w:b/>
          <w:bCs/>
        </w:rPr>
        <w:t xml:space="preserve"> C</w:t>
      </w:r>
      <w:r w:rsidRPr="00735A33">
        <w:rPr>
          <w:rFonts w:ascii="Book Antiqua" w:hAnsi="Book Antiqua"/>
        </w:rPr>
        <w:t xml:space="preserve">, </w:t>
      </w:r>
      <w:proofErr w:type="spellStart"/>
      <w:r w:rsidRPr="00735A33">
        <w:rPr>
          <w:rFonts w:ascii="Book Antiqua" w:hAnsi="Book Antiqua"/>
        </w:rPr>
        <w:t>Schläfer</w:t>
      </w:r>
      <w:proofErr w:type="spellEnd"/>
      <w:r w:rsidRPr="00735A33">
        <w:rPr>
          <w:rFonts w:ascii="Book Antiqua" w:hAnsi="Book Antiqua"/>
        </w:rPr>
        <w:t xml:space="preserve"> S, </w:t>
      </w:r>
      <w:proofErr w:type="spellStart"/>
      <w:r w:rsidRPr="00735A33">
        <w:rPr>
          <w:rFonts w:ascii="Book Antiqua" w:hAnsi="Book Antiqua"/>
        </w:rPr>
        <w:t>Lammert</w:t>
      </w:r>
      <w:proofErr w:type="spellEnd"/>
      <w:r w:rsidRPr="00735A33">
        <w:rPr>
          <w:rFonts w:ascii="Book Antiqua" w:hAnsi="Book Antiqua"/>
        </w:rPr>
        <w:t xml:space="preserve"> F. The Treatment of Gallstone Disease. </w:t>
      </w:r>
      <w:proofErr w:type="spellStart"/>
      <w:r w:rsidRPr="00735A33">
        <w:rPr>
          <w:rFonts w:ascii="Book Antiqua" w:hAnsi="Book Antiqua"/>
          <w:i/>
          <w:iCs/>
        </w:rPr>
        <w:t>Dtsch</w:t>
      </w:r>
      <w:proofErr w:type="spellEnd"/>
      <w:r w:rsidRPr="00735A33">
        <w:rPr>
          <w:rFonts w:ascii="Book Antiqua" w:hAnsi="Book Antiqua"/>
          <w:i/>
          <w:iCs/>
        </w:rPr>
        <w:t xml:space="preserve"> </w:t>
      </w:r>
      <w:proofErr w:type="spellStart"/>
      <w:r w:rsidRPr="00735A33">
        <w:rPr>
          <w:rFonts w:ascii="Book Antiqua" w:hAnsi="Book Antiqua"/>
          <w:i/>
          <w:iCs/>
        </w:rPr>
        <w:t>Arztebl</w:t>
      </w:r>
      <w:proofErr w:type="spellEnd"/>
      <w:r w:rsidRPr="00735A33">
        <w:rPr>
          <w:rFonts w:ascii="Book Antiqua" w:hAnsi="Book Antiqua"/>
          <w:i/>
          <w:iCs/>
        </w:rPr>
        <w:t xml:space="preserve"> Int</w:t>
      </w:r>
      <w:r w:rsidRPr="00735A33">
        <w:rPr>
          <w:rFonts w:ascii="Book Antiqua" w:hAnsi="Book Antiqua"/>
        </w:rPr>
        <w:t xml:space="preserve"> 2020; </w:t>
      </w:r>
      <w:r w:rsidRPr="00735A33">
        <w:rPr>
          <w:rFonts w:ascii="Book Antiqua" w:hAnsi="Book Antiqua"/>
          <w:b/>
          <w:bCs/>
        </w:rPr>
        <w:t>117</w:t>
      </w:r>
      <w:r w:rsidRPr="00735A33">
        <w:rPr>
          <w:rFonts w:ascii="Book Antiqua" w:hAnsi="Book Antiqua"/>
        </w:rPr>
        <w:t>: 148-158 [PMID: 32234195 DOI: 10.3238/arztebl.2020.0148]</w:t>
      </w:r>
    </w:p>
    <w:p w14:paraId="7AB1E36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4 </w:t>
      </w:r>
      <w:r w:rsidRPr="00735A33">
        <w:rPr>
          <w:rFonts w:ascii="Book Antiqua" w:hAnsi="Book Antiqua"/>
          <w:b/>
          <w:bCs/>
        </w:rPr>
        <w:t>Yamashita Y</w:t>
      </w:r>
      <w:r w:rsidRPr="00735A33">
        <w:rPr>
          <w:rFonts w:ascii="Book Antiqua" w:hAnsi="Book Antiqua"/>
        </w:rPr>
        <w:t xml:space="preserve">, Takada T, </w:t>
      </w:r>
      <w:proofErr w:type="spellStart"/>
      <w:r w:rsidRPr="00735A33">
        <w:rPr>
          <w:rFonts w:ascii="Book Antiqua" w:hAnsi="Book Antiqua"/>
        </w:rPr>
        <w:t>Kawarada</w:t>
      </w:r>
      <w:proofErr w:type="spellEnd"/>
      <w:r w:rsidRPr="00735A33">
        <w:rPr>
          <w:rFonts w:ascii="Book Antiqua" w:hAnsi="Book Antiqua"/>
        </w:rPr>
        <w:t xml:space="preserve"> Y, </w:t>
      </w:r>
      <w:proofErr w:type="spellStart"/>
      <w:r w:rsidRPr="00735A33">
        <w:rPr>
          <w:rFonts w:ascii="Book Antiqua" w:hAnsi="Book Antiqua"/>
        </w:rPr>
        <w:t>Nimura</w:t>
      </w:r>
      <w:proofErr w:type="spellEnd"/>
      <w:r w:rsidRPr="00735A33">
        <w:rPr>
          <w:rFonts w:ascii="Book Antiqua" w:hAnsi="Book Antiqua"/>
        </w:rPr>
        <w:t xml:space="preserve"> Y, </w:t>
      </w:r>
      <w:proofErr w:type="spellStart"/>
      <w:r w:rsidRPr="00735A33">
        <w:rPr>
          <w:rFonts w:ascii="Book Antiqua" w:hAnsi="Book Antiqua"/>
        </w:rPr>
        <w:t>Hirota</w:t>
      </w:r>
      <w:proofErr w:type="spellEnd"/>
      <w:r w:rsidRPr="00735A33">
        <w:rPr>
          <w:rFonts w:ascii="Book Antiqua" w:hAnsi="Book Antiqua"/>
        </w:rPr>
        <w:t xml:space="preserve"> M, Miura F, Mayumi T, Yoshida M, Strasberg S, Pitt HA, de </w:t>
      </w:r>
      <w:proofErr w:type="spellStart"/>
      <w:r w:rsidRPr="00735A33">
        <w:rPr>
          <w:rFonts w:ascii="Book Antiqua" w:hAnsi="Book Antiqua"/>
        </w:rPr>
        <w:t>Santibanes</w:t>
      </w:r>
      <w:proofErr w:type="spellEnd"/>
      <w:r w:rsidRPr="00735A33">
        <w:rPr>
          <w:rFonts w:ascii="Book Antiqua" w:hAnsi="Book Antiqua"/>
        </w:rPr>
        <w:t xml:space="preserve"> E, </w:t>
      </w:r>
      <w:proofErr w:type="spellStart"/>
      <w:r w:rsidRPr="00735A33">
        <w:rPr>
          <w:rFonts w:ascii="Book Antiqua" w:hAnsi="Book Antiqua"/>
        </w:rPr>
        <w:t>Belghiti</w:t>
      </w:r>
      <w:proofErr w:type="spellEnd"/>
      <w:r w:rsidRPr="00735A33">
        <w:rPr>
          <w:rFonts w:ascii="Book Antiqua" w:hAnsi="Book Antiqua"/>
        </w:rPr>
        <w:t xml:space="preserve"> J, </w:t>
      </w:r>
      <w:proofErr w:type="spellStart"/>
      <w:r w:rsidRPr="00735A33">
        <w:rPr>
          <w:rFonts w:ascii="Book Antiqua" w:hAnsi="Book Antiqua"/>
        </w:rPr>
        <w:t>Büchler</w:t>
      </w:r>
      <w:proofErr w:type="spellEnd"/>
      <w:r w:rsidRPr="00735A33">
        <w:rPr>
          <w:rFonts w:ascii="Book Antiqua" w:hAnsi="Book Antiqua"/>
        </w:rPr>
        <w:t xml:space="preserve"> MW, </w:t>
      </w:r>
      <w:proofErr w:type="spellStart"/>
      <w:r w:rsidRPr="00735A33">
        <w:rPr>
          <w:rFonts w:ascii="Book Antiqua" w:hAnsi="Book Antiqua"/>
        </w:rPr>
        <w:t>Gouma</w:t>
      </w:r>
      <w:proofErr w:type="spellEnd"/>
      <w:r w:rsidRPr="00735A33">
        <w:rPr>
          <w:rFonts w:ascii="Book Antiqua" w:hAnsi="Book Antiqua"/>
        </w:rPr>
        <w:t xml:space="preserve"> DJ, Fan ST, </w:t>
      </w:r>
      <w:proofErr w:type="spellStart"/>
      <w:r w:rsidRPr="00735A33">
        <w:rPr>
          <w:rFonts w:ascii="Book Antiqua" w:hAnsi="Book Antiqua"/>
        </w:rPr>
        <w:t>Hilvano</w:t>
      </w:r>
      <w:proofErr w:type="spellEnd"/>
      <w:r w:rsidRPr="00735A33">
        <w:rPr>
          <w:rFonts w:ascii="Book Antiqua" w:hAnsi="Book Antiqua"/>
        </w:rPr>
        <w:t xml:space="preserve"> SC, Lau JW, Kim SW, Belli G, Windsor JA, </w:t>
      </w:r>
      <w:proofErr w:type="spellStart"/>
      <w:r w:rsidRPr="00735A33">
        <w:rPr>
          <w:rFonts w:ascii="Book Antiqua" w:hAnsi="Book Antiqua"/>
        </w:rPr>
        <w:t>Liau</w:t>
      </w:r>
      <w:proofErr w:type="spellEnd"/>
      <w:r w:rsidRPr="00735A33">
        <w:rPr>
          <w:rFonts w:ascii="Book Antiqua" w:hAnsi="Book Antiqua"/>
        </w:rPr>
        <w:t xml:space="preserve"> KH, </w:t>
      </w:r>
      <w:proofErr w:type="spellStart"/>
      <w:r w:rsidRPr="00735A33">
        <w:rPr>
          <w:rFonts w:ascii="Book Antiqua" w:hAnsi="Book Antiqua"/>
        </w:rPr>
        <w:t>Sachakul</w:t>
      </w:r>
      <w:proofErr w:type="spellEnd"/>
      <w:r w:rsidRPr="00735A33">
        <w:rPr>
          <w:rFonts w:ascii="Book Antiqua" w:hAnsi="Book Antiqua"/>
        </w:rPr>
        <w:t xml:space="preserve"> V. Surgical treatment of patients with acute cholecystitis: Tokyo Guidelines. </w:t>
      </w:r>
      <w:r w:rsidRPr="00735A33">
        <w:rPr>
          <w:rFonts w:ascii="Book Antiqua" w:hAnsi="Book Antiqua"/>
          <w:i/>
          <w:iCs/>
        </w:rPr>
        <w:t xml:space="preserve">J Hepatobiliary </w:t>
      </w:r>
      <w:proofErr w:type="spellStart"/>
      <w:r w:rsidRPr="00735A33">
        <w:rPr>
          <w:rFonts w:ascii="Book Antiqua" w:hAnsi="Book Antiqua"/>
          <w:i/>
          <w:iCs/>
        </w:rPr>
        <w:t>Pancreat</w:t>
      </w:r>
      <w:proofErr w:type="spellEnd"/>
      <w:r w:rsidRPr="00735A33">
        <w:rPr>
          <w:rFonts w:ascii="Book Antiqua" w:hAnsi="Book Antiqua"/>
          <w:i/>
          <w:iCs/>
        </w:rPr>
        <w:t xml:space="preserve"> Surg</w:t>
      </w:r>
      <w:r w:rsidRPr="00735A33">
        <w:rPr>
          <w:rFonts w:ascii="Book Antiqua" w:hAnsi="Book Antiqua"/>
        </w:rPr>
        <w:t xml:space="preserve"> 2007; </w:t>
      </w:r>
      <w:r w:rsidRPr="00735A33">
        <w:rPr>
          <w:rFonts w:ascii="Book Antiqua" w:hAnsi="Book Antiqua"/>
          <w:b/>
          <w:bCs/>
        </w:rPr>
        <w:t>14</w:t>
      </w:r>
      <w:r w:rsidRPr="00735A33">
        <w:rPr>
          <w:rFonts w:ascii="Book Antiqua" w:hAnsi="Book Antiqua"/>
        </w:rPr>
        <w:t>: 91-97 [PMID: 17252302 DOI: 10.1007/s00534-006-1161-x]</w:t>
      </w:r>
    </w:p>
    <w:p w14:paraId="156D20B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5 </w:t>
      </w:r>
      <w:proofErr w:type="spellStart"/>
      <w:r w:rsidRPr="00735A33">
        <w:rPr>
          <w:rFonts w:ascii="Book Antiqua" w:hAnsi="Book Antiqua"/>
          <w:b/>
          <w:bCs/>
        </w:rPr>
        <w:t>Argiriov</w:t>
      </w:r>
      <w:proofErr w:type="spellEnd"/>
      <w:r w:rsidRPr="00735A33">
        <w:rPr>
          <w:rFonts w:ascii="Book Antiqua" w:hAnsi="Book Antiqua"/>
          <w:b/>
          <w:bCs/>
        </w:rPr>
        <w:t xml:space="preserve"> Y</w:t>
      </w:r>
      <w:r w:rsidRPr="00735A33">
        <w:rPr>
          <w:rFonts w:ascii="Book Antiqua" w:hAnsi="Book Antiqua"/>
        </w:rPr>
        <w:t xml:space="preserve">, Dani M, </w:t>
      </w:r>
      <w:proofErr w:type="spellStart"/>
      <w:r w:rsidRPr="00735A33">
        <w:rPr>
          <w:rFonts w:ascii="Book Antiqua" w:hAnsi="Book Antiqua"/>
        </w:rPr>
        <w:t>Tsironis</w:t>
      </w:r>
      <w:proofErr w:type="spellEnd"/>
      <w:r w:rsidRPr="00735A33">
        <w:rPr>
          <w:rFonts w:ascii="Book Antiqua" w:hAnsi="Book Antiqua"/>
        </w:rPr>
        <w:t xml:space="preserve"> C, </w:t>
      </w:r>
      <w:proofErr w:type="spellStart"/>
      <w:r w:rsidRPr="00735A33">
        <w:rPr>
          <w:rFonts w:ascii="Book Antiqua" w:hAnsi="Book Antiqua"/>
        </w:rPr>
        <w:t>Koizia</w:t>
      </w:r>
      <w:proofErr w:type="spellEnd"/>
      <w:r w:rsidRPr="00735A33">
        <w:rPr>
          <w:rFonts w:ascii="Book Antiqua" w:hAnsi="Book Antiqua"/>
        </w:rPr>
        <w:t xml:space="preserve"> LJ. Cholecystectomy for Complicated Gallbladder and Common Biliary Duct Stones: Current Surgical Management. </w:t>
      </w:r>
      <w:r w:rsidRPr="00735A33">
        <w:rPr>
          <w:rFonts w:ascii="Book Antiqua" w:hAnsi="Book Antiqua"/>
          <w:i/>
          <w:iCs/>
        </w:rPr>
        <w:t>Front Surg</w:t>
      </w:r>
      <w:r w:rsidRPr="00735A33">
        <w:rPr>
          <w:rFonts w:ascii="Book Antiqua" w:hAnsi="Book Antiqua"/>
        </w:rPr>
        <w:t xml:space="preserve"> 2020; </w:t>
      </w:r>
      <w:r w:rsidRPr="00735A33">
        <w:rPr>
          <w:rFonts w:ascii="Book Antiqua" w:hAnsi="Book Antiqua"/>
          <w:b/>
          <w:bCs/>
        </w:rPr>
        <w:t>7</w:t>
      </w:r>
      <w:r w:rsidRPr="00735A33">
        <w:rPr>
          <w:rFonts w:ascii="Book Antiqua" w:hAnsi="Book Antiqua"/>
        </w:rPr>
        <w:t>: 42 [PMID: 32793627 DOI: 10.3389/fsurg.2020.00042]</w:t>
      </w:r>
    </w:p>
    <w:p w14:paraId="168DA92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6 </w:t>
      </w:r>
      <w:r w:rsidRPr="00735A33">
        <w:rPr>
          <w:rFonts w:ascii="Book Antiqua" w:hAnsi="Book Antiqua"/>
          <w:b/>
          <w:bCs/>
        </w:rPr>
        <w:t>Glasgow RE</w:t>
      </w:r>
      <w:r w:rsidRPr="00735A33">
        <w:rPr>
          <w:rFonts w:ascii="Book Antiqua" w:hAnsi="Book Antiqua"/>
        </w:rPr>
        <w:t xml:space="preserve">, Cho M, </w:t>
      </w:r>
      <w:proofErr w:type="spellStart"/>
      <w:r w:rsidRPr="00735A33">
        <w:rPr>
          <w:rFonts w:ascii="Book Antiqua" w:hAnsi="Book Antiqua"/>
        </w:rPr>
        <w:t>Hutter</w:t>
      </w:r>
      <w:proofErr w:type="spellEnd"/>
      <w:r w:rsidRPr="00735A33">
        <w:rPr>
          <w:rFonts w:ascii="Book Antiqua" w:hAnsi="Book Antiqua"/>
        </w:rPr>
        <w:t xml:space="preserve"> MM, Mulvihill SJ. The spectrum and cost of complicated gallstone disease in California. </w:t>
      </w:r>
      <w:r w:rsidRPr="00735A33">
        <w:rPr>
          <w:rFonts w:ascii="Book Antiqua" w:hAnsi="Book Antiqua"/>
          <w:i/>
          <w:iCs/>
        </w:rPr>
        <w:t>Arch Surg</w:t>
      </w:r>
      <w:r w:rsidRPr="00735A33">
        <w:rPr>
          <w:rFonts w:ascii="Book Antiqua" w:hAnsi="Book Antiqua"/>
        </w:rPr>
        <w:t xml:space="preserve"> 2000; </w:t>
      </w:r>
      <w:r w:rsidRPr="00735A33">
        <w:rPr>
          <w:rFonts w:ascii="Book Antiqua" w:hAnsi="Book Antiqua"/>
          <w:b/>
          <w:bCs/>
        </w:rPr>
        <w:t>135</w:t>
      </w:r>
      <w:r w:rsidRPr="00735A33">
        <w:rPr>
          <w:rFonts w:ascii="Book Antiqua" w:hAnsi="Book Antiqua"/>
        </w:rPr>
        <w:t>: 1021-5; discussion 1025-7 [PMID: 10982504 DOI: 10.1001/archsurg.135.9.1021]</w:t>
      </w:r>
    </w:p>
    <w:p w14:paraId="539E593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7 </w:t>
      </w:r>
      <w:proofErr w:type="spellStart"/>
      <w:r w:rsidRPr="00735A33">
        <w:rPr>
          <w:rFonts w:ascii="Book Antiqua" w:hAnsi="Book Antiqua"/>
          <w:b/>
          <w:bCs/>
        </w:rPr>
        <w:t>Schwesinger</w:t>
      </w:r>
      <w:proofErr w:type="spellEnd"/>
      <w:r w:rsidRPr="00735A33">
        <w:rPr>
          <w:rFonts w:ascii="Book Antiqua" w:hAnsi="Book Antiqua"/>
          <w:b/>
          <w:bCs/>
        </w:rPr>
        <w:t xml:space="preserve"> WH</w:t>
      </w:r>
      <w:r w:rsidRPr="00735A33">
        <w:rPr>
          <w:rFonts w:ascii="Book Antiqua" w:hAnsi="Book Antiqua"/>
        </w:rPr>
        <w:t xml:space="preserve">, Diehl AK. Changing indications for laparoscopic cholecystectomy. Stones without symptoms and symptoms without stones. </w:t>
      </w:r>
      <w:r w:rsidRPr="00735A33">
        <w:rPr>
          <w:rFonts w:ascii="Book Antiqua" w:hAnsi="Book Antiqua"/>
          <w:i/>
          <w:iCs/>
        </w:rPr>
        <w:t>Surg Clin North Am</w:t>
      </w:r>
      <w:r w:rsidRPr="00735A33">
        <w:rPr>
          <w:rFonts w:ascii="Book Antiqua" w:hAnsi="Book Antiqua"/>
        </w:rPr>
        <w:t xml:space="preserve"> 1996; </w:t>
      </w:r>
      <w:r w:rsidRPr="00735A33">
        <w:rPr>
          <w:rFonts w:ascii="Book Antiqua" w:hAnsi="Book Antiqua"/>
          <w:b/>
          <w:bCs/>
        </w:rPr>
        <w:t>76</w:t>
      </w:r>
      <w:r w:rsidRPr="00735A33">
        <w:rPr>
          <w:rFonts w:ascii="Book Antiqua" w:hAnsi="Book Antiqua"/>
        </w:rPr>
        <w:t>: 493-504 [PMID: 8669009 DOI: 10.1016/s0039-6109(05)70456-4]</w:t>
      </w:r>
    </w:p>
    <w:p w14:paraId="7CD160F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8 </w:t>
      </w:r>
      <w:r w:rsidRPr="00735A33">
        <w:rPr>
          <w:rFonts w:ascii="Book Antiqua" w:hAnsi="Book Antiqua"/>
          <w:b/>
          <w:bCs/>
        </w:rPr>
        <w:t>Reynolds W Jr</w:t>
      </w:r>
      <w:r w:rsidRPr="00735A33">
        <w:rPr>
          <w:rFonts w:ascii="Book Antiqua" w:hAnsi="Book Antiqua"/>
        </w:rPr>
        <w:t xml:space="preserve">. The first laparoscopic cholecystectomy. </w:t>
      </w:r>
      <w:r w:rsidRPr="00735A33">
        <w:rPr>
          <w:rFonts w:ascii="Book Antiqua" w:hAnsi="Book Antiqua"/>
          <w:i/>
          <w:iCs/>
        </w:rPr>
        <w:t>JSLS</w:t>
      </w:r>
      <w:r w:rsidRPr="00735A33">
        <w:rPr>
          <w:rFonts w:ascii="Book Antiqua" w:hAnsi="Book Antiqua"/>
        </w:rPr>
        <w:t xml:space="preserve"> 2001; </w:t>
      </w:r>
      <w:r w:rsidRPr="00735A33">
        <w:rPr>
          <w:rFonts w:ascii="Book Antiqua" w:hAnsi="Book Antiqua"/>
          <w:b/>
          <w:bCs/>
        </w:rPr>
        <w:t>5</w:t>
      </w:r>
      <w:r w:rsidRPr="00735A33">
        <w:rPr>
          <w:rFonts w:ascii="Book Antiqua" w:hAnsi="Book Antiqua"/>
        </w:rPr>
        <w:t>: 89-94 [PMID: 11304004]</w:t>
      </w:r>
    </w:p>
    <w:p w14:paraId="07825A6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29 </w:t>
      </w:r>
      <w:proofErr w:type="spellStart"/>
      <w:r w:rsidRPr="00735A33">
        <w:rPr>
          <w:rFonts w:ascii="Book Antiqua" w:hAnsi="Book Antiqua"/>
          <w:b/>
          <w:bCs/>
        </w:rPr>
        <w:t>Festi</w:t>
      </w:r>
      <w:proofErr w:type="spellEnd"/>
      <w:r w:rsidRPr="00735A33">
        <w:rPr>
          <w:rFonts w:ascii="Book Antiqua" w:hAnsi="Book Antiqua"/>
          <w:b/>
          <w:bCs/>
        </w:rPr>
        <w:t xml:space="preserve"> D</w:t>
      </w:r>
      <w:r w:rsidRPr="00735A33">
        <w:rPr>
          <w:rFonts w:ascii="Book Antiqua" w:hAnsi="Book Antiqua"/>
        </w:rPr>
        <w:t xml:space="preserve">, </w:t>
      </w:r>
      <w:proofErr w:type="spellStart"/>
      <w:r w:rsidRPr="00735A33">
        <w:rPr>
          <w:rFonts w:ascii="Book Antiqua" w:hAnsi="Book Antiqua"/>
        </w:rPr>
        <w:t>Reggiani</w:t>
      </w:r>
      <w:proofErr w:type="spellEnd"/>
      <w:r w:rsidRPr="00735A33">
        <w:rPr>
          <w:rFonts w:ascii="Book Antiqua" w:hAnsi="Book Antiqua"/>
        </w:rPr>
        <w:t xml:space="preserve"> ML, </w:t>
      </w:r>
      <w:proofErr w:type="spellStart"/>
      <w:r w:rsidRPr="00735A33">
        <w:rPr>
          <w:rFonts w:ascii="Book Antiqua" w:hAnsi="Book Antiqua"/>
        </w:rPr>
        <w:t>Attili</w:t>
      </w:r>
      <w:proofErr w:type="spellEnd"/>
      <w:r w:rsidRPr="00735A33">
        <w:rPr>
          <w:rFonts w:ascii="Book Antiqua" w:hAnsi="Book Antiqua"/>
        </w:rPr>
        <w:t xml:space="preserve"> AF, Loria P, </w:t>
      </w:r>
      <w:proofErr w:type="spellStart"/>
      <w:r w:rsidRPr="00735A33">
        <w:rPr>
          <w:rFonts w:ascii="Book Antiqua" w:hAnsi="Book Antiqua"/>
        </w:rPr>
        <w:t>Pazzi</w:t>
      </w:r>
      <w:proofErr w:type="spellEnd"/>
      <w:r w:rsidRPr="00735A33">
        <w:rPr>
          <w:rFonts w:ascii="Book Antiqua" w:hAnsi="Book Antiqua"/>
        </w:rPr>
        <w:t xml:space="preserve"> P, </w:t>
      </w:r>
      <w:proofErr w:type="spellStart"/>
      <w:r w:rsidRPr="00735A33">
        <w:rPr>
          <w:rFonts w:ascii="Book Antiqua" w:hAnsi="Book Antiqua"/>
        </w:rPr>
        <w:t>Scaioli</w:t>
      </w:r>
      <w:proofErr w:type="spellEnd"/>
      <w:r w:rsidRPr="00735A33">
        <w:rPr>
          <w:rFonts w:ascii="Book Antiqua" w:hAnsi="Book Antiqua"/>
        </w:rPr>
        <w:t xml:space="preserve"> E, </w:t>
      </w:r>
      <w:proofErr w:type="spellStart"/>
      <w:r w:rsidRPr="00735A33">
        <w:rPr>
          <w:rFonts w:ascii="Book Antiqua" w:hAnsi="Book Antiqua"/>
        </w:rPr>
        <w:t>Capodicasa</w:t>
      </w:r>
      <w:proofErr w:type="spellEnd"/>
      <w:r w:rsidRPr="00735A33">
        <w:rPr>
          <w:rFonts w:ascii="Book Antiqua" w:hAnsi="Book Antiqua"/>
        </w:rPr>
        <w:t xml:space="preserve"> S, Romano F, </w:t>
      </w:r>
      <w:proofErr w:type="spellStart"/>
      <w:r w:rsidRPr="00735A33">
        <w:rPr>
          <w:rFonts w:ascii="Book Antiqua" w:hAnsi="Book Antiqua"/>
        </w:rPr>
        <w:t>Roda</w:t>
      </w:r>
      <w:proofErr w:type="spellEnd"/>
      <w:r w:rsidRPr="00735A33">
        <w:rPr>
          <w:rFonts w:ascii="Book Antiqua" w:hAnsi="Book Antiqua"/>
        </w:rPr>
        <w:t xml:space="preserve"> E, </w:t>
      </w:r>
      <w:proofErr w:type="spellStart"/>
      <w:r w:rsidRPr="00735A33">
        <w:rPr>
          <w:rFonts w:ascii="Book Antiqua" w:hAnsi="Book Antiqua"/>
        </w:rPr>
        <w:t>Colecchia</w:t>
      </w:r>
      <w:proofErr w:type="spellEnd"/>
      <w:r w:rsidRPr="00735A33">
        <w:rPr>
          <w:rFonts w:ascii="Book Antiqua" w:hAnsi="Book Antiqua"/>
        </w:rPr>
        <w:t xml:space="preserve"> A. Natural history of gallstone disease: Expectant management or active treatment? Results from a population-based cohort study. </w:t>
      </w:r>
      <w:r w:rsidRPr="00735A33">
        <w:rPr>
          <w:rFonts w:ascii="Book Antiqua" w:hAnsi="Book Antiqua"/>
          <w:i/>
          <w:iCs/>
        </w:rPr>
        <w:t>J Gastroenterol Hepatol</w:t>
      </w:r>
      <w:r w:rsidRPr="00735A33">
        <w:rPr>
          <w:rFonts w:ascii="Book Antiqua" w:hAnsi="Book Antiqua"/>
        </w:rPr>
        <w:t xml:space="preserve"> 2010; </w:t>
      </w:r>
      <w:r w:rsidRPr="00735A33">
        <w:rPr>
          <w:rFonts w:ascii="Book Antiqua" w:hAnsi="Book Antiqua"/>
          <w:b/>
          <w:bCs/>
        </w:rPr>
        <w:t>25</w:t>
      </w:r>
      <w:r w:rsidRPr="00735A33">
        <w:rPr>
          <w:rFonts w:ascii="Book Antiqua" w:hAnsi="Book Antiqua"/>
        </w:rPr>
        <w:t>: 719-724 [PMID: 20492328 DOI: 10.1111/j.1440-1746.2009.06146.x]</w:t>
      </w:r>
    </w:p>
    <w:p w14:paraId="2ED2AD0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30 </w:t>
      </w:r>
      <w:proofErr w:type="spellStart"/>
      <w:r w:rsidRPr="00735A33">
        <w:rPr>
          <w:rFonts w:ascii="Book Antiqua" w:hAnsi="Book Antiqua"/>
          <w:b/>
          <w:bCs/>
        </w:rPr>
        <w:t>Attili</w:t>
      </w:r>
      <w:proofErr w:type="spellEnd"/>
      <w:r w:rsidRPr="00735A33">
        <w:rPr>
          <w:rFonts w:ascii="Book Antiqua" w:hAnsi="Book Antiqua"/>
          <w:b/>
          <w:bCs/>
        </w:rPr>
        <w:t xml:space="preserve"> AF</w:t>
      </w:r>
      <w:r w:rsidRPr="00735A33">
        <w:rPr>
          <w:rFonts w:ascii="Book Antiqua" w:hAnsi="Book Antiqua"/>
        </w:rPr>
        <w:t xml:space="preserve">, De </w:t>
      </w:r>
      <w:proofErr w:type="spellStart"/>
      <w:r w:rsidRPr="00735A33">
        <w:rPr>
          <w:rFonts w:ascii="Book Antiqua" w:hAnsi="Book Antiqua"/>
        </w:rPr>
        <w:t>Santis</w:t>
      </w:r>
      <w:proofErr w:type="spellEnd"/>
      <w:r w:rsidRPr="00735A33">
        <w:rPr>
          <w:rFonts w:ascii="Book Antiqua" w:hAnsi="Book Antiqua"/>
        </w:rPr>
        <w:t xml:space="preserve"> A, Capri R, </w:t>
      </w:r>
      <w:proofErr w:type="spellStart"/>
      <w:r w:rsidRPr="00735A33">
        <w:rPr>
          <w:rFonts w:ascii="Book Antiqua" w:hAnsi="Book Antiqua"/>
        </w:rPr>
        <w:t>Repice</w:t>
      </w:r>
      <w:proofErr w:type="spellEnd"/>
      <w:r w:rsidRPr="00735A33">
        <w:rPr>
          <w:rFonts w:ascii="Book Antiqua" w:hAnsi="Book Antiqua"/>
        </w:rPr>
        <w:t xml:space="preserve"> AM, </w:t>
      </w:r>
      <w:proofErr w:type="spellStart"/>
      <w:r w:rsidRPr="00735A33">
        <w:rPr>
          <w:rFonts w:ascii="Book Antiqua" w:hAnsi="Book Antiqua"/>
        </w:rPr>
        <w:t>Maselli</w:t>
      </w:r>
      <w:proofErr w:type="spellEnd"/>
      <w:r w:rsidRPr="00735A33">
        <w:rPr>
          <w:rFonts w:ascii="Book Antiqua" w:hAnsi="Book Antiqua"/>
        </w:rPr>
        <w:t xml:space="preserve"> S. The natural history of gallstones: the GREPCO experience. The GREPCO Group. </w:t>
      </w:r>
      <w:r w:rsidRPr="00735A33">
        <w:rPr>
          <w:rFonts w:ascii="Book Antiqua" w:hAnsi="Book Antiqua"/>
          <w:i/>
          <w:iCs/>
        </w:rPr>
        <w:t>Hepatology</w:t>
      </w:r>
      <w:r w:rsidRPr="00735A33">
        <w:rPr>
          <w:rFonts w:ascii="Book Antiqua" w:hAnsi="Book Antiqua"/>
        </w:rPr>
        <w:t xml:space="preserve"> 1995; </w:t>
      </w:r>
      <w:r w:rsidRPr="00735A33">
        <w:rPr>
          <w:rFonts w:ascii="Book Antiqua" w:hAnsi="Book Antiqua"/>
          <w:b/>
          <w:bCs/>
        </w:rPr>
        <w:t>21</w:t>
      </w:r>
      <w:r w:rsidRPr="00735A33">
        <w:rPr>
          <w:rFonts w:ascii="Book Antiqua" w:hAnsi="Book Antiqua"/>
        </w:rPr>
        <w:t>: 655-660 [PMID: 7875663 DOI: 10.1002/hep.1840210309]</w:t>
      </w:r>
    </w:p>
    <w:p w14:paraId="6344EBA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1 </w:t>
      </w:r>
      <w:proofErr w:type="spellStart"/>
      <w:r w:rsidRPr="00735A33">
        <w:rPr>
          <w:rFonts w:ascii="Book Antiqua" w:hAnsi="Book Antiqua"/>
          <w:b/>
          <w:bCs/>
        </w:rPr>
        <w:t>Shabanzadeh</w:t>
      </w:r>
      <w:proofErr w:type="spellEnd"/>
      <w:r w:rsidRPr="00735A33">
        <w:rPr>
          <w:rFonts w:ascii="Book Antiqua" w:hAnsi="Book Antiqua"/>
          <w:b/>
          <w:bCs/>
        </w:rPr>
        <w:t xml:space="preserve"> DM</w:t>
      </w:r>
      <w:r w:rsidRPr="00735A33">
        <w:rPr>
          <w:rFonts w:ascii="Book Antiqua" w:hAnsi="Book Antiqua"/>
        </w:rPr>
        <w:t xml:space="preserve">, </w:t>
      </w:r>
      <w:proofErr w:type="spellStart"/>
      <w:r w:rsidRPr="00735A33">
        <w:rPr>
          <w:rFonts w:ascii="Book Antiqua" w:hAnsi="Book Antiqua"/>
        </w:rPr>
        <w:t>Sørensen</w:t>
      </w:r>
      <w:proofErr w:type="spellEnd"/>
      <w:r w:rsidRPr="00735A33">
        <w:rPr>
          <w:rFonts w:ascii="Book Antiqua" w:hAnsi="Book Antiqua"/>
        </w:rPr>
        <w:t xml:space="preserve"> LT, </w:t>
      </w:r>
      <w:proofErr w:type="spellStart"/>
      <w:r w:rsidRPr="00735A33">
        <w:rPr>
          <w:rFonts w:ascii="Book Antiqua" w:hAnsi="Book Antiqua"/>
        </w:rPr>
        <w:t>Jørgensen</w:t>
      </w:r>
      <w:proofErr w:type="spellEnd"/>
      <w:r w:rsidRPr="00735A33">
        <w:rPr>
          <w:rFonts w:ascii="Book Antiqua" w:hAnsi="Book Antiqua"/>
        </w:rPr>
        <w:t xml:space="preserve"> T. A Prediction Rule for Risk Stratification of Incidentally Discovered Gallstones: Results From a Large Cohort Study. </w:t>
      </w:r>
      <w:r w:rsidRPr="00735A33">
        <w:rPr>
          <w:rFonts w:ascii="Book Antiqua" w:hAnsi="Book Antiqua"/>
          <w:i/>
          <w:iCs/>
        </w:rPr>
        <w:t>Gastroenterology</w:t>
      </w:r>
      <w:r w:rsidRPr="00735A33">
        <w:rPr>
          <w:rFonts w:ascii="Book Antiqua" w:hAnsi="Book Antiqua"/>
        </w:rPr>
        <w:t xml:space="preserve"> 2016; </w:t>
      </w:r>
      <w:r w:rsidRPr="00735A33">
        <w:rPr>
          <w:rFonts w:ascii="Book Antiqua" w:hAnsi="Book Antiqua"/>
          <w:b/>
          <w:bCs/>
        </w:rPr>
        <w:t>150</w:t>
      </w:r>
      <w:r w:rsidRPr="00735A33">
        <w:rPr>
          <w:rFonts w:ascii="Book Antiqua" w:hAnsi="Book Antiqua"/>
        </w:rPr>
        <w:t>: 156-167.e1 [PMID: 26375367 DOI: 10.1053/j.gastro.2015.09.002]</w:t>
      </w:r>
    </w:p>
    <w:p w14:paraId="6611B7D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2 </w:t>
      </w:r>
      <w:r w:rsidRPr="00735A33">
        <w:rPr>
          <w:rFonts w:ascii="Book Antiqua" w:hAnsi="Book Antiqua"/>
          <w:b/>
          <w:bCs/>
        </w:rPr>
        <w:t>Angelico F</w:t>
      </w:r>
      <w:r w:rsidRPr="00735A33">
        <w:rPr>
          <w:rFonts w:ascii="Book Antiqua" w:hAnsi="Book Antiqua"/>
        </w:rPr>
        <w:t xml:space="preserve">, Del Ben M, </w:t>
      </w:r>
      <w:proofErr w:type="spellStart"/>
      <w:r w:rsidRPr="00735A33">
        <w:rPr>
          <w:rFonts w:ascii="Book Antiqua" w:hAnsi="Book Antiqua"/>
        </w:rPr>
        <w:t>Barbato</w:t>
      </w:r>
      <w:proofErr w:type="spellEnd"/>
      <w:r w:rsidRPr="00735A33">
        <w:rPr>
          <w:rFonts w:ascii="Book Antiqua" w:hAnsi="Book Antiqua"/>
        </w:rPr>
        <w:t xml:space="preserve"> A, Conti R, </w:t>
      </w:r>
      <w:proofErr w:type="spellStart"/>
      <w:r w:rsidRPr="00735A33">
        <w:rPr>
          <w:rFonts w:ascii="Book Antiqua" w:hAnsi="Book Antiqua"/>
        </w:rPr>
        <w:t>Urbinati</w:t>
      </w:r>
      <w:proofErr w:type="spellEnd"/>
      <w:r w:rsidRPr="00735A33">
        <w:rPr>
          <w:rFonts w:ascii="Book Antiqua" w:hAnsi="Book Antiqua"/>
        </w:rPr>
        <w:t xml:space="preserve"> G. Ten-year incidence and natural history of gallstone disease in a rural population of women in central Italy. The Rome Group for the Epidemiology and Prevention of Cholelithiasis (GREPCO). </w:t>
      </w:r>
      <w:r w:rsidRPr="00735A33">
        <w:rPr>
          <w:rFonts w:ascii="Book Antiqua" w:hAnsi="Book Antiqua"/>
          <w:i/>
          <w:iCs/>
        </w:rPr>
        <w:t>Ital J Gastroenterol Hepatol</w:t>
      </w:r>
      <w:r w:rsidRPr="00735A33">
        <w:rPr>
          <w:rFonts w:ascii="Book Antiqua" w:hAnsi="Book Antiqua"/>
        </w:rPr>
        <w:t xml:space="preserve"> 1997; </w:t>
      </w:r>
      <w:r w:rsidRPr="00735A33">
        <w:rPr>
          <w:rFonts w:ascii="Book Antiqua" w:hAnsi="Book Antiqua"/>
          <w:b/>
          <w:bCs/>
        </w:rPr>
        <w:t>29</w:t>
      </w:r>
      <w:r w:rsidRPr="00735A33">
        <w:rPr>
          <w:rFonts w:ascii="Book Antiqua" w:hAnsi="Book Antiqua"/>
        </w:rPr>
        <w:t>: 249-254 [PMID: 9646217]</w:t>
      </w:r>
    </w:p>
    <w:p w14:paraId="50C6A03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3 </w:t>
      </w:r>
      <w:proofErr w:type="spellStart"/>
      <w:r w:rsidRPr="00735A33">
        <w:rPr>
          <w:rFonts w:ascii="Book Antiqua" w:hAnsi="Book Antiqua"/>
          <w:b/>
          <w:bCs/>
        </w:rPr>
        <w:t>Halldestam</w:t>
      </w:r>
      <w:proofErr w:type="spellEnd"/>
      <w:r w:rsidRPr="00735A33">
        <w:rPr>
          <w:rFonts w:ascii="Book Antiqua" w:hAnsi="Book Antiqua"/>
          <w:b/>
          <w:bCs/>
        </w:rPr>
        <w:t xml:space="preserve"> I</w:t>
      </w:r>
      <w:r w:rsidRPr="00735A33">
        <w:rPr>
          <w:rFonts w:ascii="Book Antiqua" w:hAnsi="Book Antiqua"/>
        </w:rPr>
        <w:t xml:space="preserve">, </w:t>
      </w:r>
      <w:proofErr w:type="spellStart"/>
      <w:r w:rsidRPr="00735A33">
        <w:rPr>
          <w:rFonts w:ascii="Book Antiqua" w:hAnsi="Book Antiqua"/>
        </w:rPr>
        <w:t>Enell</w:t>
      </w:r>
      <w:proofErr w:type="spellEnd"/>
      <w:r w:rsidRPr="00735A33">
        <w:rPr>
          <w:rFonts w:ascii="Book Antiqua" w:hAnsi="Book Antiqua"/>
        </w:rPr>
        <w:t xml:space="preserve"> EL, </w:t>
      </w:r>
      <w:proofErr w:type="spellStart"/>
      <w:r w:rsidRPr="00735A33">
        <w:rPr>
          <w:rFonts w:ascii="Book Antiqua" w:hAnsi="Book Antiqua"/>
        </w:rPr>
        <w:t>Kullman</w:t>
      </w:r>
      <w:proofErr w:type="spellEnd"/>
      <w:r w:rsidRPr="00735A33">
        <w:rPr>
          <w:rFonts w:ascii="Book Antiqua" w:hAnsi="Book Antiqua"/>
        </w:rPr>
        <w:t xml:space="preserve"> E, </w:t>
      </w:r>
      <w:proofErr w:type="spellStart"/>
      <w:r w:rsidRPr="00735A33">
        <w:rPr>
          <w:rFonts w:ascii="Book Antiqua" w:hAnsi="Book Antiqua"/>
        </w:rPr>
        <w:t>Borch</w:t>
      </w:r>
      <w:proofErr w:type="spellEnd"/>
      <w:r w:rsidRPr="00735A33">
        <w:rPr>
          <w:rFonts w:ascii="Book Antiqua" w:hAnsi="Book Antiqua"/>
        </w:rPr>
        <w:t xml:space="preserve"> K. Development of symptoms and complications in individuals with asymptomatic gallstones. </w:t>
      </w:r>
      <w:r w:rsidRPr="00735A33">
        <w:rPr>
          <w:rFonts w:ascii="Book Antiqua" w:hAnsi="Book Antiqua"/>
          <w:i/>
          <w:iCs/>
        </w:rPr>
        <w:t>Br J Surg</w:t>
      </w:r>
      <w:r w:rsidRPr="00735A33">
        <w:rPr>
          <w:rFonts w:ascii="Book Antiqua" w:hAnsi="Book Antiqua"/>
        </w:rPr>
        <w:t xml:space="preserve"> 2004; </w:t>
      </w:r>
      <w:r w:rsidRPr="00735A33">
        <w:rPr>
          <w:rFonts w:ascii="Book Antiqua" w:hAnsi="Book Antiqua"/>
          <w:b/>
          <w:bCs/>
        </w:rPr>
        <w:t>91</w:t>
      </w:r>
      <w:r w:rsidRPr="00735A33">
        <w:rPr>
          <w:rFonts w:ascii="Book Antiqua" w:hAnsi="Book Antiqua"/>
        </w:rPr>
        <w:t>: 734-738 [PMID: 15164444 DOI: 10.1002/bjs.4547]</w:t>
      </w:r>
    </w:p>
    <w:p w14:paraId="6EFCB05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4 </w:t>
      </w:r>
      <w:proofErr w:type="spellStart"/>
      <w:r w:rsidRPr="00735A33">
        <w:rPr>
          <w:rFonts w:ascii="Book Antiqua" w:hAnsi="Book Antiqua"/>
          <w:b/>
          <w:bCs/>
        </w:rPr>
        <w:t>Riall</w:t>
      </w:r>
      <w:proofErr w:type="spellEnd"/>
      <w:r w:rsidRPr="00735A33">
        <w:rPr>
          <w:rFonts w:ascii="Book Antiqua" w:hAnsi="Book Antiqua"/>
          <w:b/>
          <w:bCs/>
        </w:rPr>
        <w:t xml:space="preserve"> TS</w:t>
      </w:r>
      <w:r w:rsidRPr="00735A33">
        <w:rPr>
          <w:rFonts w:ascii="Book Antiqua" w:hAnsi="Book Antiqua"/>
        </w:rPr>
        <w:t xml:space="preserve">, Adhikari D, Parmar AD, Linder SK, </w:t>
      </w:r>
      <w:proofErr w:type="spellStart"/>
      <w:r w:rsidRPr="00735A33">
        <w:rPr>
          <w:rFonts w:ascii="Book Antiqua" w:hAnsi="Book Antiqua"/>
        </w:rPr>
        <w:t>Dimou</w:t>
      </w:r>
      <w:proofErr w:type="spellEnd"/>
      <w:r w:rsidRPr="00735A33">
        <w:rPr>
          <w:rFonts w:ascii="Book Antiqua" w:hAnsi="Book Antiqua"/>
        </w:rPr>
        <w:t xml:space="preserve"> FM, Crowell W, </w:t>
      </w:r>
      <w:proofErr w:type="spellStart"/>
      <w:r w:rsidRPr="00735A33">
        <w:rPr>
          <w:rFonts w:ascii="Book Antiqua" w:hAnsi="Book Antiqua"/>
        </w:rPr>
        <w:t>Tamirisa</w:t>
      </w:r>
      <w:proofErr w:type="spellEnd"/>
      <w:r w:rsidRPr="00735A33">
        <w:rPr>
          <w:rFonts w:ascii="Book Antiqua" w:hAnsi="Book Antiqua"/>
        </w:rPr>
        <w:t xml:space="preserve"> NP, Townsend CM Jr, Goodwin JS. The risk paradox: use of elective cholecystectomy in older patients is independent of their risk of developing complications. </w:t>
      </w:r>
      <w:r w:rsidRPr="00735A33">
        <w:rPr>
          <w:rFonts w:ascii="Book Antiqua" w:hAnsi="Book Antiqua"/>
          <w:i/>
          <w:iCs/>
        </w:rPr>
        <w:t>J Am Coll Surg</w:t>
      </w:r>
      <w:r w:rsidRPr="00735A33">
        <w:rPr>
          <w:rFonts w:ascii="Book Antiqua" w:hAnsi="Book Antiqua"/>
        </w:rPr>
        <w:t xml:space="preserve"> 2015; </w:t>
      </w:r>
      <w:r w:rsidRPr="00735A33">
        <w:rPr>
          <w:rFonts w:ascii="Book Antiqua" w:hAnsi="Book Antiqua"/>
          <w:b/>
          <w:bCs/>
        </w:rPr>
        <w:t>220</w:t>
      </w:r>
      <w:r w:rsidRPr="00735A33">
        <w:rPr>
          <w:rFonts w:ascii="Book Antiqua" w:hAnsi="Book Antiqua"/>
        </w:rPr>
        <w:t>: 682-690 [PMID: 25660731 DOI: 10.1016/j.jamcollsurg.2014.12.012]</w:t>
      </w:r>
    </w:p>
    <w:p w14:paraId="6F062EC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5 </w:t>
      </w:r>
      <w:proofErr w:type="spellStart"/>
      <w:r w:rsidRPr="00735A33">
        <w:rPr>
          <w:rFonts w:ascii="Book Antiqua" w:hAnsi="Book Antiqua"/>
          <w:b/>
          <w:bCs/>
        </w:rPr>
        <w:t>Riall</w:t>
      </w:r>
      <w:proofErr w:type="spellEnd"/>
      <w:r w:rsidRPr="00735A33">
        <w:rPr>
          <w:rFonts w:ascii="Book Antiqua" w:hAnsi="Book Antiqua"/>
          <w:b/>
          <w:bCs/>
        </w:rPr>
        <w:t xml:space="preserve"> TS</w:t>
      </w:r>
      <w:r w:rsidRPr="00735A33">
        <w:rPr>
          <w:rFonts w:ascii="Book Antiqua" w:hAnsi="Book Antiqua"/>
        </w:rPr>
        <w:t xml:space="preserve">, Zhang D, Townsend CM Jr, </w:t>
      </w:r>
      <w:proofErr w:type="spellStart"/>
      <w:r w:rsidRPr="00735A33">
        <w:rPr>
          <w:rFonts w:ascii="Book Antiqua" w:hAnsi="Book Antiqua"/>
        </w:rPr>
        <w:t>Kuo</w:t>
      </w:r>
      <w:proofErr w:type="spellEnd"/>
      <w:r w:rsidRPr="00735A33">
        <w:rPr>
          <w:rFonts w:ascii="Book Antiqua" w:hAnsi="Book Antiqua"/>
        </w:rPr>
        <w:t xml:space="preserve"> YF, Goodwin JS. Failure to perform cholecystectomy for acute cholecystitis in elderly patients is associated with increased morbidity, mortality, and cost. </w:t>
      </w:r>
      <w:r w:rsidRPr="00735A33">
        <w:rPr>
          <w:rFonts w:ascii="Book Antiqua" w:hAnsi="Book Antiqua"/>
          <w:i/>
          <w:iCs/>
        </w:rPr>
        <w:t>J Am Coll Surg</w:t>
      </w:r>
      <w:r w:rsidRPr="00735A33">
        <w:rPr>
          <w:rFonts w:ascii="Book Antiqua" w:hAnsi="Book Antiqua"/>
        </w:rPr>
        <w:t xml:space="preserve"> 2010; </w:t>
      </w:r>
      <w:r w:rsidRPr="00735A33">
        <w:rPr>
          <w:rFonts w:ascii="Book Antiqua" w:hAnsi="Book Antiqua"/>
          <w:b/>
          <w:bCs/>
        </w:rPr>
        <w:t>210</w:t>
      </w:r>
      <w:r w:rsidRPr="00735A33">
        <w:rPr>
          <w:rFonts w:ascii="Book Antiqua" w:hAnsi="Book Antiqua"/>
        </w:rPr>
        <w:t>: 668-677, 677-679 [PMID: 20421027 DOI: 10.1016/j.jamcollsurg.2009.12.031]</w:t>
      </w:r>
    </w:p>
    <w:p w14:paraId="5B3D909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6 </w:t>
      </w:r>
      <w:r w:rsidRPr="00735A33">
        <w:rPr>
          <w:rFonts w:ascii="Book Antiqua" w:hAnsi="Book Antiqua"/>
          <w:b/>
          <w:bCs/>
        </w:rPr>
        <w:t>Schmidt M</w:t>
      </w:r>
      <w:r w:rsidRPr="00735A33">
        <w:rPr>
          <w:rFonts w:ascii="Book Antiqua" w:hAnsi="Book Antiqua"/>
        </w:rPr>
        <w:t xml:space="preserve">, </w:t>
      </w:r>
      <w:proofErr w:type="spellStart"/>
      <w:r w:rsidRPr="00735A33">
        <w:rPr>
          <w:rFonts w:ascii="Book Antiqua" w:hAnsi="Book Antiqua"/>
        </w:rPr>
        <w:t>Søndenaa</w:t>
      </w:r>
      <w:proofErr w:type="spellEnd"/>
      <w:r w:rsidRPr="00735A33">
        <w:rPr>
          <w:rFonts w:ascii="Book Antiqua" w:hAnsi="Book Antiqua"/>
        </w:rPr>
        <w:t xml:space="preserve"> K, </w:t>
      </w:r>
      <w:proofErr w:type="spellStart"/>
      <w:r w:rsidRPr="00735A33">
        <w:rPr>
          <w:rFonts w:ascii="Book Antiqua" w:hAnsi="Book Antiqua"/>
        </w:rPr>
        <w:t>Vetrhus</w:t>
      </w:r>
      <w:proofErr w:type="spellEnd"/>
      <w:r w:rsidRPr="00735A33">
        <w:rPr>
          <w:rFonts w:ascii="Book Antiqua" w:hAnsi="Book Antiqua"/>
        </w:rPr>
        <w:t xml:space="preserve"> M, Berhane T, Eide GE. A randomized controlled study of uncomplicated gallstone disease with a 14-year follow-up showed that operation was the preferred treatment. </w:t>
      </w:r>
      <w:r w:rsidRPr="00735A33">
        <w:rPr>
          <w:rFonts w:ascii="Book Antiqua" w:hAnsi="Book Antiqua"/>
          <w:i/>
          <w:iCs/>
        </w:rPr>
        <w:t>Dig Surg</w:t>
      </w:r>
      <w:r w:rsidRPr="00735A33">
        <w:rPr>
          <w:rFonts w:ascii="Book Antiqua" w:hAnsi="Book Antiqua"/>
        </w:rPr>
        <w:t xml:space="preserve"> 2011; </w:t>
      </w:r>
      <w:r w:rsidRPr="00735A33">
        <w:rPr>
          <w:rFonts w:ascii="Book Antiqua" w:hAnsi="Book Antiqua"/>
          <w:b/>
          <w:bCs/>
        </w:rPr>
        <w:t>28</w:t>
      </w:r>
      <w:r w:rsidRPr="00735A33">
        <w:rPr>
          <w:rFonts w:ascii="Book Antiqua" w:hAnsi="Book Antiqua"/>
        </w:rPr>
        <w:t>: 270-276 [PMID: 21757915 DOI: 10.1159/000329464]</w:t>
      </w:r>
    </w:p>
    <w:p w14:paraId="63E0B3E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7 </w:t>
      </w:r>
      <w:r w:rsidRPr="00735A33">
        <w:rPr>
          <w:rFonts w:ascii="Book Antiqua" w:hAnsi="Book Antiqua"/>
          <w:b/>
          <w:bCs/>
        </w:rPr>
        <w:t>Schmidt M</w:t>
      </w:r>
      <w:r w:rsidRPr="00735A33">
        <w:rPr>
          <w:rFonts w:ascii="Book Antiqua" w:hAnsi="Book Antiqua"/>
        </w:rPr>
        <w:t xml:space="preserve">, </w:t>
      </w:r>
      <w:proofErr w:type="spellStart"/>
      <w:r w:rsidRPr="00735A33">
        <w:rPr>
          <w:rFonts w:ascii="Book Antiqua" w:hAnsi="Book Antiqua"/>
        </w:rPr>
        <w:t>Søndenaa</w:t>
      </w:r>
      <w:proofErr w:type="spellEnd"/>
      <w:r w:rsidRPr="00735A33">
        <w:rPr>
          <w:rFonts w:ascii="Book Antiqua" w:hAnsi="Book Antiqua"/>
        </w:rPr>
        <w:t xml:space="preserve"> K, </w:t>
      </w:r>
      <w:proofErr w:type="spellStart"/>
      <w:r w:rsidRPr="00735A33">
        <w:rPr>
          <w:rFonts w:ascii="Book Antiqua" w:hAnsi="Book Antiqua"/>
        </w:rPr>
        <w:t>Vetrhus</w:t>
      </w:r>
      <w:proofErr w:type="spellEnd"/>
      <w:r w:rsidRPr="00735A33">
        <w:rPr>
          <w:rFonts w:ascii="Book Antiqua" w:hAnsi="Book Antiqua"/>
        </w:rPr>
        <w:t xml:space="preserve"> M, Berhane T, Eide GE. Long-term follow-up of a randomized controlled trial of observation versus surgery for acute cholecystitis: non-operative management is an option in some patients. </w:t>
      </w:r>
      <w:proofErr w:type="spellStart"/>
      <w:r w:rsidRPr="00735A33">
        <w:rPr>
          <w:rFonts w:ascii="Book Antiqua" w:hAnsi="Book Antiqua"/>
          <w:i/>
          <w:iCs/>
        </w:rPr>
        <w:t>Scand</w:t>
      </w:r>
      <w:proofErr w:type="spellEnd"/>
      <w:r w:rsidRPr="00735A33">
        <w:rPr>
          <w:rFonts w:ascii="Book Antiqua" w:hAnsi="Book Antiqua"/>
          <w:i/>
          <w:iCs/>
        </w:rPr>
        <w:t xml:space="preserve"> J Gastroenterol</w:t>
      </w:r>
      <w:r w:rsidRPr="00735A33">
        <w:rPr>
          <w:rFonts w:ascii="Book Antiqua" w:hAnsi="Book Antiqua"/>
        </w:rPr>
        <w:t xml:space="preserve"> 2011; </w:t>
      </w:r>
      <w:r w:rsidRPr="00735A33">
        <w:rPr>
          <w:rFonts w:ascii="Book Antiqua" w:hAnsi="Book Antiqua"/>
          <w:b/>
          <w:bCs/>
        </w:rPr>
        <w:t>46</w:t>
      </w:r>
      <w:r w:rsidRPr="00735A33">
        <w:rPr>
          <w:rFonts w:ascii="Book Antiqua" w:hAnsi="Book Antiqua"/>
        </w:rPr>
        <w:t>: 1257-1262 [PMID: 21736531 DOI: 10.3109/00365521.2011.598548]</w:t>
      </w:r>
    </w:p>
    <w:p w14:paraId="3E6307A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38 </w:t>
      </w:r>
      <w:r w:rsidRPr="00735A33">
        <w:rPr>
          <w:rFonts w:ascii="Book Antiqua" w:hAnsi="Book Antiqua"/>
          <w:b/>
          <w:bCs/>
        </w:rPr>
        <w:t>Williams TP</w:t>
      </w:r>
      <w:r w:rsidRPr="00735A33">
        <w:rPr>
          <w:rFonts w:ascii="Book Antiqua" w:hAnsi="Book Antiqua"/>
        </w:rPr>
        <w:t xml:space="preserve">, </w:t>
      </w:r>
      <w:proofErr w:type="spellStart"/>
      <w:r w:rsidRPr="00735A33">
        <w:rPr>
          <w:rFonts w:ascii="Book Antiqua" w:hAnsi="Book Antiqua"/>
        </w:rPr>
        <w:t>Dimou</w:t>
      </w:r>
      <w:proofErr w:type="spellEnd"/>
      <w:r w:rsidRPr="00735A33">
        <w:rPr>
          <w:rFonts w:ascii="Book Antiqua" w:hAnsi="Book Antiqua"/>
        </w:rPr>
        <w:t xml:space="preserve"> FM, Adhikari D, Kimbrough TD, </w:t>
      </w:r>
      <w:proofErr w:type="spellStart"/>
      <w:r w:rsidRPr="00735A33">
        <w:rPr>
          <w:rFonts w:ascii="Book Antiqua" w:hAnsi="Book Antiqua"/>
        </w:rPr>
        <w:t>Riall</w:t>
      </w:r>
      <w:proofErr w:type="spellEnd"/>
      <w:r w:rsidRPr="00735A33">
        <w:rPr>
          <w:rFonts w:ascii="Book Antiqua" w:hAnsi="Book Antiqua"/>
        </w:rPr>
        <w:t xml:space="preserve"> TS. Hospital readmission after emergency room visit for cholelithiasis. </w:t>
      </w:r>
      <w:r w:rsidRPr="00735A33">
        <w:rPr>
          <w:rFonts w:ascii="Book Antiqua" w:hAnsi="Book Antiqua"/>
          <w:i/>
          <w:iCs/>
        </w:rPr>
        <w:t>J Surg Res</w:t>
      </w:r>
      <w:r w:rsidRPr="00735A33">
        <w:rPr>
          <w:rFonts w:ascii="Book Antiqua" w:hAnsi="Book Antiqua"/>
        </w:rPr>
        <w:t xml:space="preserve"> 2015; </w:t>
      </w:r>
      <w:r w:rsidRPr="00735A33">
        <w:rPr>
          <w:rFonts w:ascii="Book Antiqua" w:hAnsi="Book Antiqua"/>
          <w:b/>
          <w:bCs/>
        </w:rPr>
        <w:t>197</w:t>
      </w:r>
      <w:r w:rsidRPr="00735A33">
        <w:rPr>
          <w:rFonts w:ascii="Book Antiqua" w:hAnsi="Book Antiqua"/>
        </w:rPr>
        <w:t>: 318-323 [PMID: 25959838 DOI: 10.1016/j.jss.2015.04.032]</w:t>
      </w:r>
    </w:p>
    <w:p w14:paraId="78295DD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39 </w:t>
      </w:r>
      <w:proofErr w:type="spellStart"/>
      <w:r w:rsidRPr="00735A33">
        <w:rPr>
          <w:rFonts w:ascii="Book Antiqua" w:hAnsi="Book Antiqua"/>
          <w:b/>
          <w:bCs/>
        </w:rPr>
        <w:t>Flum</w:t>
      </w:r>
      <w:proofErr w:type="spellEnd"/>
      <w:r w:rsidRPr="00735A33">
        <w:rPr>
          <w:rFonts w:ascii="Book Antiqua" w:hAnsi="Book Antiqua"/>
          <w:b/>
          <w:bCs/>
        </w:rPr>
        <w:t xml:space="preserve"> DR</w:t>
      </w:r>
      <w:r w:rsidRPr="00735A33">
        <w:rPr>
          <w:rFonts w:ascii="Book Antiqua" w:hAnsi="Book Antiqua"/>
        </w:rPr>
        <w:t xml:space="preserve">, Dellinger EP, Cheadle A, Chan L, </w:t>
      </w:r>
      <w:proofErr w:type="spellStart"/>
      <w:r w:rsidRPr="00735A33">
        <w:rPr>
          <w:rFonts w:ascii="Book Antiqua" w:hAnsi="Book Antiqua"/>
        </w:rPr>
        <w:t>Koepsell</w:t>
      </w:r>
      <w:proofErr w:type="spellEnd"/>
      <w:r w:rsidRPr="00735A33">
        <w:rPr>
          <w:rFonts w:ascii="Book Antiqua" w:hAnsi="Book Antiqua"/>
        </w:rPr>
        <w:t xml:space="preserve"> T. Intraoperative cholangiography and risk of common bile duct injury during cholecystectomy. </w:t>
      </w:r>
      <w:r w:rsidRPr="00735A33">
        <w:rPr>
          <w:rFonts w:ascii="Book Antiqua" w:hAnsi="Book Antiqua"/>
          <w:i/>
          <w:iCs/>
        </w:rPr>
        <w:t>JAMA</w:t>
      </w:r>
      <w:r w:rsidRPr="00735A33">
        <w:rPr>
          <w:rFonts w:ascii="Book Antiqua" w:hAnsi="Book Antiqua"/>
        </w:rPr>
        <w:t xml:space="preserve"> 2003; </w:t>
      </w:r>
      <w:r w:rsidRPr="00735A33">
        <w:rPr>
          <w:rFonts w:ascii="Book Antiqua" w:hAnsi="Book Antiqua"/>
          <w:b/>
          <w:bCs/>
        </w:rPr>
        <w:t>289</w:t>
      </w:r>
      <w:r w:rsidRPr="00735A33">
        <w:rPr>
          <w:rFonts w:ascii="Book Antiqua" w:hAnsi="Book Antiqua"/>
        </w:rPr>
        <w:t>: 1639-1644 [PMID: 12672731 DOI: 10.1001/jama.289.13.1639]</w:t>
      </w:r>
    </w:p>
    <w:p w14:paraId="6603036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0 </w:t>
      </w:r>
      <w:proofErr w:type="spellStart"/>
      <w:r w:rsidRPr="00735A33">
        <w:rPr>
          <w:rFonts w:ascii="Book Antiqua" w:hAnsi="Book Antiqua"/>
          <w:b/>
          <w:bCs/>
        </w:rPr>
        <w:t>Shamiyeh</w:t>
      </w:r>
      <w:proofErr w:type="spellEnd"/>
      <w:r w:rsidRPr="00735A33">
        <w:rPr>
          <w:rFonts w:ascii="Book Antiqua" w:hAnsi="Book Antiqua"/>
          <w:b/>
          <w:bCs/>
        </w:rPr>
        <w:t xml:space="preserve"> A</w:t>
      </w:r>
      <w:r w:rsidRPr="00735A33">
        <w:rPr>
          <w:rFonts w:ascii="Book Antiqua" w:hAnsi="Book Antiqua"/>
        </w:rPr>
        <w:t xml:space="preserve">, </w:t>
      </w:r>
      <w:proofErr w:type="spellStart"/>
      <w:r w:rsidRPr="00735A33">
        <w:rPr>
          <w:rFonts w:ascii="Book Antiqua" w:hAnsi="Book Antiqua"/>
        </w:rPr>
        <w:t>Wayand</w:t>
      </w:r>
      <w:proofErr w:type="spellEnd"/>
      <w:r w:rsidRPr="00735A33">
        <w:rPr>
          <w:rFonts w:ascii="Book Antiqua" w:hAnsi="Book Antiqua"/>
        </w:rPr>
        <w:t xml:space="preserve"> W. Laparoscopic cholecystectomy: early and late complications and their treatment. </w:t>
      </w:r>
      <w:proofErr w:type="spellStart"/>
      <w:r w:rsidRPr="00735A33">
        <w:rPr>
          <w:rFonts w:ascii="Book Antiqua" w:hAnsi="Book Antiqua"/>
          <w:i/>
          <w:iCs/>
        </w:rPr>
        <w:t>Langenbecks</w:t>
      </w:r>
      <w:proofErr w:type="spellEnd"/>
      <w:r w:rsidRPr="00735A33">
        <w:rPr>
          <w:rFonts w:ascii="Book Antiqua" w:hAnsi="Book Antiqua"/>
          <w:i/>
          <w:iCs/>
        </w:rPr>
        <w:t xml:space="preserve"> Arch Surg</w:t>
      </w:r>
      <w:r w:rsidRPr="00735A33">
        <w:rPr>
          <w:rFonts w:ascii="Book Antiqua" w:hAnsi="Book Antiqua"/>
        </w:rPr>
        <w:t xml:space="preserve"> 2004; </w:t>
      </w:r>
      <w:r w:rsidRPr="00735A33">
        <w:rPr>
          <w:rFonts w:ascii="Book Antiqua" w:hAnsi="Book Antiqua"/>
          <w:b/>
          <w:bCs/>
        </w:rPr>
        <w:t>389</w:t>
      </w:r>
      <w:r w:rsidRPr="00735A33">
        <w:rPr>
          <w:rFonts w:ascii="Book Antiqua" w:hAnsi="Book Antiqua"/>
        </w:rPr>
        <w:t>: 164-171 [PMID: 15133671 DOI: 10.1007/s00423-004-0470-2]</w:t>
      </w:r>
    </w:p>
    <w:p w14:paraId="1CA7A7D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1 </w:t>
      </w:r>
      <w:r w:rsidRPr="00735A33">
        <w:rPr>
          <w:rFonts w:ascii="Book Antiqua" w:hAnsi="Book Antiqua"/>
          <w:b/>
          <w:bCs/>
        </w:rPr>
        <w:t>Shirah BH</w:t>
      </w:r>
      <w:r w:rsidRPr="00735A33">
        <w:rPr>
          <w:rFonts w:ascii="Book Antiqua" w:hAnsi="Book Antiqua"/>
        </w:rPr>
        <w:t xml:space="preserve">, Shirah HA, Zafar SH, </w:t>
      </w:r>
      <w:proofErr w:type="spellStart"/>
      <w:r w:rsidRPr="00735A33">
        <w:rPr>
          <w:rFonts w:ascii="Book Antiqua" w:hAnsi="Book Antiqua"/>
        </w:rPr>
        <w:t>Albeladi</w:t>
      </w:r>
      <w:proofErr w:type="spellEnd"/>
      <w:r w:rsidRPr="00735A33">
        <w:rPr>
          <w:rFonts w:ascii="Book Antiqua" w:hAnsi="Book Antiqua"/>
        </w:rPr>
        <w:t xml:space="preserve"> KB. Clinical patterns of postcholecystectomy syndrome. </w:t>
      </w:r>
      <w:r w:rsidRPr="00735A33">
        <w:rPr>
          <w:rFonts w:ascii="Book Antiqua" w:hAnsi="Book Antiqua"/>
          <w:i/>
          <w:iCs/>
        </w:rPr>
        <w:t xml:space="preserve">Ann Hepatobiliary </w:t>
      </w:r>
      <w:proofErr w:type="spellStart"/>
      <w:r w:rsidRPr="00735A33">
        <w:rPr>
          <w:rFonts w:ascii="Book Antiqua" w:hAnsi="Book Antiqua"/>
          <w:i/>
          <w:iCs/>
        </w:rPr>
        <w:t>Pancreat</w:t>
      </w:r>
      <w:proofErr w:type="spellEnd"/>
      <w:r w:rsidRPr="00735A33">
        <w:rPr>
          <w:rFonts w:ascii="Book Antiqua" w:hAnsi="Book Antiqua"/>
          <w:i/>
          <w:iCs/>
        </w:rPr>
        <w:t xml:space="preserve"> Surg</w:t>
      </w:r>
      <w:r w:rsidRPr="00735A33">
        <w:rPr>
          <w:rFonts w:ascii="Book Antiqua" w:hAnsi="Book Antiqua"/>
        </w:rPr>
        <w:t xml:space="preserve"> 2018; </w:t>
      </w:r>
      <w:r w:rsidRPr="00735A33">
        <w:rPr>
          <w:rFonts w:ascii="Book Antiqua" w:hAnsi="Book Antiqua"/>
          <w:b/>
          <w:bCs/>
        </w:rPr>
        <w:t>22</w:t>
      </w:r>
      <w:r w:rsidRPr="00735A33">
        <w:rPr>
          <w:rFonts w:ascii="Book Antiqua" w:hAnsi="Book Antiqua"/>
        </w:rPr>
        <w:t>: 52-57 [PMID: 29536056 DOI: 10.14701/ahbps.2018.22.1.52]</w:t>
      </w:r>
    </w:p>
    <w:p w14:paraId="66DEE03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2 </w:t>
      </w:r>
      <w:proofErr w:type="spellStart"/>
      <w:r w:rsidRPr="00735A33">
        <w:rPr>
          <w:rFonts w:ascii="Book Antiqua" w:hAnsi="Book Antiqua"/>
          <w:b/>
          <w:bCs/>
        </w:rPr>
        <w:t>Girometti</w:t>
      </w:r>
      <w:proofErr w:type="spellEnd"/>
      <w:r w:rsidRPr="00735A33">
        <w:rPr>
          <w:rFonts w:ascii="Book Antiqua" w:hAnsi="Book Antiqua"/>
          <w:b/>
          <w:bCs/>
        </w:rPr>
        <w:t xml:space="preserve"> R</w:t>
      </w:r>
      <w:r w:rsidRPr="00735A33">
        <w:rPr>
          <w:rFonts w:ascii="Book Antiqua" w:hAnsi="Book Antiqua"/>
        </w:rPr>
        <w:t xml:space="preserve">, </w:t>
      </w:r>
      <w:proofErr w:type="spellStart"/>
      <w:r w:rsidRPr="00735A33">
        <w:rPr>
          <w:rFonts w:ascii="Book Antiqua" w:hAnsi="Book Antiqua"/>
        </w:rPr>
        <w:t>Brondani</w:t>
      </w:r>
      <w:proofErr w:type="spellEnd"/>
      <w:r w:rsidRPr="00735A33">
        <w:rPr>
          <w:rFonts w:ascii="Book Antiqua" w:hAnsi="Book Antiqua"/>
        </w:rPr>
        <w:t xml:space="preserve"> G, </w:t>
      </w:r>
      <w:proofErr w:type="spellStart"/>
      <w:r w:rsidRPr="00735A33">
        <w:rPr>
          <w:rFonts w:ascii="Book Antiqua" w:hAnsi="Book Antiqua"/>
        </w:rPr>
        <w:t>Cereser</w:t>
      </w:r>
      <w:proofErr w:type="spellEnd"/>
      <w:r w:rsidRPr="00735A33">
        <w:rPr>
          <w:rFonts w:ascii="Book Antiqua" w:hAnsi="Book Antiqua"/>
        </w:rPr>
        <w:t xml:space="preserve"> L, Como G, Del Pin M, </w:t>
      </w:r>
      <w:proofErr w:type="spellStart"/>
      <w:r w:rsidRPr="00735A33">
        <w:rPr>
          <w:rFonts w:ascii="Book Antiqua" w:hAnsi="Book Antiqua"/>
        </w:rPr>
        <w:t>Bazzocchi</w:t>
      </w:r>
      <w:proofErr w:type="spellEnd"/>
      <w:r w:rsidRPr="00735A33">
        <w:rPr>
          <w:rFonts w:ascii="Book Antiqua" w:hAnsi="Book Antiqua"/>
        </w:rPr>
        <w:t xml:space="preserve"> M, </w:t>
      </w:r>
      <w:proofErr w:type="spellStart"/>
      <w:r w:rsidRPr="00735A33">
        <w:rPr>
          <w:rFonts w:ascii="Book Antiqua" w:hAnsi="Book Antiqua"/>
        </w:rPr>
        <w:t>Zuiani</w:t>
      </w:r>
      <w:proofErr w:type="spellEnd"/>
      <w:r w:rsidRPr="00735A33">
        <w:rPr>
          <w:rFonts w:ascii="Book Antiqua" w:hAnsi="Book Antiqua"/>
        </w:rPr>
        <w:t xml:space="preserve"> C. Post-cholecystectomy syndrome: spectrum of biliary findings at magnetic resonance cholangiopancreatography. </w:t>
      </w:r>
      <w:r w:rsidRPr="00735A33">
        <w:rPr>
          <w:rFonts w:ascii="Book Antiqua" w:hAnsi="Book Antiqua"/>
          <w:i/>
          <w:iCs/>
        </w:rPr>
        <w:t>Br J Radiol</w:t>
      </w:r>
      <w:r w:rsidRPr="00735A33">
        <w:rPr>
          <w:rFonts w:ascii="Book Antiqua" w:hAnsi="Book Antiqua"/>
        </w:rPr>
        <w:t xml:space="preserve"> 2010; </w:t>
      </w:r>
      <w:r w:rsidRPr="00735A33">
        <w:rPr>
          <w:rFonts w:ascii="Book Antiqua" w:hAnsi="Book Antiqua"/>
          <w:b/>
          <w:bCs/>
        </w:rPr>
        <w:t>83</w:t>
      </w:r>
      <w:r w:rsidRPr="00735A33">
        <w:rPr>
          <w:rFonts w:ascii="Book Antiqua" w:hAnsi="Book Antiqua"/>
        </w:rPr>
        <w:t>: 351-361 [PMID: 20335441 DOI: 10.1259/</w:t>
      </w:r>
      <w:proofErr w:type="spellStart"/>
      <w:r w:rsidRPr="00735A33">
        <w:rPr>
          <w:rFonts w:ascii="Book Antiqua" w:hAnsi="Book Antiqua"/>
        </w:rPr>
        <w:t>bjr</w:t>
      </w:r>
      <w:proofErr w:type="spellEnd"/>
      <w:r w:rsidRPr="00735A33">
        <w:rPr>
          <w:rFonts w:ascii="Book Antiqua" w:hAnsi="Book Antiqua"/>
        </w:rPr>
        <w:t>/99865290]</w:t>
      </w:r>
    </w:p>
    <w:p w14:paraId="0F4D44A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3 </w:t>
      </w:r>
      <w:proofErr w:type="spellStart"/>
      <w:r w:rsidRPr="00735A33">
        <w:rPr>
          <w:rFonts w:ascii="Book Antiqua" w:hAnsi="Book Antiqua"/>
          <w:b/>
          <w:bCs/>
        </w:rPr>
        <w:t>Schofer</w:t>
      </w:r>
      <w:proofErr w:type="spellEnd"/>
      <w:r w:rsidRPr="00735A33">
        <w:rPr>
          <w:rFonts w:ascii="Book Antiqua" w:hAnsi="Book Antiqua"/>
          <w:b/>
          <w:bCs/>
        </w:rPr>
        <w:t xml:space="preserve"> JM</w:t>
      </w:r>
      <w:r w:rsidRPr="00735A33">
        <w:rPr>
          <w:rFonts w:ascii="Book Antiqua" w:hAnsi="Book Antiqua"/>
        </w:rPr>
        <w:t xml:space="preserve">. Biliary causes of postcholecystectomy syndrome. </w:t>
      </w:r>
      <w:r w:rsidRPr="00735A33">
        <w:rPr>
          <w:rFonts w:ascii="Book Antiqua" w:hAnsi="Book Antiqua"/>
          <w:i/>
          <w:iCs/>
        </w:rPr>
        <w:t>J Emerg Med</w:t>
      </w:r>
      <w:r w:rsidRPr="00735A33">
        <w:rPr>
          <w:rFonts w:ascii="Book Antiqua" w:hAnsi="Book Antiqua"/>
        </w:rPr>
        <w:t xml:space="preserve"> 2010; </w:t>
      </w:r>
      <w:r w:rsidRPr="00735A33">
        <w:rPr>
          <w:rFonts w:ascii="Book Antiqua" w:hAnsi="Book Antiqua"/>
          <w:b/>
          <w:bCs/>
        </w:rPr>
        <w:t>39</w:t>
      </w:r>
      <w:r w:rsidRPr="00735A33">
        <w:rPr>
          <w:rFonts w:ascii="Book Antiqua" w:hAnsi="Book Antiqua"/>
        </w:rPr>
        <w:t>: 406-410 [PMID: 18722735 DOI: 10.1016/j.jemermed.2007.11.090]</w:t>
      </w:r>
    </w:p>
    <w:p w14:paraId="2250636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4 </w:t>
      </w:r>
      <w:proofErr w:type="spellStart"/>
      <w:r w:rsidRPr="00735A33">
        <w:rPr>
          <w:rFonts w:ascii="Book Antiqua" w:hAnsi="Book Antiqua"/>
          <w:b/>
          <w:bCs/>
        </w:rPr>
        <w:t>Terhaar</w:t>
      </w:r>
      <w:proofErr w:type="spellEnd"/>
      <w:r w:rsidRPr="00735A33">
        <w:rPr>
          <w:rFonts w:ascii="Book Antiqua" w:hAnsi="Book Antiqua"/>
          <w:b/>
          <w:bCs/>
        </w:rPr>
        <w:t xml:space="preserve"> OA</w:t>
      </w:r>
      <w:r w:rsidRPr="00735A33">
        <w:rPr>
          <w:rFonts w:ascii="Book Antiqua" w:hAnsi="Book Antiqua"/>
        </w:rPr>
        <w:t xml:space="preserve">, Abbas S, Thornton FJ, Duke D, O'Kelly P, Abdullah K, Varghese JC, Lee MJ. Imaging patients with "post-cholecystectomy syndrome": an algorithmic approach. </w:t>
      </w:r>
      <w:r w:rsidRPr="00735A33">
        <w:rPr>
          <w:rFonts w:ascii="Book Antiqua" w:hAnsi="Book Antiqua"/>
          <w:i/>
          <w:iCs/>
        </w:rPr>
        <w:t>Clin Radiol</w:t>
      </w:r>
      <w:r w:rsidRPr="00735A33">
        <w:rPr>
          <w:rFonts w:ascii="Book Antiqua" w:hAnsi="Book Antiqua"/>
        </w:rPr>
        <w:t xml:space="preserve"> 2005; </w:t>
      </w:r>
      <w:r w:rsidRPr="00735A33">
        <w:rPr>
          <w:rFonts w:ascii="Book Antiqua" w:hAnsi="Book Antiqua"/>
          <w:b/>
          <w:bCs/>
        </w:rPr>
        <w:t>60</w:t>
      </w:r>
      <w:r w:rsidRPr="00735A33">
        <w:rPr>
          <w:rFonts w:ascii="Book Antiqua" w:hAnsi="Book Antiqua"/>
        </w:rPr>
        <w:t>: 78-84 [PMID: 15642297 DOI: 10.1016/j.crad.2004.02.014]</w:t>
      </w:r>
    </w:p>
    <w:p w14:paraId="01018BD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5 </w:t>
      </w:r>
      <w:proofErr w:type="spellStart"/>
      <w:r w:rsidRPr="00735A33">
        <w:rPr>
          <w:rFonts w:ascii="Book Antiqua" w:hAnsi="Book Antiqua"/>
          <w:b/>
          <w:bCs/>
        </w:rPr>
        <w:t>Jaunoo</w:t>
      </w:r>
      <w:proofErr w:type="spellEnd"/>
      <w:r w:rsidRPr="00735A33">
        <w:rPr>
          <w:rFonts w:ascii="Book Antiqua" w:hAnsi="Book Antiqua"/>
          <w:b/>
          <w:bCs/>
        </w:rPr>
        <w:t xml:space="preserve"> SS</w:t>
      </w:r>
      <w:r w:rsidRPr="00735A33">
        <w:rPr>
          <w:rFonts w:ascii="Book Antiqua" w:hAnsi="Book Antiqua"/>
        </w:rPr>
        <w:t xml:space="preserve">, Mohandas S, Almond LM. Postcholecystectomy syndrome (PCS). </w:t>
      </w:r>
      <w:r w:rsidRPr="00735A33">
        <w:rPr>
          <w:rFonts w:ascii="Book Antiqua" w:hAnsi="Book Antiqua"/>
          <w:i/>
          <w:iCs/>
        </w:rPr>
        <w:t>Int J Surg</w:t>
      </w:r>
      <w:r w:rsidRPr="00735A33">
        <w:rPr>
          <w:rFonts w:ascii="Book Antiqua" w:hAnsi="Book Antiqua"/>
        </w:rPr>
        <w:t xml:space="preserve"> 2010; </w:t>
      </w:r>
      <w:r w:rsidRPr="00735A33">
        <w:rPr>
          <w:rFonts w:ascii="Book Antiqua" w:hAnsi="Book Antiqua"/>
          <w:b/>
          <w:bCs/>
        </w:rPr>
        <w:t>8</w:t>
      </w:r>
      <w:r w:rsidRPr="00735A33">
        <w:rPr>
          <w:rFonts w:ascii="Book Antiqua" w:hAnsi="Book Antiqua"/>
        </w:rPr>
        <w:t>: 15-17 [PMID: 19857610 DOI: 10.1016/j.ijsu.2009.10.008]</w:t>
      </w:r>
    </w:p>
    <w:p w14:paraId="335E2D1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6 </w:t>
      </w:r>
      <w:r w:rsidRPr="00735A33">
        <w:rPr>
          <w:rFonts w:ascii="Book Antiqua" w:hAnsi="Book Antiqua"/>
          <w:b/>
          <w:bCs/>
        </w:rPr>
        <w:t>Frost F</w:t>
      </w:r>
      <w:r w:rsidRPr="00735A33">
        <w:rPr>
          <w:rFonts w:ascii="Book Antiqua" w:hAnsi="Book Antiqua"/>
        </w:rPr>
        <w:t xml:space="preserve">, </w:t>
      </w:r>
      <w:proofErr w:type="spellStart"/>
      <w:r w:rsidRPr="00735A33">
        <w:rPr>
          <w:rFonts w:ascii="Book Antiqua" w:hAnsi="Book Antiqua"/>
        </w:rPr>
        <w:t>Kacprowski</w:t>
      </w:r>
      <w:proofErr w:type="spellEnd"/>
      <w:r w:rsidRPr="00735A33">
        <w:rPr>
          <w:rFonts w:ascii="Book Antiqua" w:hAnsi="Book Antiqua"/>
        </w:rPr>
        <w:t xml:space="preserve"> T, </w:t>
      </w:r>
      <w:proofErr w:type="spellStart"/>
      <w:r w:rsidRPr="00735A33">
        <w:rPr>
          <w:rFonts w:ascii="Book Antiqua" w:hAnsi="Book Antiqua"/>
        </w:rPr>
        <w:t>Rühlemann</w:t>
      </w:r>
      <w:proofErr w:type="spellEnd"/>
      <w:r w:rsidRPr="00735A33">
        <w:rPr>
          <w:rFonts w:ascii="Book Antiqua" w:hAnsi="Book Antiqua"/>
        </w:rPr>
        <w:t xml:space="preserve"> M, Weiss S, Bang C, Franke A, </w:t>
      </w:r>
      <w:proofErr w:type="spellStart"/>
      <w:r w:rsidRPr="00735A33">
        <w:rPr>
          <w:rFonts w:ascii="Book Antiqua" w:hAnsi="Book Antiqua"/>
        </w:rPr>
        <w:t>Pietzner</w:t>
      </w:r>
      <w:proofErr w:type="spellEnd"/>
      <w:r w:rsidRPr="00735A33">
        <w:rPr>
          <w:rFonts w:ascii="Book Antiqua" w:hAnsi="Book Antiqua"/>
        </w:rPr>
        <w:t xml:space="preserve"> M, </w:t>
      </w:r>
      <w:proofErr w:type="spellStart"/>
      <w:r w:rsidRPr="00735A33">
        <w:rPr>
          <w:rFonts w:ascii="Book Antiqua" w:hAnsi="Book Antiqua"/>
        </w:rPr>
        <w:t>Aghdassi</w:t>
      </w:r>
      <w:proofErr w:type="spellEnd"/>
      <w:r w:rsidRPr="00735A33">
        <w:rPr>
          <w:rFonts w:ascii="Book Antiqua" w:hAnsi="Book Antiqua"/>
        </w:rPr>
        <w:t xml:space="preserve"> AA, Sendler M, </w:t>
      </w:r>
      <w:proofErr w:type="spellStart"/>
      <w:r w:rsidRPr="00735A33">
        <w:rPr>
          <w:rFonts w:ascii="Book Antiqua" w:hAnsi="Book Antiqua"/>
        </w:rPr>
        <w:t>Völker</w:t>
      </w:r>
      <w:proofErr w:type="spellEnd"/>
      <w:r w:rsidRPr="00735A33">
        <w:rPr>
          <w:rFonts w:ascii="Book Antiqua" w:hAnsi="Book Antiqua"/>
        </w:rPr>
        <w:t xml:space="preserve"> U, </w:t>
      </w:r>
      <w:proofErr w:type="spellStart"/>
      <w:r w:rsidRPr="00735A33">
        <w:rPr>
          <w:rFonts w:ascii="Book Antiqua" w:hAnsi="Book Antiqua"/>
        </w:rPr>
        <w:t>Völzke</w:t>
      </w:r>
      <w:proofErr w:type="spellEnd"/>
      <w:r w:rsidRPr="00735A33">
        <w:rPr>
          <w:rFonts w:ascii="Book Antiqua" w:hAnsi="Book Antiqua"/>
        </w:rPr>
        <w:t xml:space="preserve"> H, </w:t>
      </w:r>
      <w:proofErr w:type="spellStart"/>
      <w:r w:rsidRPr="00735A33">
        <w:rPr>
          <w:rFonts w:ascii="Book Antiqua" w:hAnsi="Book Antiqua"/>
        </w:rPr>
        <w:t>Mayerle</w:t>
      </w:r>
      <w:proofErr w:type="spellEnd"/>
      <w:r w:rsidRPr="00735A33">
        <w:rPr>
          <w:rFonts w:ascii="Book Antiqua" w:hAnsi="Book Antiqua"/>
        </w:rPr>
        <w:t xml:space="preserve"> J, Weiss FU, </w:t>
      </w:r>
      <w:proofErr w:type="spellStart"/>
      <w:r w:rsidRPr="00735A33">
        <w:rPr>
          <w:rFonts w:ascii="Book Antiqua" w:hAnsi="Book Antiqua"/>
        </w:rPr>
        <w:t>Homuth</w:t>
      </w:r>
      <w:proofErr w:type="spellEnd"/>
      <w:r w:rsidRPr="00735A33">
        <w:rPr>
          <w:rFonts w:ascii="Book Antiqua" w:hAnsi="Book Antiqua"/>
        </w:rPr>
        <w:t xml:space="preserve"> G, Lerch MM. Carrying asymptomatic gallstones is not associated with changes in intestinal microbiota composition and diversity but cholecystectomy with significant dysbiosis. </w:t>
      </w:r>
      <w:r w:rsidRPr="00735A33">
        <w:rPr>
          <w:rFonts w:ascii="Book Antiqua" w:hAnsi="Book Antiqua"/>
          <w:i/>
          <w:iCs/>
        </w:rPr>
        <w:t>Sci Rep</w:t>
      </w:r>
      <w:r w:rsidRPr="00735A33">
        <w:rPr>
          <w:rFonts w:ascii="Book Antiqua" w:hAnsi="Book Antiqua"/>
        </w:rPr>
        <w:t xml:space="preserve"> 2021; </w:t>
      </w:r>
      <w:r w:rsidRPr="00735A33">
        <w:rPr>
          <w:rFonts w:ascii="Book Antiqua" w:hAnsi="Book Antiqua"/>
          <w:b/>
          <w:bCs/>
        </w:rPr>
        <w:t>11</w:t>
      </w:r>
      <w:r w:rsidRPr="00735A33">
        <w:rPr>
          <w:rFonts w:ascii="Book Antiqua" w:hAnsi="Book Antiqua"/>
        </w:rPr>
        <w:t>: 6677 [PMID: 33758296 DOI: 10.1038/s41598-021-86247-6]</w:t>
      </w:r>
    </w:p>
    <w:p w14:paraId="3EF3B1F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7 </w:t>
      </w:r>
      <w:r w:rsidRPr="00735A33">
        <w:rPr>
          <w:rFonts w:ascii="Book Antiqua" w:hAnsi="Book Antiqua"/>
          <w:b/>
          <w:bCs/>
        </w:rPr>
        <w:t>Zhang Y</w:t>
      </w:r>
      <w:r w:rsidRPr="00735A33">
        <w:rPr>
          <w:rFonts w:ascii="Book Antiqua" w:hAnsi="Book Antiqua"/>
        </w:rPr>
        <w:t xml:space="preserve">, Liu H, Li L, Ai M, Gong Z, He Y, Dong Y, Xu S, Wang J, </w:t>
      </w:r>
      <w:proofErr w:type="spellStart"/>
      <w:r w:rsidRPr="00735A33">
        <w:rPr>
          <w:rFonts w:ascii="Book Antiqua" w:hAnsi="Book Antiqua"/>
        </w:rPr>
        <w:t>Jin</w:t>
      </w:r>
      <w:proofErr w:type="spellEnd"/>
      <w:r w:rsidRPr="00735A33">
        <w:rPr>
          <w:rFonts w:ascii="Book Antiqua" w:hAnsi="Book Antiqua"/>
        </w:rPr>
        <w:t xml:space="preserve"> B, Liu J, Teng Z. Cholecystectomy can increase the risk of colorectal cancer: A meta-analysis of 10 cohort </w:t>
      </w:r>
      <w:r w:rsidRPr="00735A33">
        <w:rPr>
          <w:rFonts w:ascii="Book Antiqua" w:hAnsi="Book Antiqua"/>
        </w:rPr>
        <w:lastRenderedPageBreak/>
        <w:t xml:space="preserve">studies. </w:t>
      </w:r>
      <w:r w:rsidRPr="00735A33">
        <w:rPr>
          <w:rFonts w:ascii="Book Antiqua" w:hAnsi="Book Antiqua"/>
          <w:i/>
          <w:iCs/>
        </w:rPr>
        <w:t>PLoS One</w:t>
      </w:r>
      <w:r w:rsidRPr="00735A33">
        <w:rPr>
          <w:rFonts w:ascii="Book Antiqua" w:hAnsi="Book Antiqua"/>
        </w:rPr>
        <w:t xml:space="preserve"> 2017; </w:t>
      </w:r>
      <w:r w:rsidRPr="00735A33">
        <w:rPr>
          <w:rFonts w:ascii="Book Antiqua" w:hAnsi="Book Antiqua"/>
          <w:b/>
          <w:bCs/>
        </w:rPr>
        <w:t>12</w:t>
      </w:r>
      <w:r w:rsidRPr="00735A33">
        <w:rPr>
          <w:rFonts w:ascii="Book Antiqua" w:hAnsi="Book Antiqua"/>
        </w:rPr>
        <w:t>: e0181852 [PMID: 28771518 DOI: 10.1371/journal.pone.0181852]</w:t>
      </w:r>
    </w:p>
    <w:p w14:paraId="25FFB02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8 </w:t>
      </w:r>
      <w:r w:rsidRPr="00735A33">
        <w:rPr>
          <w:rFonts w:ascii="Book Antiqua" w:hAnsi="Book Antiqua"/>
          <w:b/>
          <w:bCs/>
        </w:rPr>
        <w:t>Hsu RY</w:t>
      </w:r>
      <w:r w:rsidRPr="00735A33">
        <w:rPr>
          <w:rFonts w:ascii="Book Antiqua" w:hAnsi="Book Antiqua"/>
        </w:rPr>
        <w:t xml:space="preserve">, Chan CH, Spicer JD, Rousseau MC, </w:t>
      </w:r>
      <w:proofErr w:type="spellStart"/>
      <w:r w:rsidRPr="00735A33">
        <w:rPr>
          <w:rFonts w:ascii="Book Antiqua" w:hAnsi="Book Antiqua"/>
        </w:rPr>
        <w:t>Giannias</w:t>
      </w:r>
      <w:proofErr w:type="spellEnd"/>
      <w:r w:rsidRPr="00735A33">
        <w:rPr>
          <w:rFonts w:ascii="Book Antiqua" w:hAnsi="Book Antiqua"/>
        </w:rPr>
        <w:t xml:space="preserve"> B, Rousseau S, </w:t>
      </w:r>
      <w:proofErr w:type="spellStart"/>
      <w:r w:rsidRPr="00735A33">
        <w:rPr>
          <w:rFonts w:ascii="Book Antiqua" w:hAnsi="Book Antiqua"/>
        </w:rPr>
        <w:t>Ferri</w:t>
      </w:r>
      <w:proofErr w:type="spellEnd"/>
      <w:r w:rsidRPr="00735A33">
        <w:rPr>
          <w:rFonts w:ascii="Book Antiqua" w:hAnsi="Book Antiqua"/>
        </w:rPr>
        <w:t xml:space="preserve"> LE. LPS-induced TLR4 signaling in human colorectal cancer cells increases beta1 integrin-mediated cell adhesion and liver metastasis. </w:t>
      </w:r>
      <w:r w:rsidRPr="00735A33">
        <w:rPr>
          <w:rFonts w:ascii="Book Antiqua" w:hAnsi="Book Antiqua"/>
          <w:i/>
          <w:iCs/>
        </w:rPr>
        <w:t>Cancer Res</w:t>
      </w:r>
      <w:r w:rsidRPr="00735A33">
        <w:rPr>
          <w:rFonts w:ascii="Book Antiqua" w:hAnsi="Book Antiqua"/>
        </w:rPr>
        <w:t xml:space="preserve"> 2011; </w:t>
      </w:r>
      <w:r w:rsidRPr="00735A33">
        <w:rPr>
          <w:rFonts w:ascii="Book Antiqua" w:hAnsi="Book Antiqua"/>
          <w:b/>
          <w:bCs/>
        </w:rPr>
        <w:t>71</w:t>
      </w:r>
      <w:r w:rsidRPr="00735A33">
        <w:rPr>
          <w:rFonts w:ascii="Book Antiqua" w:hAnsi="Book Antiqua"/>
        </w:rPr>
        <w:t>: 1989-1998 [PMID: 21363926 DOI: 10.1158/0008-5472.CAN-10-2833]</w:t>
      </w:r>
    </w:p>
    <w:p w14:paraId="5D14BE2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49 </w:t>
      </w:r>
      <w:proofErr w:type="spellStart"/>
      <w:r w:rsidRPr="00735A33">
        <w:rPr>
          <w:rFonts w:ascii="Book Antiqua" w:hAnsi="Book Antiqua"/>
          <w:b/>
          <w:bCs/>
        </w:rPr>
        <w:t>Gach</w:t>
      </w:r>
      <w:proofErr w:type="spellEnd"/>
      <w:r w:rsidRPr="00735A33">
        <w:rPr>
          <w:rFonts w:ascii="Book Antiqua" w:hAnsi="Book Antiqua"/>
          <w:b/>
          <w:bCs/>
        </w:rPr>
        <w:t xml:space="preserve"> T,</w:t>
      </w:r>
      <w:r w:rsidRPr="00735A33">
        <w:rPr>
          <w:rFonts w:ascii="Book Antiqua" w:hAnsi="Book Antiqua"/>
        </w:rPr>
        <w:t xml:space="preserve"> </w:t>
      </w:r>
      <w:proofErr w:type="spellStart"/>
      <w:r w:rsidRPr="00735A33">
        <w:rPr>
          <w:rFonts w:ascii="Book Antiqua" w:hAnsi="Book Antiqua"/>
        </w:rPr>
        <w:t>Bogacki</w:t>
      </w:r>
      <w:proofErr w:type="spellEnd"/>
      <w:r w:rsidRPr="00735A33">
        <w:rPr>
          <w:rFonts w:ascii="Book Antiqua" w:hAnsi="Book Antiqua"/>
        </w:rPr>
        <w:t xml:space="preserve"> P, </w:t>
      </w:r>
      <w:proofErr w:type="spellStart"/>
      <w:r w:rsidRPr="00735A33">
        <w:rPr>
          <w:rFonts w:ascii="Book Antiqua" w:hAnsi="Book Antiqua"/>
        </w:rPr>
        <w:t>Markowska</w:t>
      </w:r>
      <w:proofErr w:type="spellEnd"/>
      <w:r w:rsidRPr="00735A33">
        <w:rPr>
          <w:rFonts w:ascii="Book Antiqua" w:hAnsi="Book Antiqua"/>
        </w:rPr>
        <w:t xml:space="preserve"> B, </w:t>
      </w:r>
      <w:proofErr w:type="spellStart"/>
      <w:r w:rsidRPr="00735A33">
        <w:rPr>
          <w:rFonts w:ascii="Book Antiqua" w:hAnsi="Book Antiqua"/>
        </w:rPr>
        <w:t>Szura</w:t>
      </w:r>
      <w:proofErr w:type="spellEnd"/>
      <w:r w:rsidRPr="00735A33">
        <w:rPr>
          <w:rFonts w:ascii="Book Antiqua" w:hAnsi="Book Antiqua"/>
        </w:rPr>
        <w:t xml:space="preserve"> M. Quality of Life after Laparoscopic Cholecystectomy: Single-Center Experience. </w:t>
      </w:r>
      <w:r w:rsidRPr="001A3B45">
        <w:rPr>
          <w:rFonts w:ascii="Book Antiqua" w:hAnsi="Book Antiqua"/>
          <w:i/>
          <w:iCs/>
        </w:rPr>
        <w:t>J Am Coll Surg</w:t>
      </w:r>
      <w:r w:rsidRPr="00735A33">
        <w:rPr>
          <w:rFonts w:ascii="Book Antiqua" w:hAnsi="Book Antiqua"/>
        </w:rPr>
        <w:t xml:space="preserve"> 2020; </w:t>
      </w:r>
      <w:r w:rsidRPr="001A3B45">
        <w:rPr>
          <w:rFonts w:ascii="Book Antiqua" w:hAnsi="Book Antiqua"/>
          <w:b/>
          <w:bCs/>
        </w:rPr>
        <w:t>231</w:t>
      </w:r>
      <w:r w:rsidRPr="00735A33">
        <w:rPr>
          <w:rFonts w:ascii="Book Antiqua" w:hAnsi="Book Antiqua"/>
        </w:rPr>
        <w:t>: e135-e136 [DOI: 10.1016/j.jamcollsurg.2020.08.356]</w:t>
      </w:r>
    </w:p>
    <w:p w14:paraId="7FCFA1A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0 </w:t>
      </w:r>
      <w:proofErr w:type="spellStart"/>
      <w:r w:rsidRPr="00735A33">
        <w:rPr>
          <w:rFonts w:ascii="Book Antiqua" w:hAnsi="Book Antiqua"/>
          <w:b/>
          <w:bCs/>
        </w:rPr>
        <w:t>Boerma</w:t>
      </w:r>
      <w:proofErr w:type="spellEnd"/>
      <w:r w:rsidRPr="00735A33">
        <w:rPr>
          <w:rFonts w:ascii="Book Antiqua" w:hAnsi="Book Antiqua"/>
          <w:b/>
          <w:bCs/>
        </w:rPr>
        <w:t xml:space="preserve"> D</w:t>
      </w:r>
      <w:r w:rsidRPr="00735A33">
        <w:rPr>
          <w:rFonts w:ascii="Book Antiqua" w:hAnsi="Book Antiqua"/>
        </w:rPr>
        <w:t xml:space="preserve">, </w:t>
      </w:r>
      <w:proofErr w:type="spellStart"/>
      <w:r w:rsidRPr="00735A33">
        <w:rPr>
          <w:rFonts w:ascii="Book Antiqua" w:hAnsi="Book Antiqua"/>
        </w:rPr>
        <w:t>Rauws</w:t>
      </w:r>
      <w:proofErr w:type="spellEnd"/>
      <w:r w:rsidRPr="00735A33">
        <w:rPr>
          <w:rFonts w:ascii="Book Antiqua" w:hAnsi="Book Antiqua"/>
        </w:rPr>
        <w:t xml:space="preserve"> EA, </w:t>
      </w:r>
      <w:proofErr w:type="spellStart"/>
      <w:r w:rsidRPr="00735A33">
        <w:rPr>
          <w:rFonts w:ascii="Book Antiqua" w:hAnsi="Book Antiqua"/>
        </w:rPr>
        <w:t>Keulemans</w:t>
      </w:r>
      <w:proofErr w:type="spellEnd"/>
      <w:r w:rsidRPr="00735A33">
        <w:rPr>
          <w:rFonts w:ascii="Book Antiqua" w:hAnsi="Book Antiqua"/>
        </w:rPr>
        <w:t xml:space="preserve"> YC, Bergman JJ, </w:t>
      </w:r>
      <w:proofErr w:type="spellStart"/>
      <w:r w:rsidRPr="00735A33">
        <w:rPr>
          <w:rFonts w:ascii="Book Antiqua" w:hAnsi="Book Antiqua"/>
        </w:rPr>
        <w:t>Obertop</w:t>
      </w:r>
      <w:proofErr w:type="spellEnd"/>
      <w:r w:rsidRPr="00735A33">
        <w:rPr>
          <w:rFonts w:ascii="Book Antiqua" w:hAnsi="Book Antiqua"/>
        </w:rPr>
        <w:t xml:space="preserve"> H, </w:t>
      </w:r>
      <w:proofErr w:type="spellStart"/>
      <w:r w:rsidRPr="00735A33">
        <w:rPr>
          <w:rFonts w:ascii="Book Antiqua" w:hAnsi="Book Antiqua"/>
        </w:rPr>
        <w:t>Huibregtse</w:t>
      </w:r>
      <w:proofErr w:type="spellEnd"/>
      <w:r w:rsidRPr="00735A33">
        <w:rPr>
          <w:rFonts w:ascii="Book Antiqua" w:hAnsi="Book Antiqua"/>
        </w:rPr>
        <w:t xml:space="preserve"> K, </w:t>
      </w:r>
      <w:proofErr w:type="spellStart"/>
      <w:r w:rsidRPr="00735A33">
        <w:rPr>
          <w:rFonts w:ascii="Book Antiqua" w:hAnsi="Book Antiqua"/>
        </w:rPr>
        <w:t>Gouma</w:t>
      </w:r>
      <w:proofErr w:type="spellEnd"/>
      <w:r w:rsidRPr="00735A33">
        <w:rPr>
          <w:rFonts w:ascii="Book Antiqua" w:hAnsi="Book Antiqua"/>
        </w:rPr>
        <w:t xml:space="preserve"> DJ. Impaired quality of life 5 years after bile duct injury during laparoscopic cholecystectomy: a prospective analysis. </w:t>
      </w:r>
      <w:r w:rsidRPr="00735A33">
        <w:rPr>
          <w:rFonts w:ascii="Book Antiqua" w:hAnsi="Book Antiqua"/>
          <w:i/>
          <w:iCs/>
        </w:rPr>
        <w:t>Ann Surg</w:t>
      </w:r>
      <w:r w:rsidRPr="00735A33">
        <w:rPr>
          <w:rFonts w:ascii="Book Antiqua" w:hAnsi="Book Antiqua"/>
        </w:rPr>
        <w:t xml:space="preserve"> 2001; </w:t>
      </w:r>
      <w:r w:rsidRPr="00735A33">
        <w:rPr>
          <w:rFonts w:ascii="Book Antiqua" w:hAnsi="Book Antiqua"/>
          <w:b/>
          <w:bCs/>
        </w:rPr>
        <w:t>234</w:t>
      </w:r>
      <w:r w:rsidRPr="00735A33">
        <w:rPr>
          <w:rFonts w:ascii="Book Antiqua" w:hAnsi="Book Antiqua"/>
        </w:rPr>
        <w:t>: 750-757 [PMID: 11729381 DOI: 10.1097/00000658-200112000-00006]</w:t>
      </w:r>
    </w:p>
    <w:p w14:paraId="5B7A5CF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1 </w:t>
      </w:r>
      <w:r w:rsidRPr="00735A33">
        <w:rPr>
          <w:rFonts w:ascii="Book Antiqua" w:hAnsi="Book Antiqua"/>
          <w:b/>
          <w:bCs/>
        </w:rPr>
        <w:t xml:space="preserve">de </w:t>
      </w:r>
      <w:proofErr w:type="spellStart"/>
      <w:r w:rsidRPr="00735A33">
        <w:rPr>
          <w:rFonts w:ascii="Book Antiqua" w:hAnsi="Book Antiqua"/>
          <w:b/>
          <w:bCs/>
        </w:rPr>
        <w:t>Reuver</w:t>
      </w:r>
      <w:proofErr w:type="spellEnd"/>
      <w:r w:rsidRPr="00735A33">
        <w:rPr>
          <w:rFonts w:ascii="Book Antiqua" w:hAnsi="Book Antiqua"/>
          <w:b/>
          <w:bCs/>
        </w:rPr>
        <w:t xml:space="preserve"> PR</w:t>
      </w:r>
      <w:r w:rsidRPr="00735A33">
        <w:rPr>
          <w:rFonts w:ascii="Book Antiqua" w:hAnsi="Book Antiqua"/>
        </w:rPr>
        <w:t xml:space="preserve">, Sprangers MA, </w:t>
      </w:r>
      <w:proofErr w:type="spellStart"/>
      <w:r w:rsidRPr="00735A33">
        <w:rPr>
          <w:rFonts w:ascii="Book Antiqua" w:hAnsi="Book Antiqua"/>
        </w:rPr>
        <w:t>Rauws</w:t>
      </w:r>
      <w:proofErr w:type="spellEnd"/>
      <w:r w:rsidRPr="00735A33">
        <w:rPr>
          <w:rFonts w:ascii="Book Antiqua" w:hAnsi="Book Antiqua"/>
        </w:rPr>
        <w:t xml:space="preserve"> EA, </w:t>
      </w:r>
      <w:proofErr w:type="spellStart"/>
      <w:r w:rsidRPr="00735A33">
        <w:rPr>
          <w:rFonts w:ascii="Book Antiqua" w:hAnsi="Book Antiqua"/>
        </w:rPr>
        <w:t>Lameris</w:t>
      </w:r>
      <w:proofErr w:type="spellEnd"/>
      <w:r w:rsidRPr="00735A33">
        <w:rPr>
          <w:rFonts w:ascii="Book Antiqua" w:hAnsi="Book Antiqua"/>
        </w:rPr>
        <w:t xml:space="preserve"> JS, Busch OR, van </w:t>
      </w:r>
      <w:proofErr w:type="spellStart"/>
      <w:r w:rsidRPr="00735A33">
        <w:rPr>
          <w:rFonts w:ascii="Book Antiqua" w:hAnsi="Book Antiqua"/>
        </w:rPr>
        <w:t>Gulik</w:t>
      </w:r>
      <w:proofErr w:type="spellEnd"/>
      <w:r w:rsidRPr="00735A33">
        <w:rPr>
          <w:rFonts w:ascii="Book Antiqua" w:hAnsi="Book Antiqua"/>
        </w:rPr>
        <w:t xml:space="preserve"> TM, </w:t>
      </w:r>
      <w:proofErr w:type="spellStart"/>
      <w:r w:rsidRPr="00735A33">
        <w:rPr>
          <w:rFonts w:ascii="Book Antiqua" w:hAnsi="Book Antiqua"/>
        </w:rPr>
        <w:t>Gouma</w:t>
      </w:r>
      <w:proofErr w:type="spellEnd"/>
      <w:r w:rsidRPr="00735A33">
        <w:rPr>
          <w:rFonts w:ascii="Book Antiqua" w:hAnsi="Book Antiqua"/>
        </w:rPr>
        <w:t xml:space="preserve"> DJ. Impact of bile duct injury after laparoscopic cholecystectomy on quality of life: a longitudinal study after multidisciplinary treatment. </w:t>
      </w:r>
      <w:r w:rsidRPr="00735A33">
        <w:rPr>
          <w:rFonts w:ascii="Book Antiqua" w:hAnsi="Book Antiqua"/>
          <w:i/>
          <w:iCs/>
        </w:rPr>
        <w:t>Endoscopy</w:t>
      </w:r>
      <w:r w:rsidRPr="00735A33">
        <w:rPr>
          <w:rFonts w:ascii="Book Antiqua" w:hAnsi="Book Antiqua"/>
        </w:rPr>
        <w:t xml:space="preserve"> 2008; </w:t>
      </w:r>
      <w:r w:rsidRPr="00735A33">
        <w:rPr>
          <w:rFonts w:ascii="Book Antiqua" w:hAnsi="Book Antiqua"/>
          <w:b/>
          <w:bCs/>
        </w:rPr>
        <w:t>40</w:t>
      </w:r>
      <w:r w:rsidRPr="00735A33">
        <w:rPr>
          <w:rFonts w:ascii="Book Antiqua" w:hAnsi="Book Antiqua"/>
        </w:rPr>
        <w:t>: 637-643 [PMID: 18680076 DOI: 10.1055/s-2008-1077444]</w:t>
      </w:r>
    </w:p>
    <w:p w14:paraId="004C3D0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2 </w:t>
      </w:r>
      <w:r w:rsidRPr="00735A33">
        <w:rPr>
          <w:rFonts w:ascii="Book Antiqua" w:hAnsi="Book Antiqua"/>
          <w:b/>
          <w:bCs/>
        </w:rPr>
        <w:t>Quintana JM</w:t>
      </w:r>
      <w:r w:rsidRPr="00735A33">
        <w:rPr>
          <w:rFonts w:ascii="Book Antiqua" w:hAnsi="Book Antiqua"/>
        </w:rPr>
        <w:t xml:space="preserve">, </w:t>
      </w:r>
      <w:proofErr w:type="spellStart"/>
      <w:r w:rsidRPr="00735A33">
        <w:rPr>
          <w:rFonts w:ascii="Book Antiqua" w:hAnsi="Book Antiqua"/>
        </w:rPr>
        <w:t>Aróstegui</w:t>
      </w:r>
      <w:proofErr w:type="spellEnd"/>
      <w:r w:rsidRPr="00735A33">
        <w:rPr>
          <w:rFonts w:ascii="Book Antiqua" w:hAnsi="Book Antiqua"/>
        </w:rPr>
        <w:t xml:space="preserve"> I, </w:t>
      </w:r>
      <w:proofErr w:type="spellStart"/>
      <w:r w:rsidRPr="00735A33">
        <w:rPr>
          <w:rFonts w:ascii="Book Antiqua" w:hAnsi="Book Antiqua"/>
        </w:rPr>
        <w:t>Cabriada</w:t>
      </w:r>
      <w:proofErr w:type="spellEnd"/>
      <w:r w:rsidRPr="00735A33">
        <w:rPr>
          <w:rFonts w:ascii="Book Antiqua" w:hAnsi="Book Antiqua"/>
        </w:rPr>
        <w:t xml:space="preserve"> J, López de Tejada I, </w:t>
      </w:r>
      <w:proofErr w:type="spellStart"/>
      <w:r w:rsidRPr="00735A33">
        <w:rPr>
          <w:rFonts w:ascii="Book Antiqua" w:hAnsi="Book Antiqua"/>
        </w:rPr>
        <w:t>Perdigo</w:t>
      </w:r>
      <w:proofErr w:type="spellEnd"/>
      <w:r w:rsidRPr="00735A33">
        <w:rPr>
          <w:rFonts w:ascii="Book Antiqua" w:hAnsi="Book Antiqua"/>
        </w:rPr>
        <w:t xml:space="preserve"> L. Predictors of improvement in health-related quality of life in patients undergoing cholecystectomy. </w:t>
      </w:r>
      <w:r w:rsidRPr="00735A33">
        <w:rPr>
          <w:rFonts w:ascii="Book Antiqua" w:hAnsi="Book Antiqua"/>
          <w:i/>
          <w:iCs/>
        </w:rPr>
        <w:t>Br J Surg</w:t>
      </w:r>
      <w:r w:rsidRPr="00735A33">
        <w:rPr>
          <w:rFonts w:ascii="Book Antiqua" w:hAnsi="Book Antiqua"/>
        </w:rPr>
        <w:t xml:space="preserve"> 2003; </w:t>
      </w:r>
      <w:r w:rsidRPr="00735A33">
        <w:rPr>
          <w:rFonts w:ascii="Book Antiqua" w:hAnsi="Book Antiqua"/>
          <w:b/>
          <w:bCs/>
        </w:rPr>
        <w:t>90</w:t>
      </w:r>
      <w:r w:rsidRPr="00735A33">
        <w:rPr>
          <w:rFonts w:ascii="Book Antiqua" w:hAnsi="Book Antiqua"/>
        </w:rPr>
        <w:t>: 1549-1555 [PMID: 14648735 DOI: 10.1002/bjs.4345]</w:t>
      </w:r>
    </w:p>
    <w:p w14:paraId="07CE073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3 </w:t>
      </w:r>
      <w:r w:rsidRPr="00735A33">
        <w:rPr>
          <w:rFonts w:ascii="Book Antiqua" w:hAnsi="Book Antiqua"/>
          <w:b/>
          <w:bCs/>
        </w:rPr>
        <w:t>Huang-Fu L</w:t>
      </w:r>
      <w:r w:rsidRPr="00735A33">
        <w:rPr>
          <w:rFonts w:ascii="Book Antiqua" w:hAnsi="Book Antiqua"/>
        </w:rPr>
        <w:t xml:space="preserve">, Qian YH, Qian MJ. The correlation between postoperative complications of ERCP and quality of life after discharge in patients with choledocholithiasis. </w:t>
      </w:r>
      <w:r w:rsidRPr="00735A33">
        <w:rPr>
          <w:rFonts w:ascii="Book Antiqua" w:hAnsi="Book Antiqua"/>
          <w:i/>
          <w:iCs/>
        </w:rPr>
        <w:t>Ann Palliat Med</w:t>
      </w:r>
      <w:r w:rsidRPr="00735A33">
        <w:rPr>
          <w:rFonts w:ascii="Book Antiqua" w:hAnsi="Book Antiqua"/>
        </w:rPr>
        <w:t xml:space="preserve"> 2021; </w:t>
      </w:r>
      <w:r w:rsidRPr="00735A33">
        <w:rPr>
          <w:rFonts w:ascii="Book Antiqua" w:hAnsi="Book Antiqua"/>
          <w:b/>
          <w:bCs/>
        </w:rPr>
        <w:t>10</w:t>
      </w:r>
      <w:r w:rsidRPr="00735A33">
        <w:rPr>
          <w:rFonts w:ascii="Book Antiqua" w:hAnsi="Book Antiqua"/>
        </w:rPr>
        <w:t>: 7794-7801 [PMID: 34353066 DOI: 10.21037/apm-21-1373]</w:t>
      </w:r>
    </w:p>
    <w:p w14:paraId="05F7A26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4 </w:t>
      </w:r>
      <w:r w:rsidRPr="00735A33">
        <w:rPr>
          <w:rFonts w:ascii="Book Antiqua" w:hAnsi="Book Antiqua"/>
          <w:b/>
          <w:bCs/>
        </w:rPr>
        <w:t>Giuliano AE</w:t>
      </w:r>
      <w:r w:rsidRPr="00735A33">
        <w:rPr>
          <w:rFonts w:ascii="Book Antiqua" w:hAnsi="Book Antiqua"/>
        </w:rPr>
        <w:t xml:space="preserve">, </w:t>
      </w:r>
      <w:proofErr w:type="spellStart"/>
      <w:r w:rsidRPr="00735A33">
        <w:rPr>
          <w:rFonts w:ascii="Book Antiqua" w:hAnsi="Book Antiqua"/>
        </w:rPr>
        <w:t>Boolbol</w:t>
      </w:r>
      <w:proofErr w:type="spellEnd"/>
      <w:r w:rsidRPr="00735A33">
        <w:rPr>
          <w:rFonts w:ascii="Book Antiqua" w:hAnsi="Book Antiqua"/>
        </w:rPr>
        <w:t xml:space="preserve"> S, </w:t>
      </w:r>
      <w:proofErr w:type="spellStart"/>
      <w:r w:rsidRPr="00735A33">
        <w:rPr>
          <w:rFonts w:ascii="Book Antiqua" w:hAnsi="Book Antiqua"/>
        </w:rPr>
        <w:t>Degnim</w:t>
      </w:r>
      <w:proofErr w:type="spellEnd"/>
      <w:r w:rsidRPr="00735A33">
        <w:rPr>
          <w:rFonts w:ascii="Book Antiqua" w:hAnsi="Book Antiqua"/>
        </w:rPr>
        <w:t xml:space="preserve"> A, </w:t>
      </w:r>
      <w:proofErr w:type="spellStart"/>
      <w:r w:rsidRPr="00735A33">
        <w:rPr>
          <w:rFonts w:ascii="Book Antiqua" w:hAnsi="Book Antiqua"/>
        </w:rPr>
        <w:t>Kuerer</w:t>
      </w:r>
      <w:proofErr w:type="spellEnd"/>
      <w:r w:rsidRPr="00735A33">
        <w:rPr>
          <w:rFonts w:ascii="Book Antiqua" w:hAnsi="Book Antiqua"/>
        </w:rPr>
        <w:t xml:space="preserve"> H, Leitch AM, Morrow M. Society of Surgical Oncology: position statement on prophylactic mastectomy. Approved by the Society of Surgical Oncology Executive Council, March 2007. </w:t>
      </w:r>
      <w:r w:rsidRPr="00735A33">
        <w:rPr>
          <w:rFonts w:ascii="Book Antiqua" w:hAnsi="Book Antiqua"/>
          <w:i/>
          <w:iCs/>
        </w:rPr>
        <w:t>Ann Surg Oncol</w:t>
      </w:r>
      <w:r w:rsidRPr="00735A33">
        <w:rPr>
          <w:rFonts w:ascii="Book Antiqua" w:hAnsi="Book Antiqua"/>
        </w:rPr>
        <w:t xml:space="preserve"> 2007; </w:t>
      </w:r>
      <w:r w:rsidRPr="00735A33">
        <w:rPr>
          <w:rFonts w:ascii="Book Antiqua" w:hAnsi="Book Antiqua"/>
          <w:b/>
          <w:bCs/>
        </w:rPr>
        <w:t>14</w:t>
      </w:r>
      <w:r w:rsidRPr="00735A33">
        <w:rPr>
          <w:rFonts w:ascii="Book Antiqua" w:hAnsi="Book Antiqua"/>
        </w:rPr>
        <w:t>: 2425-2427 [PMID: 17597344 DOI: 10.1245/s10434-007-9447-z]</w:t>
      </w:r>
    </w:p>
    <w:p w14:paraId="081CF31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5 </w:t>
      </w:r>
      <w:r w:rsidRPr="00735A33">
        <w:rPr>
          <w:rFonts w:ascii="Book Antiqua" w:hAnsi="Book Antiqua"/>
          <w:b/>
          <w:bCs/>
        </w:rPr>
        <w:t>Hawley ST</w:t>
      </w:r>
      <w:r w:rsidRPr="00735A33">
        <w:rPr>
          <w:rFonts w:ascii="Book Antiqua" w:hAnsi="Book Antiqua"/>
        </w:rPr>
        <w:t xml:space="preserve">, </w:t>
      </w:r>
      <w:proofErr w:type="spellStart"/>
      <w:r w:rsidRPr="00735A33">
        <w:rPr>
          <w:rFonts w:ascii="Book Antiqua" w:hAnsi="Book Antiqua"/>
        </w:rPr>
        <w:t>Jagsi</w:t>
      </w:r>
      <w:proofErr w:type="spellEnd"/>
      <w:r w:rsidRPr="00735A33">
        <w:rPr>
          <w:rFonts w:ascii="Book Antiqua" w:hAnsi="Book Antiqua"/>
        </w:rPr>
        <w:t xml:space="preserve"> R, Morrow M, </w:t>
      </w:r>
      <w:proofErr w:type="spellStart"/>
      <w:r w:rsidRPr="00735A33">
        <w:rPr>
          <w:rFonts w:ascii="Book Antiqua" w:hAnsi="Book Antiqua"/>
        </w:rPr>
        <w:t>Janz</w:t>
      </w:r>
      <w:proofErr w:type="spellEnd"/>
      <w:r w:rsidRPr="00735A33">
        <w:rPr>
          <w:rFonts w:ascii="Book Antiqua" w:hAnsi="Book Antiqua"/>
        </w:rPr>
        <w:t xml:space="preserve"> NK, Hamilton A, Graff JJ, Katz SJ. Social and Clinical Determinants of Contralateral Prophylactic Mastectomy. </w:t>
      </w:r>
      <w:r w:rsidRPr="00735A33">
        <w:rPr>
          <w:rFonts w:ascii="Book Antiqua" w:hAnsi="Book Antiqua"/>
          <w:i/>
          <w:iCs/>
        </w:rPr>
        <w:t>JAMA Surg</w:t>
      </w:r>
      <w:r w:rsidRPr="00735A33">
        <w:rPr>
          <w:rFonts w:ascii="Book Antiqua" w:hAnsi="Book Antiqua"/>
        </w:rPr>
        <w:t xml:space="preserve"> 2014; </w:t>
      </w:r>
      <w:r w:rsidRPr="00735A33">
        <w:rPr>
          <w:rFonts w:ascii="Book Antiqua" w:hAnsi="Book Antiqua"/>
          <w:b/>
          <w:bCs/>
        </w:rPr>
        <w:t>149</w:t>
      </w:r>
      <w:r w:rsidRPr="00735A33">
        <w:rPr>
          <w:rFonts w:ascii="Book Antiqua" w:hAnsi="Book Antiqua"/>
        </w:rPr>
        <w:t>: 582-589 [PMID: 24849045 DOI: 10.1001/jamasurg.2013.5689]</w:t>
      </w:r>
    </w:p>
    <w:p w14:paraId="59A77D9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56 </w:t>
      </w:r>
      <w:r w:rsidRPr="00735A33">
        <w:rPr>
          <w:rFonts w:ascii="Book Antiqua" w:hAnsi="Book Antiqua"/>
          <w:b/>
          <w:bCs/>
        </w:rPr>
        <w:t>Spear SL</w:t>
      </w:r>
      <w:r w:rsidRPr="00735A33">
        <w:rPr>
          <w:rFonts w:ascii="Book Antiqua" w:hAnsi="Book Antiqua"/>
        </w:rPr>
        <w:t xml:space="preserve">, Carter ME, Schwarz K. Prophylactic mastectomy: indications, options, and reconstructive alternatives. </w:t>
      </w:r>
      <w:proofErr w:type="spellStart"/>
      <w:r w:rsidRPr="00735A33">
        <w:rPr>
          <w:rFonts w:ascii="Book Antiqua" w:hAnsi="Book Antiqua"/>
          <w:i/>
          <w:iCs/>
        </w:rPr>
        <w:t>Plast</w:t>
      </w:r>
      <w:proofErr w:type="spellEnd"/>
      <w:r w:rsidRPr="00735A33">
        <w:rPr>
          <w:rFonts w:ascii="Book Antiqua" w:hAnsi="Book Antiqua"/>
          <w:i/>
          <w:iCs/>
        </w:rPr>
        <w:t xml:space="preserve"> </w:t>
      </w:r>
      <w:proofErr w:type="spellStart"/>
      <w:r w:rsidRPr="00735A33">
        <w:rPr>
          <w:rFonts w:ascii="Book Antiqua" w:hAnsi="Book Antiqua"/>
          <w:i/>
          <w:iCs/>
        </w:rPr>
        <w:t>Reconstr</w:t>
      </w:r>
      <w:proofErr w:type="spellEnd"/>
      <w:r w:rsidRPr="00735A33">
        <w:rPr>
          <w:rFonts w:ascii="Book Antiqua" w:hAnsi="Book Antiqua"/>
          <w:i/>
          <w:iCs/>
        </w:rPr>
        <w:t xml:space="preserve"> Surg</w:t>
      </w:r>
      <w:r w:rsidRPr="00735A33">
        <w:rPr>
          <w:rFonts w:ascii="Book Antiqua" w:hAnsi="Book Antiqua"/>
        </w:rPr>
        <w:t xml:space="preserve"> 2005; </w:t>
      </w:r>
      <w:r w:rsidRPr="00735A33">
        <w:rPr>
          <w:rFonts w:ascii="Book Antiqua" w:hAnsi="Book Antiqua"/>
          <w:b/>
          <w:bCs/>
        </w:rPr>
        <w:t>115</w:t>
      </w:r>
      <w:r w:rsidRPr="00735A33">
        <w:rPr>
          <w:rFonts w:ascii="Book Antiqua" w:hAnsi="Book Antiqua"/>
        </w:rPr>
        <w:t>: 891-909 [PMID: 15731693 DOI: 10.1097/01.prs.0000153220.66955.39]</w:t>
      </w:r>
    </w:p>
    <w:p w14:paraId="098A364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7 </w:t>
      </w:r>
      <w:r w:rsidRPr="00735A33">
        <w:rPr>
          <w:rFonts w:ascii="Book Antiqua" w:hAnsi="Book Antiqua"/>
          <w:b/>
          <w:bCs/>
        </w:rPr>
        <w:t>Tuttle TM</w:t>
      </w:r>
      <w:r w:rsidRPr="00735A33">
        <w:rPr>
          <w:rFonts w:ascii="Book Antiqua" w:hAnsi="Book Antiqua"/>
        </w:rPr>
        <w:t xml:space="preserve">, </w:t>
      </w:r>
      <w:proofErr w:type="spellStart"/>
      <w:r w:rsidRPr="00735A33">
        <w:rPr>
          <w:rFonts w:ascii="Book Antiqua" w:hAnsi="Book Antiqua"/>
        </w:rPr>
        <w:t>Jarosek</w:t>
      </w:r>
      <w:proofErr w:type="spellEnd"/>
      <w:r w:rsidRPr="00735A33">
        <w:rPr>
          <w:rFonts w:ascii="Book Antiqua" w:hAnsi="Book Antiqua"/>
        </w:rPr>
        <w:t xml:space="preserve"> S, </w:t>
      </w:r>
      <w:proofErr w:type="spellStart"/>
      <w:r w:rsidRPr="00735A33">
        <w:rPr>
          <w:rFonts w:ascii="Book Antiqua" w:hAnsi="Book Antiqua"/>
        </w:rPr>
        <w:t>Habermann</w:t>
      </w:r>
      <w:proofErr w:type="spellEnd"/>
      <w:r w:rsidRPr="00735A33">
        <w:rPr>
          <w:rFonts w:ascii="Book Antiqua" w:hAnsi="Book Antiqua"/>
        </w:rPr>
        <w:t xml:space="preserve"> EB, Arrington A, Abraham A, Morris TJ, </w:t>
      </w:r>
      <w:proofErr w:type="spellStart"/>
      <w:r w:rsidRPr="00735A33">
        <w:rPr>
          <w:rFonts w:ascii="Book Antiqua" w:hAnsi="Book Antiqua"/>
        </w:rPr>
        <w:t>Virnig</w:t>
      </w:r>
      <w:proofErr w:type="spellEnd"/>
      <w:r w:rsidRPr="00735A33">
        <w:rPr>
          <w:rFonts w:ascii="Book Antiqua" w:hAnsi="Book Antiqua"/>
        </w:rPr>
        <w:t xml:space="preserve"> BA. Increasing rates of contralateral prophylactic mastectomy among patients with ductal carcinoma in situ. </w:t>
      </w:r>
      <w:r w:rsidRPr="00735A33">
        <w:rPr>
          <w:rFonts w:ascii="Book Antiqua" w:hAnsi="Book Antiqua"/>
          <w:i/>
          <w:iCs/>
        </w:rPr>
        <w:t>J Clin Oncol</w:t>
      </w:r>
      <w:r w:rsidRPr="00735A33">
        <w:rPr>
          <w:rFonts w:ascii="Book Antiqua" w:hAnsi="Book Antiqua"/>
        </w:rPr>
        <w:t xml:space="preserve"> 2009; </w:t>
      </w:r>
      <w:r w:rsidRPr="00735A33">
        <w:rPr>
          <w:rFonts w:ascii="Book Antiqua" w:hAnsi="Book Antiqua"/>
          <w:b/>
          <w:bCs/>
        </w:rPr>
        <w:t>27</w:t>
      </w:r>
      <w:r w:rsidRPr="00735A33">
        <w:rPr>
          <w:rFonts w:ascii="Book Antiqua" w:hAnsi="Book Antiqua"/>
        </w:rPr>
        <w:t>: 1362-1367 [PMID: 19224844 DOI: 10.1200/JCO.2008.20.1681]</w:t>
      </w:r>
    </w:p>
    <w:p w14:paraId="16504AC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8 </w:t>
      </w:r>
      <w:r w:rsidRPr="00735A33">
        <w:rPr>
          <w:rFonts w:ascii="Book Antiqua" w:hAnsi="Book Antiqua"/>
          <w:b/>
          <w:bCs/>
        </w:rPr>
        <w:t>Feuer EJ</w:t>
      </w:r>
      <w:r w:rsidRPr="00735A33">
        <w:rPr>
          <w:rFonts w:ascii="Book Antiqua" w:hAnsi="Book Antiqua"/>
        </w:rPr>
        <w:t xml:space="preserve">, </w:t>
      </w:r>
      <w:proofErr w:type="spellStart"/>
      <w:r w:rsidRPr="00735A33">
        <w:rPr>
          <w:rFonts w:ascii="Book Antiqua" w:hAnsi="Book Antiqua"/>
        </w:rPr>
        <w:t>Wun</w:t>
      </w:r>
      <w:proofErr w:type="spellEnd"/>
      <w:r w:rsidRPr="00735A33">
        <w:rPr>
          <w:rFonts w:ascii="Book Antiqua" w:hAnsi="Book Antiqua"/>
        </w:rPr>
        <w:t xml:space="preserve"> LM, Boring CC, Flanders WD, </w:t>
      </w:r>
      <w:proofErr w:type="spellStart"/>
      <w:r w:rsidRPr="00735A33">
        <w:rPr>
          <w:rFonts w:ascii="Book Antiqua" w:hAnsi="Book Antiqua"/>
        </w:rPr>
        <w:t>Timmel</w:t>
      </w:r>
      <w:proofErr w:type="spellEnd"/>
      <w:r w:rsidRPr="00735A33">
        <w:rPr>
          <w:rFonts w:ascii="Book Antiqua" w:hAnsi="Book Antiqua"/>
        </w:rPr>
        <w:t xml:space="preserve"> MJ, Tong T. The lifetime risk of developing breast cancer. </w:t>
      </w:r>
      <w:r w:rsidRPr="00735A33">
        <w:rPr>
          <w:rFonts w:ascii="Book Antiqua" w:hAnsi="Book Antiqua"/>
          <w:i/>
          <w:iCs/>
        </w:rPr>
        <w:t>J Natl Cancer Inst</w:t>
      </w:r>
      <w:r w:rsidRPr="00735A33">
        <w:rPr>
          <w:rFonts w:ascii="Book Antiqua" w:hAnsi="Book Antiqua"/>
        </w:rPr>
        <w:t xml:space="preserve"> 1993; </w:t>
      </w:r>
      <w:r w:rsidRPr="00735A33">
        <w:rPr>
          <w:rFonts w:ascii="Book Antiqua" w:hAnsi="Book Antiqua"/>
          <w:b/>
          <w:bCs/>
        </w:rPr>
        <w:t>85</w:t>
      </w:r>
      <w:r w:rsidRPr="00735A33">
        <w:rPr>
          <w:rFonts w:ascii="Book Antiqua" w:hAnsi="Book Antiqua"/>
        </w:rPr>
        <w:t>: 892-897 [PMID: 8492317 DOI: 10.1093/</w:t>
      </w:r>
      <w:proofErr w:type="spellStart"/>
      <w:r w:rsidRPr="00735A33">
        <w:rPr>
          <w:rFonts w:ascii="Book Antiqua" w:hAnsi="Book Antiqua"/>
        </w:rPr>
        <w:t>jnci</w:t>
      </w:r>
      <w:proofErr w:type="spellEnd"/>
      <w:r w:rsidRPr="00735A33">
        <w:rPr>
          <w:rFonts w:ascii="Book Antiqua" w:hAnsi="Book Antiqua"/>
        </w:rPr>
        <w:t>/85.11.892]</w:t>
      </w:r>
    </w:p>
    <w:p w14:paraId="2152AFF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59 </w:t>
      </w:r>
      <w:r w:rsidRPr="00735A33">
        <w:rPr>
          <w:rFonts w:ascii="Book Antiqua" w:hAnsi="Book Antiqua"/>
          <w:b/>
          <w:bCs/>
        </w:rPr>
        <w:t>Pharoah P,</w:t>
      </w:r>
      <w:r w:rsidRPr="00735A33">
        <w:rPr>
          <w:rFonts w:ascii="Book Antiqua" w:hAnsi="Book Antiqua"/>
        </w:rPr>
        <w:t xml:space="preserve"> Mackay J. Absolute risk of breast cancer in women at increased risk: a more useful clinical measure than relative risk? </w:t>
      </w:r>
      <w:r w:rsidRPr="001A3B45">
        <w:rPr>
          <w:rFonts w:ascii="Book Antiqua" w:hAnsi="Book Antiqua"/>
          <w:i/>
          <w:iCs/>
        </w:rPr>
        <w:t>The Breast</w:t>
      </w:r>
      <w:r w:rsidRPr="00735A33">
        <w:rPr>
          <w:rFonts w:ascii="Book Antiqua" w:hAnsi="Book Antiqua"/>
        </w:rPr>
        <w:t xml:space="preserve"> 1998; </w:t>
      </w:r>
      <w:r w:rsidRPr="001A3B45">
        <w:rPr>
          <w:rFonts w:ascii="Book Antiqua" w:hAnsi="Book Antiqua"/>
          <w:b/>
          <w:bCs/>
        </w:rPr>
        <w:t>7</w:t>
      </w:r>
      <w:r w:rsidRPr="00735A33">
        <w:rPr>
          <w:rFonts w:ascii="Book Antiqua" w:hAnsi="Book Antiqua"/>
        </w:rPr>
        <w:t>: 255-259 [DOI:10.1016/s0960-9776(98)90091-1]</w:t>
      </w:r>
    </w:p>
    <w:p w14:paraId="7C350BC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0 </w:t>
      </w:r>
      <w:proofErr w:type="spellStart"/>
      <w:r w:rsidRPr="00735A33">
        <w:rPr>
          <w:rFonts w:ascii="Book Antiqua" w:hAnsi="Book Antiqua"/>
          <w:b/>
          <w:bCs/>
        </w:rPr>
        <w:t>Struewing</w:t>
      </w:r>
      <w:proofErr w:type="spellEnd"/>
      <w:r w:rsidRPr="00735A33">
        <w:rPr>
          <w:rFonts w:ascii="Book Antiqua" w:hAnsi="Book Antiqua"/>
          <w:b/>
          <w:bCs/>
        </w:rPr>
        <w:t xml:space="preserve"> JP</w:t>
      </w:r>
      <w:r w:rsidRPr="00735A33">
        <w:rPr>
          <w:rFonts w:ascii="Book Antiqua" w:hAnsi="Book Antiqua"/>
        </w:rPr>
        <w:t xml:space="preserve">, </w:t>
      </w:r>
      <w:proofErr w:type="spellStart"/>
      <w:r w:rsidRPr="00735A33">
        <w:rPr>
          <w:rFonts w:ascii="Book Antiqua" w:hAnsi="Book Antiqua"/>
        </w:rPr>
        <w:t>Abeliovich</w:t>
      </w:r>
      <w:proofErr w:type="spellEnd"/>
      <w:r w:rsidRPr="00735A33">
        <w:rPr>
          <w:rFonts w:ascii="Book Antiqua" w:hAnsi="Book Antiqua"/>
        </w:rPr>
        <w:t xml:space="preserve"> D, </w:t>
      </w:r>
      <w:proofErr w:type="spellStart"/>
      <w:r w:rsidRPr="00735A33">
        <w:rPr>
          <w:rFonts w:ascii="Book Antiqua" w:hAnsi="Book Antiqua"/>
        </w:rPr>
        <w:t>Peretz</w:t>
      </w:r>
      <w:proofErr w:type="spellEnd"/>
      <w:r w:rsidRPr="00735A33">
        <w:rPr>
          <w:rFonts w:ascii="Book Antiqua" w:hAnsi="Book Antiqua"/>
        </w:rPr>
        <w:t xml:space="preserve"> T, </w:t>
      </w:r>
      <w:proofErr w:type="spellStart"/>
      <w:r w:rsidRPr="00735A33">
        <w:rPr>
          <w:rFonts w:ascii="Book Antiqua" w:hAnsi="Book Antiqua"/>
        </w:rPr>
        <w:t>Avishai</w:t>
      </w:r>
      <w:proofErr w:type="spellEnd"/>
      <w:r w:rsidRPr="00735A33">
        <w:rPr>
          <w:rFonts w:ascii="Book Antiqua" w:hAnsi="Book Antiqua"/>
        </w:rPr>
        <w:t xml:space="preserve"> N, </w:t>
      </w:r>
      <w:proofErr w:type="spellStart"/>
      <w:r w:rsidRPr="00735A33">
        <w:rPr>
          <w:rFonts w:ascii="Book Antiqua" w:hAnsi="Book Antiqua"/>
        </w:rPr>
        <w:t>Kaback</w:t>
      </w:r>
      <w:proofErr w:type="spellEnd"/>
      <w:r w:rsidRPr="00735A33">
        <w:rPr>
          <w:rFonts w:ascii="Book Antiqua" w:hAnsi="Book Antiqua"/>
        </w:rPr>
        <w:t xml:space="preserve"> MM, Collins FS, Brody LC. The carrier frequency of the BRCA1 185delAG mutation is approximately 1 percent in Ashkenazi Jewish individuals. </w:t>
      </w:r>
      <w:r w:rsidRPr="00735A33">
        <w:rPr>
          <w:rFonts w:ascii="Book Antiqua" w:hAnsi="Book Antiqua"/>
          <w:i/>
          <w:iCs/>
        </w:rPr>
        <w:t>Nat Genet</w:t>
      </w:r>
      <w:r w:rsidRPr="00735A33">
        <w:rPr>
          <w:rFonts w:ascii="Book Antiqua" w:hAnsi="Book Antiqua"/>
        </w:rPr>
        <w:t xml:space="preserve"> 1995; </w:t>
      </w:r>
      <w:r w:rsidRPr="00735A33">
        <w:rPr>
          <w:rFonts w:ascii="Book Antiqua" w:hAnsi="Book Antiqua"/>
          <w:b/>
          <w:bCs/>
        </w:rPr>
        <w:t>11</w:t>
      </w:r>
      <w:r w:rsidRPr="00735A33">
        <w:rPr>
          <w:rFonts w:ascii="Book Antiqua" w:hAnsi="Book Antiqua"/>
        </w:rPr>
        <w:t>: 198-200 [PMID: 7550349 DOI: 10.1038/ng1095-198]</w:t>
      </w:r>
    </w:p>
    <w:p w14:paraId="1A1230A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1 </w:t>
      </w:r>
      <w:r w:rsidRPr="00735A33">
        <w:rPr>
          <w:rFonts w:ascii="Book Antiqua" w:hAnsi="Book Antiqua"/>
          <w:b/>
          <w:bCs/>
        </w:rPr>
        <w:t>Zendejas B</w:t>
      </w:r>
      <w:r w:rsidRPr="00735A33">
        <w:rPr>
          <w:rFonts w:ascii="Book Antiqua" w:hAnsi="Book Antiqua"/>
        </w:rPr>
        <w:t xml:space="preserve">, Moriarty JP, O'Byrne J, </w:t>
      </w:r>
      <w:proofErr w:type="spellStart"/>
      <w:r w:rsidRPr="00735A33">
        <w:rPr>
          <w:rFonts w:ascii="Book Antiqua" w:hAnsi="Book Antiqua"/>
        </w:rPr>
        <w:t>Degnim</w:t>
      </w:r>
      <w:proofErr w:type="spellEnd"/>
      <w:r w:rsidRPr="00735A33">
        <w:rPr>
          <w:rFonts w:ascii="Book Antiqua" w:hAnsi="Book Antiqua"/>
        </w:rPr>
        <w:t xml:space="preserve"> AC, Farley DR, Boughey JC. Cost-effectiveness of contralateral prophylactic mastectomy versus routine surveillance in patients with unilateral breast cancer. </w:t>
      </w:r>
      <w:r w:rsidRPr="00735A33">
        <w:rPr>
          <w:rFonts w:ascii="Book Antiqua" w:hAnsi="Book Antiqua"/>
          <w:i/>
          <w:iCs/>
        </w:rPr>
        <w:t>J Clin Oncol</w:t>
      </w:r>
      <w:r w:rsidRPr="00735A33">
        <w:rPr>
          <w:rFonts w:ascii="Book Antiqua" w:hAnsi="Book Antiqua"/>
        </w:rPr>
        <w:t xml:space="preserve"> 2011; </w:t>
      </w:r>
      <w:r w:rsidRPr="00735A33">
        <w:rPr>
          <w:rFonts w:ascii="Book Antiqua" w:hAnsi="Book Antiqua"/>
          <w:b/>
          <w:bCs/>
        </w:rPr>
        <w:t>29</w:t>
      </w:r>
      <w:r w:rsidRPr="00735A33">
        <w:rPr>
          <w:rFonts w:ascii="Book Antiqua" w:hAnsi="Book Antiqua"/>
        </w:rPr>
        <w:t>: 2993-3000 [PMID: 21690472 DOI: 10.1200/JCO.2011.35.6956]</w:t>
      </w:r>
    </w:p>
    <w:p w14:paraId="46E162A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2 </w:t>
      </w:r>
      <w:proofErr w:type="spellStart"/>
      <w:r w:rsidRPr="00735A33">
        <w:rPr>
          <w:rFonts w:ascii="Book Antiqua" w:hAnsi="Book Antiqua"/>
          <w:b/>
          <w:bCs/>
        </w:rPr>
        <w:t>Lostumbo</w:t>
      </w:r>
      <w:proofErr w:type="spellEnd"/>
      <w:r w:rsidRPr="00735A33">
        <w:rPr>
          <w:rFonts w:ascii="Book Antiqua" w:hAnsi="Book Antiqua"/>
          <w:b/>
          <w:bCs/>
        </w:rPr>
        <w:t xml:space="preserve"> L</w:t>
      </w:r>
      <w:r w:rsidRPr="00735A33">
        <w:rPr>
          <w:rFonts w:ascii="Book Antiqua" w:hAnsi="Book Antiqua"/>
        </w:rPr>
        <w:t xml:space="preserve">, Carbine NE, Wallace J. Prophylactic mastectomy for the prevention of breast cancer. </w:t>
      </w:r>
      <w:r w:rsidRPr="00735A33">
        <w:rPr>
          <w:rFonts w:ascii="Book Antiqua" w:hAnsi="Book Antiqua"/>
          <w:i/>
          <w:iCs/>
        </w:rPr>
        <w:t>Cochrane Database Syst Rev</w:t>
      </w:r>
      <w:r w:rsidRPr="00735A33">
        <w:rPr>
          <w:rFonts w:ascii="Book Antiqua" w:hAnsi="Book Antiqua"/>
        </w:rPr>
        <w:t xml:space="preserve"> 2010: CD002748 [PMID: 21069671 DOI: 10.1002/14651858.CD002748.pub3]</w:t>
      </w:r>
    </w:p>
    <w:p w14:paraId="4F91FD9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3 </w:t>
      </w:r>
      <w:r w:rsidRPr="00735A33">
        <w:rPr>
          <w:rFonts w:ascii="Book Antiqua" w:hAnsi="Book Antiqua"/>
          <w:b/>
          <w:bCs/>
        </w:rPr>
        <w:t>Tuttle TM</w:t>
      </w:r>
      <w:r w:rsidRPr="00735A33">
        <w:rPr>
          <w:rFonts w:ascii="Book Antiqua" w:hAnsi="Book Antiqua"/>
        </w:rPr>
        <w:t xml:space="preserve">, Abbott A, Arrington A, </w:t>
      </w:r>
      <w:proofErr w:type="spellStart"/>
      <w:r w:rsidRPr="00735A33">
        <w:rPr>
          <w:rFonts w:ascii="Book Antiqua" w:hAnsi="Book Antiqua"/>
        </w:rPr>
        <w:t>Rueth</w:t>
      </w:r>
      <w:proofErr w:type="spellEnd"/>
      <w:r w:rsidRPr="00735A33">
        <w:rPr>
          <w:rFonts w:ascii="Book Antiqua" w:hAnsi="Book Antiqua"/>
        </w:rPr>
        <w:t xml:space="preserve"> N. The increasing use of prophylactic mastectomy in the prevention of breast cancer. </w:t>
      </w:r>
      <w:r w:rsidRPr="00735A33">
        <w:rPr>
          <w:rFonts w:ascii="Book Antiqua" w:hAnsi="Book Antiqua"/>
          <w:i/>
          <w:iCs/>
        </w:rPr>
        <w:t>Curr Oncol Rep</w:t>
      </w:r>
      <w:r w:rsidRPr="00735A33">
        <w:rPr>
          <w:rFonts w:ascii="Book Antiqua" w:hAnsi="Book Antiqua"/>
        </w:rPr>
        <w:t xml:space="preserve"> 2010; </w:t>
      </w:r>
      <w:r w:rsidRPr="00735A33">
        <w:rPr>
          <w:rFonts w:ascii="Book Antiqua" w:hAnsi="Book Antiqua"/>
          <w:b/>
          <w:bCs/>
        </w:rPr>
        <w:t>12</w:t>
      </w:r>
      <w:r w:rsidRPr="00735A33">
        <w:rPr>
          <w:rFonts w:ascii="Book Antiqua" w:hAnsi="Book Antiqua"/>
        </w:rPr>
        <w:t>: 16-21 [PMID: 20425603 DOI: 10.1007/s11912-009-0070-y]</w:t>
      </w:r>
    </w:p>
    <w:p w14:paraId="2EBAD67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4 </w:t>
      </w:r>
      <w:r w:rsidRPr="00735A33">
        <w:rPr>
          <w:rFonts w:ascii="Book Antiqua" w:hAnsi="Book Antiqua"/>
          <w:b/>
          <w:bCs/>
        </w:rPr>
        <w:t>Diehl AK</w:t>
      </w:r>
      <w:r w:rsidRPr="00735A33">
        <w:rPr>
          <w:rFonts w:ascii="Book Antiqua" w:hAnsi="Book Antiqua"/>
        </w:rPr>
        <w:t xml:space="preserve">. Gallstone size and the risk of gallbladder cancer. </w:t>
      </w:r>
      <w:r w:rsidRPr="00735A33">
        <w:rPr>
          <w:rFonts w:ascii="Book Antiqua" w:hAnsi="Book Antiqua"/>
          <w:i/>
          <w:iCs/>
        </w:rPr>
        <w:t>JAMA</w:t>
      </w:r>
      <w:r w:rsidRPr="00735A33">
        <w:rPr>
          <w:rFonts w:ascii="Book Antiqua" w:hAnsi="Book Antiqua"/>
        </w:rPr>
        <w:t xml:space="preserve"> 1983; </w:t>
      </w:r>
      <w:r w:rsidRPr="00735A33">
        <w:rPr>
          <w:rFonts w:ascii="Book Antiqua" w:hAnsi="Book Antiqua"/>
          <w:b/>
          <w:bCs/>
        </w:rPr>
        <w:t>250</w:t>
      </w:r>
      <w:r w:rsidRPr="00735A33">
        <w:rPr>
          <w:rFonts w:ascii="Book Antiqua" w:hAnsi="Book Antiqua"/>
        </w:rPr>
        <w:t>: 2323-2326 [PMID: 6632129]</w:t>
      </w:r>
    </w:p>
    <w:p w14:paraId="50C32F3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65 </w:t>
      </w:r>
      <w:r w:rsidRPr="00735A33">
        <w:rPr>
          <w:rFonts w:ascii="Book Antiqua" w:hAnsi="Book Antiqua"/>
          <w:b/>
          <w:bCs/>
        </w:rPr>
        <w:t>Hamdani NH</w:t>
      </w:r>
      <w:r w:rsidRPr="00735A33">
        <w:rPr>
          <w:rFonts w:ascii="Book Antiqua" w:hAnsi="Book Antiqua"/>
        </w:rPr>
        <w:t xml:space="preserve">, Qadri SK, </w:t>
      </w:r>
      <w:proofErr w:type="spellStart"/>
      <w:r w:rsidRPr="00735A33">
        <w:rPr>
          <w:rFonts w:ascii="Book Antiqua" w:hAnsi="Book Antiqua"/>
        </w:rPr>
        <w:t>Aggarwalla</w:t>
      </w:r>
      <w:proofErr w:type="spellEnd"/>
      <w:r w:rsidRPr="00735A33">
        <w:rPr>
          <w:rFonts w:ascii="Book Antiqua" w:hAnsi="Book Antiqua"/>
        </w:rPr>
        <w:t xml:space="preserve"> R, </w:t>
      </w:r>
      <w:proofErr w:type="spellStart"/>
      <w:r w:rsidRPr="00735A33">
        <w:rPr>
          <w:rFonts w:ascii="Book Antiqua" w:hAnsi="Book Antiqua"/>
        </w:rPr>
        <w:t>Bhartia</w:t>
      </w:r>
      <w:proofErr w:type="spellEnd"/>
      <w:r w:rsidRPr="00735A33">
        <w:rPr>
          <w:rFonts w:ascii="Book Antiqua" w:hAnsi="Book Antiqua"/>
        </w:rPr>
        <w:t xml:space="preserve"> VK, Chaudhuri S, </w:t>
      </w:r>
      <w:proofErr w:type="spellStart"/>
      <w:r w:rsidRPr="00735A33">
        <w:rPr>
          <w:rFonts w:ascii="Book Antiqua" w:hAnsi="Book Antiqua"/>
        </w:rPr>
        <w:t>Debakshi</w:t>
      </w:r>
      <w:proofErr w:type="spellEnd"/>
      <w:r w:rsidRPr="00735A33">
        <w:rPr>
          <w:rFonts w:ascii="Book Antiqua" w:hAnsi="Book Antiqua"/>
        </w:rPr>
        <w:t xml:space="preserve"> S, </w:t>
      </w:r>
      <w:proofErr w:type="spellStart"/>
      <w:r w:rsidRPr="00735A33">
        <w:rPr>
          <w:rFonts w:ascii="Book Antiqua" w:hAnsi="Book Antiqua"/>
        </w:rPr>
        <w:t>Baig</w:t>
      </w:r>
      <w:proofErr w:type="spellEnd"/>
      <w:r w:rsidRPr="00735A33">
        <w:rPr>
          <w:rFonts w:ascii="Book Antiqua" w:hAnsi="Book Antiqua"/>
        </w:rPr>
        <w:t xml:space="preserve"> SJ, Pal NK. Clinicopathological study of gall bladder carcinoma with special reference to gallstones: our 8-year experience from eastern India. </w:t>
      </w:r>
      <w:r w:rsidRPr="00735A33">
        <w:rPr>
          <w:rFonts w:ascii="Book Antiqua" w:hAnsi="Book Antiqua"/>
          <w:i/>
          <w:iCs/>
        </w:rPr>
        <w:t xml:space="preserve">Asian Pac J Cancer </w:t>
      </w:r>
      <w:proofErr w:type="spellStart"/>
      <w:r w:rsidRPr="00735A33">
        <w:rPr>
          <w:rFonts w:ascii="Book Antiqua" w:hAnsi="Book Antiqua"/>
          <w:i/>
          <w:iCs/>
        </w:rPr>
        <w:t>Prev</w:t>
      </w:r>
      <w:proofErr w:type="spellEnd"/>
      <w:r w:rsidRPr="00735A33">
        <w:rPr>
          <w:rFonts w:ascii="Book Antiqua" w:hAnsi="Book Antiqua"/>
        </w:rPr>
        <w:t xml:space="preserve"> 2012; </w:t>
      </w:r>
      <w:r w:rsidRPr="00735A33">
        <w:rPr>
          <w:rFonts w:ascii="Book Antiqua" w:hAnsi="Book Antiqua"/>
          <w:b/>
          <w:bCs/>
        </w:rPr>
        <w:t>13</w:t>
      </w:r>
      <w:r w:rsidRPr="00735A33">
        <w:rPr>
          <w:rFonts w:ascii="Book Antiqua" w:hAnsi="Book Antiqua"/>
        </w:rPr>
        <w:t>: 5613-5617 [PMID: 23317226 DOI: 10.7314/apjcp.2012.13.11.5613]</w:t>
      </w:r>
    </w:p>
    <w:p w14:paraId="6AF6EE2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6 </w:t>
      </w:r>
      <w:proofErr w:type="spellStart"/>
      <w:r w:rsidRPr="00735A33">
        <w:rPr>
          <w:rFonts w:ascii="Book Antiqua" w:hAnsi="Book Antiqua"/>
          <w:b/>
          <w:bCs/>
        </w:rPr>
        <w:t>Hsing</w:t>
      </w:r>
      <w:proofErr w:type="spellEnd"/>
      <w:r w:rsidRPr="00735A33">
        <w:rPr>
          <w:rFonts w:ascii="Book Antiqua" w:hAnsi="Book Antiqua"/>
          <w:b/>
          <w:bCs/>
        </w:rPr>
        <w:t xml:space="preserve"> AW</w:t>
      </w:r>
      <w:r w:rsidRPr="00735A33">
        <w:rPr>
          <w:rFonts w:ascii="Book Antiqua" w:hAnsi="Book Antiqua"/>
        </w:rPr>
        <w:t xml:space="preserve">, Gao YT, Han TQ, Rashid A, Sakoda LC, Wang BS, Shen MC, Zhang BH, </w:t>
      </w:r>
      <w:proofErr w:type="spellStart"/>
      <w:r w:rsidRPr="00735A33">
        <w:rPr>
          <w:rFonts w:ascii="Book Antiqua" w:hAnsi="Book Antiqua"/>
        </w:rPr>
        <w:t>Niwa</w:t>
      </w:r>
      <w:proofErr w:type="spellEnd"/>
      <w:r w:rsidRPr="00735A33">
        <w:rPr>
          <w:rFonts w:ascii="Book Antiqua" w:hAnsi="Book Antiqua"/>
        </w:rPr>
        <w:t xml:space="preserve"> S, Chen J, Fraumeni JF Jr. Gallstones and the risk of biliary tract cancer: a population-based study in China. </w:t>
      </w:r>
      <w:r w:rsidRPr="00735A33">
        <w:rPr>
          <w:rFonts w:ascii="Book Antiqua" w:hAnsi="Book Antiqua"/>
          <w:i/>
          <w:iCs/>
        </w:rPr>
        <w:t>Br J Cancer</w:t>
      </w:r>
      <w:r w:rsidRPr="00735A33">
        <w:rPr>
          <w:rFonts w:ascii="Book Antiqua" w:hAnsi="Book Antiqua"/>
        </w:rPr>
        <w:t xml:space="preserve"> 2007; </w:t>
      </w:r>
      <w:r w:rsidRPr="00735A33">
        <w:rPr>
          <w:rFonts w:ascii="Book Antiqua" w:hAnsi="Book Antiqua"/>
          <w:b/>
          <w:bCs/>
        </w:rPr>
        <w:t>97</w:t>
      </w:r>
      <w:r w:rsidRPr="00735A33">
        <w:rPr>
          <w:rFonts w:ascii="Book Antiqua" w:hAnsi="Book Antiqua"/>
        </w:rPr>
        <w:t>: 1577-1582 [PMID: 18000509 DOI: 10.1038/sj.bjc.6604047]</w:t>
      </w:r>
    </w:p>
    <w:p w14:paraId="1E1A34B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7 </w:t>
      </w:r>
      <w:r w:rsidRPr="00735A33">
        <w:rPr>
          <w:rFonts w:ascii="Book Antiqua" w:hAnsi="Book Antiqua"/>
          <w:b/>
          <w:bCs/>
        </w:rPr>
        <w:t>Perpetuo MD</w:t>
      </w:r>
      <w:r w:rsidRPr="00735A33">
        <w:rPr>
          <w:rFonts w:ascii="Book Antiqua" w:hAnsi="Book Antiqua"/>
        </w:rPr>
        <w:t xml:space="preserve">, </w:t>
      </w:r>
      <w:proofErr w:type="spellStart"/>
      <w:r w:rsidRPr="00735A33">
        <w:rPr>
          <w:rFonts w:ascii="Book Antiqua" w:hAnsi="Book Antiqua"/>
        </w:rPr>
        <w:t>Valdivieso</w:t>
      </w:r>
      <w:proofErr w:type="spellEnd"/>
      <w:r w:rsidRPr="00735A33">
        <w:rPr>
          <w:rFonts w:ascii="Book Antiqua" w:hAnsi="Book Antiqua"/>
        </w:rPr>
        <w:t xml:space="preserve"> M, </w:t>
      </w:r>
      <w:proofErr w:type="spellStart"/>
      <w:r w:rsidRPr="00735A33">
        <w:rPr>
          <w:rFonts w:ascii="Book Antiqua" w:hAnsi="Book Antiqua"/>
        </w:rPr>
        <w:t>Heilbrun</w:t>
      </w:r>
      <w:proofErr w:type="spellEnd"/>
      <w:r w:rsidRPr="00735A33">
        <w:rPr>
          <w:rFonts w:ascii="Book Antiqua" w:hAnsi="Book Antiqua"/>
        </w:rPr>
        <w:t xml:space="preserve"> LK, Nelson RS, Connor T, </w:t>
      </w:r>
      <w:proofErr w:type="spellStart"/>
      <w:r w:rsidRPr="00735A33">
        <w:rPr>
          <w:rFonts w:ascii="Book Antiqua" w:hAnsi="Book Antiqua"/>
        </w:rPr>
        <w:t>Bodey</w:t>
      </w:r>
      <w:proofErr w:type="spellEnd"/>
      <w:r w:rsidRPr="00735A33">
        <w:rPr>
          <w:rFonts w:ascii="Book Antiqua" w:hAnsi="Book Antiqua"/>
        </w:rPr>
        <w:t xml:space="preserve"> GP. Natural history study of gallbladder cancer: a review of 36 </w:t>
      </w:r>
      <w:proofErr w:type="spellStart"/>
      <w:r w:rsidRPr="00735A33">
        <w:rPr>
          <w:rFonts w:ascii="Book Antiqua" w:hAnsi="Book Antiqua"/>
        </w:rPr>
        <w:t>years experience</w:t>
      </w:r>
      <w:proofErr w:type="spellEnd"/>
      <w:r w:rsidRPr="00735A33">
        <w:rPr>
          <w:rFonts w:ascii="Book Antiqua" w:hAnsi="Book Antiqua"/>
        </w:rPr>
        <w:t xml:space="preserve"> at M. D. Anderson Hospital and Tumor Institute. </w:t>
      </w:r>
      <w:r w:rsidRPr="00735A33">
        <w:rPr>
          <w:rFonts w:ascii="Book Antiqua" w:hAnsi="Book Antiqua"/>
          <w:i/>
          <w:iCs/>
        </w:rPr>
        <w:t>Cancer</w:t>
      </w:r>
      <w:r w:rsidRPr="00735A33">
        <w:rPr>
          <w:rFonts w:ascii="Book Antiqua" w:hAnsi="Book Antiqua"/>
        </w:rPr>
        <w:t xml:space="preserve"> 1978; </w:t>
      </w:r>
      <w:r w:rsidRPr="00735A33">
        <w:rPr>
          <w:rFonts w:ascii="Book Antiqua" w:hAnsi="Book Antiqua"/>
          <w:b/>
          <w:bCs/>
        </w:rPr>
        <w:t>42</w:t>
      </w:r>
      <w:r w:rsidRPr="00735A33">
        <w:rPr>
          <w:rFonts w:ascii="Book Antiqua" w:hAnsi="Book Antiqua"/>
        </w:rPr>
        <w:t>: 330-335 [PMID: 667804 DOI: 10.1002/1097-0142(197807)42:1&lt;330::aid-cncr2820420150&gt;3.0.co;2-f]</w:t>
      </w:r>
    </w:p>
    <w:p w14:paraId="6E652A5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8 </w:t>
      </w:r>
      <w:proofErr w:type="spellStart"/>
      <w:r w:rsidRPr="00735A33">
        <w:rPr>
          <w:rFonts w:ascii="Book Antiqua" w:hAnsi="Book Antiqua"/>
          <w:b/>
          <w:bCs/>
        </w:rPr>
        <w:t>Lowenfels</w:t>
      </w:r>
      <w:proofErr w:type="spellEnd"/>
      <w:r w:rsidRPr="00735A33">
        <w:rPr>
          <w:rFonts w:ascii="Book Antiqua" w:hAnsi="Book Antiqua"/>
          <w:b/>
          <w:bCs/>
        </w:rPr>
        <w:t xml:space="preserve"> AB</w:t>
      </w:r>
      <w:r w:rsidRPr="00735A33">
        <w:rPr>
          <w:rFonts w:ascii="Book Antiqua" w:hAnsi="Book Antiqua"/>
        </w:rPr>
        <w:t xml:space="preserve">, </w:t>
      </w:r>
      <w:proofErr w:type="spellStart"/>
      <w:r w:rsidRPr="00735A33">
        <w:rPr>
          <w:rFonts w:ascii="Book Antiqua" w:hAnsi="Book Antiqua"/>
        </w:rPr>
        <w:t>Lindström</w:t>
      </w:r>
      <w:proofErr w:type="spellEnd"/>
      <w:r w:rsidRPr="00735A33">
        <w:rPr>
          <w:rFonts w:ascii="Book Antiqua" w:hAnsi="Book Antiqua"/>
        </w:rPr>
        <w:t xml:space="preserve"> CG, Conway MJ, Hastings PR. Gallstones and risk of gallbladder cancer. </w:t>
      </w:r>
      <w:r w:rsidRPr="00735A33">
        <w:rPr>
          <w:rFonts w:ascii="Book Antiqua" w:hAnsi="Book Antiqua"/>
          <w:i/>
          <w:iCs/>
        </w:rPr>
        <w:t>J Natl Cancer Inst</w:t>
      </w:r>
      <w:r w:rsidRPr="00735A33">
        <w:rPr>
          <w:rFonts w:ascii="Book Antiqua" w:hAnsi="Book Antiqua"/>
        </w:rPr>
        <w:t xml:space="preserve"> 1985; </w:t>
      </w:r>
      <w:r w:rsidRPr="00735A33">
        <w:rPr>
          <w:rFonts w:ascii="Book Antiqua" w:hAnsi="Book Antiqua"/>
          <w:b/>
          <w:bCs/>
        </w:rPr>
        <w:t>75</w:t>
      </w:r>
      <w:r w:rsidRPr="00735A33">
        <w:rPr>
          <w:rFonts w:ascii="Book Antiqua" w:hAnsi="Book Antiqua"/>
        </w:rPr>
        <w:t>: 77-80 [PMID: 3859698]</w:t>
      </w:r>
    </w:p>
    <w:p w14:paraId="3A155D7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69 </w:t>
      </w:r>
      <w:proofErr w:type="spellStart"/>
      <w:r w:rsidRPr="00735A33">
        <w:rPr>
          <w:rFonts w:ascii="Book Antiqua" w:hAnsi="Book Antiqua"/>
          <w:b/>
          <w:bCs/>
        </w:rPr>
        <w:t>Wanjura</w:t>
      </w:r>
      <w:proofErr w:type="spellEnd"/>
      <w:r w:rsidRPr="00735A33">
        <w:rPr>
          <w:rFonts w:ascii="Book Antiqua" w:hAnsi="Book Antiqua"/>
          <w:b/>
          <w:bCs/>
        </w:rPr>
        <w:t xml:space="preserve"> V</w:t>
      </w:r>
      <w:r w:rsidRPr="00735A33">
        <w:rPr>
          <w:rFonts w:ascii="Book Antiqua" w:hAnsi="Book Antiqua"/>
        </w:rPr>
        <w:t xml:space="preserve">, </w:t>
      </w:r>
      <w:proofErr w:type="spellStart"/>
      <w:r w:rsidRPr="00735A33">
        <w:rPr>
          <w:rFonts w:ascii="Book Antiqua" w:hAnsi="Book Antiqua"/>
        </w:rPr>
        <w:t>Sandblom</w:t>
      </w:r>
      <w:proofErr w:type="spellEnd"/>
      <w:r w:rsidRPr="00735A33">
        <w:rPr>
          <w:rFonts w:ascii="Book Antiqua" w:hAnsi="Book Antiqua"/>
        </w:rPr>
        <w:t xml:space="preserve"> G. How Do Quality-of-Life and Gastrointestinal Symptoms Differ Between Post-cholecystectomy Patients and the Background Population? </w:t>
      </w:r>
      <w:r w:rsidRPr="00735A33">
        <w:rPr>
          <w:rFonts w:ascii="Book Antiqua" w:hAnsi="Book Antiqua"/>
          <w:i/>
          <w:iCs/>
        </w:rPr>
        <w:t>World J Surg</w:t>
      </w:r>
      <w:r w:rsidRPr="00735A33">
        <w:rPr>
          <w:rFonts w:ascii="Book Antiqua" w:hAnsi="Book Antiqua"/>
        </w:rPr>
        <w:t xml:space="preserve"> 2016; </w:t>
      </w:r>
      <w:r w:rsidRPr="00735A33">
        <w:rPr>
          <w:rFonts w:ascii="Book Antiqua" w:hAnsi="Book Antiqua"/>
          <w:b/>
          <w:bCs/>
        </w:rPr>
        <w:t>40</w:t>
      </w:r>
      <w:r w:rsidRPr="00735A33">
        <w:rPr>
          <w:rFonts w:ascii="Book Antiqua" w:hAnsi="Book Antiqua"/>
        </w:rPr>
        <w:t>: 81-88 [PMID: 26319262 DOI: 10.1007/s00268-015-3240-0]</w:t>
      </w:r>
    </w:p>
    <w:p w14:paraId="60AF516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0 </w:t>
      </w:r>
      <w:r w:rsidRPr="00735A33">
        <w:rPr>
          <w:rFonts w:ascii="Book Antiqua" w:hAnsi="Book Antiqua"/>
          <w:b/>
          <w:bCs/>
        </w:rPr>
        <w:t>Behari A</w:t>
      </w:r>
      <w:r w:rsidRPr="00735A33">
        <w:rPr>
          <w:rFonts w:ascii="Book Antiqua" w:hAnsi="Book Antiqua"/>
        </w:rPr>
        <w:t>, Kapoor VK. Asymptomatic Gallstones (</w:t>
      </w:r>
      <w:proofErr w:type="spellStart"/>
      <w:r w:rsidRPr="00735A33">
        <w:rPr>
          <w:rFonts w:ascii="Book Antiqua" w:hAnsi="Book Antiqua"/>
        </w:rPr>
        <w:t>AsGS</w:t>
      </w:r>
      <w:proofErr w:type="spellEnd"/>
      <w:r w:rsidRPr="00735A33">
        <w:rPr>
          <w:rFonts w:ascii="Book Antiqua" w:hAnsi="Book Antiqua"/>
        </w:rPr>
        <w:t xml:space="preserve">) - To Treat or Not to? </w:t>
      </w:r>
      <w:r w:rsidRPr="00735A33">
        <w:rPr>
          <w:rFonts w:ascii="Book Antiqua" w:hAnsi="Book Antiqua"/>
          <w:i/>
          <w:iCs/>
        </w:rPr>
        <w:t>Indian J Surg</w:t>
      </w:r>
      <w:r w:rsidRPr="00735A33">
        <w:rPr>
          <w:rFonts w:ascii="Book Antiqua" w:hAnsi="Book Antiqua"/>
        </w:rPr>
        <w:t xml:space="preserve"> 2012; </w:t>
      </w:r>
      <w:r w:rsidRPr="00735A33">
        <w:rPr>
          <w:rFonts w:ascii="Book Antiqua" w:hAnsi="Book Antiqua"/>
          <w:b/>
          <w:bCs/>
        </w:rPr>
        <w:t>74</w:t>
      </w:r>
      <w:r w:rsidRPr="00735A33">
        <w:rPr>
          <w:rFonts w:ascii="Book Antiqua" w:hAnsi="Book Antiqua"/>
        </w:rPr>
        <w:t>: 4-12 [PMID: 23372301 DOI: 10.1007/s12262-011-0376-5]</w:t>
      </w:r>
    </w:p>
    <w:p w14:paraId="40D2DEF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1 </w:t>
      </w:r>
      <w:proofErr w:type="spellStart"/>
      <w:r w:rsidRPr="00735A33">
        <w:rPr>
          <w:rFonts w:ascii="Book Antiqua" w:hAnsi="Book Antiqua"/>
          <w:b/>
          <w:bCs/>
        </w:rPr>
        <w:t>Meshikhes</w:t>
      </w:r>
      <w:proofErr w:type="spellEnd"/>
      <w:r w:rsidRPr="00735A33">
        <w:rPr>
          <w:rFonts w:ascii="Book Antiqua" w:hAnsi="Book Antiqua"/>
          <w:b/>
          <w:bCs/>
        </w:rPr>
        <w:t xml:space="preserve"> AW</w:t>
      </w:r>
      <w:r w:rsidRPr="00735A33">
        <w:rPr>
          <w:rFonts w:ascii="Book Antiqua" w:hAnsi="Book Antiqua"/>
        </w:rPr>
        <w:t xml:space="preserve">. Asymptomatic gallstones in the laparoscopic era. </w:t>
      </w:r>
      <w:r w:rsidRPr="00735A33">
        <w:rPr>
          <w:rFonts w:ascii="Book Antiqua" w:hAnsi="Book Antiqua"/>
          <w:i/>
          <w:iCs/>
        </w:rPr>
        <w:t xml:space="preserve">J R Coll Surg </w:t>
      </w:r>
      <w:proofErr w:type="spellStart"/>
      <w:r w:rsidRPr="00735A33">
        <w:rPr>
          <w:rFonts w:ascii="Book Antiqua" w:hAnsi="Book Antiqua"/>
          <w:i/>
          <w:iCs/>
        </w:rPr>
        <w:t>Edinb</w:t>
      </w:r>
      <w:proofErr w:type="spellEnd"/>
      <w:r w:rsidRPr="00735A33">
        <w:rPr>
          <w:rFonts w:ascii="Book Antiqua" w:hAnsi="Book Antiqua"/>
        </w:rPr>
        <w:t xml:space="preserve"> 2002; </w:t>
      </w:r>
      <w:r w:rsidRPr="00735A33">
        <w:rPr>
          <w:rFonts w:ascii="Book Antiqua" w:hAnsi="Book Antiqua"/>
          <w:b/>
          <w:bCs/>
        </w:rPr>
        <w:t>47</w:t>
      </w:r>
      <w:r w:rsidRPr="00735A33">
        <w:rPr>
          <w:rFonts w:ascii="Book Antiqua" w:hAnsi="Book Antiqua"/>
        </w:rPr>
        <w:t>: 742-748 [PMID: 12510966]</w:t>
      </w:r>
    </w:p>
    <w:p w14:paraId="74BFAD6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2 </w:t>
      </w:r>
      <w:r w:rsidRPr="00735A33">
        <w:rPr>
          <w:rFonts w:ascii="Book Antiqua" w:hAnsi="Book Antiqua"/>
          <w:b/>
          <w:bCs/>
        </w:rPr>
        <w:t>Ellimoottil C</w:t>
      </w:r>
      <w:r w:rsidRPr="00735A33">
        <w:rPr>
          <w:rFonts w:ascii="Book Antiqua" w:hAnsi="Book Antiqua"/>
        </w:rPr>
        <w:t xml:space="preserve">, Miller S, </w:t>
      </w:r>
      <w:proofErr w:type="spellStart"/>
      <w:r w:rsidRPr="00735A33">
        <w:rPr>
          <w:rFonts w:ascii="Book Antiqua" w:hAnsi="Book Antiqua"/>
        </w:rPr>
        <w:t>Ayanian</w:t>
      </w:r>
      <w:proofErr w:type="spellEnd"/>
      <w:r w:rsidRPr="00735A33">
        <w:rPr>
          <w:rFonts w:ascii="Book Antiqua" w:hAnsi="Book Antiqua"/>
        </w:rPr>
        <w:t xml:space="preserve"> JZ, Miller DC. Effect of insurance expansion on utilization of inpatient surgery. </w:t>
      </w:r>
      <w:r w:rsidRPr="00735A33">
        <w:rPr>
          <w:rFonts w:ascii="Book Antiqua" w:hAnsi="Book Antiqua"/>
          <w:i/>
          <w:iCs/>
        </w:rPr>
        <w:t>JAMA Surg</w:t>
      </w:r>
      <w:r w:rsidRPr="00735A33">
        <w:rPr>
          <w:rFonts w:ascii="Book Antiqua" w:hAnsi="Book Antiqua"/>
        </w:rPr>
        <w:t xml:space="preserve"> 2014; </w:t>
      </w:r>
      <w:r w:rsidRPr="00735A33">
        <w:rPr>
          <w:rFonts w:ascii="Book Antiqua" w:hAnsi="Book Antiqua"/>
          <w:b/>
          <w:bCs/>
        </w:rPr>
        <w:t>149</w:t>
      </w:r>
      <w:r w:rsidRPr="00735A33">
        <w:rPr>
          <w:rFonts w:ascii="Book Antiqua" w:hAnsi="Book Antiqua"/>
        </w:rPr>
        <w:t>: 829-836 [PMID: 24988945 DOI: 10.1001/jamasurg.2014.857]</w:t>
      </w:r>
    </w:p>
    <w:p w14:paraId="786CFB5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3 </w:t>
      </w:r>
      <w:r w:rsidRPr="00735A33">
        <w:rPr>
          <w:rFonts w:ascii="Book Antiqua" w:hAnsi="Book Antiqua"/>
          <w:b/>
          <w:bCs/>
        </w:rPr>
        <w:t>Barros AJ</w:t>
      </w:r>
      <w:r w:rsidRPr="00735A33">
        <w:rPr>
          <w:rFonts w:ascii="Book Antiqua" w:hAnsi="Book Antiqua"/>
        </w:rPr>
        <w:t xml:space="preserve">, Bastos JL, </w:t>
      </w:r>
      <w:proofErr w:type="spellStart"/>
      <w:r w:rsidRPr="00735A33">
        <w:rPr>
          <w:rFonts w:ascii="Book Antiqua" w:hAnsi="Book Antiqua"/>
        </w:rPr>
        <w:t>Dâmaso</w:t>
      </w:r>
      <w:proofErr w:type="spellEnd"/>
      <w:r w:rsidRPr="00735A33">
        <w:rPr>
          <w:rFonts w:ascii="Book Antiqua" w:hAnsi="Book Antiqua"/>
        </w:rPr>
        <w:t xml:space="preserve"> AH. Catastrophic spending on health care in Brazil: private health insurance does not seem to be the solution. </w:t>
      </w:r>
      <w:r w:rsidRPr="00735A33">
        <w:rPr>
          <w:rFonts w:ascii="Book Antiqua" w:hAnsi="Book Antiqua"/>
          <w:i/>
          <w:iCs/>
        </w:rPr>
        <w:t xml:space="preserve">Cad </w:t>
      </w:r>
      <w:proofErr w:type="spellStart"/>
      <w:r w:rsidRPr="00735A33">
        <w:rPr>
          <w:rFonts w:ascii="Book Antiqua" w:hAnsi="Book Antiqua"/>
          <w:i/>
          <w:iCs/>
        </w:rPr>
        <w:t>Saude</w:t>
      </w:r>
      <w:proofErr w:type="spellEnd"/>
      <w:r w:rsidRPr="00735A33">
        <w:rPr>
          <w:rFonts w:ascii="Book Antiqua" w:hAnsi="Book Antiqua"/>
          <w:i/>
          <w:iCs/>
        </w:rPr>
        <w:t xml:space="preserve"> Publica</w:t>
      </w:r>
      <w:r w:rsidRPr="00735A33">
        <w:rPr>
          <w:rFonts w:ascii="Book Antiqua" w:hAnsi="Book Antiqua"/>
        </w:rPr>
        <w:t xml:space="preserve"> 2011; </w:t>
      </w:r>
      <w:r w:rsidRPr="00735A33">
        <w:rPr>
          <w:rFonts w:ascii="Book Antiqua" w:hAnsi="Book Antiqua"/>
          <w:b/>
          <w:bCs/>
        </w:rPr>
        <w:t>27 Suppl 2</w:t>
      </w:r>
      <w:r w:rsidRPr="00735A33">
        <w:rPr>
          <w:rFonts w:ascii="Book Antiqua" w:hAnsi="Book Antiqua"/>
        </w:rPr>
        <w:t>: S254-S262 [PMID: 21789417 DOI: 10.1590/s0102-311x2011001400012]</w:t>
      </w:r>
    </w:p>
    <w:p w14:paraId="07F278F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4 </w:t>
      </w:r>
      <w:r w:rsidRPr="00735A33">
        <w:rPr>
          <w:rFonts w:ascii="Book Antiqua" w:hAnsi="Book Antiqua"/>
          <w:b/>
          <w:bCs/>
        </w:rPr>
        <w:t>Tan CH</w:t>
      </w:r>
      <w:r w:rsidRPr="00735A33">
        <w:rPr>
          <w:rFonts w:ascii="Book Antiqua" w:hAnsi="Book Antiqua"/>
        </w:rPr>
        <w:t xml:space="preserve">, Pang TC, </w:t>
      </w:r>
      <w:proofErr w:type="spellStart"/>
      <w:r w:rsidRPr="00735A33">
        <w:rPr>
          <w:rFonts w:ascii="Book Antiqua" w:hAnsi="Book Antiqua"/>
        </w:rPr>
        <w:t>Woon</w:t>
      </w:r>
      <w:proofErr w:type="spellEnd"/>
      <w:r w:rsidRPr="00735A33">
        <w:rPr>
          <w:rFonts w:ascii="Book Antiqua" w:hAnsi="Book Antiqua"/>
        </w:rPr>
        <w:t xml:space="preserve"> WW, Low JK, </w:t>
      </w:r>
      <w:proofErr w:type="spellStart"/>
      <w:r w:rsidRPr="00735A33">
        <w:rPr>
          <w:rFonts w:ascii="Book Antiqua" w:hAnsi="Book Antiqua"/>
        </w:rPr>
        <w:t>Junnarkar</w:t>
      </w:r>
      <w:proofErr w:type="spellEnd"/>
      <w:r w:rsidRPr="00735A33">
        <w:rPr>
          <w:rFonts w:ascii="Book Antiqua" w:hAnsi="Book Antiqua"/>
        </w:rPr>
        <w:t xml:space="preserve"> SP. Analysis of actual healthcare costs of early versus interval cholecystectomy in acute cholecystitis. </w:t>
      </w:r>
      <w:r w:rsidRPr="00735A33">
        <w:rPr>
          <w:rFonts w:ascii="Book Antiqua" w:hAnsi="Book Antiqua"/>
          <w:i/>
          <w:iCs/>
        </w:rPr>
        <w:t xml:space="preserve">J Hepatobiliary </w:t>
      </w:r>
      <w:proofErr w:type="spellStart"/>
      <w:r w:rsidRPr="00735A33">
        <w:rPr>
          <w:rFonts w:ascii="Book Antiqua" w:hAnsi="Book Antiqua"/>
          <w:i/>
          <w:iCs/>
        </w:rPr>
        <w:t>Pancreat</w:t>
      </w:r>
      <w:proofErr w:type="spellEnd"/>
      <w:r w:rsidRPr="00735A33">
        <w:rPr>
          <w:rFonts w:ascii="Book Antiqua" w:hAnsi="Book Antiqua"/>
          <w:i/>
          <w:iCs/>
        </w:rPr>
        <w:t xml:space="preserve"> Sci</w:t>
      </w:r>
      <w:r w:rsidRPr="00735A33">
        <w:rPr>
          <w:rFonts w:ascii="Book Antiqua" w:hAnsi="Book Antiqua"/>
        </w:rPr>
        <w:t xml:space="preserve"> 2015; </w:t>
      </w:r>
      <w:r w:rsidRPr="00735A33">
        <w:rPr>
          <w:rFonts w:ascii="Book Antiqua" w:hAnsi="Book Antiqua"/>
          <w:b/>
          <w:bCs/>
        </w:rPr>
        <w:t>22</w:t>
      </w:r>
      <w:r w:rsidRPr="00735A33">
        <w:rPr>
          <w:rFonts w:ascii="Book Antiqua" w:hAnsi="Book Antiqua"/>
        </w:rPr>
        <w:t>: 237-243 [PMID: 25450622 DOI: 10.1002/jhbp.196]</w:t>
      </w:r>
    </w:p>
    <w:p w14:paraId="7C187A04" w14:textId="364ABBC0" w:rsidR="00747EF7" w:rsidRPr="00735A33" w:rsidRDefault="00747EF7" w:rsidP="00F9015E">
      <w:pPr>
        <w:adjustRightInd w:val="0"/>
        <w:snapToGrid w:val="0"/>
        <w:spacing w:line="360" w:lineRule="auto"/>
        <w:jc w:val="both"/>
        <w:rPr>
          <w:rFonts w:ascii="Book Antiqua" w:hAnsi="Book Antiqua"/>
        </w:rPr>
      </w:pPr>
      <w:r w:rsidRPr="00735A33">
        <w:rPr>
          <w:rFonts w:ascii="Book Antiqua" w:hAnsi="Book Antiqua"/>
        </w:rPr>
        <w:lastRenderedPageBreak/>
        <w:t xml:space="preserve">75 </w:t>
      </w:r>
      <w:r w:rsidR="00307D39" w:rsidRPr="00307D39">
        <w:rPr>
          <w:rFonts w:ascii="Book Antiqua" w:hAnsi="Book Antiqua"/>
          <w:b/>
          <w:bCs/>
        </w:rPr>
        <w:t>European Association for the Study of the Liver (EASL). Electronic address: easloffice@easloffice.eu</w:t>
      </w:r>
      <w:r w:rsidRPr="00735A33">
        <w:rPr>
          <w:rFonts w:ascii="Book Antiqua" w:hAnsi="Book Antiqua"/>
        </w:rPr>
        <w:t xml:space="preserve">. EASL Clinical Practice Guidelines on the prevention, diagnosis and treatment of gallstones. </w:t>
      </w:r>
      <w:r w:rsidR="00F9015E" w:rsidRPr="001C0C00">
        <w:rPr>
          <w:rFonts w:ascii="Book Antiqua" w:hAnsi="Book Antiqua"/>
          <w:i/>
          <w:iCs/>
        </w:rPr>
        <w:t>J Hepatol</w:t>
      </w:r>
      <w:r w:rsidR="00F9015E" w:rsidRPr="001C0C00">
        <w:rPr>
          <w:rFonts w:ascii="Book Antiqua" w:hAnsi="Book Antiqua" w:hint="eastAsia"/>
          <w:i/>
          <w:iCs/>
          <w:lang w:eastAsia="zh-CN"/>
        </w:rPr>
        <w:t xml:space="preserve"> </w:t>
      </w:r>
      <w:r w:rsidRPr="00735A33">
        <w:rPr>
          <w:rFonts w:ascii="Book Antiqua" w:hAnsi="Book Antiqua"/>
        </w:rPr>
        <w:t>2016</w:t>
      </w:r>
      <w:r w:rsidR="00F9015E">
        <w:rPr>
          <w:rFonts w:ascii="Book Antiqua" w:hAnsi="Book Antiqua"/>
        </w:rPr>
        <w:t xml:space="preserve">; </w:t>
      </w:r>
      <w:r w:rsidR="00F9015E" w:rsidRPr="001C0C00">
        <w:rPr>
          <w:rFonts w:ascii="Book Antiqua" w:hAnsi="Book Antiqua"/>
          <w:b/>
          <w:bCs/>
        </w:rPr>
        <w:t>65</w:t>
      </w:r>
      <w:r w:rsidR="00F9015E" w:rsidRPr="00F9015E">
        <w:rPr>
          <w:rFonts w:ascii="Book Antiqua" w:hAnsi="Book Antiqua"/>
        </w:rPr>
        <w:t>:</w:t>
      </w:r>
      <w:r w:rsidR="00F9015E">
        <w:rPr>
          <w:rFonts w:ascii="Book Antiqua" w:hAnsi="Book Antiqua"/>
        </w:rPr>
        <w:t xml:space="preserve"> </w:t>
      </w:r>
      <w:r w:rsidR="00F9015E" w:rsidRPr="00F9015E">
        <w:rPr>
          <w:rFonts w:ascii="Book Antiqua" w:hAnsi="Book Antiqua"/>
        </w:rPr>
        <w:t>146-181</w:t>
      </w:r>
      <w:r w:rsidRPr="00735A33">
        <w:rPr>
          <w:rFonts w:ascii="Book Antiqua" w:hAnsi="Book Antiqua"/>
        </w:rPr>
        <w:t xml:space="preserve"> [</w:t>
      </w:r>
      <w:r w:rsidR="00F9015E" w:rsidRPr="00F9015E">
        <w:rPr>
          <w:rFonts w:ascii="Book Antiqua" w:hAnsi="Book Antiqua"/>
        </w:rPr>
        <w:t xml:space="preserve">PMID: 27085810 </w:t>
      </w:r>
      <w:r w:rsidR="007B2271" w:rsidRPr="007B2271">
        <w:rPr>
          <w:rFonts w:ascii="Book Antiqua" w:hAnsi="Book Antiqua"/>
        </w:rPr>
        <w:t>DOI:</w:t>
      </w:r>
      <w:r w:rsidR="007B2271">
        <w:rPr>
          <w:rFonts w:ascii="Book Antiqua" w:hAnsi="Book Antiqua"/>
        </w:rPr>
        <w:t xml:space="preserve"> </w:t>
      </w:r>
      <w:r w:rsidR="007B2271" w:rsidRPr="007B2271">
        <w:rPr>
          <w:rFonts w:ascii="Book Antiqua" w:hAnsi="Book Antiqua"/>
        </w:rPr>
        <w:t>10.1016/j.jhep.2016.03.005</w:t>
      </w:r>
      <w:r w:rsidRPr="00735A33">
        <w:rPr>
          <w:rFonts w:ascii="Book Antiqua" w:hAnsi="Book Antiqua"/>
        </w:rPr>
        <w:t>]</w:t>
      </w:r>
    </w:p>
    <w:p w14:paraId="520DF22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6 </w:t>
      </w:r>
      <w:r w:rsidRPr="00735A33">
        <w:rPr>
          <w:rFonts w:ascii="Book Antiqua" w:hAnsi="Book Antiqua"/>
          <w:b/>
          <w:bCs/>
        </w:rPr>
        <w:t>Abraham S</w:t>
      </w:r>
      <w:r w:rsidRPr="00735A33">
        <w:rPr>
          <w:rFonts w:ascii="Book Antiqua" w:hAnsi="Book Antiqua"/>
        </w:rPr>
        <w:t xml:space="preserve">, Rivero HG, </w:t>
      </w:r>
      <w:proofErr w:type="spellStart"/>
      <w:r w:rsidRPr="00735A33">
        <w:rPr>
          <w:rFonts w:ascii="Book Antiqua" w:hAnsi="Book Antiqua"/>
        </w:rPr>
        <w:t>Erlikh</w:t>
      </w:r>
      <w:proofErr w:type="spellEnd"/>
      <w:r w:rsidRPr="00735A33">
        <w:rPr>
          <w:rFonts w:ascii="Book Antiqua" w:hAnsi="Book Antiqua"/>
        </w:rPr>
        <w:t xml:space="preserve"> IV, Griffith LF, </w:t>
      </w:r>
      <w:proofErr w:type="spellStart"/>
      <w:r w:rsidRPr="00735A33">
        <w:rPr>
          <w:rFonts w:ascii="Book Antiqua" w:hAnsi="Book Antiqua"/>
        </w:rPr>
        <w:t>Kondamudi</w:t>
      </w:r>
      <w:proofErr w:type="spellEnd"/>
      <w:r w:rsidRPr="00735A33">
        <w:rPr>
          <w:rFonts w:ascii="Book Antiqua" w:hAnsi="Book Antiqua"/>
        </w:rPr>
        <w:t xml:space="preserve"> VK. Surgical and nonsurgical management of gallstones. </w:t>
      </w:r>
      <w:r w:rsidRPr="00735A33">
        <w:rPr>
          <w:rFonts w:ascii="Book Antiqua" w:hAnsi="Book Antiqua"/>
          <w:i/>
          <w:iCs/>
        </w:rPr>
        <w:t>Am Fam Physician</w:t>
      </w:r>
      <w:r w:rsidRPr="00735A33">
        <w:rPr>
          <w:rFonts w:ascii="Book Antiqua" w:hAnsi="Book Antiqua"/>
        </w:rPr>
        <w:t xml:space="preserve"> 2014; </w:t>
      </w:r>
      <w:r w:rsidRPr="00735A33">
        <w:rPr>
          <w:rFonts w:ascii="Book Antiqua" w:hAnsi="Book Antiqua"/>
          <w:b/>
          <w:bCs/>
        </w:rPr>
        <w:t>89</w:t>
      </w:r>
      <w:r w:rsidRPr="00735A33">
        <w:rPr>
          <w:rFonts w:ascii="Book Antiqua" w:hAnsi="Book Antiqua"/>
        </w:rPr>
        <w:t>: 795-802 [PMID: 24866215]</w:t>
      </w:r>
    </w:p>
    <w:p w14:paraId="7C10729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7 </w:t>
      </w:r>
      <w:r w:rsidRPr="00735A33">
        <w:rPr>
          <w:rFonts w:ascii="Book Antiqua" w:hAnsi="Book Antiqua"/>
          <w:b/>
          <w:bCs/>
        </w:rPr>
        <w:t>Gracie WA</w:t>
      </w:r>
      <w:r w:rsidRPr="00735A33">
        <w:rPr>
          <w:rFonts w:ascii="Book Antiqua" w:hAnsi="Book Antiqua"/>
        </w:rPr>
        <w:t xml:space="preserve">, </w:t>
      </w:r>
      <w:proofErr w:type="spellStart"/>
      <w:r w:rsidRPr="00735A33">
        <w:rPr>
          <w:rFonts w:ascii="Book Antiqua" w:hAnsi="Book Antiqua"/>
        </w:rPr>
        <w:t>Ransohoff</w:t>
      </w:r>
      <w:proofErr w:type="spellEnd"/>
      <w:r w:rsidRPr="00735A33">
        <w:rPr>
          <w:rFonts w:ascii="Book Antiqua" w:hAnsi="Book Antiqua"/>
        </w:rPr>
        <w:t xml:space="preserve"> DF. The natural history of silent gallstones: the innocent gallstone is not a myth. </w:t>
      </w:r>
      <w:r w:rsidRPr="00735A33">
        <w:rPr>
          <w:rFonts w:ascii="Book Antiqua" w:hAnsi="Book Antiqua"/>
          <w:i/>
          <w:iCs/>
        </w:rPr>
        <w:t xml:space="preserve">N </w:t>
      </w:r>
      <w:proofErr w:type="spellStart"/>
      <w:r w:rsidRPr="00735A33">
        <w:rPr>
          <w:rFonts w:ascii="Book Antiqua" w:hAnsi="Book Antiqua"/>
          <w:i/>
          <w:iCs/>
        </w:rPr>
        <w:t>Engl</w:t>
      </w:r>
      <w:proofErr w:type="spellEnd"/>
      <w:r w:rsidRPr="00735A33">
        <w:rPr>
          <w:rFonts w:ascii="Book Antiqua" w:hAnsi="Book Antiqua"/>
          <w:i/>
          <w:iCs/>
        </w:rPr>
        <w:t xml:space="preserve"> J Med</w:t>
      </w:r>
      <w:r w:rsidRPr="00735A33">
        <w:rPr>
          <w:rFonts w:ascii="Book Antiqua" w:hAnsi="Book Antiqua"/>
        </w:rPr>
        <w:t xml:space="preserve"> 1982; </w:t>
      </w:r>
      <w:r w:rsidRPr="00735A33">
        <w:rPr>
          <w:rFonts w:ascii="Book Antiqua" w:hAnsi="Book Antiqua"/>
          <w:b/>
          <w:bCs/>
        </w:rPr>
        <w:t>307</w:t>
      </w:r>
      <w:r w:rsidRPr="00735A33">
        <w:rPr>
          <w:rFonts w:ascii="Book Antiqua" w:hAnsi="Book Antiqua"/>
        </w:rPr>
        <w:t>: 798-800 [PMID: 7110244 DOI: 10.1056/nejm198209233071305]</w:t>
      </w:r>
    </w:p>
    <w:p w14:paraId="1E09580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8 </w:t>
      </w:r>
      <w:r w:rsidRPr="00735A33">
        <w:rPr>
          <w:rFonts w:ascii="Book Antiqua" w:hAnsi="Book Antiqua"/>
          <w:b/>
          <w:bCs/>
        </w:rPr>
        <w:t>Friedman LS</w:t>
      </w:r>
      <w:r w:rsidRPr="00735A33">
        <w:rPr>
          <w:rFonts w:ascii="Book Antiqua" w:hAnsi="Book Antiqua"/>
        </w:rPr>
        <w:t xml:space="preserve">, Roberts MS, Brett AS, </w:t>
      </w:r>
      <w:proofErr w:type="spellStart"/>
      <w:r w:rsidRPr="00735A33">
        <w:rPr>
          <w:rFonts w:ascii="Book Antiqua" w:hAnsi="Book Antiqua"/>
        </w:rPr>
        <w:t>Marton</w:t>
      </w:r>
      <w:proofErr w:type="spellEnd"/>
      <w:r w:rsidRPr="00735A33">
        <w:rPr>
          <w:rFonts w:ascii="Book Antiqua" w:hAnsi="Book Antiqua"/>
        </w:rPr>
        <w:t xml:space="preserve"> KI. Management of asymptomatic gallstones in the diabetic patient. A decision analysis. </w:t>
      </w:r>
      <w:r w:rsidRPr="00735A33">
        <w:rPr>
          <w:rFonts w:ascii="Book Antiqua" w:hAnsi="Book Antiqua"/>
          <w:i/>
          <w:iCs/>
        </w:rPr>
        <w:t>Ann Intern Med</w:t>
      </w:r>
      <w:r w:rsidRPr="00735A33">
        <w:rPr>
          <w:rFonts w:ascii="Book Antiqua" w:hAnsi="Book Antiqua"/>
        </w:rPr>
        <w:t xml:space="preserve"> 1988; </w:t>
      </w:r>
      <w:r w:rsidRPr="00735A33">
        <w:rPr>
          <w:rFonts w:ascii="Book Antiqua" w:hAnsi="Book Antiqua"/>
          <w:b/>
          <w:bCs/>
        </w:rPr>
        <w:t>109</w:t>
      </w:r>
      <w:r w:rsidRPr="00735A33">
        <w:rPr>
          <w:rFonts w:ascii="Book Antiqua" w:hAnsi="Book Antiqua"/>
        </w:rPr>
        <w:t>: 913-919 [PMID: 3056166 DOI: 10.7326/0003-4819-109-11-913]</w:t>
      </w:r>
    </w:p>
    <w:p w14:paraId="67822B7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79 </w:t>
      </w:r>
      <w:r w:rsidRPr="00735A33">
        <w:rPr>
          <w:rFonts w:ascii="Book Antiqua" w:hAnsi="Book Antiqua"/>
          <w:b/>
          <w:bCs/>
        </w:rPr>
        <w:t>Thistle JL</w:t>
      </w:r>
      <w:r w:rsidRPr="00735A33">
        <w:rPr>
          <w:rFonts w:ascii="Book Antiqua" w:hAnsi="Book Antiqua"/>
        </w:rPr>
        <w:t xml:space="preserve">, Cleary PA, Lachin JM, </w:t>
      </w:r>
      <w:proofErr w:type="spellStart"/>
      <w:r w:rsidRPr="00735A33">
        <w:rPr>
          <w:rFonts w:ascii="Book Antiqua" w:hAnsi="Book Antiqua"/>
        </w:rPr>
        <w:t>Tyor</w:t>
      </w:r>
      <w:proofErr w:type="spellEnd"/>
      <w:r w:rsidRPr="00735A33">
        <w:rPr>
          <w:rFonts w:ascii="Book Antiqua" w:hAnsi="Book Antiqua"/>
        </w:rPr>
        <w:t xml:space="preserve"> MP, Hersh T. The natural history of cholelithiasis: the National Cooperative Gallstone Study. </w:t>
      </w:r>
      <w:r w:rsidRPr="00735A33">
        <w:rPr>
          <w:rFonts w:ascii="Book Antiqua" w:hAnsi="Book Antiqua"/>
          <w:i/>
          <w:iCs/>
        </w:rPr>
        <w:t>Ann Intern Med</w:t>
      </w:r>
      <w:r w:rsidRPr="00735A33">
        <w:rPr>
          <w:rFonts w:ascii="Book Antiqua" w:hAnsi="Book Antiqua"/>
        </w:rPr>
        <w:t xml:space="preserve"> 1984; </w:t>
      </w:r>
      <w:r w:rsidRPr="00735A33">
        <w:rPr>
          <w:rFonts w:ascii="Book Antiqua" w:hAnsi="Book Antiqua"/>
          <w:b/>
          <w:bCs/>
        </w:rPr>
        <w:t>101</w:t>
      </w:r>
      <w:r w:rsidRPr="00735A33">
        <w:rPr>
          <w:rFonts w:ascii="Book Antiqua" w:hAnsi="Book Antiqua"/>
        </w:rPr>
        <w:t>: 171-175 [PMID: 6742647 DOI: 10.7326/0003-4819-101-2-171]</w:t>
      </w:r>
    </w:p>
    <w:p w14:paraId="07C9DC1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0 </w:t>
      </w:r>
      <w:r w:rsidRPr="00735A33">
        <w:rPr>
          <w:rFonts w:ascii="Book Antiqua" w:hAnsi="Book Antiqua"/>
          <w:b/>
          <w:bCs/>
        </w:rPr>
        <w:t>Lachman BS</w:t>
      </w:r>
      <w:r w:rsidRPr="00735A33">
        <w:rPr>
          <w:rFonts w:ascii="Book Antiqua" w:hAnsi="Book Antiqua"/>
        </w:rPr>
        <w:t xml:space="preserve">, </w:t>
      </w:r>
      <w:proofErr w:type="spellStart"/>
      <w:r w:rsidRPr="00735A33">
        <w:rPr>
          <w:rFonts w:ascii="Book Antiqua" w:hAnsi="Book Antiqua"/>
        </w:rPr>
        <w:t>Lazerson</w:t>
      </w:r>
      <w:proofErr w:type="spellEnd"/>
      <w:r w:rsidRPr="00735A33">
        <w:rPr>
          <w:rFonts w:ascii="Book Antiqua" w:hAnsi="Book Antiqua"/>
        </w:rPr>
        <w:t xml:space="preserve"> J, </w:t>
      </w:r>
      <w:proofErr w:type="spellStart"/>
      <w:r w:rsidRPr="00735A33">
        <w:rPr>
          <w:rFonts w:ascii="Book Antiqua" w:hAnsi="Book Antiqua"/>
        </w:rPr>
        <w:t>Starshak</w:t>
      </w:r>
      <w:proofErr w:type="spellEnd"/>
      <w:r w:rsidRPr="00735A33">
        <w:rPr>
          <w:rFonts w:ascii="Book Antiqua" w:hAnsi="Book Antiqua"/>
        </w:rPr>
        <w:t xml:space="preserve"> RJ, Vaughters FM, </w:t>
      </w:r>
      <w:proofErr w:type="spellStart"/>
      <w:r w:rsidRPr="00735A33">
        <w:rPr>
          <w:rFonts w:ascii="Book Antiqua" w:hAnsi="Book Antiqua"/>
        </w:rPr>
        <w:t>Werlin</w:t>
      </w:r>
      <w:proofErr w:type="spellEnd"/>
      <w:r w:rsidRPr="00735A33">
        <w:rPr>
          <w:rFonts w:ascii="Book Antiqua" w:hAnsi="Book Antiqua"/>
        </w:rPr>
        <w:t xml:space="preserve"> SL. The prevalence of cholelithiasis in sickle cell disease as diagnosed by ultrasound and cholecystography. </w:t>
      </w:r>
      <w:r w:rsidRPr="00735A33">
        <w:rPr>
          <w:rFonts w:ascii="Book Antiqua" w:hAnsi="Book Antiqua"/>
          <w:i/>
          <w:iCs/>
        </w:rPr>
        <w:t>Pediatrics</w:t>
      </w:r>
      <w:r w:rsidRPr="00735A33">
        <w:rPr>
          <w:rFonts w:ascii="Book Antiqua" w:hAnsi="Book Antiqua"/>
        </w:rPr>
        <w:t xml:space="preserve"> 1979; </w:t>
      </w:r>
      <w:r w:rsidRPr="00735A33">
        <w:rPr>
          <w:rFonts w:ascii="Book Antiqua" w:hAnsi="Book Antiqua"/>
          <w:b/>
          <w:bCs/>
        </w:rPr>
        <w:t>64</w:t>
      </w:r>
      <w:r w:rsidRPr="00735A33">
        <w:rPr>
          <w:rFonts w:ascii="Book Antiqua" w:hAnsi="Book Antiqua"/>
        </w:rPr>
        <w:t>: 601-603 [PMID: 492833]</w:t>
      </w:r>
    </w:p>
    <w:p w14:paraId="660DBEE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1 </w:t>
      </w:r>
      <w:proofErr w:type="spellStart"/>
      <w:r w:rsidRPr="00735A33">
        <w:rPr>
          <w:rFonts w:ascii="Book Antiqua" w:hAnsi="Book Antiqua"/>
          <w:b/>
          <w:bCs/>
        </w:rPr>
        <w:t>Rennels</w:t>
      </w:r>
      <w:proofErr w:type="spellEnd"/>
      <w:r w:rsidRPr="00735A33">
        <w:rPr>
          <w:rFonts w:ascii="Book Antiqua" w:hAnsi="Book Antiqua"/>
          <w:b/>
          <w:bCs/>
        </w:rPr>
        <w:t xml:space="preserve"> MB</w:t>
      </w:r>
      <w:r w:rsidRPr="00735A33">
        <w:rPr>
          <w:rFonts w:ascii="Book Antiqua" w:hAnsi="Book Antiqua"/>
        </w:rPr>
        <w:t xml:space="preserve">, Dunne MG, Grossman NJ, Schwartz AD. Cholelithiasis in patients with major sickle hemoglobinopathies. </w:t>
      </w:r>
      <w:r w:rsidRPr="00735A33">
        <w:rPr>
          <w:rFonts w:ascii="Book Antiqua" w:hAnsi="Book Antiqua"/>
          <w:i/>
          <w:iCs/>
        </w:rPr>
        <w:t>Am J Dis Child</w:t>
      </w:r>
      <w:r w:rsidRPr="00735A33">
        <w:rPr>
          <w:rFonts w:ascii="Book Antiqua" w:hAnsi="Book Antiqua"/>
        </w:rPr>
        <w:t xml:space="preserve"> 1984; </w:t>
      </w:r>
      <w:r w:rsidRPr="00735A33">
        <w:rPr>
          <w:rFonts w:ascii="Book Antiqua" w:hAnsi="Book Antiqua"/>
          <w:b/>
          <w:bCs/>
        </w:rPr>
        <w:t>138</w:t>
      </w:r>
      <w:r w:rsidRPr="00735A33">
        <w:rPr>
          <w:rFonts w:ascii="Book Antiqua" w:hAnsi="Book Antiqua"/>
        </w:rPr>
        <w:t>: 66-67 [PMID: 6691315 DOI: 10.1001/archpedi.1984.02140390054016]</w:t>
      </w:r>
    </w:p>
    <w:p w14:paraId="3861FF4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2 </w:t>
      </w:r>
      <w:proofErr w:type="spellStart"/>
      <w:r w:rsidRPr="00735A33">
        <w:rPr>
          <w:rFonts w:ascii="Book Antiqua" w:hAnsi="Book Antiqua"/>
          <w:b/>
          <w:bCs/>
        </w:rPr>
        <w:t>Sarnaik</w:t>
      </w:r>
      <w:proofErr w:type="spellEnd"/>
      <w:r w:rsidRPr="00735A33">
        <w:rPr>
          <w:rFonts w:ascii="Book Antiqua" w:hAnsi="Book Antiqua"/>
          <w:b/>
          <w:bCs/>
        </w:rPr>
        <w:t xml:space="preserve"> S</w:t>
      </w:r>
      <w:r w:rsidRPr="00735A33">
        <w:rPr>
          <w:rFonts w:ascii="Book Antiqua" w:hAnsi="Book Antiqua"/>
        </w:rPr>
        <w:t xml:space="preserve">, </w:t>
      </w:r>
      <w:proofErr w:type="spellStart"/>
      <w:r w:rsidRPr="00735A33">
        <w:rPr>
          <w:rFonts w:ascii="Book Antiqua" w:hAnsi="Book Antiqua"/>
        </w:rPr>
        <w:t>Slovis</w:t>
      </w:r>
      <w:proofErr w:type="spellEnd"/>
      <w:r w:rsidRPr="00735A33">
        <w:rPr>
          <w:rFonts w:ascii="Book Antiqua" w:hAnsi="Book Antiqua"/>
        </w:rPr>
        <w:t xml:space="preserve"> TL, Corbett DP, </w:t>
      </w:r>
      <w:proofErr w:type="spellStart"/>
      <w:r w:rsidRPr="00735A33">
        <w:rPr>
          <w:rFonts w:ascii="Book Antiqua" w:hAnsi="Book Antiqua"/>
        </w:rPr>
        <w:t>Emami</w:t>
      </w:r>
      <w:proofErr w:type="spellEnd"/>
      <w:r w:rsidRPr="00735A33">
        <w:rPr>
          <w:rFonts w:ascii="Book Antiqua" w:hAnsi="Book Antiqua"/>
        </w:rPr>
        <w:t xml:space="preserve"> A, Whitten CF. Incidence of cholelithiasis in sickle cell anemia using the ultrasonic gray-scale technique. </w:t>
      </w:r>
      <w:r w:rsidRPr="00735A33">
        <w:rPr>
          <w:rFonts w:ascii="Book Antiqua" w:hAnsi="Book Antiqua"/>
          <w:i/>
          <w:iCs/>
        </w:rPr>
        <w:t>J Pediatr</w:t>
      </w:r>
      <w:r w:rsidRPr="00735A33">
        <w:rPr>
          <w:rFonts w:ascii="Book Antiqua" w:hAnsi="Book Antiqua"/>
        </w:rPr>
        <w:t xml:space="preserve"> 1980; </w:t>
      </w:r>
      <w:r w:rsidRPr="00735A33">
        <w:rPr>
          <w:rFonts w:ascii="Book Antiqua" w:hAnsi="Book Antiqua"/>
          <w:b/>
          <w:bCs/>
        </w:rPr>
        <w:t>96</w:t>
      </w:r>
      <w:r w:rsidRPr="00735A33">
        <w:rPr>
          <w:rFonts w:ascii="Book Antiqua" w:hAnsi="Book Antiqua"/>
        </w:rPr>
        <w:t>: 1005-1008 [PMID: 7373460 DOI: 10.1016/s0022-3476(80)80626-3]</w:t>
      </w:r>
    </w:p>
    <w:p w14:paraId="228C4D8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3 </w:t>
      </w:r>
      <w:r w:rsidRPr="00735A33">
        <w:rPr>
          <w:rFonts w:ascii="Book Antiqua" w:hAnsi="Book Antiqua"/>
          <w:b/>
          <w:bCs/>
        </w:rPr>
        <w:t>Barrett-Connor E</w:t>
      </w:r>
      <w:r w:rsidRPr="00735A33">
        <w:rPr>
          <w:rFonts w:ascii="Book Antiqua" w:hAnsi="Book Antiqua"/>
        </w:rPr>
        <w:t xml:space="preserve">. Cholelithiasis in sickle cell anemia. </w:t>
      </w:r>
      <w:r w:rsidRPr="00735A33">
        <w:rPr>
          <w:rFonts w:ascii="Book Antiqua" w:hAnsi="Book Antiqua"/>
          <w:i/>
          <w:iCs/>
        </w:rPr>
        <w:t>Am J Med</w:t>
      </w:r>
      <w:r w:rsidRPr="00735A33">
        <w:rPr>
          <w:rFonts w:ascii="Book Antiqua" w:hAnsi="Book Antiqua"/>
        </w:rPr>
        <w:t xml:space="preserve"> 1968; </w:t>
      </w:r>
      <w:r w:rsidRPr="00735A33">
        <w:rPr>
          <w:rFonts w:ascii="Book Antiqua" w:hAnsi="Book Antiqua"/>
          <w:b/>
          <w:bCs/>
        </w:rPr>
        <w:t>45</w:t>
      </w:r>
      <w:r w:rsidRPr="00735A33">
        <w:rPr>
          <w:rFonts w:ascii="Book Antiqua" w:hAnsi="Book Antiqua"/>
        </w:rPr>
        <w:t>: 889-898 [PMID: 5722640 DOI: 10.1016/0002-9343(68)90187-3]</w:t>
      </w:r>
    </w:p>
    <w:p w14:paraId="7B87B12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4 </w:t>
      </w:r>
      <w:r w:rsidRPr="00735A33">
        <w:rPr>
          <w:rFonts w:ascii="Book Antiqua" w:hAnsi="Book Antiqua"/>
          <w:b/>
          <w:bCs/>
        </w:rPr>
        <w:t>Bond LR</w:t>
      </w:r>
      <w:r w:rsidRPr="00735A33">
        <w:rPr>
          <w:rFonts w:ascii="Book Antiqua" w:hAnsi="Book Antiqua"/>
        </w:rPr>
        <w:t xml:space="preserve">, </w:t>
      </w:r>
      <w:proofErr w:type="spellStart"/>
      <w:r w:rsidRPr="00735A33">
        <w:rPr>
          <w:rFonts w:ascii="Book Antiqua" w:hAnsi="Book Antiqua"/>
        </w:rPr>
        <w:t>Hatty</w:t>
      </w:r>
      <w:proofErr w:type="spellEnd"/>
      <w:r w:rsidRPr="00735A33">
        <w:rPr>
          <w:rFonts w:ascii="Book Antiqua" w:hAnsi="Book Antiqua"/>
        </w:rPr>
        <w:t xml:space="preserve"> SR, Horn ME, Dick M, </w:t>
      </w:r>
      <w:proofErr w:type="spellStart"/>
      <w:r w:rsidRPr="00735A33">
        <w:rPr>
          <w:rFonts w:ascii="Book Antiqua" w:hAnsi="Book Antiqua"/>
        </w:rPr>
        <w:t>Meire</w:t>
      </w:r>
      <w:proofErr w:type="spellEnd"/>
      <w:r w:rsidRPr="00735A33">
        <w:rPr>
          <w:rFonts w:ascii="Book Antiqua" w:hAnsi="Book Antiqua"/>
        </w:rPr>
        <w:t xml:space="preserve"> HB, Bellingham AJ. Gall stones in sickle cell disease in the United Kingdom. </w:t>
      </w:r>
      <w:r w:rsidRPr="00735A33">
        <w:rPr>
          <w:rFonts w:ascii="Book Antiqua" w:hAnsi="Book Antiqua"/>
          <w:i/>
          <w:iCs/>
        </w:rPr>
        <w:t>Br Med J (Clin Res Ed)</w:t>
      </w:r>
      <w:r w:rsidRPr="00735A33">
        <w:rPr>
          <w:rFonts w:ascii="Book Antiqua" w:hAnsi="Book Antiqua"/>
        </w:rPr>
        <w:t xml:space="preserve"> 1987; </w:t>
      </w:r>
      <w:r w:rsidRPr="00735A33">
        <w:rPr>
          <w:rFonts w:ascii="Book Antiqua" w:hAnsi="Book Antiqua"/>
          <w:b/>
          <w:bCs/>
        </w:rPr>
        <w:t>295</w:t>
      </w:r>
      <w:r w:rsidRPr="00735A33">
        <w:rPr>
          <w:rFonts w:ascii="Book Antiqua" w:hAnsi="Book Antiqua"/>
        </w:rPr>
        <w:t>: 234-236 [PMID: 3115390 DOI: 10.1136/bmj.295.6592.234]</w:t>
      </w:r>
    </w:p>
    <w:p w14:paraId="1FA3EEF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85 </w:t>
      </w:r>
      <w:r w:rsidRPr="00735A33">
        <w:rPr>
          <w:rFonts w:ascii="Book Antiqua" w:hAnsi="Book Antiqua"/>
          <w:b/>
          <w:bCs/>
        </w:rPr>
        <w:t>Rutledge R</w:t>
      </w:r>
      <w:r w:rsidRPr="00735A33">
        <w:rPr>
          <w:rFonts w:ascii="Book Antiqua" w:hAnsi="Book Antiqua"/>
        </w:rPr>
        <w:t xml:space="preserve">, Croom RD 3rd, Davis JW Jr, Berkowitz LR, Orringer EP. Cholelithiasis in sickle cell anemia: surgical considerations. </w:t>
      </w:r>
      <w:r w:rsidRPr="00735A33">
        <w:rPr>
          <w:rFonts w:ascii="Book Antiqua" w:hAnsi="Book Antiqua"/>
          <w:i/>
          <w:iCs/>
        </w:rPr>
        <w:t>South Med J</w:t>
      </w:r>
      <w:r w:rsidRPr="00735A33">
        <w:rPr>
          <w:rFonts w:ascii="Book Antiqua" w:hAnsi="Book Antiqua"/>
        </w:rPr>
        <w:t xml:space="preserve"> 1986; </w:t>
      </w:r>
      <w:r w:rsidRPr="00735A33">
        <w:rPr>
          <w:rFonts w:ascii="Book Antiqua" w:hAnsi="Book Antiqua"/>
          <w:b/>
          <w:bCs/>
        </w:rPr>
        <w:t>79</w:t>
      </w:r>
      <w:r w:rsidRPr="00735A33">
        <w:rPr>
          <w:rFonts w:ascii="Book Antiqua" w:hAnsi="Book Antiqua"/>
        </w:rPr>
        <w:t>: 28-30 [PMID: 3945832 DOI: 10.1097/00007611-198601000-00009]</w:t>
      </w:r>
    </w:p>
    <w:p w14:paraId="6F139D2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6 </w:t>
      </w:r>
      <w:proofErr w:type="spellStart"/>
      <w:r w:rsidRPr="00735A33">
        <w:rPr>
          <w:rFonts w:ascii="Book Antiqua" w:hAnsi="Book Antiqua"/>
          <w:b/>
          <w:bCs/>
        </w:rPr>
        <w:t>Muroni</w:t>
      </w:r>
      <w:proofErr w:type="spellEnd"/>
      <w:r w:rsidRPr="00735A33">
        <w:rPr>
          <w:rFonts w:ascii="Book Antiqua" w:hAnsi="Book Antiqua"/>
          <w:b/>
          <w:bCs/>
        </w:rPr>
        <w:t xml:space="preserve"> M</w:t>
      </w:r>
      <w:r w:rsidRPr="00735A33">
        <w:rPr>
          <w:rFonts w:ascii="Book Antiqua" w:hAnsi="Book Antiqua"/>
        </w:rPr>
        <w:t xml:space="preserve">, </w:t>
      </w:r>
      <w:proofErr w:type="spellStart"/>
      <w:r w:rsidRPr="00735A33">
        <w:rPr>
          <w:rFonts w:ascii="Book Antiqua" w:hAnsi="Book Antiqua"/>
        </w:rPr>
        <w:t>Loi</w:t>
      </w:r>
      <w:proofErr w:type="spellEnd"/>
      <w:r w:rsidRPr="00735A33">
        <w:rPr>
          <w:rFonts w:ascii="Book Antiqua" w:hAnsi="Book Antiqua"/>
        </w:rPr>
        <w:t xml:space="preserve"> V, </w:t>
      </w:r>
      <w:proofErr w:type="spellStart"/>
      <w:r w:rsidRPr="00735A33">
        <w:rPr>
          <w:rFonts w:ascii="Book Antiqua" w:hAnsi="Book Antiqua"/>
        </w:rPr>
        <w:t>Lionnet</w:t>
      </w:r>
      <w:proofErr w:type="spellEnd"/>
      <w:r w:rsidRPr="00735A33">
        <w:rPr>
          <w:rFonts w:ascii="Book Antiqua" w:hAnsi="Book Antiqua"/>
        </w:rPr>
        <w:t xml:space="preserve"> F, </w:t>
      </w:r>
      <w:proofErr w:type="spellStart"/>
      <w:r w:rsidRPr="00735A33">
        <w:rPr>
          <w:rFonts w:ascii="Book Antiqua" w:hAnsi="Book Antiqua"/>
        </w:rPr>
        <w:t>Girot</w:t>
      </w:r>
      <w:proofErr w:type="spellEnd"/>
      <w:r w:rsidRPr="00735A33">
        <w:rPr>
          <w:rFonts w:ascii="Book Antiqua" w:hAnsi="Book Antiqua"/>
        </w:rPr>
        <w:t xml:space="preserve"> R, </w:t>
      </w:r>
      <w:proofErr w:type="spellStart"/>
      <w:r w:rsidRPr="00735A33">
        <w:rPr>
          <w:rFonts w:ascii="Book Antiqua" w:hAnsi="Book Antiqua"/>
        </w:rPr>
        <w:t>Houry</w:t>
      </w:r>
      <w:proofErr w:type="spellEnd"/>
      <w:r w:rsidRPr="00735A33">
        <w:rPr>
          <w:rFonts w:ascii="Book Antiqua" w:hAnsi="Book Antiqua"/>
        </w:rPr>
        <w:t xml:space="preserve"> S. Prophylactic laparoscopic cholecystectomy in adult sickle cell disease patients with cholelithiasis: A prospective cohort study. </w:t>
      </w:r>
      <w:r w:rsidRPr="00735A33">
        <w:rPr>
          <w:rFonts w:ascii="Book Antiqua" w:hAnsi="Book Antiqua"/>
          <w:i/>
          <w:iCs/>
        </w:rPr>
        <w:t>Int J Surg</w:t>
      </w:r>
      <w:r w:rsidRPr="00735A33">
        <w:rPr>
          <w:rFonts w:ascii="Book Antiqua" w:hAnsi="Book Antiqua"/>
        </w:rPr>
        <w:t xml:space="preserve"> 2015; </w:t>
      </w:r>
      <w:r w:rsidRPr="00735A33">
        <w:rPr>
          <w:rFonts w:ascii="Book Antiqua" w:hAnsi="Book Antiqua"/>
          <w:b/>
          <w:bCs/>
        </w:rPr>
        <w:t>22</w:t>
      </w:r>
      <w:r w:rsidRPr="00735A33">
        <w:rPr>
          <w:rFonts w:ascii="Book Antiqua" w:hAnsi="Book Antiqua"/>
        </w:rPr>
        <w:t>: 62-66 [PMID: 26278661 DOI: 10.1016/j.ijsu.2015.07.708]</w:t>
      </w:r>
    </w:p>
    <w:p w14:paraId="5E809AB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7 </w:t>
      </w:r>
      <w:r w:rsidRPr="00735A33">
        <w:rPr>
          <w:rFonts w:ascii="Book Antiqua" w:hAnsi="Book Antiqua"/>
          <w:b/>
          <w:bCs/>
        </w:rPr>
        <w:t>Al-Salem AH</w:t>
      </w:r>
      <w:r w:rsidRPr="00735A33">
        <w:rPr>
          <w:rFonts w:ascii="Book Antiqua" w:hAnsi="Book Antiqua"/>
        </w:rPr>
        <w:t xml:space="preserve">. Should cholecystectomy be performed concomitantly with splenectomy in children with sickle-cell disease? </w:t>
      </w:r>
      <w:r w:rsidRPr="00735A33">
        <w:rPr>
          <w:rFonts w:ascii="Book Antiqua" w:hAnsi="Book Antiqua"/>
          <w:i/>
          <w:iCs/>
        </w:rPr>
        <w:t>Pediatr Surg Int</w:t>
      </w:r>
      <w:r w:rsidRPr="00735A33">
        <w:rPr>
          <w:rFonts w:ascii="Book Antiqua" w:hAnsi="Book Antiqua"/>
        </w:rPr>
        <w:t xml:space="preserve"> 2003; </w:t>
      </w:r>
      <w:r w:rsidRPr="00735A33">
        <w:rPr>
          <w:rFonts w:ascii="Book Antiqua" w:hAnsi="Book Antiqua"/>
          <w:b/>
          <w:bCs/>
        </w:rPr>
        <w:t>19</w:t>
      </w:r>
      <w:r w:rsidRPr="00735A33">
        <w:rPr>
          <w:rFonts w:ascii="Book Antiqua" w:hAnsi="Book Antiqua"/>
        </w:rPr>
        <w:t>: 71-74 [PMID: 12721729 DOI: 10.1007/s00383-002-0804-5]</w:t>
      </w:r>
    </w:p>
    <w:p w14:paraId="06BC252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8 </w:t>
      </w:r>
      <w:r w:rsidRPr="00735A33">
        <w:rPr>
          <w:rFonts w:ascii="Book Antiqua" w:hAnsi="Book Antiqua"/>
          <w:b/>
          <w:bCs/>
        </w:rPr>
        <w:t>Patton ML</w:t>
      </w:r>
      <w:r w:rsidRPr="00735A33">
        <w:rPr>
          <w:rFonts w:ascii="Book Antiqua" w:hAnsi="Book Antiqua"/>
        </w:rPr>
        <w:t xml:space="preserve">, Moss BE, Haith LR Jr, Shotwell BA, Milliner DH, Simeone MR, Kraut JD, Patton JN. Concomitant laparoscopic cholecystectomy and splenectomy for surgical management of hereditary spherocytosis. </w:t>
      </w:r>
      <w:r w:rsidRPr="00735A33">
        <w:rPr>
          <w:rFonts w:ascii="Book Antiqua" w:hAnsi="Book Antiqua"/>
          <w:i/>
          <w:iCs/>
        </w:rPr>
        <w:t>Am Surg</w:t>
      </w:r>
      <w:r w:rsidRPr="00735A33">
        <w:rPr>
          <w:rFonts w:ascii="Book Antiqua" w:hAnsi="Book Antiqua"/>
        </w:rPr>
        <w:t xml:space="preserve"> 1997; </w:t>
      </w:r>
      <w:r w:rsidRPr="00735A33">
        <w:rPr>
          <w:rFonts w:ascii="Book Antiqua" w:hAnsi="Book Antiqua"/>
          <w:b/>
          <w:bCs/>
        </w:rPr>
        <w:t>63</w:t>
      </w:r>
      <w:r w:rsidRPr="00735A33">
        <w:rPr>
          <w:rFonts w:ascii="Book Antiqua" w:hAnsi="Book Antiqua"/>
        </w:rPr>
        <w:t>: 536-539 [PMID: 9168768 DOI: 10.1097/00004836-200006000-00022]</w:t>
      </w:r>
    </w:p>
    <w:p w14:paraId="7AE9949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89 </w:t>
      </w:r>
      <w:r w:rsidRPr="00735A33">
        <w:rPr>
          <w:rFonts w:ascii="Book Antiqua" w:hAnsi="Book Antiqua"/>
          <w:b/>
          <w:bCs/>
        </w:rPr>
        <w:t>Sasaki A</w:t>
      </w:r>
      <w:r w:rsidRPr="00735A33">
        <w:rPr>
          <w:rFonts w:ascii="Book Antiqua" w:hAnsi="Book Antiqua"/>
        </w:rPr>
        <w:t xml:space="preserve">, Nitta H, </w:t>
      </w:r>
      <w:proofErr w:type="spellStart"/>
      <w:r w:rsidRPr="00735A33">
        <w:rPr>
          <w:rFonts w:ascii="Book Antiqua" w:hAnsi="Book Antiqua"/>
        </w:rPr>
        <w:t>Otuska</w:t>
      </w:r>
      <w:proofErr w:type="spellEnd"/>
      <w:r w:rsidRPr="00735A33">
        <w:rPr>
          <w:rFonts w:ascii="Book Antiqua" w:hAnsi="Book Antiqua"/>
        </w:rPr>
        <w:t xml:space="preserve"> K, Kimura Y, Obuchi T, Wakabayashi G. Concomitant laparoscopic splenectomy and cholecystectomy. </w:t>
      </w:r>
      <w:r w:rsidRPr="00735A33">
        <w:rPr>
          <w:rFonts w:ascii="Book Antiqua" w:hAnsi="Book Antiqua"/>
          <w:i/>
          <w:iCs/>
        </w:rPr>
        <w:t xml:space="preserve">Surg </w:t>
      </w:r>
      <w:proofErr w:type="spellStart"/>
      <w:r w:rsidRPr="00735A33">
        <w:rPr>
          <w:rFonts w:ascii="Book Antiqua" w:hAnsi="Book Antiqua"/>
          <w:i/>
          <w:iCs/>
        </w:rPr>
        <w:t>Laparosc</w:t>
      </w:r>
      <w:proofErr w:type="spellEnd"/>
      <w:r w:rsidRPr="00735A33">
        <w:rPr>
          <w:rFonts w:ascii="Book Antiqua" w:hAnsi="Book Antiqua"/>
          <w:i/>
          <w:iCs/>
        </w:rPr>
        <w:t xml:space="preserve"> </w:t>
      </w:r>
      <w:proofErr w:type="spellStart"/>
      <w:r w:rsidRPr="00735A33">
        <w:rPr>
          <w:rFonts w:ascii="Book Antiqua" w:hAnsi="Book Antiqua"/>
          <w:i/>
          <w:iCs/>
        </w:rPr>
        <w:t>Endosc</w:t>
      </w:r>
      <w:proofErr w:type="spellEnd"/>
      <w:r w:rsidRPr="00735A33">
        <w:rPr>
          <w:rFonts w:ascii="Book Antiqua" w:hAnsi="Book Antiqua"/>
          <w:i/>
          <w:iCs/>
        </w:rPr>
        <w:t xml:space="preserve"> </w:t>
      </w:r>
      <w:proofErr w:type="spellStart"/>
      <w:r w:rsidRPr="00735A33">
        <w:rPr>
          <w:rFonts w:ascii="Book Antiqua" w:hAnsi="Book Antiqua"/>
          <w:i/>
          <w:iCs/>
        </w:rPr>
        <w:t>Percutan</w:t>
      </w:r>
      <w:proofErr w:type="spellEnd"/>
      <w:r w:rsidRPr="00735A33">
        <w:rPr>
          <w:rFonts w:ascii="Book Antiqua" w:hAnsi="Book Antiqua"/>
          <w:i/>
          <w:iCs/>
        </w:rPr>
        <w:t xml:space="preserve"> Tech</w:t>
      </w:r>
      <w:r w:rsidRPr="00735A33">
        <w:rPr>
          <w:rFonts w:ascii="Book Antiqua" w:hAnsi="Book Antiqua"/>
        </w:rPr>
        <w:t xml:space="preserve"> 2010; </w:t>
      </w:r>
      <w:r w:rsidRPr="00735A33">
        <w:rPr>
          <w:rFonts w:ascii="Book Antiqua" w:hAnsi="Book Antiqua"/>
          <w:b/>
          <w:bCs/>
        </w:rPr>
        <w:t>20</w:t>
      </w:r>
      <w:r w:rsidRPr="00735A33">
        <w:rPr>
          <w:rFonts w:ascii="Book Antiqua" w:hAnsi="Book Antiqua"/>
        </w:rPr>
        <w:t>: 66-68 [PMID: 20393329 DOI: 10.1097/SLE.0b013e3181d8493e]</w:t>
      </w:r>
    </w:p>
    <w:p w14:paraId="6DF56B3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0 </w:t>
      </w:r>
      <w:r w:rsidRPr="00735A33">
        <w:rPr>
          <w:rFonts w:ascii="Book Antiqua" w:hAnsi="Book Antiqua"/>
          <w:b/>
          <w:bCs/>
        </w:rPr>
        <w:t>Vecchio R</w:t>
      </w:r>
      <w:r w:rsidRPr="00735A33">
        <w:rPr>
          <w:rFonts w:ascii="Book Antiqua" w:hAnsi="Book Antiqua"/>
        </w:rPr>
        <w:t xml:space="preserve">, </w:t>
      </w:r>
      <w:proofErr w:type="spellStart"/>
      <w:r w:rsidRPr="00735A33">
        <w:rPr>
          <w:rFonts w:ascii="Book Antiqua" w:hAnsi="Book Antiqua"/>
        </w:rPr>
        <w:t>Intagliata</w:t>
      </w:r>
      <w:proofErr w:type="spellEnd"/>
      <w:r w:rsidRPr="00735A33">
        <w:rPr>
          <w:rFonts w:ascii="Book Antiqua" w:hAnsi="Book Antiqua"/>
        </w:rPr>
        <w:t xml:space="preserve"> E, Marchese S, La Corte F, </w:t>
      </w:r>
      <w:proofErr w:type="spellStart"/>
      <w:r w:rsidRPr="00735A33">
        <w:rPr>
          <w:rFonts w:ascii="Book Antiqua" w:hAnsi="Book Antiqua"/>
        </w:rPr>
        <w:t>Cacciola</w:t>
      </w:r>
      <w:proofErr w:type="spellEnd"/>
      <w:r w:rsidRPr="00735A33">
        <w:rPr>
          <w:rFonts w:ascii="Book Antiqua" w:hAnsi="Book Antiqua"/>
        </w:rPr>
        <w:t xml:space="preserve"> RR, </w:t>
      </w:r>
      <w:proofErr w:type="spellStart"/>
      <w:r w:rsidRPr="00735A33">
        <w:rPr>
          <w:rFonts w:ascii="Book Antiqua" w:hAnsi="Book Antiqua"/>
        </w:rPr>
        <w:t>Cacciola</w:t>
      </w:r>
      <w:proofErr w:type="spellEnd"/>
      <w:r w:rsidRPr="00735A33">
        <w:rPr>
          <w:rFonts w:ascii="Book Antiqua" w:hAnsi="Book Antiqua"/>
        </w:rPr>
        <w:t xml:space="preserve"> E. Laparoscopic splenectomy coupled with laparoscopic cholecystectomy. </w:t>
      </w:r>
      <w:r w:rsidRPr="00735A33">
        <w:rPr>
          <w:rFonts w:ascii="Book Antiqua" w:hAnsi="Book Antiqua"/>
          <w:i/>
          <w:iCs/>
        </w:rPr>
        <w:t>JSLS</w:t>
      </w:r>
      <w:r w:rsidRPr="00735A33">
        <w:rPr>
          <w:rFonts w:ascii="Book Antiqua" w:hAnsi="Book Antiqua"/>
        </w:rPr>
        <w:t xml:space="preserve"> 2014; </w:t>
      </w:r>
      <w:r w:rsidRPr="00735A33">
        <w:rPr>
          <w:rFonts w:ascii="Book Antiqua" w:hAnsi="Book Antiqua"/>
          <w:b/>
          <w:bCs/>
        </w:rPr>
        <w:t>18</w:t>
      </w:r>
      <w:r w:rsidRPr="00735A33">
        <w:rPr>
          <w:rFonts w:ascii="Book Antiqua" w:hAnsi="Book Antiqua"/>
        </w:rPr>
        <w:t>: 252-257 [PMID: 24960489 DOI: 10.4293/108680813X13693422518434]</w:t>
      </w:r>
    </w:p>
    <w:p w14:paraId="7B20315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1 </w:t>
      </w:r>
      <w:r w:rsidRPr="00735A33">
        <w:rPr>
          <w:rFonts w:ascii="Book Antiqua" w:hAnsi="Book Antiqua"/>
          <w:b/>
          <w:bCs/>
        </w:rPr>
        <w:t>Lord RV</w:t>
      </w:r>
      <w:r w:rsidRPr="00735A33">
        <w:rPr>
          <w:rFonts w:ascii="Book Antiqua" w:hAnsi="Book Antiqua"/>
        </w:rPr>
        <w:t xml:space="preserve">, Ho S, Coleman MJ, Spratt PM. Cholecystectomy in cardiothoracic organ transplant recipients. </w:t>
      </w:r>
      <w:r w:rsidRPr="00735A33">
        <w:rPr>
          <w:rFonts w:ascii="Book Antiqua" w:hAnsi="Book Antiqua"/>
          <w:i/>
          <w:iCs/>
        </w:rPr>
        <w:t>Arch Surg</w:t>
      </w:r>
      <w:r w:rsidRPr="00735A33">
        <w:rPr>
          <w:rFonts w:ascii="Book Antiqua" w:hAnsi="Book Antiqua"/>
        </w:rPr>
        <w:t xml:space="preserve"> 1998; </w:t>
      </w:r>
      <w:r w:rsidRPr="00735A33">
        <w:rPr>
          <w:rFonts w:ascii="Book Antiqua" w:hAnsi="Book Antiqua"/>
          <w:b/>
          <w:bCs/>
        </w:rPr>
        <w:t>133</w:t>
      </w:r>
      <w:r w:rsidRPr="00735A33">
        <w:rPr>
          <w:rFonts w:ascii="Book Antiqua" w:hAnsi="Book Antiqua"/>
        </w:rPr>
        <w:t>: 73-79 [PMID: 9438763 DOI: 10.1001/archsurg.133.1.73]</w:t>
      </w:r>
    </w:p>
    <w:p w14:paraId="1D12C92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2 </w:t>
      </w:r>
      <w:proofErr w:type="spellStart"/>
      <w:r w:rsidRPr="00735A33">
        <w:rPr>
          <w:rFonts w:ascii="Book Antiqua" w:hAnsi="Book Antiqua"/>
          <w:b/>
          <w:bCs/>
        </w:rPr>
        <w:t>Milas</w:t>
      </w:r>
      <w:proofErr w:type="spellEnd"/>
      <w:r w:rsidRPr="00735A33">
        <w:rPr>
          <w:rFonts w:ascii="Book Antiqua" w:hAnsi="Book Antiqua"/>
          <w:b/>
          <w:bCs/>
        </w:rPr>
        <w:t xml:space="preserve"> M</w:t>
      </w:r>
      <w:r w:rsidRPr="00735A33">
        <w:rPr>
          <w:rFonts w:ascii="Book Antiqua" w:hAnsi="Book Antiqua"/>
        </w:rPr>
        <w:t xml:space="preserve">, Ricketts RR, </w:t>
      </w:r>
      <w:proofErr w:type="spellStart"/>
      <w:r w:rsidRPr="00735A33">
        <w:rPr>
          <w:rFonts w:ascii="Book Antiqua" w:hAnsi="Book Antiqua"/>
        </w:rPr>
        <w:t>Amerson</w:t>
      </w:r>
      <w:proofErr w:type="spellEnd"/>
      <w:r w:rsidRPr="00735A33">
        <w:rPr>
          <w:rFonts w:ascii="Book Antiqua" w:hAnsi="Book Antiqua"/>
        </w:rPr>
        <w:t xml:space="preserve"> JR, Kanter K. Management of biliary tract stones in heart transplant patients. </w:t>
      </w:r>
      <w:r w:rsidRPr="00735A33">
        <w:rPr>
          <w:rFonts w:ascii="Book Antiqua" w:hAnsi="Book Antiqua"/>
          <w:i/>
          <w:iCs/>
        </w:rPr>
        <w:t>Ann Surg</w:t>
      </w:r>
      <w:r w:rsidRPr="00735A33">
        <w:rPr>
          <w:rFonts w:ascii="Book Antiqua" w:hAnsi="Book Antiqua"/>
        </w:rPr>
        <w:t xml:space="preserve"> 1996; </w:t>
      </w:r>
      <w:r w:rsidRPr="00735A33">
        <w:rPr>
          <w:rFonts w:ascii="Book Antiqua" w:hAnsi="Book Antiqua"/>
          <w:b/>
          <w:bCs/>
        </w:rPr>
        <w:t>223</w:t>
      </w:r>
      <w:r w:rsidRPr="00735A33">
        <w:rPr>
          <w:rFonts w:ascii="Book Antiqua" w:hAnsi="Book Antiqua"/>
        </w:rPr>
        <w:t>: 747-53; discussion 753-6 [PMID: 8645048 DOI: 10.1097/00000658-199606000-00013]</w:t>
      </w:r>
    </w:p>
    <w:p w14:paraId="74BAB2B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3 </w:t>
      </w:r>
      <w:proofErr w:type="spellStart"/>
      <w:r w:rsidRPr="00735A33">
        <w:rPr>
          <w:rFonts w:ascii="Book Antiqua" w:hAnsi="Book Antiqua"/>
          <w:b/>
          <w:bCs/>
        </w:rPr>
        <w:t>Peterseim</w:t>
      </w:r>
      <w:proofErr w:type="spellEnd"/>
      <w:r w:rsidRPr="00735A33">
        <w:rPr>
          <w:rFonts w:ascii="Book Antiqua" w:hAnsi="Book Antiqua"/>
          <w:b/>
          <w:bCs/>
        </w:rPr>
        <w:t xml:space="preserve"> DS</w:t>
      </w:r>
      <w:r w:rsidRPr="00735A33">
        <w:rPr>
          <w:rFonts w:ascii="Book Antiqua" w:hAnsi="Book Antiqua"/>
        </w:rPr>
        <w:t xml:space="preserve">, Pappas TN, Meyers CH, Shaeffer GS, Meyers WC, Van </w:t>
      </w:r>
      <w:proofErr w:type="spellStart"/>
      <w:r w:rsidRPr="00735A33">
        <w:rPr>
          <w:rFonts w:ascii="Book Antiqua" w:hAnsi="Book Antiqua"/>
        </w:rPr>
        <w:t>Trigt</w:t>
      </w:r>
      <w:proofErr w:type="spellEnd"/>
      <w:r w:rsidRPr="00735A33">
        <w:rPr>
          <w:rFonts w:ascii="Book Antiqua" w:hAnsi="Book Antiqua"/>
        </w:rPr>
        <w:t xml:space="preserve"> P. Management of biliary complications after heart transplantation. </w:t>
      </w:r>
      <w:r w:rsidRPr="00735A33">
        <w:rPr>
          <w:rFonts w:ascii="Book Antiqua" w:hAnsi="Book Antiqua"/>
          <w:i/>
          <w:iCs/>
        </w:rPr>
        <w:t>J Heart Lung Transplant</w:t>
      </w:r>
      <w:r w:rsidRPr="00735A33">
        <w:rPr>
          <w:rFonts w:ascii="Book Antiqua" w:hAnsi="Book Antiqua"/>
        </w:rPr>
        <w:t xml:space="preserve"> 1995; </w:t>
      </w:r>
      <w:r w:rsidRPr="00735A33">
        <w:rPr>
          <w:rFonts w:ascii="Book Antiqua" w:hAnsi="Book Antiqua"/>
          <w:b/>
          <w:bCs/>
        </w:rPr>
        <w:t>14</w:t>
      </w:r>
      <w:r w:rsidRPr="00735A33">
        <w:rPr>
          <w:rFonts w:ascii="Book Antiqua" w:hAnsi="Book Antiqua"/>
        </w:rPr>
        <w:t>: 623-631 [PMID: 7578167]</w:t>
      </w:r>
    </w:p>
    <w:p w14:paraId="39669AA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94 </w:t>
      </w:r>
      <w:r w:rsidRPr="00735A33">
        <w:rPr>
          <w:rFonts w:ascii="Book Antiqua" w:hAnsi="Book Antiqua"/>
          <w:b/>
          <w:bCs/>
        </w:rPr>
        <w:t>Graham SM</w:t>
      </w:r>
      <w:r w:rsidRPr="00735A33">
        <w:rPr>
          <w:rFonts w:ascii="Book Antiqua" w:hAnsi="Book Antiqua"/>
        </w:rPr>
        <w:t xml:space="preserve">, Flowers JL, Schweitzer E, Bartlett ST, </w:t>
      </w:r>
      <w:proofErr w:type="spellStart"/>
      <w:r w:rsidRPr="00735A33">
        <w:rPr>
          <w:rFonts w:ascii="Book Antiqua" w:hAnsi="Book Antiqua"/>
        </w:rPr>
        <w:t>Imbembo</w:t>
      </w:r>
      <w:proofErr w:type="spellEnd"/>
      <w:r w:rsidRPr="00735A33">
        <w:rPr>
          <w:rFonts w:ascii="Book Antiqua" w:hAnsi="Book Antiqua"/>
        </w:rPr>
        <w:t xml:space="preserve"> AL. The utility of prophylactic laparoscopic cholecystectomy in transplant candidates. </w:t>
      </w:r>
      <w:r w:rsidRPr="00735A33">
        <w:rPr>
          <w:rFonts w:ascii="Book Antiqua" w:hAnsi="Book Antiqua"/>
          <w:i/>
          <w:iCs/>
        </w:rPr>
        <w:t>Am J Surg</w:t>
      </w:r>
      <w:r w:rsidRPr="00735A33">
        <w:rPr>
          <w:rFonts w:ascii="Book Antiqua" w:hAnsi="Book Antiqua"/>
        </w:rPr>
        <w:t xml:space="preserve"> 1995; </w:t>
      </w:r>
      <w:r w:rsidRPr="00735A33">
        <w:rPr>
          <w:rFonts w:ascii="Book Antiqua" w:hAnsi="Book Antiqua"/>
          <w:b/>
          <w:bCs/>
        </w:rPr>
        <w:t>169</w:t>
      </w:r>
      <w:r w:rsidRPr="00735A33">
        <w:rPr>
          <w:rFonts w:ascii="Book Antiqua" w:hAnsi="Book Antiqua"/>
        </w:rPr>
        <w:t>: 44-8; discussion 48-9 [PMID: 7817997 DOI: 10.1016/s0002-9610(99)80108-1]</w:t>
      </w:r>
    </w:p>
    <w:p w14:paraId="3048BF4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5 </w:t>
      </w:r>
      <w:r w:rsidRPr="00735A33">
        <w:rPr>
          <w:rFonts w:ascii="Book Antiqua" w:hAnsi="Book Antiqua"/>
          <w:b/>
          <w:bCs/>
        </w:rPr>
        <w:t>Kao LS</w:t>
      </w:r>
      <w:r w:rsidRPr="00735A33">
        <w:rPr>
          <w:rFonts w:ascii="Book Antiqua" w:hAnsi="Book Antiqua"/>
        </w:rPr>
        <w:t xml:space="preserve">, Flowers C, </w:t>
      </w:r>
      <w:proofErr w:type="spellStart"/>
      <w:r w:rsidRPr="00735A33">
        <w:rPr>
          <w:rFonts w:ascii="Book Antiqua" w:hAnsi="Book Antiqua"/>
        </w:rPr>
        <w:t>Flum</w:t>
      </w:r>
      <w:proofErr w:type="spellEnd"/>
      <w:r w:rsidRPr="00735A33">
        <w:rPr>
          <w:rFonts w:ascii="Book Antiqua" w:hAnsi="Book Antiqua"/>
        </w:rPr>
        <w:t xml:space="preserve"> DR. Prophylactic cholecystectomy in transplant patients: a decision analysis. </w:t>
      </w:r>
      <w:r w:rsidRPr="00735A33">
        <w:rPr>
          <w:rFonts w:ascii="Book Antiqua" w:hAnsi="Book Antiqua"/>
          <w:i/>
          <w:iCs/>
        </w:rPr>
        <w:t>J Gastrointest Surg</w:t>
      </w:r>
      <w:r w:rsidRPr="00735A33">
        <w:rPr>
          <w:rFonts w:ascii="Book Antiqua" w:hAnsi="Book Antiqua"/>
        </w:rPr>
        <w:t xml:space="preserve"> 2005; </w:t>
      </w:r>
      <w:r w:rsidRPr="00735A33">
        <w:rPr>
          <w:rFonts w:ascii="Book Antiqua" w:hAnsi="Book Antiqua"/>
          <w:b/>
          <w:bCs/>
        </w:rPr>
        <w:t>9</w:t>
      </w:r>
      <w:r w:rsidRPr="00735A33">
        <w:rPr>
          <w:rFonts w:ascii="Book Antiqua" w:hAnsi="Book Antiqua"/>
        </w:rPr>
        <w:t>: 965-972 [PMID: 16137593 DOI: 10.1016/j.gassur.2005.04.011]</w:t>
      </w:r>
    </w:p>
    <w:p w14:paraId="71DEFE3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6 </w:t>
      </w:r>
      <w:r w:rsidRPr="00735A33">
        <w:rPr>
          <w:rFonts w:ascii="Book Antiqua" w:hAnsi="Book Antiqua"/>
          <w:b/>
          <w:bCs/>
        </w:rPr>
        <w:t>Paisley AN</w:t>
      </w:r>
      <w:r w:rsidRPr="00735A33">
        <w:rPr>
          <w:rFonts w:ascii="Book Antiqua" w:hAnsi="Book Antiqua"/>
        </w:rPr>
        <w:t xml:space="preserve">, Roberts ME, Trainer PJ. Withdrawal of somatostatin analogue therapy in patients with acromegaly is associated with an increased risk of acute biliary problems. </w:t>
      </w:r>
      <w:r w:rsidRPr="00735A33">
        <w:rPr>
          <w:rFonts w:ascii="Book Antiqua" w:hAnsi="Book Antiqua"/>
          <w:i/>
          <w:iCs/>
        </w:rPr>
        <w:t>Clin Endocrinol (</w:t>
      </w:r>
      <w:proofErr w:type="spellStart"/>
      <w:r w:rsidRPr="00735A33">
        <w:rPr>
          <w:rFonts w:ascii="Book Antiqua" w:hAnsi="Book Antiqua"/>
          <w:i/>
          <w:iCs/>
        </w:rPr>
        <w:t>Oxf</w:t>
      </w:r>
      <w:proofErr w:type="spellEnd"/>
      <w:r w:rsidRPr="00735A33">
        <w:rPr>
          <w:rFonts w:ascii="Book Antiqua" w:hAnsi="Book Antiqua"/>
          <w:i/>
          <w:iCs/>
        </w:rPr>
        <w:t>)</w:t>
      </w:r>
      <w:r w:rsidRPr="00735A33">
        <w:rPr>
          <w:rFonts w:ascii="Book Antiqua" w:hAnsi="Book Antiqua"/>
        </w:rPr>
        <w:t xml:space="preserve"> 2007; </w:t>
      </w:r>
      <w:r w:rsidRPr="00735A33">
        <w:rPr>
          <w:rFonts w:ascii="Book Antiqua" w:hAnsi="Book Antiqua"/>
          <w:b/>
          <w:bCs/>
        </w:rPr>
        <w:t>66</w:t>
      </w:r>
      <w:r w:rsidRPr="00735A33">
        <w:rPr>
          <w:rFonts w:ascii="Book Antiqua" w:hAnsi="Book Antiqua"/>
        </w:rPr>
        <w:t>: 723-726 [PMID: 17388793 DOI: 10.1111/j.1365-2265.2007.02811.x]</w:t>
      </w:r>
    </w:p>
    <w:p w14:paraId="12CBE57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7 </w:t>
      </w:r>
      <w:proofErr w:type="spellStart"/>
      <w:r w:rsidRPr="00735A33">
        <w:rPr>
          <w:rFonts w:ascii="Book Antiqua" w:hAnsi="Book Antiqua"/>
          <w:b/>
          <w:bCs/>
        </w:rPr>
        <w:t>Brighi</w:t>
      </w:r>
      <w:proofErr w:type="spellEnd"/>
      <w:r w:rsidRPr="00735A33">
        <w:rPr>
          <w:rFonts w:ascii="Book Antiqua" w:hAnsi="Book Antiqua"/>
          <w:b/>
          <w:bCs/>
        </w:rPr>
        <w:t xml:space="preserve"> N</w:t>
      </w:r>
      <w:r w:rsidRPr="00735A33">
        <w:rPr>
          <w:rFonts w:ascii="Book Antiqua" w:hAnsi="Book Antiqua"/>
        </w:rPr>
        <w:t xml:space="preserve">, Lamberti G, Maggio I, </w:t>
      </w:r>
      <w:proofErr w:type="spellStart"/>
      <w:r w:rsidRPr="00735A33">
        <w:rPr>
          <w:rFonts w:ascii="Book Antiqua" w:hAnsi="Book Antiqua"/>
        </w:rPr>
        <w:t>Manuzzi</w:t>
      </w:r>
      <w:proofErr w:type="spellEnd"/>
      <w:r w:rsidRPr="00735A33">
        <w:rPr>
          <w:rFonts w:ascii="Book Antiqua" w:hAnsi="Book Antiqua"/>
        </w:rPr>
        <w:t xml:space="preserve"> L, Ricci C, </w:t>
      </w:r>
      <w:proofErr w:type="spellStart"/>
      <w:r w:rsidRPr="00735A33">
        <w:rPr>
          <w:rFonts w:ascii="Book Antiqua" w:hAnsi="Book Antiqua"/>
        </w:rPr>
        <w:t>Casadei</w:t>
      </w:r>
      <w:proofErr w:type="spellEnd"/>
      <w:r w:rsidRPr="00735A33">
        <w:rPr>
          <w:rFonts w:ascii="Book Antiqua" w:hAnsi="Book Antiqua"/>
        </w:rPr>
        <w:t xml:space="preserve"> R, Santini D, Mosconi C, </w:t>
      </w:r>
      <w:proofErr w:type="spellStart"/>
      <w:r w:rsidRPr="00735A33">
        <w:rPr>
          <w:rFonts w:ascii="Book Antiqua" w:hAnsi="Book Antiqua"/>
        </w:rPr>
        <w:t>Lisotti</w:t>
      </w:r>
      <w:proofErr w:type="spellEnd"/>
      <w:r w:rsidRPr="00735A33">
        <w:rPr>
          <w:rFonts w:ascii="Book Antiqua" w:hAnsi="Book Antiqua"/>
        </w:rPr>
        <w:t xml:space="preserve"> A, </w:t>
      </w:r>
      <w:proofErr w:type="spellStart"/>
      <w:r w:rsidRPr="00735A33">
        <w:rPr>
          <w:rFonts w:ascii="Book Antiqua" w:hAnsi="Book Antiqua"/>
        </w:rPr>
        <w:t>Ambrosini</w:t>
      </w:r>
      <w:proofErr w:type="spellEnd"/>
      <w:r w:rsidRPr="00735A33">
        <w:rPr>
          <w:rFonts w:ascii="Book Antiqua" w:hAnsi="Book Antiqua"/>
        </w:rPr>
        <w:t xml:space="preserve"> V, Pantaleo MA, Campana D. Biliary stone disease in patients receiving somatostatin analogs for neuroendocrine neoplasms. A retrospective observational study. </w:t>
      </w:r>
      <w:r w:rsidRPr="00735A33">
        <w:rPr>
          <w:rFonts w:ascii="Book Antiqua" w:hAnsi="Book Antiqua"/>
          <w:i/>
          <w:iCs/>
        </w:rPr>
        <w:t>Dig Liver Dis</w:t>
      </w:r>
      <w:r w:rsidRPr="00735A33">
        <w:rPr>
          <w:rFonts w:ascii="Book Antiqua" w:hAnsi="Book Antiqua"/>
        </w:rPr>
        <w:t xml:space="preserve"> 2019; </w:t>
      </w:r>
      <w:r w:rsidRPr="00735A33">
        <w:rPr>
          <w:rFonts w:ascii="Book Antiqua" w:hAnsi="Book Antiqua"/>
          <w:b/>
          <w:bCs/>
        </w:rPr>
        <w:t>51</w:t>
      </w:r>
      <w:r w:rsidRPr="00735A33">
        <w:rPr>
          <w:rFonts w:ascii="Book Antiqua" w:hAnsi="Book Antiqua"/>
        </w:rPr>
        <w:t>: 689-694 [PMID: 30314949 DOI: 10.1016/j.dld.2018.09.013]</w:t>
      </w:r>
    </w:p>
    <w:p w14:paraId="332DE8F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8 </w:t>
      </w:r>
      <w:r w:rsidRPr="00735A33">
        <w:rPr>
          <w:rFonts w:ascii="Book Antiqua" w:hAnsi="Book Antiqua"/>
          <w:b/>
          <w:bCs/>
        </w:rPr>
        <w:t>Sinnamon AJ</w:t>
      </w:r>
      <w:r w:rsidRPr="00735A33">
        <w:rPr>
          <w:rFonts w:ascii="Book Antiqua" w:hAnsi="Book Antiqua"/>
        </w:rPr>
        <w:t xml:space="preserve">, Neuwirth MG, Vining CC, </w:t>
      </w:r>
      <w:proofErr w:type="spellStart"/>
      <w:r w:rsidRPr="00735A33">
        <w:rPr>
          <w:rFonts w:ascii="Book Antiqua" w:hAnsi="Book Antiqua"/>
        </w:rPr>
        <w:t>Sharoky</w:t>
      </w:r>
      <w:proofErr w:type="spellEnd"/>
      <w:r w:rsidRPr="00735A33">
        <w:rPr>
          <w:rFonts w:ascii="Book Antiqua" w:hAnsi="Book Antiqua"/>
        </w:rPr>
        <w:t xml:space="preserve"> CE, Yang YX, </w:t>
      </w:r>
      <w:proofErr w:type="spellStart"/>
      <w:r w:rsidRPr="00735A33">
        <w:rPr>
          <w:rFonts w:ascii="Book Antiqua" w:hAnsi="Book Antiqua"/>
        </w:rPr>
        <w:t>Kelz</w:t>
      </w:r>
      <w:proofErr w:type="spellEnd"/>
      <w:r w:rsidRPr="00735A33">
        <w:rPr>
          <w:rFonts w:ascii="Book Antiqua" w:hAnsi="Book Antiqua"/>
        </w:rPr>
        <w:t xml:space="preserve"> RR, </w:t>
      </w:r>
      <w:proofErr w:type="spellStart"/>
      <w:r w:rsidRPr="00735A33">
        <w:rPr>
          <w:rFonts w:ascii="Book Antiqua" w:hAnsi="Book Antiqua"/>
        </w:rPr>
        <w:t>Fraker</w:t>
      </w:r>
      <w:proofErr w:type="spellEnd"/>
      <w:r w:rsidRPr="00735A33">
        <w:rPr>
          <w:rFonts w:ascii="Book Antiqua" w:hAnsi="Book Antiqua"/>
        </w:rPr>
        <w:t xml:space="preserve"> DL, Roses RE, </w:t>
      </w:r>
      <w:proofErr w:type="spellStart"/>
      <w:r w:rsidRPr="00735A33">
        <w:rPr>
          <w:rFonts w:ascii="Book Antiqua" w:hAnsi="Book Antiqua"/>
        </w:rPr>
        <w:t>Karakousis</w:t>
      </w:r>
      <w:proofErr w:type="spellEnd"/>
      <w:r w:rsidRPr="00735A33">
        <w:rPr>
          <w:rFonts w:ascii="Book Antiqua" w:hAnsi="Book Antiqua"/>
        </w:rPr>
        <w:t xml:space="preserve"> GC. Prophylactic Cholecystectomy at Time of Surgery for Small Bowel Neuroendocrine Tumor Does Not Increase Postoperative Morbidity. </w:t>
      </w:r>
      <w:r w:rsidRPr="00735A33">
        <w:rPr>
          <w:rFonts w:ascii="Book Antiqua" w:hAnsi="Book Antiqua"/>
          <w:i/>
          <w:iCs/>
        </w:rPr>
        <w:t>Ann Surg Oncol</w:t>
      </w:r>
      <w:r w:rsidRPr="00735A33">
        <w:rPr>
          <w:rFonts w:ascii="Book Antiqua" w:hAnsi="Book Antiqua"/>
        </w:rPr>
        <w:t xml:space="preserve"> 2018; </w:t>
      </w:r>
      <w:r w:rsidRPr="00735A33">
        <w:rPr>
          <w:rFonts w:ascii="Book Antiqua" w:hAnsi="Book Antiqua"/>
          <w:b/>
          <w:bCs/>
        </w:rPr>
        <w:t>25</w:t>
      </w:r>
      <w:r w:rsidRPr="00735A33">
        <w:rPr>
          <w:rFonts w:ascii="Book Antiqua" w:hAnsi="Book Antiqua"/>
        </w:rPr>
        <w:t>: 239-245 [PMID: 29067602 DOI: 10.1245/s10434-017-6093-y]</w:t>
      </w:r>
    </w:p>
    <w:p w14:paraId="034ECEB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99 </w:t>
      </w:r>
      <w:proofErr w:type="spellStart"/>
      <w:r w:rsidRPr="00735A33">
        <w:rPr>
          <w:rFonts w:ascii="Book Antiqua" w:hAnsi="Book Antiqua"/>
          <w:b/>
          <w:bCs/>
        </w:rPr>
        <w:t>Aucott</w:t>
      </w:r>
      <w:proofErr w:type="spellEnd"/>
      <w:r w:rsidRPr="00735A33">
        <w:rPr>
          <w:rFonts w:ascii="Book Antiqua" w:hAnsi="Book Antiqua"/>
          <w:b/>
          <w:bCs/>
        </w:rPr>
        <w:t xml:space="preserve"> JN</w:t>
      </w:r>
      <w:r w:rsidRPr="00735A33">
        <w:rPr>
          <w:rFonts w:ascii="Book Antiqua" w:hAnsi="Book Antiqua"/>
        </w:rPr>
        <w:t xml:space="preserve">, Cooper GS, Bloom AD, Aron DC. Management of gallstones in diabetic patients. </w:t>
      </w:r>
      <w:r w:rsidRPr="00735A33">
        <w:rPr>
          <w:rFonts w:ascii="Book Antiqua" w:hAnsi="Book Antiqua"/>
          <w:i/>
          <w:iCs/>
        </w:rPr>
        <w:t>Arch Intern Med</w:t>
      </w:r>
      <w:r w:rsidRPr="00735A33">
        <w:rPr>
          <w:rFonts w:ascii="Book Antiqua" w:hAnsi="Book Antiqua"/>
        </w:rPr>
        <w:t xml:space="preserve"> 1993; </w:t>
      </w:r>
      <w:r w:rsidRPr="00735A33">
        <w:rPr>
          <w:rFonts w:ascii="Book Antiqua" w:hAnsi="Book Antiqua"/>
          <w:b/>
          <w:bCs/>
        </w:rPr>
        <w:t>153</w:t>
      </w:r>
      <w:r w:rsidRPr="00735A33">
        <w:rPr>
          <w:rFonts w:ascii="Book Antiqua" w:hAnsi="Book Antiqua"/>
        </w:rPr>
        <w:t>: 1053-1058 [PMID: 8481073]</w:t>
      </w:r>
    </w:p>
    <w:p w14:paraId="015D999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0 </w:t>
      </w:r>
      <w:proofErr w:type="spellStart"/>
      <w:r w:rsidRPr="00735A33">
        <w:rPr>
          <w:rFonts w:ascii="Book Antiqua" w:hAnsi="Book Antiqua"/>
          <w:b/>
          <w:bCs/>
        </w:rPr>
        <w:t>Elmasry</w:t>
      </w:r>
      <w:proofErr w:type="spellEnd"/>
      <w:r w:rsidRPr="00735A33">
        <w:rPr>
          <w:rFonts w:ascii="Book Antiqua" w:hAnsi="Book Antiqua"/>
          <w:b/>
          <w:bCs/>
        </w:rPr>
        <w:t xml:space="preserve"> M</w:t>
      </w:r>
      <w:r w:rsidRPr="00735A33">
        <w:rPr>
          <w:rFonts w:ascii="Book Antiqua" w:hAnsi="Book Antiqua"/>
        </w:rPr>
        <w:t xml:space="preserve">, </w:t>
      </w:r>
      <w:proofErr w:type="spellStart"/>
      <w:r w:rsidRPr="00735A33">
        <w:rPr>
          <w:rFonts w:ascii="Book Antiqua" w:hAnsi="Book Antiqua"/>
        </w:rPr>
        <w:t>Lindop</w:t>
      </w:r>
      <w:proofErr w:type="spellEnd"/>
      <w:r w:rsidRPr="00735A33">
        <w:rPr>
          <w:rFonts w:ascii="Book Antiqua" w:hAnsi="Book Antiqua"/>
        </w:rPr>
        <w:t xml:space="preserve"> D, Dunne DF, Malik H, Poston GJ, Fenwick SW. The risk of malignancy in ultrasound detected gallbladder polyps: A systematic review. </w:t>
      </w:r>
      <w:r w:rsidRPr="00735A33">
        <w:rPr>
          <w:rFonts w:ascii="Book Antiqua" w:hAnsi="Book Antiqua"/>
          <w:i/>
          <w:iCs/>
        </w:rPr>
        <w:t>Int J Surg</w:t>
      </w:r>
      <w:r w:rsidRPr="00735A33">
        <w:rPr>
          <w:rFonts w:ascii="Book Antiqua" w:hAnsi="Book Antiqua"/>
        </w:rPr>
        <w:t xml:space="preserve"> 2016; </w:t>
      </w:r>
      <w:r w:rsidRPr="00735A33">
        <w:rPr>
          <w:rFonts w:ascii="Book Antiqua" w:hAnsi="Book Antiqua"/>
          <w:b/>
          <w:bCs/>
        </w:rPr>
        <w:t>33 Pt A</w:t>
      </w:r>
      <w:r w:rsidRPr="00735A33">
        <w:rPr>
          <w:rFonts w:ascii="Book Antiqua" w:hAnsi="Book Antiqua"/>
        </w:rPr>
        <w:t>: 28-35 [PMID: 27465099 DOI: 10.1016/j.ijsu.2016.07.061]</w:t>
      </w:r>
    </w:p>
    <w:p w14:paraId="7EDA6F3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1 </w:t>
      </w:r>
      <w:proofErr w:type="spellStart"/>
      <w:r w:rsidRPr="00735A33">
        <w:rPr>
          <w:rFonts w:ascii="Book Antiqua" w:hAnsi="Book Antiqua"/>
          <w:b/>
          <w:bCs/>
        </w:rPr>
        <w:t>Lowenfels</w:t>
      </w:r>
      <w:proofErr w:type="spellEnd"/>
      <w:r w:rsidRPr="00735A33">
        <w:rPr>
          <w:rFonts w:ascii="Book Antiqua" w:hAnsi="Book Antiqua"/>
          <w:b/>
          <w:bCs/>
        </w:rPr>
        <w:t xml:space="preserve"> AB</w:t>
      </w:r>
      <w:r w:rsidRPr="00735A33">
        <w:rPr>
          <w:rFonts w:ascii="Book Antiqua" w:hAnsi="Book Antiqua"/>
        </w:rPr>
        <w:t xml:space="preserve">, Walker AM, Althaus DP, Townsend G, </w:t>
      </w:r>
      <w:proofErr w:type="spellStart"/>
      <w:r w:rsidRPr="00735A33">
        <w:rPr>
          <w:rFonts w:ascii="Book Antiqua" w:hAnsi="Book Antiqua"/>
        </w:rPr>
        <w:t>Domellöf</w:t>
      </w:r>
      <w:proofErr w:type="spellEnd"/>
      <w:r w:rsidRPr="00735A33">
        <w:rPr>
          <w:rFonts w:ascii="Book Antiqua" w:hAnsi="Book Antiqua"/>
        </w:rPr>
        <w:t xml:space="preserve"> L. Gallstone growth, size, and risk of gallbladder cancer: an interracial study. </w:t>
      </w:r>
      <w:r w:rsidRPr="00735A33">
        <w:rPr>
          <w:rFonts w:ascii="Book Antiqua" w:hAnsi="Book Antiqua"/>
          <w:i/>
          <w:iCs/>
        </w:rPr>
        <w:t>Int J Epidemiol</w:t>
      </w:r>
      <w:r w:rsidRPr="00735A33">
        <w:rPr>
          <w:rFonts w:ascii="Book Antiqua" w:hAnsi="Book Antiqua"/>
        </w:rPr>
        <w:t xml:space="preserve"> 1989; </w:t>
      </w:r>
      <w:r w:rsidRPr="00735A33">
        <w:rPr>
          <w:rFonts w:ascii="Book Antiqua" w:hAnsi="Book Antiqua"/>
          <w:b/>
          <w:bCs/>
        </w:rPr>
        <w:t>18</w:t>
      </w:r>
      <w:r w:rsidRPr="00735A33">
        <w:rPr>
          <w:rFonts w:ascii="Book Antiqua" w:hAnsi="Book Antiqua"/>
        </w:rPr>
        <w:t>: 50-54 [PMID: 2722383 DOI: 10.1093/</w:t>
      </w:r>
      <w:proofErr w:type="spellStart"/>
      <w:r w:rsidRPr="00735A33">
        <w:rPr>
          <w:rFonts w:ascii="Book Antiqua" w:hAnsi="Book Antiqua"/>
        </w:rPr>
        <w:t>ije</w:t>
      </w:r>
      <w:proofErr w:type="spellEnd"/>
      <w:r w:rsidRPr="00735A33">
        <w:rPr>
          <w:rFonts w:ascii="Book Antiqua" w:hAnsi="Book Antiqua"/>
        </w:rPr>
        <w:t>/18.1.50]</w:t>
      </w:r>
    </w:p>
    <w:p w14:paraId="1CEA037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2 </w:t>
      </w:r>
      <w:proofErr w:type="spellStart"/>
      <w:r w:rsidRPr="00735A33">
        <w:rPr>
          <w:rFonts w:ascii="Book Antiqua" w:hAnsi="Book Antiqua"/>
          <w:b/>
          <w:bCs/>
        </w:rPr>
        <w:t>Plecka</w:t>
      </w:r>
      <w:proofErr w:type="spellEnd"/>
      <w:r w:rsidRPr="00735A33">
        <w:rPr>
          <w:rFonts w:ascii="Book Antiqua" w:hAnsi="Book Antiqua"/>
          <w:b/>
          <w:bCs/>
        </w:rPr>
        <w:t xml:space="preserve"> </w:t>
      </w:r>
      <w:proofErr w:type="spellStart"/>
      <w:r w:rsidRPr="00735A33">
        <w:rPr>
          <w:rFonts w:ascii="Book Antiqua" w:hAnsi="Book Antiqua"/>
          <w:b/>
          <w:bCs/>
        </w:rPr>
        <w:t>Östlund</w:t>
      </w:r>
      <w:proofErr w:type="spellEnd"/>
      <w:r w:rsidRPr="00735A33">
        <w:rPr>
          <w:rFonts w:ascii="Book Antiqua" w:hAnsi="Book Antiqua"/>
          <w:b/>
          <w:bCs/>
        </w:rPr>
        <w:t xml:space="preserve"> M</w:t>
      </w:r>
      <w:r w:rsidRPr="00735A33">
        <w:rPr>
          <w:rFonts w:ascii="Book Antiqua" w:hAnsi="Book Antiqua"/>
        </w:rPr>
        <w:t xml:space="preserve">, Wenger U, </w:t>
      </w:r>
      <w:proofErr w:type="spellStart"/>
      <w:r w:rsidRPr="00735A33">
        <w:rPr>
          <w:rFonts w:ascii="Book Antiqua" w:hAnsi="Book Antiqua"/>
        </w:rPr>
        <w:t>Mattsson</w:t>
      </w:r>
      <w:proofErr w:type="spellEnd"/>
      <w:r w:rsidRPr="00735A33">
        <w:rPr>
          <w:rFonts w:ascii="Book Antiqua" w:hAnsi="Book Antiqua"/>
        </w:rPr>
        <w:t xml:space="preserve"> F, Ebrahim F, Botha A, </w:t>
      </w:r>
      <w:proofErr w:type="spellStart"/>
      <w:r w:rsidRPr="00735A33">
        <w:rPr>
          <w:rFonts w:ascii="Book Antiqua" w:hAnsi="Book Antiqua"/>
        </w:rPr>
        <w:t>Lagergren</w:t>
      </w:r>
      <w:proofErr w:type="spellEnd"/>
      <w:r w:rsidRPr="00735A33">
        <w:rPr>
          <w:rFonts w:ascii="Book Antiqua" w:hAnsi="Book Antiqua"/>
        </w:rPr>
        <w:t xml:space="preserve"> J. Population-based study of the need for cholecystectomy after obesity surgery. </w:t>
      </w:r>
      <w:r w:rsidRPr="00735A33">
        <w:rPr>
          <w:rFonts w:ascii="Book Antiqua" w:hAnsi="Book Antiqua"/>
          <w:i/>
          <w:iCs/>
        </w:rPr>
        <w:t>Br J Surg</w:t>
      </w:r>
      <w:r w:rsidRPr="00735A33">
        <w:rPr>
          <w:rFonts w:ascii="Book Antiqua" w:hAnsi="Book Antiqua"/>
        </w:rPr>
        <w:t xml:space="preserve"> 2012; </w:t>
      </w:r>
      <w:r w:rsidRPr="00735A33">
        <w:rPr>
          <w:rFonts w:ascii="Book Antiqua" w:hAnsi="Book Antiqua"/>
          <w:b/>
          <w:bCs/>
        </w:rPr>
        <w:t>99</w:t>
      </w:r>
      <w:r w:rsidRPr="00735A33">
        <w:rPr>
          <w:rFonts w:ascii="Book Antiqua" w:hAnsi="Book Antiqua"/>
        </w:rPr>
        <w:t>: 864-869 [PMID: 22407811 DOI: 10.1002/bjs.8701]</w:t>
      </w:r>
    </w:p>
    <w:p w14:paraId="5892EB2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103 </w:t>
      </w:r>
      <w:proofErr w:type="spellStart"/>
      <w:r w:rsidRPr="00735A33">
        <w:rPr>
          <w:rFonts w:ascii="Book Antiqua" w:hAnsi="Book Antiqua"/>
          <w:b/>
          <w:bCs/>
        </w:rPr>
        <w:t>Patiño</w:t>
      </w:r>
      <w:proofErr w:type="spellEnd"/>
      <w:r w:rsidRPr="00735A33">
        <w:rPr>
          <w:rFonts w:ascii="Book Antiqua" w:hAnsi="Book Antiqua"/>
          <w:b/>
          <w:bCs/>
        </w:rPr>
        <w:t xml:space="preserve"> JF</w:t>
      </w:r>
      <w:r w:rsidRPr="00735A33">
        <w:rPr>
          <w:rFonts w:ascii="Book Antiqua" w:hAnsi="Book Antiqua"/>
        </w:rPr>
        <w:t xml:space="preserve">, Quintero GA. Asymptomatic cholelithiasis revisited. </w:t>
      </w:r>
      <w:r w:rsidRPr="00735A33">
        <w:rPr>
          <w:rFonts w:ascii="Book Antiqua" w:hAnsi="Book Antiqua"/>
          <w:i/>
          <w:iCs/>
        </w:rPr>
        <w:t>World J Surg</w:t>
      </w:r>
      <w:r w:rsidRPr="00735A33">
        <w:rPr>
          <w:rFonts w:ascii="Book Antiqua" w:hAnsi="Book Antiqua"/>
        </w:rPr>
        <w:t xml:space="preserve"> 1998; </w:t>
      </w:r>
      <w:r w:rsidRPr="00735A33">
        <w:rPr>
          <w:rFonts w:ascii="Book Antiqua" w:hAnsi="Book Antiqua"/>
          <w:b/>
          <w:bCs/>
        </w:rPr>
        <w:t>22</w:t>
      </w:r>
      <w:r w:rsidRPr="00735A33">
        <w:rPr>
          <w:rFonts w:ascii="Book Antiqua" w:hAnsi="Book Antiqua"/>
        </w:rPr>
        <w:t>: 1119-1124 [PMID: 9828719 DOI: 10.1007/s002689900530]</w:t>
      </w:r>
    </w:p>
    <w:p w14:paraId="17532C1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4 </w:t>
      </w:r>
      <w:proofErr w:type="spellStart"/>
      <w:r w:rsidRPr="00735A33">
        <w:rPr>
          <w:rFonts w:ascii="Book Antiqua" w:hAnsi="Book Antiqua"/>
          <w:b/>
          <w:bCs/>
        </w:rPr>
        <w:t>Warschkow</w:t>
      </w:r>
      <w:proofErr w:type="spellEnd"/>
      <w:r w:rsidRPr="00735A33">
        <w:rPr>
          <w:rFonts w:ascii="Book Antiqua" w:hAnsi="Book Antiqua"/>
          <w:b/>
          <w:bCs/>
        </w:rPr>
        <w:t xml:space="preserve"> R</w:t>
      </w:r>
      <w:r w:rsidRPr="00735A33">
        <w:rPr>
          <w:rFonts w:ascii="Book Antiqua" w:hAnsi="Book Antiqua"/>
        </w:rPr>
        <w:t xml:space="preserve">, Tarantino I, </w:t>
      </w:r>
      <w:proofErr w:type="spellStart"/>
      <w:r w:rsidRPr="00735A33">
        <w:rPr>
          <w:rFonts w:ascii="Book Antiqua" w:hAnsi="Book Antiqua"/>
        </w:rPr>
        <w:t>Ukegjini</w:t>
      </w:r>
      <w:proofErr w:type="spellEnd"/>
      <w:r w:rsidRPr="00735A33">
        <w:rPr>
          <w:rFonts w:ascii="Book Antiqua" w:hAnsi="Book Antiqua"/>
        </w:rPr>
        <w:t xml:space="preserve"> K, </w:t>
      </w:r>
      <w:proofErr w:type="spellStart"/>
      <w:r w:rsidRPr="00735A33">
        <w:rPr>
          <w:rFonts w:ascii="Book Antiqua" w:hAnsi="Book Antiqua"/>
        </w:rPr>
        <w:t>Beutner</w:t>
      </w:r>
      <w:proofErr w:type="spellEnd"/>
      <w:r w:rsidRPr="00735A33">
        <w:rPr>
          <w:rFonts w:ascii="Book Antiqua" w:hAnsi="Book Antiqua"/>
        </w:rPr>
        <w:t xml:space="preserve"> U, </w:t>
      </w:r>
      <w:proofErr w:type="spellStart"/>
      <w:r w:rsidRPr="00735A33">
        <w:rPr>
          <w:rFonts w:ascii="Book Antiqua" w:hAnsi="Book Antiqua"/>
        </w:rPr>
        <w:t>Güller</w:t>
      </w:r>
      <w:proofErr w:type="spellEnd"/>
      <w:r w:rsidRPr="00735A33">
        <w:rPr>
          <w:rFonts w:ascii="Book Antiqua" w:hAnsi="Book Antiqua"/>
        </w:rPr>
        <w:t xml:space="preserve"> U, </w:t>
      </w:r>
      <w:proofErr w:type="spellStart"/>
      <w:r w:rsidRPr="00735A33">
        <w:rPr>
          <w:rFonts w:ascii="Book Antiqua" w:hAnsi="Book Antiqua"/>
        </w:rPr>
        <w:t>Schmied</w:t>
      </w:r>
      <w:proofErr w:type="spellEnd"/>
      <w:r w:rsidRPr="00735A33">
        <w:rPr>
          <w:rFonts w:ascii="Book Antiqua" w:hAnsi="Book Antiqua"/>
        </w:rPr>
        <w:t xml:space="preserve"> BM, Müller SA, </w:t>
      </w:r>
      <w:proofErr w:type="spellStart"/>
      <w:r w:rsidRPr="00735A33">
        <w:rPr>
          <w:rFonts w:ascii="Book Antiqua" w:hAnsi="Book Antiqua"/>
        </w:rPr>
        <w:t>Schultes</w:t>
      </w:r>
      <w:proofErr w:type="spellEnd"/>
      <w:r w:rsidRPr="00735A33">
        <w:rPr>
          <w:rFonts w:ascii="Book Antiqua" w:hAnsi="Book Antiqua"/>
        </w:rPr>
        <w:t xml:space="preserve"> B, </w:t>
      </w:r>
      <w:proofErr w:type="spellStart"/>
      <w:r w:rsidRPr="00735A33">
        <w:rPr>
          <w:rFonts w:ascii="Book Antiqua" w:hAnsi="Book Antiqua"/>
        </w:rPr>
        <w:t>Thurnheer</w:t>
      </w:r>
      <w:proofErr w:type="spellEnd"/>
      <w:r w:rsidRPr="00735A33">
        <w:rPr>
          <w:rFonts w:ascii="Book Antiqua" w:hAnsi="Book Antiqua"/>
        </w:rPr>
        <w:t xml:space="preserve"> M. Concomitant cholecystectomy during laparoscopic Roux-en-Y gastric bypass in obese patients is not justified: a meta-analysis. </w:t>
      </w:r>
      <w:proofErr w:type="spellStart"/>
      <w:r w:rsidRPr="00735A33">
        <w:rPr>
          <w:rFonts w:ascii="Book Antiqua" w:hAnsi="Book Antiqua"/>
          <w:i/>
          <w:iCs/>
        </w:rPr>
        <w:t>Obes</w:t>
      </w:r>
      <w:proofErr w:type="spellEnd"/>
      <w:r w:rsidRPr="00735A33">
        <w:rPr>
          <w:rFonts w:ascii="Book Antiqua" w:hAnsi="Book Antiqua"/>
          <w:i/>
          <w:iCs/>
        </w:rPr>
        <w:t xml:space="preserve"> Surg</w:t>
      </w:r>
      <w:r w:rsidRPr="00735A33">
        <w:rPr>
          <w:rFonts w:ascii="Book Antiqua" w:hAnsi="Book Antiqua"/>
        </w:rPr>
        <w:t xml:space="preserve"> 2013; </w:t>
      </w:r>
      <w:r w:rsidRPr="00735A33">
        <w:rPr>
          <w:rFonts w:ascii="Book Antiqua" w:hAnsi="Book Antiqua"/>
          <w:b/>
          <w:bCs/>
        </w:rPr>
        <w:t>23</w:t>
      </w:r>
      <w:r w:rsidRPr="00735A33">
        <w:rPr>
          <w:rFonts w:ascii="Book Antiqua" w:hAnsi="Book Antiqua"/>
        </w:rPr>
        <w:t>: 397-407 [PMID: 23315094 DOI: 10.1007/s11695-012-0852-4]</w:t>
      </w:r>
    </w:p>
    <w:p w14:paraId="6CCFB67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5 </w:t>
      </w:r>
      <w:r w:rsidRPr="00735A33">
        <w:rPr>
          <w:rFonts w:ascii="Book Antiqua" w:hAnsi="Book Antiqua"/>
          <w:b/>
          <w:bCs/>
        </w:rPr>
        <w:t>McSherry CK</w:t>
      </w:r>
      <w:r w:rsidRPr="00735A33">
        <w:rPr>
          <w:rFonts w:ascii="Book Antiqua" w:hAnsi="Book Antiqua"/>
        </w:rPr>
        <w:t xml:space="preserve">, </w:t>
      </w:r>
      <w:proofErr w:type="spellStart"/>
      <w:r w:rsidRPr="00735A33">
        <w:rPr>
          <w:rFonts w:ascii="Book Antiqua" w:hAnsi="Book Antiqua"/>
        </w:rPr>
        <w:t>Ferstenberg</w:t>
      </w:r>
      <w:proofErr w:type="spellEnd"/>
      <w:r w:rsidRPr="00735A33">
        <w:rPr>
          <w:rFonts w:ascii="Book Antiqua" w:hAnsi="Book Antiqua"/>
        </w:rPr>
        <w:t xml:space="preserve"> H, Calhoun WF, </w:t>
      </w:r>
      <w:proofErr w:type="spellStart"/>
      <w:r w:rsidRPr="00735A33">
        <w:rPr>
          <w:rFonts w:ascii="Book Antiqua" w:hAnsi="Book Antiqua"/>
        </w:rPr>
        <w:t>Lahman</w:t>
      </w:r>
      <w:proofErr w:type="spellEnd"/>
      <w:r w:rsidRPr="00735A33">
        <w:rPr>
          <w:rFonts w:ascii="Book Antiqua" w:hAnsi="Book Antiqua"/>
        </w:rPr>
        <w:t xml:space="preserve"> E, </w:t>
      </w:r>
      <w:proofErr w:type="spellStart"/>
      <w:r w:rsidRPr="00735A33">
        <w:rPr>
          <w:rFonts w:ascii="Book Antiqua" w:hAnsi="Book Antiqua"/>
        </w:rPr>
        <w:t>Virshup</w:t>
      </w:r>
      <w:proofErr w:type="spellEnd"/>
      <w:r w:rsidRPr="00735A33">
        <w:rPr>
          <w:rFonts w:ascii="Book Antiqua" w:hAnsi="Book Antiqua"/>
        </w:rPr>
        <w:t xml:space="preserve"> M. The natural history of diagnosed gallstone disease in symptomatic and asymptomatic patients. </w:t>
      </w:r>
      <w:r w:rsidRPr="00735A33">
        <w:rPr>
          <w:rFonts w:ascii="Book Antiqua" w:hAnsi="Book Antiqua"/>
          <w:i/>
          <w:iCs/>
        </w:rPr>
        <w:t>Ann Surg</w:t>
      </w:r>
      <w:r w:rsidRPr="00735A33">
        <w:rPr>
          <w:rFonts w:ascii="Book Antiqua" w:hAnsi="Book Antiqua"/>
        </w:rPr>
        <w:t xml:space="preserve"> 1985; </w:t>
      </w:r>
      <w:r w:rsidRPr="00735A33">
        <w:rPr>
          <w:rFonts w:ascii="Book Antiqua" w:hAnsi="Book Antiqua"/>
          <w:b/>
          <w:bCs/>
        </w:rPr>
        <w:t>202</w:t>
      </w:r>
      <w:r w:rsidRPr="00735A33">
        <w:rPr>
          <w:rFonts w:ascii="Book Antiqua" w:hAnsi="Book Antiqua"/>
        </w:rPr>
        <w:t>: 59-63 [PMID: 4015212 DOI: 10.1097/00000658-198507000-00009]</w:t>
      </w:r>
    </w:p>
    <w:p w14:paraId="7798B97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6 </w:t>
      </w:r>
      <w:r w:rsidRPr="00735A33">
        <w:rPr>
          <w:rFonts w:ascii="Book Antiqua" w:hAnsi="Book Antiqua"/>
          <w:b/>
          <w:bCs/>
        </w:rPr>
        <w:t>Ponte E</w:t>
      </w:r>
      <w:r w:rsidRPr="00735A33">
        <w:rPr>
          <w:rFonts w:ascii="Book Antiqua" w:hAnsi="Book Antiqua"/>
        </w:rPr>
        <w:t xml:space="preserve">, </w:t>
      </w:r>
      <w:proofErr w:type="spellStart"/>
      <w:r w:rsidRPr="00735A33">
        <w:rPr>
          <w:rFonts w:ascii="Book Antiqua" w:hAnsi="Book Antiqua"/>
        </w:rPr>
        <w:t>Panebianco</w:t>
      </w:r>
      <w:proofErr w:type="spellEnd"/>
      <w:r w:rsidRPr="00735A33">
        <w:rPr>
          <w:rFonts w:ascii="Book Antiqua" w:hAnsi="Book Antiqua"/>
        </w:rPr>
        <w:t xml:space="preserve"> A, Morena S. [Diabetic enteropathy]. </w:t>
      </w:r>
      <w:r w:rsidRPr="00735A33">
        <w:rPr>
          <w:rFonts w:ascii="Book Antiqua" w:hAnsi="Book Antiqua"/>
          <w:i/>
          <w:iCs/>
        </w:rPr>
        <w:t>Minerva Med</w:t>
      </w:r>
      <w:r w:rsidRPr="00735A33">
        <w:rPr>
          <w:rFonts w:ascii="Book Antiqua" w:hAnsi="Book Antiqua"/>
        </w:rPr>
        <w:t xml:space="preserve"> 1990; </w:t>
      </w:r>
      <w:r w:rsidRPr="00735A33">
        <w:rPr>
          <w:rFonts w:ascii="Book Antiqua" w:hAnsi="Book Antiqua"/>
          <w:b/>
          <w:bCs/>
        </w:rPr>
        <w:t>81</w:t>
      </w:r>
      <w:r w:rsidRPr="00735A33">
        <w:rPr>
          <w:rFonts w:ascii="Book Antiqua" w:hAnsi="Book Antiqua"/>
        </w:rPr>
        <w:t>: 335-340 [PMID: 2198494]</w:t>
      </w:r>
    </w:p>
    <w:p w14:paraId="3910055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7 </w:t>
      </w:r>
      <w:r w:rsidRPr="00735A33">
        <w:rPr>
          <w:rFonts w:ascii="Book Antiqua" w:hAnsi="Book Antiqua"/>
          <w:b/>
          <w:bCs/>
        </w:rPr>
        <w:t>Ekbom A</w:t>
      </w:r>
      <w:r w:rsidRPr="00735A33">
        <w:rPr>
          <w:rFonts w:ascii="Book Antiqua" w:hAnsi="Book Antiqua"/>
        </w:rPr>
        <w:t xml:space="preserve">, Hsieh CC, Yuen J, </w:t>
      </w:r>
      <w:proofErr w:type="spellStart"/>
      <w:r w:rsidRPr="00735A33">
        <w:rPr>
          <w:rFonts w:ascii="Book Antiqua" w:hAnsi="Book Antiqua"/>
        </w:rPr>
        <w:t>Trichopoulos</w:t>
      </w:r>
      <w:proofErr w:type="spellEnd"/>
      <w:r w:rsidRPr="00735A33">
        <w:rPr>
          <w:rFonts w:ascii="Book Antiqua" w:hAnsi="Book Antiqua"/>
        </w:rPr>
        <w:t xml:space="preserve"> D, McLaughlin JK, Lan SJ, </w:t>
      </w:r>
      <w:proofErr w:type="spellStart"/>
      <w:r w:rsidRPr="00735A33">
        <w:rPr>
          <w:rFonts w:ascii="Book Antiqua" w:hAnsi="Book Antiqua"/>
        </w:rPr>
        <w:t>Adami</w:t>
      </w:r>
      <w:proofErr w:type="spellEnd"/>
      <w:r w:rsidRPr="00735A33">
        <w:rPr>
          <w:rFonts w:ascii="Book Antiqua" w:hAnsi="Book Antiqua"/>
        </w:rPr>
        <w:t xml:space="preserve"> HO. Risk of extrahepatic </w:t>
      </w:r>
      <w:proofErr w:type="spellStart"/>
      <w:r w:rsidRPr="00735A33">
        <w:rPr>
          <w:rFonts w:ascii="Book Antiqua" w:hAnsi="Book Antiqua"/>
        </w:rPr>
        <w:t>bileduct</w:t>
      </w:r>
      <w:proofErr w:type="spellEnd"/>
      <w:r w:rsidRPr="00735A33">
        <w:rPr>
          <w:rFonts w:ascii="Book Antiqua" w:hAnsi="Book Antiqua"/>
        </w:rPr>
        <w:t xml:space="preserve"> cancer after cholecystectomy. </w:t>
      </w:r>
      <w:r w:rsidRPr="00735A33">
        <w:rPr>
          <w:rFonts w:ascii="Book Antiqua" w:hAnsi="Book Antiqua"/>
          <w:i/>
          <w:iCs/>
        </w:rPr>
        <w:t>Lancet</w:t>
      </w:r>
      <w:r w:rsidRPr="00735A33">
        <w:rPr>
          <w:rFonts w:ascii="Book Antiqua" w:hAnsi="Book Antiqua"/>
        </w:rPr>
        <w:t xml:space="preserve"> 1993; </w:t>
      </w:r>
      <w:r w:rsidRPr="00735A33">
        <w:rPr>
          <w:rFonts w:ascii="Book Antiqua" w:hAnsi="Book Antiqua"/>
          <w:b/>
          <w:bCs/>
        </w:rPr>
        <w:t>342</w:t>
      </w:r>
      <w:r w:rsidRPr="00735A33">
        <w:rPr>
          <w:rFonts w:ascii="Book Antiqua" w:hAnsi="Book Antiqua"/>
        </w:rPr>
        <w:t>: 1262-1265 [PMID: 7901583 DOI: 10.1016/0140-6736(93)92359-2]</w:t>
      </w:r>
    </w:p>
    <w:p w14:paraId="36A99EDE"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8 </w:t>
      </w:r>
      <w:proofErr w:type="spellStart"/>
      <w:r w:rsidRPr="00735A33">
        <w:rPr>
          <w:rFonts w:ascii="Book Antiqua" w:hAnsi="Book Antiqua"/>
          <w:b/>
          <w:bCs/>
        </w:rPr>
        <w:t>Scollay</w:t>
      </w:r>
      <w:proofErr w:type="spellEnd"/>
      <w:r w:rsidRPr="00735A33">
        <w:rPr>
          <w:rFonts w:ascii="Book Antiqua" w:hAnsi="Book Antiqua"/>
          <w:b/>
          <w:bCs/>
        </w:rPr>
        <w:t xml:space="preserve"> JM</w:t>
      </w:r>
      <w:r w:rsidRPr="00735A33">
        <w:rPr>
          <w:rFonts w:ascii="Book Antiqua" w:hAnsi="Book Antiqua"/>
        </w:rPr>
        <w:t xml:space="preserve">, Mullen R, McPhillips G, Thompson AM. Mortality associated with the treatment of gallstone disease: a 10-year contemporary national experience. </w:t>
      </w:r>
      <w:r w:rsidRPr="00735A33">
        <w:rPr>
          <w:rFonts w:ascii="Book Antiqua" w:hAnsi="Book Antiqua"/>
          <w:i/>
          <w:iCs/>
        </w:rPr>
        <w:t>World J Surg</w:t>
      </w:r>
      <w:r w:rsidRPr="00735A33">
        <w:rPr>
          <w:rFonts w:ascii="Book Antiqua" w:hAnsi="Book Antiqua"/>
        </w:rPr>
        <w:t xml:space="preserve"> 2011; </w:t>
      </w:r>
      <w:r w:rsidRPr="00735A33">
        <w:rPr>
          <w:rFonts w:ascii="Book Antiqua" w:hAnsi="Book Antiqua"/>
          <w:b/>
          <w:bCs/>
        </w:rPr>
        <w:t>35</w:t>
      </w:r>
      <w:r w:rsidRPr="00735A33">
        <w:rPr>
          <w:rFonts w:ascii="Book Antiqua" w:hAnsi="Book Antiqua"/>
        </w:rPr>
        <w:t>: 643-647 [PMID: 21181471 DOI: 10.1007/s00268-010-0908-3]</w:t>
      </w:r>
    </w:p>
    <w:p w14:paraId="2440705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09 </w:t>
      </w:r>
      <w:r w:rsidRPr="00735A33">
        <w:rPr>
          <w:rFonts w:ascii="Book Antiqua" w:hAnsi="Book Antiqua"/>
          <w:b/>
          <w:bCs/>
        </w:rPr>
        <w:t>To KB</w:t>
      </w:r>
      <w:r w:rsidRPr="00735A33">
        <w:rPr>
          <w:rFonts w:ascii="Book Antiqua" w:hAnsi="Book Antiqua"/>
        </w:rPr>
        <w:t>, Cherry-</w:t>
      </w:r>
      <w:proofErr w:type="spellStart"/>
      <w:r w:rsidRPr="00735A33">
        <w:rPr>
          <w:rFonts w:ascii="Book Antiqua" w:hAnsi="Book Antiqua"/>
        </w:rPr>
        <w:t>Bukowiec</w:t>
      </w:r>
      <w:proofErr w:type="spellEnd"/>
      <w:r w:rsidRPr="00735A33">
        <w:rPr>
          <w:rFonts w:ascii="Book Antiqua" w:hAnsi="Book Antiqua"/>
        </w:rPr>
        <w:t xml:space="preserve"> JR, </w:t>
      </w:r>
      <w:proofErr w:type="spellStart"/>
      <w:r w:rsidRPr="00735A33">
        <w:rPr>
          <w:rFonts w:ascii="Book Antiqua" w:hAnsi="Book Antiqua"/>
        </w:rPr>
        <w:t>Englesbe</w:t>
      </w:r>
      <w:proofErr w:type="spellEnd"/>
      <w:r w:rsidRPr="00735A33">
        <w:rPr>
          <w:rFonts w:ascii="Book Antiqua" w:hAnsi="Book Antiqua"/>
        </w:rPr>
        <w:t xml:space="preserve"> MJ, </w:t>
      </w:r>
      <w:proofErr w:type="spellStart"/>
      <w:r w:rsidRPr="00735A33">
        <w:rPr>
          <w:rFonts w:ascii="Book Antiqua" w:hAnsi="Book Antiqua"/>
        </w:rPr>
        <w:t>Terjimanian</w:t>
      </w:r>
      <w:proofErr w:type="spellEnd"/>
      <w:r w:rsidRPr="00735A33">
        <w:rPr>
          <w:rFonts w:ascii="Book Antiqua" w:hAnsi="Book Antiqua"/>
        </w:rPr>
        <w:t xml:space="preserve"> MN, </w:t>
      </w:r>
      <w:proofErr w:type="spellStart"/>
      <w:r w:rsidRPr="00735A33">
        <w:rPr>
          <w:rFonts w:ascii="Book Antiqua" w:hAnsi="Book Antiqua"/>
        </w:rPr>
        <w:t>Shijie</w:t>
      </w:r>
      <w:proofErr w:type="spellEnd"/>
      <w:r w:rsidRPr="00735A33">
        <w:rPr>
          <w:rFonts w:ascii="Book Antiqua" w:hAnsi="Book Antiqua"/>
        </w:rPr>
        <w:t xml:space="preserve"> C, Campbell DA Jr, Napolitano LM. Emergent versus elective cholecystectomy: conversion rates and outcomes. </w:t>
      </w:r>
      <w:r w:rsidRPr="00735A33">
        <w:rPr>
          <w:rFonts w:ascii="Book Antiqua" w:hAnsi="Book Antiqua"/>
          <w:i/>
          <w:iCs/>
        </w:rPr>
        <w:t>Surg Infect (</w:t>
      </w:r>
      <w:proofErr w:type="spellStart"/>
      <w:r w:rsidRPr="00735A33">
        <w:rPr>
          <w:rFonts w:ascii="Book Antiqua" w:hAnsi="Book Antiqua"/>
          <w:i/>
          <w:iCs/>
        </w:rPr>
        <w:t>Larchmt</w:t>
      </w:r>
      <w:proofErr w:type="spellEnd"/>
      <w:r w:rsidRPr="00735A33">
        <w:rPr>
          <w:rFonts w:ascii="Book Antiqua" w:hAnsi="Book Antiqua"/>
          <w:i/>
          <w:iCs/>
        </w:rPr>
        <w:t>)</w:t>
      </w:r>
      <w:r w:rsidRPr="00735A33">
        <w:rPr>
          <w:rFonts w:ascii="Book Antiqua" w:hAnsi="Book Antiqua"/>
        </w:rPr>
        <w:t xml:space="preserve"> 2013; </w:t>
      </w:r>
      <w:r w:rsidRPr="00735A33">
        <w:rPr>
          <w:rFonts w:ascii="Book Antiqua" w:hAnsi="Book Antiqua"/>
          <w:b/>
          <w:bCs/>
        </w:rPr>
        <w:t>14</w:t>
      </w:r>
      <w:r w:rsidRPr="00735A33">
        <w:rPr>
          <w:rFonts w:ascii="Book Antiqua" w:hAnsi="Book Antiqua"/>
        </w:rPr>
        <w:t>: 512-519 [PMID: 24274058 DOI: 10.1089/sur.2012.160]</w:t>
      </w:r>
    </w:p>
    <w:p w14:paraId="572243DF"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0 </w:t>
      </w:r>
      <w:r w:rsidRPr="00735A33">
        <w:rPr>
          <w:rFonts w:ascii="Book Antiqua" w:hAnsi="Book Antiqua"/>
          <w:b/>
          <w:bCs/>
        </w:rPr>
        <w:t>Steiner CA</w:t>
      </w:r>
      <w:r w:rsidRPr="00735A33">
        <w:rPr>
          <w:rFonts w:ascii="Book Antiqua" w:hAnsi="Book Antiqua"/>
        </w:rPr>
        <w:t xml:space="preserve">, Bass EB, </w:t>
      </w:r>
      <w:proofErr w:type="spellStart"/>
      <w:r w:rsidRPr="00735A33">
        <w:rPr>
          <w:rFonts w:ascii="Book Antiqua" w:hAnsi="Book Antiqua"/>
        </w:rPr>
        <w:t>Talamini</w:t>
      </w:r>
      <w:proofErr w:type="spellEnd"/>
      <w:r w:rsidRPr="00735A33">
        <w:rPr>
          <w:rFonts w:ascii="Book Antiqua" w:hAnsi="Book Antiqua"/>
        </w:rPr>
        <w:t xml:space="preserve"> MA, Pitt HA, Steinberg EP. Surgical rates and operative mortality for open and laparoscopic cholecystectomy in Maryland. </w:t>
      </w:r>
      <w:r w:rsidRPr="00735A33">
        <w:rPr>
          <w:rFonts w:ascii="Book Antiqua" w:hAnsi="Book Antiqua"/>
          <w:i/>
          <w:iCs/>
        </w:rPr>
        <w:t xml:space="preserve">N </w:t>
      </w:r>
      <w:proofErr w:type="spellStart"/>
      <w:r w:rsidRPr="00735A33">
        <w:rPr>
          <w:rFonts w:ascii="Book Antiqua" w:hAnsi="Book Antiqua"/>
          <w:i/>
          <w:iCs/>
        </w:rPr>
        <w:t>Engl</w:t>
      </w:r>
      <w:proofErr w:type="spellEnd"/>
      <w:r w:rsidRPr="00735A33">
        <w:rPr>
          <w:rFonts w:ascii="Book Antiqua" w:hAnsi="Book Antiqua"/>
          <w:i/>
          <w:iCs/>
        </w:rPr>
        <w:t xml:space="preserve"> J Med</w:t>
      </w:r>
      <w:r w:rsidRPr="00735A33">
        <w:rPr>
          <w:rFonts w:ascii="Book Antiqua" w:hAnsi="Book Antiqua"/>
        </w:rPr>
        <w:t xml:space="preserve"> 1994; </w:t>
      </w:r>
      <w:r w:rsidRPr="00735A33">
        <w:rPr>
          <w:rFonts w:ascii="Book Antiqua" w:hAnsi="Book Antiqua"/>
          <w:b/>
          <w:bCs/>
        </w:rPr>
        <w:t>330</w:t>
      </w:r>
      <w:r w:rsidRPr="00735A33">
        <w:rPr>
          <w:rFonts w:ascii="Book Antiqua" w:hAnsi="Book Antiqua"/>
        </w:rPr>
        <w:t>: 403-408 [PMID: 8284007 DOI: 10.1056/NEJM199402103300607]</w:t>
      </w:r>
    </w:p>
    <w:p w14:paraId="5892976E" w14:textId="045F2D0C" w:rsidR="00747EF7" w:rsidRPr="001C0C00" w:rsidRDefault="00747EF7" w:rsidP="00747EF7">
      <w:pPr>
        <w:adjustRightInd w:val="0"/>
        <w:snapToGrid w:val="0"/>
        <w:spacing w:line="360" w:lineRule="auto"/>
        <w:jc w:val="both"/>
        <w:rPr>
          <w:rFonts w:ascii="Book Antiqua" w:hAnsi="Book Antiqua"/>
          <w:lang w:val="en-SG"/>
        </w:rPr>
      </w:pPr>
      <w:r w:rsidRPr="00735A33">
        <w:rPr>
          <w:rFonts w:ascii="Book Antiqua" w:hAnsi="Book Antiqua"/>
        </w:rPr>
        <w:t xml:space="preserve">111 </w:t>
      </w:r>
      <w:r w:rsidRPr="00735A33">
        <w:rPr>
          <w:rFonts w:ascii="Book Antiqua" w:hAnsi="Book Antiqua"/>
          <w:b/>
          <w:bCs/>
        </w:rPr>
        <w:t>Yano H,</w:t>
      </w:r>
      <w:r w:rsidRPr="00735A33">
        <w:rPr>
          <w:rFonts w:ascii="Book Antiqua" w:hAnsi="Book Antiqua"/>
        </w:rPr>
        <w:t xml:space="preserve"> </w:t>
      </w:r>
      <w:proofErr w:type="spellStart"/>
      <w:r w:rsidRPr="00735A33">
        <w:rPr>
          <w:rFonts w:ascii="Book Antiqua" w:hAnsi="Book Antiqua"/>
        </w:rPr>
        <w:t>Kinuta</w:t>
      </w:r>
      <w:proofErr w:type="spellEnd"/>
      <w:r w:rsidRPr="00735A33">
        <w:rPr>
          <w:rFonts w:ascii="Book Antiqua" w:hAnsi="Book Antiqua"/>
        </w:rPr>
        <w:t xml:space="preserve"> M, </w:t>
      </w:r>
      <w:proofErr w:type="spellStart"/>
      <w:r w:rsidRPr="00735A33">
        <w:rPr>
          <w:rFonts w:ascii="Book Antiqua" w:hAnsi="Book Antiqua"/>
        </w:rPr>
        <w:t>Iwazawa</w:t>
      </w:r>
      <w:proofErr w:type="spellEnd"/>
      <w:r w:rsidRPr="00735A33">
        <w:rPr>
          <w:rFonts w:ascii="Book Antiqua" w:hAnsi="Book Antiqua"/>
        </w:rPr>
        <w:t xml:space="preserve"> T, </w:t>
      </w:r>
      <w:proofErr w:type="spellStart"/>
      <w:r w:rsidRPr="00735A33">
        <w:rPr>
          <w:rFonts w:ascii="Book Antiqua" w:hAnsi="Book Antiqua"/>
        </w:rPr>
        <w:t>Kanoh</w:t>
      </w:r>
      <w:proofErr w:type="spellEnd"/>
      <w:r w:rsidRPr="00735A33">
        <w:rPr>
          <w:rFonts w:ascii="Book Antiqua" w:hAnsi="Book Antiqua"/>
        </w:rPr>
        <w:t xml:space="preserve"> T, </w:t>
      </w:r>
      <w:proofErr w:type="spellStart"/>
      <w:r w:rsidRPr="00735A33">
        <w:rPr>
          <w:rFonts w:ascii="Book Antiqua" w:hAnsi="Book Antiqua"/>
        </w:rPr>
        <w:t>Monden</w:t>
      </w:r>
      <w:proofErr w:type="spellEnd"/>
      <w:r w:rsidRPr="00735A33">
        <w:rPr>
          <w:rFonts w:ascii="Book Antiqua" w:hAnsi="Book Antiqua"/>
        </w:rPr>
        <w:t xml:space="preserve"> T. Laparoscopic cholecystectomy for asymptomatic cholelithiasis. </w:t>
      </w:r>
      <w:r w:rsidR="001C0C00" w:rsidRPr="001C0C00">
        <w:rPr>
          <w:rFonts w:ascii="Book Antiqua" w:hAnsi="Book Antiqua"/>
          <w:i/>
          <w:iCs/>
        </w:rPr>
        <w:t>Digest Endos</w:t>
      </w:r>
      <w:r w:rsidR="000760ED" w:rsidRPr="001C0C00">
        <w:rPr>
          <w:rFonts w:ascii="Book Antiqua" w:hAnsi="Book Antiqua"/>
        </w:rPr>
        <w:t>c</w:t>
      </w:r>
      <w:r w:rsidRPr="00735A33">
        <w:rPr>
          <w:rFonts w:ascii="Book Antiqua" w:hAnsi="Book Antiqua"/>
        </w:rPr>
        <w:t xml:space="preserve"> 2003; </w:t>
      </w:r>
      <w:r w:rsidRPr="001C0C00">
        <w:rPr>
          <w:rFonts w:ascii="Book Antiqua" w:hAnsi="Book Antiqua"/>
          <w:b/>
          <w:bCs/>
        </w:rPr>
        <w:t>15</w:t>
      </w:r>
      <w:r w:rsidRPr="00735A33">
        <w:rPr>
          <w:rFonts w:ascii="Book Antiqua" w:hAnsi="Book Antiqua"/>
        </w:rPr>
        <w:t>: 190-195</w:t>
      </w:r>
      <w:r w:rsidR="0071310D">
        <w:rPr>
          <w:rFonts w:ascii="Book Antiqua" w:hAnsi="Book Antiqua"/>
        </w:rPr>
        <w:t xml:space="preserve"> [</w:t>
      </w:r>
      <w:r w:rsidR="001C0C00" w:rsidRPr="001C0C00">
        <w:rPr>
          <w:rFonts w:ascii="Book Antiqua" w:hAnsi="Book Antiqua"/>
        </w:rPr>
        <w:t>DOI: 10.1046/j.1443-1661.2003.00243.x</w:t>
      </w:r>
      <w:r w:rsidR="0071310D">
        <w:rPr>
          <w:rFonts w:ascii="Book Antiqua" w:hAnsi="Book Antiqua"/>
          <w:lang w:val="en-SG"/>
        </w:rPr>
        <w:t>]</w:t>
      </w:r>
    </w:p>
    <w:p w14:paraId="0AC8338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2 </w:t>
      </w:r>
      <w:r w:rsidRPr="00735A33">
        <w:rPr>
          <w:rFonts w:ascii="Book Antiqua" w:hAnsi="Book Antiqua"/>
          <w:b/>
          <w:bCs/>
        </w:rPr>
        <w:t>Kama NA</w:t>
      </w:r>
      <w:r w:rsidRPr="00735A33">
        <w:rPr>
          <w:rFonts w:ascii="Book Antiqua" w:hAnsi="Book Antiqua"/>
        </w:rPr>
        <w:t xml:space="preserve">, </w:t>
      </w:r>
      <w:proofErr w:type="spellStart"/>
      <w:r w:rsidRPr="00735A33">
        <w:rPr>
          <w:rFonts w:ascii="Book Antiqua" w:hAnsi="Book Antiqua"/>
        </w:rPr>
        <w:t>Kologlu</w:t>
      </w:r>
      <w:proofErr w:type="spellEnd"/>
      <w:r w:rsidRPr="00735A33">
        <w:rPr>
          <w:rFonts w:ascii="Book Antiqua" w:hAnsi="Book Antiqua"/>
        </w:rPr>
        <w:t xml:space="preserve"> M, </w:t>
      </w:r>
      <w:proofErr w:type="spellStart"/>
      <w:r w:rsidRPr="00735A33">
        <w:rPr>
          <w:rFonts w:ascii="Book Antiqua" w:hAnsi="Book Antiqua"/>
        </w:rPr>
        <w:t>Doganay</w:t>
      </w:r>
      <w:proofErr w:type="spellEnd"/>
      <w:r w:rsidRPr="00735A33">
        <w:rPr>
          <w:rFonts w:ascii="Book Antiqua" w:hAnsi="Book Antiqua"/>
        </w:rPr>
        <w:t xml:space="preserve"> M, Reis E, Atli M, </w:t>
      </w:r>
      <w:proofErr w:type="spellStart"/>
      <w:r w:rsidRPr="00735A33">
        <w:rPr>
          <w:rFonts w:ascii="Book Antiqua" w:hAnsi="Book Antiqua"/>
        </w:rPr>
        <w:t>Dolapci</w:t>
      </w:r>
      <w:proofErr w:type="spellEnd"/>
      <w:r w:rsidRPr="00735A33">
        <w:rPr>
          <w:rFonts w:ascii="Book Antiqua" w:hAnsi="Book Antiqua"/>
        </w:rPr>
        <w:t xml:space="preserve"> M. A risk score for conversion from laparoscopic to open cholecystectomy. </w:t>
      </w:r>
      <w:r w:rsidRPr="00735A33">
        <w:rPr>
          <w:rFonts w:ascii="Book Antiqua" w:hAnsi="Book Antiqua"/>
          <w:i/>
          <w:iCs/>
        </w:rPr>
        <w:t>Am J Surg</w:t>
      </w:r>
      <w:r w:rsidRPr="00735A33">
        <w:rPr>
          <w:rFonts w:ascii="Book Antiqua" w:hAnsi="Book Antiqua"/>
        </w:rPr>
        <w:t xml:space="preserve"> 2001; </w:t>
      </w:r>
      <w:r w:rsidRPr="00735A33">
        <w:rPr>
          <w:rFonts w:ascii="Book Antiqua" w:hAnsi="Book Antiqua"/>
          <w:b/>
          <w:bCs/>
        </w:rPr>
        <w:t>181</w:t>
      </w:r>
      <w:r w:rsidRPr="00735A33">
        <w:rPr>
          <w:rFonts w:ascii="Book Antiqua" w:hAnsi="Book Antiqua"/>
        </w:rPr>
        <w:t>: 520-525 [PMID: 11513777 DOI: 10.1016/s0002-9610(01)00633-x]</w:t>
      </w:r>
    </w:p>
    <w:p w14:paraId="3D6C757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113 </w:t>
      </w:r>
      <w:r w:rsidRPr="00735A33">
        <w:rPr>
          <w:rFonts w:ascii="Book Antiqua" w:hAnsi="Book Antiqua"/>
          <w:b/>
          <w:bCs/>
        </w:rPr>
        <w:t>Licciardello A</w:t>
      </w:r>
      <w:r w:rsidRPr="00735A33">
        <w:rPr>
          <w:rFonts w:ascii="Book Antiqua" w:hAnsi="Book Antiqua"/>
        </w:rPr>
        <w:t xml:space="preserve">, Arena M, Nicosia A, Di Stefano B, </w:t>
      </w:r>
      <w:proofErr w:type="spellStart"/>
      <w:r w:rsidRPr="00735A33">
        <w:rPr>
          <w:rFonts w:ascii="Book Antiqua" w:hAnsi="Book Antiqua"/>
        </w:rPr>
        <w:t>Calì</w:t>
      </w:r>
      <w:proofErr w:type="spellEnd"/>
      <w:r w:rsidRPr="00735A33">
        <w:rPr>
          <w:rFonts w:ascii="Book Antiqua" w:hAnsi="Book Antiqua"/>
        </w:rPr>
        <w:t xml:space="preserve"> G, Arena G, Minutolo V. Preoperative risk factors for conversion from laparoscopic to open cholecystectomy. </w:t>
      </w:r>
      <w:proofErr w:type="spellStart"/>
      <w:r w:rsidRPr="00735A33">
        <w:rPr>
          <w:rFonts w:ascii="Book Antiqua" w:hAnsi="Book Antiqua"/>
          <w:i/>
          <w:iCs/>
        </w:rPr>
        <w:t>Eur</w:t>
      </w:r>
      <w:proofErr w:type="spellEnd"/>
      <w:r w:rsidRPr="00735A33">
        <w:rPr>
          <w:rFonts w:ascii="Book Antiqua" w:hAnsi="Book Antiqua"/>
          <w:i/>
          <w:iCs/>
        </w:rPr>
        <w:t xml:space="preserve"> Rev Med </w:t>
      </w:r>
      <w:proofErr w:type="spellStart"/>
      <w:r w:rsidRPr="00735A33">
        <w:rPr>
          <w:rFonts w:ascii="Book Antiqua" w:hAnsi="Book Antiqua"/>
          <w:i/>
          <w:iCs/>
        </w:rPr>
        <w:t>Pharmacol</w:t>
      </w:r>
      <w:proofErr w:type="spellEnd"/>
      <w:r w:rsidRPr="00735A33">
        <w:rPr>
          <w:rFonts w:ascii="Book Antiqua" w:hAnsi="Book Antiqua"/>
          <w:i/>
          <w:iCs/>
        </w:rPr>
        <w:t xml:space="preserve"> Sci</w:t>
      </w:r>
      <w:r w:rsidRPr="00735A33">
        <w:rPr>
          <w:rFonts w:ascii="Book Antiqua" w:hAnsi="Book Antiqua"/>
        </w:rPr>
        <w:t xml:space="preserve"> 2014; </w:t>
      </w:r>
      <w:r w:rsidRPr="00735A33">
        <w:rPr>
          <w:rFonts w:ascii="Book Antiqua" w:hAnsi="Book Antiqua"/>
          <w:b/>
          <w:bCs/>
        </w:rPr>
        <w:t>18</w:t>
      </w:r>
      <w:r w:rsidRPr="00735A33">
        <w:rPr>
          <w:rFonts w:ascii="Book Antiqua" w:hAnsi="Book Antiqua"/>
        </w:rPr>
        <w:t>: 60-68 [PMID: 25535194]</w:t>
      </w:r>
    </w:p>
    <w:p w14:paraId="04E41AE6"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4 </w:t>
      </w:r>
      <w:r w:rsidRPr="00735A33">
        <w:rPr>
          <w:rFonts w:ascii="Book Antiqua" w:hAnsi="Book Antiqua"/>
          <w:b/>
          <w:bCs/>
        </w:rPr>
        <w:t>Amirthalingam V</w:t>
      </w:r>
      <w:r w:rsidRPr="00735A33">
        <w:rPr>
          <w:rFonts w:ascii="Book Antiqua" w:hAnsi="Book Antiqua"/>
        </w:rPr>
        <w:t xml:space="preserve">, Low JK, </w:t>
      </w:r>
      <w:proofErr w:type="spellStart"/>
      <w:r w:rsidRPr="00735A33">
        <w:rPr>
          <w:rFonts w:ascii="Book Antiqua" w:hAnsi="Book Antiqua"/>
        </w:rPr>
        <w:t>Woon</w:t>
      </w:r>
      <w:proofErr w:type="spellEnd"/>
      <w:r w:rsidRPr="00735A33">
        <w:rPr>
          <w:rFonts w:ascii="Book Antiqua" w:hAnsi="Book Antiqua"/>
        </w:rPr>
        <w:t xml:space="preserve"> W, </w:t>
      </w:r>
      <w:proofErr w:type="spellStart"/>
      <w:r w:rsidRPr="00735A33">
        <w:rPr>
          <w:rFonts w:ascii="Book Antiqua" w:hAnsi="Book Antiqua"/>
        </w:rPr>
        <w:t>Shelat</w:t>
      </w:r>
      <w:proofErr w:type="spellEnd"/>
      <w:r w:rsidRPr="00735A33">
        <w:rPr>
          <w:rFonts w:ascii="Book Antiqua" w:hAnsi="Book Antiqua"/>
        </w:rPr>
        <w:t xml:space="preserve"> V. Tokyo Guidelines 2013 may be too restrictive and patients with moderate and severe acute cholecystitis can be managed by early cholecystectomy too. </w:t>
      </w:r>
      <w:r w:rsidRPr="00735A33">
        <w:rPr>
          <w:rFonts w:ascii="Book Antiqua" w:hAnsi="Book Antiqua"/>
          <w:i/>
          <w:iCs/>
        </w:rPr>
        <w:t>Surg Endosc</w:t>
      </w:r>
      <w:r w:rsidRPr="00735A33">
        <w:rPr>
          <w:rFonts w:ascii="Book Antiqua" w:hAnsi="Book Antiqua"/>
        </w:rPr>
        <w:t xml:space="preserve"> 2017; </w:t>
      </w:r>
      <w:r w:rsidRPr="00735A33">
        <w:rPr>
          <w:rFonts w:ascii="Book Antiqua" w:hAnsi="Book Antiqua"/>
          <w:b/>
          <w:bCs/>
        </w:rPr>
        <w:t>31</w:t>
      </w:r>
      <w:r w:rsidRPr="00735A33">
        <w:rPr>
          <w:rFonts w:ascii="Book Antiqua" w:hAnsi="Book Antiqua"/>
        </w:rPr>
        <w:t>: 2892-2900 [PMID: 27804044 DOI: 10.1007/s00464-016-5300-4]</w:t>
      </w:r>
    </w:p>
    <w:p w14:paraId="3DE89EE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5 </w:t>
      </w:r>
      <w:proofErr w:type="spellStart"/>
      <w:r w:rsidRPr="00735A33">
        <w:rPr>
          <w:rFonts w:ascii="Book Antiqua" w:hAnsi="Book Antiqua"/>
          <w:b/>
          <w:bCs/>
        </w:rPr>
        <w:t>Milingos</w:t>
      </w:r>
      <w:proofErr w:type="spellEnd"/>
      <w:r w:rsidRPr="00735A33">
        <w:rPr>
          <w:rFonts w:ascii="Book Antiqua" w:hAnsi="Book Antiqua"/>
          <w:b/>
          <w:bCs/>
        </w:rPr>
        <w:t xml:space="preserve"> S</w:t>
      </w:r>
      <w:r w:rsidRPr="00735A33">
        <w:rPr>
          <w:rFonts w:ascii="Book Antiqua" w:hAnsi="Book Antiqua"/>
        </w:rPr>
        <w:t xml:space="preserve">, </w:t>
      </w:r>
      <w:proofErr w:type="spellStart"/>
      <w:r w:rsidRPr="00735A33">
        <w:rPr>
          <w:rFonts w:ascii="Book Antiqua" w:hAnsi="Book Antiqua"/>
        </w:rPr>
        <w:t>Kallipolitis</w:t>
      </w:r>
      <w:proofErr w:type="spellEnd"/>
      <w:r w:rsidRPr="00735A33">
        <w:rPr>
          <w:rFonts w:ascii="Book Antiqua" w:hAnsi="Book Antiqua"/>
        </w:rPr>
        <w:t xml:space="preserve"> G, </w:t>
      </w:r>
      <w:proofErr w:type="spellStart"/>
      <w:r w:rsidRPr="00735A33">
        <w:rPr>
          <w:rFonts w:ascii="Book Antiqua" w:hAnsi="Book Antiqua"/>
        </w:rPr>
        <w:t>Loutradis</w:t>
      </w:r>
      <w:proofErr w:type="spellEnd"/>
      <w:r w:rsidRPr="00735A33">
        <w:rPr>
          <w:rFonts w:ascii="Book Antiqua" w:hAnsi="Book Antiqua"/>
        </w:rPr>
        <w:t xml:space="preserve"> D, </w:t>
      </w:r>
      <w:proofErr w:type="spellStart"/>
      <w:r w:rsidRPr="00735A33">
        <w:rPr>
          <w:rFonts w:ascii="Book Antiqua" w:hAnsi="Book Antiqua"/>
        </w:rPr>
        <w:t>Liapi</w:t>
      </w:r>
      <w:proofErr w:type="spellEnd"/>
      <w:r w:rsidRPr="00735A33">
        <w:rPr>
          <w:rFonts w:ascii="Book Antiqua" w:hAnsi="Book Antiqua"/>
        </w:rPr>
        <w:t xml:space="preserve"> A, </w:t>
      </w:r>
      <w:proofErr w:type="spellStart"/>
      <w:r w:rsidRPr="00735A33">
        <w:rPr>
          <w:rFonts w:ascii="Book Antiqua" w:hAnsi="Book Antiqua"/>
        </w:rPr>
        <w:t>Mavrommatis</w:t>
      </w:r>
      <w:proofErr w:type="spellEnd"/>
      <w:r w:rsidRPr="00735A33">
        <w:rPr>
          <w:rFonts w:ascii="Book Antiqua" w:hAnsi="Book Antiqua"/>
        </w:rPr>
        <w:t xml:space="preserve"> K, </w:t>
      </w:r>
      <w:proofErr w:type="spellStart"/>
      <w:r w:rsidRPr="00735A33">
        <w:rPr>
          <w:rFonts w:ascii="Book Antiqua" w:hAnsi="Book Antiqua"/>
        </w:rPr>
        <w:t>Drakakis</w:t>
      </w:r>
      <w:proofErr w:type="spellEnd"/>
      <w:r w:rsidRPr="00735A33">
        <w:rPr>
          <w:rFonts w:ascii="Book Antiqua" w:hAnsi="Book Antiqua"/>
        </w:rPr>
        <w:t xml:space="preserve"> P, </w:t>
      </w:r>
      <w:proofErr w:type="spellStart"/>
      <w:r w:rsidRPr="00735A33">
        <w:rPr>
          <w:rFonts w:ascii="Book Antiqua" w:hAnsi="Book Antiqua"/>
        </w:rPr>
        <w:t>Tourikis</w:t>
      </w:r>
      <w:proofErr w:type="spellEnd"/>
      <w:r w:rsidRPr="00735A33">
        <w:rPr>
          <w:rFonts w:ascii="Book Antiqua" w:hAnsi="Book Antiqua"/>
        </w:rPr>
        <w:t xml:space="preserve"> J, </w:t>
      </w:r>
      <w:proofErr w:type="spellStart"/>
      <w:r w:rsidRPr="00735A33">
        <w:rPr>
          <w:rFonts w:ascii="Book Antiqua" w:hAnsi="Book Antiqua"/>
        </w:rPr>
        <w:t>Creatsas</w:t>
      </w:r>
      <w:proofErr w:type="spellEnd"/>
      <w:r w:rsidRPr="00735A33">
        <w:rPr>
          <w:rFonts w:ascii="Book Antiqua" w:hAnsi="Book Antiqua"/>
        </w:rPr>
        <w:t xml:space="preserve"> G, </w:t>
      </w:r>
      <w:proofErr w:type="spellStart"/>
      <w:r w:rsidRPr="00735A33">
        <w:rPr>
          <w:rFonts w:ascii="Book Antiqua" w:hAnsi="Book Antiqua"/>
        </w:rPr>
        <w:t>Michalas</w:t>
      </w:r>
      <w:proofErr w:type="spellEnd"/>
      <w:r w:rsidRPr="00735A33">
        <w:rPr>
          <w:rFonts w:ascii="Book Antiqua" w:hAnsi="Book Antiqua"/>
        </w:rPr>
        <w:t xml:space="preserve"> S. Adhesions: laparoscopic surgery versus laparotomy. </w:t>
      </w:r>
      <w:r w:rsidRPr="00735A33">
        <w:rPr>
          <w:rFonts w:ascii="Book Antiqua" w:hAnsi="Book Antiqua"/>
          <w:i/>
          <w:iCs/>
        </w:rPr>
        <w:t xml:space="preserve">Ann N Y </w:t>
      </w:r>
      <w:proofErr w:type="spellStart"/>
      <w:r w:rsidRPr="00735A33">
        <w:rPr>
          <w:rFonts w:ascii="Book Antiqua" w:hAnsi="Book Antiqua"/>
          <w:i/>
          <w:iCs/>
        </w:rPr>
        <w:t>Acad</w:t>
      </w:r>
      <w:proofErr w:type="spellEnd"/>
      <w:r w:rsidRPr="00735A33">
        <w:rPr>
          <w:rFonts w:ascii="Book Antiqua" w:hAnsi="Book Antiqua"/>
          <w:i/>
          <w:iCs/>
        </w:rPr>
        <w:t xml:space="preserve"> Sci</w:t>
      </w:r>
      <w:r w:rsidRPr="00735A33">
        <w:rPr>
          <w:rFonts w:ascii="Book Antiqua" w:hAnsi="Book Antiqua"/>
        </w:rPr>
        <w:t xml:space="preserve"> 2000; </w:t>
      </w:r>
      <w:r w:rsidRPr="00735A33">
        <w:rPr>
          <w:rFonts w:ascii="Book Antiqua" w:hAnsi="Book Antiqua"/>
          <w:b/>
          <w:bCs/>
        </w:rPr>
        <w:t>900</w:t>
      </w:r>
      <w:r w:rsidRPr="00735A33">
        <w:rPr>
          <w:rFonts w:ascii="Book Antiqua" w:hAnsi="Book Antiqua"/>
        </w:rPr>
        <w:t>: 272-285 [PMID: 10818415 DOI: 10.1111/j.1749-6632.2000.tb06239.x]</w:t>
      </w:r>
    </w:p>
    <w:p w14:paraId="2024EA59"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6 </w:t>
      </w:r>
      <w:r w:rsidRPr="00735A33">
        <w:rPr>
          <w:rFonts w:ascii="Book Antiqua" w:hAnsi="Book Antiqua"/>
          <w:b/>
          <w:bCs/>
        </w:rPr>
        <w:t>Lo CM</w:t>
      </w:r>
      <w:r w:rsidRPr="00735A33">
        <w:rPr>
          <w:rFonts w:ascii="Book Antiqua" w:hAnsi="Book Antiqua"/>
        </w:rPr>
        <w:t xml:space="preserve">, Fan ST, Liu CL, Lai EC, Wong J. Early decision for conversion of laparoscopic to open cholecystectomy for treatment of acute cholecystitis. </w:t>
      </w:r>
      <w:r w:rsidRPr="00735A33">
        <w:rPr>
          <w:rFonts w:ascii="Book Antiqua" w:hAnsi="Book Antiqua"/>
          <w:i/>
          <w:iCs/>
        </w:rPr>
        <w:t>Am J Surg</w:t>
      </w:r>
      <w:r w:rsidRPr="00735A33">
        <w:rPr>
          <w:rFonts w:ascii="Book Antiqua" w:hAnsi="Book Antiqua"/>
        </w:rPr>
        <w:t xml:space="preserve"> 1997; </w:t>
      </w:r>
      <w:r w:rsidRPr="00735A33">
        <w:rPr>
          <w:rFonts w:ascii="Book Antiqua" w:hAnsi="Book Antiqua"/>
          <w:b/>
          <w:bCs/>
        </w:rPr>
        <w:t>173</w:t>
      </w:r>
      <w:r w:rsidRPr="00735A33">
        <w:rPr>
          <w:rFonts w:ascii="Book Antiqua" w:hAnsi="Book Antiqua"/>
        </w:rPr>
        <w:t>: 513-517 [PMID: 9207165 DOI: 10.1016/s0002-9610(97)00005-6]</w:t>
      </w:r>
    </w:p>
    <w:p w14:paraId="433F176C"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7 </w:t>
      </w:r>
      <w:r w:rsidRPr="00735A33">
        <w:rPr>
          <w:rFonts w:ascii="Book Antiqua" w:hAnsi="Book Antiqua"/>
          <w:b/>
          <w:bCs/>
        </w:rPr>
        <w:t>Iwashita Y</w:t>
      </w:r>
      <w:r w:rsidRPr="00735A33">
        <w:rPr>
          <w:rFonts w:ascii="Book Antiqua" w:hAnsi="Book Antiqua"/>
        </w:rPr>
        <w:t xml:space="preserve">, </w:t>
      </w:r>
      <w:proofErr w:type="spellStart"/>
      <w:r w:rsidRPr="00735A33">
        <w:rPr>
          <w:rFonts w:ascii="Book Antiqua" w:hAnsi="Book Antiqua"/>
        </w:rPr>
        <w:t>Ohyama</w:t>
      </w:r>
      <w:proofErr w:type="spellEnd"/>
      <w:r w:rsidRPr="00735A33">
        <w:rPr>
          <w:rFonts w:ascii="Book Antiqua" w:hAnsi="Book Antiqua"/>
        </w:rPr>
        <w:t xml:space="preserve"> T, Honda G, Hibi T, Yoshida M, Miura F, Takada T, Han HS, Hwang TL, Shinya S, Suzuki K, </w:t>
      </w:r>
      <w:proofErr w:type="spellStart"/>
      <w:r w:rsidRPr="00735A33">
        <w:rPr>
          <w:rFonts w:ascii="Book Antiqua" w:hAnsi="Book Antiqua"/>
        </w:rPr>
        <w:t>Umezawa</w:t>
      </w:r>
      <w:proofErr w:type="spellEnd"/>
      <w:r w:rsidRPr="00735A33">
        <w:rPr>
          <w:rFonts w:ascii="Book Antiqua" w:hAnsi="Book Antiqua"/>
        </w:rPr>
        <w:t xml:space="preserve"> A, Yoon YS, Choi IS, Huang WS, Chen KH, Watanabe M, Abe Y, Misawa T, </w:t>
      </w:r>
      <w:proofErr w:type="spellStart"/>
      <w:r w:rsidRPr="00735A33">
        <w:rPr>
          <w:rFonts w:ascii="Book Antiqua" w:hAnsi="Book Antiqua"/>
        </w:rPr>
        <w:t>Nagakawa</w:t>
      </w:r>
      <w:proofErr w:type="spellEnd"/>
      <w:r w:rsidRPr="00735A33">
        <w:rPr>
          <w:rFonts w:ascii="Book Antiqua" w:hAnsi="Book Antiqua"/>
        </w:rPr>
        <w:t xml:space="preserve"> Y, Yoon DS, Jang JY, Yu HC, Ahn KS, Kim SC, Song IS, Kim JH, Yun SS, Choi SH, Jan YY, Sheen-Chen SM, Shan YS, Ker CG, Chan DC, Lee KT, Toyota N, Higuchi R, Nakamura Y, Mizuguchi Y, Takeda Y, Ito M, </w:t>
      </w:r>
      <w:proofErr w:type="spellStart"/>
      <w:r w:rsidRPr="00735A33">
        <w:rPr>
          <w:rFonts w:ascii="Book Antiqua" w:hAnsi="Book Antiqua"/>
        </w:rPr>
        <w:t>Norimizu</w:t>
      </w:r>
      <w:proofErr w:type="spellEnd"/>
      <w:r w:rsidRPr="00735A33">
        <w:rPr>
          <w:rFonts w:ascii="Book Antiqua" w:hAnsi="Book Antiqua"/>
        </w:rPr>
        <w:t xml:space="preserve"> S, Yamada S, Matsumura N, Shindoh J, </w:t>
      </w:r>
      <w:proofErr w:type="spellStart"/>
      <w:r w:rsidRPr="00735A33">
        <w:rPr>
          <w:rFonts w:ascii="Book Antiqua" w:hAnsi="Book Antiqua"/>
        </w:rPr>
        <w:t>Sunagawa</w:t>
      </w:r>
      <w:proofErr w:type="spellEnd"/>
      <w:r w:rsidRPr="00735A33">
        <w:rPr>
          <w:rFonts w:ascii="Book Antiqua" w:hAnsi="Book Antiqua"/>
        </w:rPr>
        <w:t xml:space="preserve"> H, Hasegawa H, </w:t>
      </w:r>
      <w:proofErr w:type="spellStart"/>
      <w:r w:rsidRPr="00735A33">
        <w:rPr>
          <w:rFonts w:ascii="Book Antiqua" w:hAnsi="Book Antiqua"/>
        </w:rPr>
        <w:t>Rikiyama</w:t>
      </w:r>
      <w:proofErr w:type="spellEnd"/>
      <w:r w:rsidRPr="00735A33">
        <w:rPr>
          <w:rFonts w:ascii="Book Antiqua" w:hAnsi="Book Antiqua"/>
        </w:rPr>
        <w:t xml:space="preserve"> T, </w:t>
      </w:r>
      <w:proofErr w:type="spellStart"/>
      <w:r w:rsidRPr="00735A33">
        <w:rPr>
          <w:rFonts w:ascii="Book Antiqua" w:hAnsi="Book Antiqua"/>
        </w:rPr>
        <w:t>Sata</w:t>
      </w:r>
      <w:proofErr w:type="spellEnd"/>
      <w:r w:rsidRPr="00735A33">
        <w:rPr>
          <w:rFonts w:ascii="Book Antiqua" w:hAnsi="Book Antiqua"/>
        </w:rPr>
        <w:t xml:space="preserve"> N, Kano N, Kitano S, </w:t>
      </w:r>
      <w:proofErr w:type="spellStart"/>
      <w:r w:rsidRPr="00735A33">
        <w:rPr>
          <w:rFonts w:ascii="Book Antiqua" w:hAnsi="Book Antiqua"/>
        </w:rPr>
        <w:t>Tokumura</w:t>
      </w:r>
      <w:proofErr w:type="spellEnd"/>
      <w:r w:rsidRPr="00735A33">
        <w:rPr>
          <w:rFonts w:ascii="Book Antiqua" w:hAnsi="Book Antiqua"/>
        </w:rPr>
        <w:t xml:space="preserve"> H, Yamashita Y, Watanabe G, Nakagawa K, Kimura T, </w:t>
      </w:r>
      <w:proofErr w:type="spellStart"/>
      <w:r w:rsidRPr="00735A33">
        <w:rPr>
          <w:rFonts w:ascii="Book Antiqua" w:hAnsi="Book Antiqua"/>
        </w:rPr>
        <w:t>Yamakawa</w:t>
      </w:r>
      <w:proofErr w:type="spellEnd"/>
      <w:r w:rsidRPr="00735A33">
        <w:rPr>
          <w:rFonts w:ascii="Book Antiqua" w:hAnsi="Book Antiqua"/>
        </w:rPr>
        <w:t xml:space="preserve"> T, Wakabayashi G, Endo I, Miyazaki M, Yamamoto M. What are the appropriate indicators of surgical difficulty during laparoscopic cholecystectomy? Results from a Japan-Korea-Taiwan multinational survey. </w:t>
      </w:r>
      <w:r w:rsidRPr="00735A33">
        <w:rPr>
          <w:rFonts w:ascii="Book Antiqua" w:hAnsi="Book Antiqua"/>
          <w:i/>
          <w:iCs/>
        </w:rPr>
        <w:t xml:space="preserve">J Hepatobiliary </w:t>
      </w:r>
      <w:proofErr w:type="spellStart"/>
      <w:r w:rsidRPr="00735A33">
        <w:rPr>
          <w:rFonts w:ascii="Book Antiqua" w:hAnsi="Book Antiqua"/>
          <w:i/>
          <w:iCs/>
        </w:rPr>
        <w:t>Pancreat</w:t>
      </w:r>
      <w:proofErr w:type="spellEnd"/>
      <w:r w:rsidRPr="00735A33">
        <w:rPr>
          <w:rFonts w:ascii="Book Antiqua" w:hAnsi="Book Antiqua"/>
          <w:i/>
          <w:iCs/>
        </w:rPr>
        <w:t xml:space="preserve"> Sci</w:t>
      </w:r>
      <w:r w:rsidRPr="00735A33">
        <w:rPr>
          <w:rFonts w:ascii="Book Antiqua" w:hAnsi="Book Antiqua"/>
        </w:rPr>
        <w:t xml:space="preserve"> 2016; </w:t>
      </w:r>
      <w:r w:rsidRPr="00735A33">
        <w:rPr>
          <w:rFonts w:ascii="Book Antiqua" w:hAnsi="Book Antiqua"/>
          <w:b/>
          <w:bCs/>
        </w:rPr>
        <w:t>23</w:t>
      </w:r>
      <w:r w:rsidRPr="00735A33">
        <w:rPr>
          <w:rFonts w:ascii="Book Antiqua" w:hAnsi="Book Antiqua"/>
        </w:rPr>
        <w:t>: 533-547 [PMID: 27490841 DOI: 10.1002/jhbp.375]</w:t>
      </w:r>
    </w:p>
    <w:p w14:paraId="667261D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8 </w:t>
      </w:r>
      <w:r w:rsidRPr="00735A33">
        <w:rPr>
          <w:rFonts w:ascii="Book Antiqua" w:hAnsi="Book Antiqua"/>
          <w:b/>
          <w:bCs/>
        </w:rPr>
        <w:t>Kuldip S,</w:t>
      </w:r>
      <w:r w:rsidRPr="00735A33">
        <w:rPr>
          <w:rFonts w:ascii="Book Antiqua" w:hAnsi="Book Antiqua"/>
        </w:rPr>
        <w:t xml:space="preserve"> Ashish O. Difficult laparoscopic cholecystectomy: A large series from north India. </w:t>
      </w:r>
      <w:r w:rsidRPr="001A3B45">
        <w:rPr>
          <w:rFonts w:ascii="Book Antiqua" w:hAnsi="Book Antiqua"/>
          <w:i/>
          <w:iCs/>
        </w:rPr>
        <w:t>Indian J Surg</w:t>
      </w:r>
      <w:r w:rsidRPr="00735A33">
        <w:rPr>
          <w:rFonts w:ascii="Book Antiqua" w:hAnsi="Book Antiqua"/>
        </w:rPr>
        <w:t xml:space="preserve"> 2006; </w:t>
      </w:r>
      <w:r w:rsidRPr="001A3B45">
        <w:rPr>
          <w:rFonts w:ascii="Book Antiqua" w:hAnsi="Book Antiqua"/>
          <w:b/>
          <w:bCs/>
        </w:rPr>
        <w:t>68</w:t>
      </w:r>
      <w:r w:rsidRPr="00735A33">
        <w:rPr>
          <w:rFonts w:ascii="Book Antiqua" w:hAnsi="Book Antiqua"/>
        </w:rPr>
        <w:t>: 205-208 [DOI:10.4103/0972-9941.16528]</w:t>
      </w:r>
    </w:p>
    <w:p w14:paraId="4D1FC27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19 </w:t>
      </w:r>
      <w:proofErr w:type="spellStart"/>
      <w:r w:rsidRPr="00735A33">
        <w:rPr>
          <w:rFonts w:ascii="Book Antiqua" w:hAnsi="Book Antiqua"/>
          <w:b/>
          <w:bCs/>
        </w:rPr>
        <w:t>Törnqvist</w:t>
      </w:r>
      <w:proofErr w:type="spellEnd"/>
      <w:r w:rsidRPr="00735A33">
        <w:rPr>
          <w:rFonts w:ascii="Book Antiqua" w:hAnsi="Book Antiqua"/>
          <w:b/>
          <w:bCs/>
        </w:rPr>
        <w:t xml:space="preserve"> B</w:t>
      </w:r>
      <w:r w:rsidRPr="00735A33">
        <w:rPr>
          <w:rFonts w:ascii="Book Antiqua" w:hAnsi="Book Antiqua"/>
        </w:rPr>
        <w:t xml:space="preserve">, </w:t>
      </w:r>
      <w:proofErr w:type="spellStart"/>
      <w:r w:rsidRPr="00735A33">
        <w:rPr>
          <w:rFonts w:ascii="Book Antiqua" w:hAnsi="Book Antiqua"/>
        </w:rPr>
        <w:t>Waage</w:t>
      </w:r>
      <w:proofErr w:type="spellEnd"/>
      <w:r w:rsidRPr="00735A33">
        <w:rPr>
          <w:rFonts w:ascii="Book Antiqua" w:hAnsi="Book Antiqua"/>
        </w:rPr>
        <w:t xml:space="preserve"> A, Zheng Z, Ye W, Nilsson M. Severity of Acute Cholecystitis and Risk of Iatrogenic Bile Duct Injury During Cholecystectomy, a Population-Based </w:t>
      </w:r>
      <w:r w:rsidRPr="00735A33">
        <w:rPr>
          <w:rFonts w:ascii="Book Antiqua" w:hAnsi="Book Antiqua"/>
        </w:rPr>
        <w:lastRenderedPageBreak/>
        <w:t xml:space="preserve">Case-Control Study. </w:t>
      </w:r>
      <w:r w:rsidRPr="00735A33">
        <w:rPr>
          <w:rFonts w:ascii="Book Antiqua" w:hAnsi="Book Antiqua"/>
          <w:i/>
          <w:iCs/>
        </w:rPr>
        <w:t>World J Surg</w:t>
      </w:r>
      <w:r w:rsidRPr="00735A33">
        <w:rPr>
          <w:rFonts w:ascii="Book Antiqua" w:hAnsi="Book Antiqua"/>
        </w:rPr>
        <w:t xml:space="preserve"> 2016; </w:t>
      </w:r>
      <w:r w:rsidRPr="00735A33">
        <w:rPr>
          <w:rFonts w:ascii="Book Antiqua" w:hAnsi="Book Antiqua"/>
          <w:b/>
          <w:bCs/>
        </w:rPr>
        <w:t>40</w:t>
      </w:r>
      <w:r w:rsidRPr="00735A33">
        <w:rPr>
          <w:rFonts w:ascii="Book Antiqua" w:hAnsi="Book Antiqua"/>
        </w:rPr>
        <w:t>: 1060-1067 [PMID: 26669783 DOI: 10.1007/s00268-015-3365-1]</w:t>
      </w:r>
    </w:p>
    <w:p w14:paraId="5673BE1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0 </w:t>
      </w:r>
      <w:r w:rsidRPr="00735A33">
        <w:rPr>
          <w:rFonts w:ascii="Book Antiqua" w:hAnsi="Book Antiqua"/>
          <w:b/>
          <w:bCs/>
        </w:rPr>
        <w:t>Rice CP</w:t>
      </w:r>
      <w:r w:rsidRPr="00735A33">
        <w:rPr>
          <w:rFonts w:ascii="Book Antiqua" w:hAnsi="Book Antiqua"/>
        </w:rPr>
        <w:t xml:space="preserve">, Vaishnavi KB, Chao C, Jupiter D, Schaeffer AB, Jenson WR, Griffin LW, </w:t>
      </w:r>
      <w:proofErr w:type="spellStart"/>
      <w:r w:rsidRPr="00735A33">
        <w:rPr>
          <w:rFonts w:ascii="Book Antiqua" w:hAnsi="Book Antiqua"/>
        </w:rPr>
        <w:t>Mileski</w:t>
      </w:r>
      <w:proofErr w:type="spellEnd"/>
      <w:r w:rsidRPr="00735A33">
        <w:rPr>
          <w:rFonts w:ascii="Book Antiqua" w:hAnsi="Book Antiqua"/>
        </w:rPr>
        <w:t xml:space="preserve"> WJ. Operative complications and economic outcomes of cholecystectomy for acute cholecystitis. </w:t>
      </w:r>
      <w:r w:rsidRPr="00735A33">
        <w:rPr>
          <w:rFonts w:ascii="Book Antiqua" w:hAnsi="Book Antiqua"/>
          <w:i/>
          <w:iCs/>
        </w:rPr>
        <w:t>World J Gastroenterol</w:t>
      </w:r>
      <w:r w:rsidRPr="00735A33">
        <w:rPr>
          <w:rFonts w:ascii="Book Antiqua" w:hAnsi="Book Antiqua"/>
        </w:rPr>
        <w:t xml:space="preserve"> 2019; </w:t>
      </w:r>
      <w:r w:rsidRPr="00735A33">
        <w:rPr>
          <w:rFonts w:ascii="Book Antiqua" w:hAnsi="Book Antiqua"/>
          <w:b/>
          <w:bCs/>
        </w:rPr>
        <w:t>25</w:t>
      </w:r>
      <w:r w:rsidRPr="00735A33">
        <w:rPr>
          <w:rFonts w:ascii="Book Antiqua" w:hAnsi="Book Antiqua"/>
        </w:rPr>
        <w:t>: 6916-6927 [PMID: 31908395 DOI: 10.3748/wjg.v25.i48.6916]</w:t>
      </w:r>
    </w:p>
    <w:p w14:paraId="314FA1E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1 </w:t>
      </w:r>
      <w:r w:rsidRPr="00735A33">
        <w:rPr>
          <w:rFonts w:ascii="Book Antiqua" w:hAnsi="Book Antiqua"/>
          <w:b/>
          <w:bCs/>
        </w:rPr>
        <w:t>Yeo CS</w:t>
      </w:r>
      <w:r w:rsidRPr="00735A33">
        <w:rPr>
          <w:rFonts w:ascii="Book Antiqua" w:hAnsi="Book Antiqua"/>
        </w:rPr>
        <w:t xml:space="preserve">, Tay VW, Low JK, </w:t>
      </w:r>
      <w:proofErr w:type="spellStart"/>
      <w:r w:rsidRPr="00735A33">
        <w:rPr>
          <w:rFonts w:ascii="Book Antiqua" w:hAnsi="Book Antiqua"/>
        </w:rPr>
        <w:t>Woon</w:t>
      </w:r>
      <w:proofErr w:type="spellEnd"/>
      <w:r w:rsidRPr="00735A33">
        <w:rPr>
          <w:rFonts w:ascii="Book Antiqua" w:hAnsi="Book Antiqua"/>
        </w:rPr>
        <w:t xml:space="preserve"> WW, </w:t>
      </w:r>
      <w:proofErr w:type="spellStart"/>
      <w:r w:rsidRPr="00735A33">
        <w:rPr>
          <w:rFonts w:ascii="Book Antiqua" w:hAnsi="Book Antiqua"/>
        </w:rPr>
        <w:t>Punamiya</w:t>
      </w:r>
      <w:proofErr w:type="spellEnd"/>
      <w:r w:rsidRPr="00735A33">
        <w:rPr>
          <w:rFonts w:ascii="Book Antiqua" w:hAnsi="Book Antiqua"/>
        </w:rPr>
        <w:t xml:space="preserve"> SJ, Shelat VG. Outcomes of percutaneous cholecystostomy and predictors of eventual cholecystectomy. </w:t>
      </w:r>
      <w:r w:rsidRPr="00735A33">
        <w:rPr>
          <w:rFonts w:ascii="Book Antiqua" w:hAnsi="Book Antiqua"/>
          <w:i/>
          <w:iCs/>
        </w:rPr>
        <w:t xml:space="preserve">J Hepatobiliary </w:t>
      </w:r>
      <w:proofErr w:type="spellStart"/>
      <w:r w:rsidRPr="00735A33">
        <w:rPr>
          <w:rFonts w:ascii="Book Antiqua" w:hAnsi="Book Antiqua"/>
          <w:i/>
          <w:iCs/>
        </w:rPr>
        <w:t>Pancreat</w:t>
      </w:r>
      <w:proofErr w:type="spellEnd"/>
      <w:r w:rsidRPr="00735A33">
        <w:rPr>
          <w:rFonts w:ascii="Book Antiqua" w:hAnsi="Book Antiqua"/>
          <w:i/>
          <w:iCs/>
        </w:rPr>
        <w:t xml:space="preserve"> Sci</w:t>
      </w:r>
      <w:r w:rsidRPr="00735A33">
        <w:rPr>
          <w:rFonts w:ascii="Book Antiqua" w:hAnsi="Book Antiqua"/>
        </w:rPr>
        <w:t xml:space="preserve"> 2016; </w:t>
      </w:r>
      <w:r w:rsidRPr="00735A33">
        <w:rPr>
          <w:rFonts w:ascii="Book Antiqua" w:hAnsi="Book Antiqua"/>
          <w:b/>
          <w:bCs/>
        </w:rPr>
        <w:t>23</w:t>
      </w:r>
      <w:r w:rsidRPr="00735A33">
        <w:rPr>
          <w:rFonts w:ascii="Book Antiqua" w:hAnsi="Book Antiqua"/>
        </w:rPr>
        <w:t>: 65-73 [PMID: 26580708 DOI: 10.1002/jhbp.304]</w:t>
      </w:r>
    </w:p>
    <w:p w14:paraId="57026A23"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2 </w:t>
      </w:r>
      <w:r w:rsidRPr="00735A33">
        <w:rPr>
          <w:rFonts w:ascii="Book Antiqua" w:hAnsi="Book Antiqua"/>
          <w:b/>
          <w:bCs/>
        </w:rPr>
        <w:t>Moore DE</w:t>
      </w:r>
      <w:r w:rsidRPr="00735A33">
        <w:rPr>
          <w:rFonts w:ascii="Book Antiqua" w:hAnsi="Book Antiqua"/>
        </w:rPr>
        <w:t xml:space="preserve">, </w:t>
      </w:r>
      <w:proofErr w:type="spellStart"/>
      <w:r w:rsidRPr="00735A33">
        <w:rPr>
          <w:rFonts w:ascii="Book Antiqua" w:hAnsi="Book Antiqua"/>
        </w:rPr>
        <w:t>Feurer</w:t>
      </w:r>
      <w:proofErr w:type="spellEnd"/>
      <w:r w:rsidRPr="00735A33">
        <w:rPr>
          <w:rFonts w:ascii="Book Antiqua" w:hAnsi="Book Antiqua"/>
        </w:rPr>
        <w:t xml:space="preserve"> ID, Holzman MD, </w:t>
      </w:r>
      <w:proofErr w:type="spellStart"/>
      <w:r w:rsidRPr="00735A33">
        <w:rPr>
          <w:rFonts w:ascii="Book Antiqua" w:hAnsi="Book Antiqua"/>
        </w:rPr>
        <w:t>Wudel</w:t>
      </w:r>
      <w:proofErr w:type="spellEnd"/>
      <w:r w:rsidRPr="00735A33">
        <w:rPr>
          <w:rFonts w:ascii="Book Antiqua" w:hAnsi="Book Antiqua"/>
        </w:rPr>
        <w:t xml:space="preserve"> LJ, Strickland C, </w:t>
      </w:r>
      <w:proofErr w:type="spellStart"/>
      <w:r w:rsidRPr="00735A33">
        <w:rPr>
          <w:rFonts w:ascii="Book Antiqua" w:hAnsi="Book Antiqua"/>
        </w:rPr>
        <w:t>Gorden</w:t>
      </w:r>
      <w:proofErr w:type="spellEnd"/>
      <w:r w:rsidRPr="00735A33">
        <w:rPr>
          <w:rFonts w:ascii="Book Antiqua" w:hAnsi="Book Antiqua"/>
        </w:rPr>
        <w:t xml:space="preserve"> DL, Chari R, Wright JK, Pinson CW. Long-term detrimental effect of bile duct injury on health-related quality of life. </w:t>
      </w:r>
      <w:r w:rsidRPr="00735A33">
        <w:rPr>
          <w:rFonts w:ascii="Book Antiqua" w:hAnsi="Book Antiqua"/>
          <w:i/>
          <w:iCs/>
        </w:rPr>
        <w:t>Arch Surg</w:t>
      </w:r>
      <w:r w:rsidRPr="00735A33">
        <w:rPr>
          <w:rFonts w:ascii="Book Antiqua" w:hAnsi="Book Antiqua"/>
        </w:rPr>
        <w:t xml:space="preserve"> 2004; </w:t>
      </w:r>
      <w:r w:rsidRPr="00735A33">
        <w:rPr>
          <w:rFonts w:ascii="Book Antiqua" w:hAnsi="Book Antiqua"/>
          <w:b/>
          <w:bCs/>
        </w:rPr>
        <w:t>139</w:t>
      </w:r>
      <w:r w:rsidRPr="00735A33">
        <w:rPr>
          <w:rFonts w:ascii="Book Antiqua" w:hAnsi="Book Antiqua"/>
        </w:rPr>
        <w:t>: 476-81; discussion 481-2 [PMID: 15136346 DOI: 10.1001/archsurg.139.5.476]</w:t>
      </w:r>
    </w:p>
    <w:p w14:paraId="12AEB768"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3 </w:t>
      </w:r>
      <w:r w:rsidRPr="00735A33">
        <w:rPr>
          <w:rFonts w:ascii="Book Antiqua" w:hAnsi="Book Antiqua"/>
          <w:b/>
          <w:bCs/>
        </w:rPr>
        <w:t>Andersson R</w:t>
      </w:r>
      <w:r w:rsidRPr="00735A33">
        <w:rPr>
          <w:rFonts w:ascii="Book Antiqua" w:hAnsi="Book Antiqua"/>
        </w:rPr>
        <w:t xml:space="preserve">, Eriksson K, Blind PJ, </w:t>
      </w:r>
      <w:proofErr w:type="spellStart"/>
      <w:r w:rsidRPr="00735A33">
        <w:rPr>
          <w:rFonts w:ascii="Book Antiqua" w:hAnsi="Book Antiqua"/>
        </w:rPr>
        <w:t>Tingstedt</w:t>
      </w:r>
      <w:proofErr w:type="spellEnd"/>
      <w:r w:rsidRPr="00735A33">
        <w:rPr>
          <w:rFonts w:ascii="Book Antiqua" w:hAnsi="Book Antiqua"/>
        </w:rPr>
        <w:t xml:space="preserve"> B. Iatrogenic bile duct injury--a cost analysis. </w:t>
      </w:r>
      <w:r w:rsidRPr="00735A33">
        <w:rPr>
          <w:rFonts w:ascii="Book Antiqua" w:hAnsi="Book Antiqua"/>
          <w:i/>
          <w:iCs/>
        </w:rPr>
        <w:t>HPB (Oxford)</w:t>
      </w:r>
      <w:r w:rsidRPr="00735A33">
        <w:rPr>
          <w:rFonts w:ascii="Book Antiqua" w:hAnsi="Book Antiqua"/>
        </w:rPr>
        <w:t xml:space="preserve"> 2008; </w:t>
      </w:r>
      <w:r w:rsidRPr="00735A33">
        <w:rPr>
          <w:rFonts w:ascii="Book Antiqua" w:hAnsi="Book Antiqua"/>
          <w:b/>
          <w:bCs/>
        </w:rPr>
        <w:t>10</w:t>
      </w:r>
      <w:r w:rsidRPr="00735A33">
        <w:rPr>
          <w:rFonts w:ascii="Book Antiqua" w:hAnsi="Book Antiqua"/>
        </w:rPr>
        <w:t>: 416-419 [PMID: 19088927 DOI: 10.1080/13651820802140745]</w:t>
      </w:r>
    </w:p>
    <w:p w14:paraId="53BEB97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4 </w:t>
      </w:r>
      <w:r w:rsidRPr="00735A33">
        <w:rPr>
          <w:rFonts w:ascii="Book Antiqua" w:hAnsi="Book Antiqua"/>
          <w:b/>
          <w:bCs/>
        </w:rPr>
        <w:t>Halle-Smith JM</w:t>
      </w:r>
      <w:r w:rsidRPr="00735A33">
        <w:rPr>
          <w:rFonts w:ascii="Book Antiqua" w:hAnsi="Book Antiqua"/>
        </w:rPr>
        <w:t xml:space="preserve">, Hodson J, Stevens LG, </w:t>
      </w:r>
      <w:proofErr w:type="spellStart"/>
      <w:r w:rsidRPr="00735A33">
        <w:rPr>
          <w:rFonts w:ascii="Book Antiqua" w:hAnsi="Book Antiqua"/>
        </w:rPr>
        <w:t>Dasari</w:t>
      </w:r>
      <w:proofErr w:type="spellEnd"/>
      <w:r w:rsidRPr="00735A33">
        <w:rPr>
          <w:rFonts w:ascii="Book Antiqua" w:hAnsi="Book Antiqua"/>
        </w:rPr>
        <w:t xml:space="preserve"> B, </w:t>
      </w:r>
      <w:proofErr w:type="spellStart"/>
      <w:r w:rsidRPr="00735A33">
        <w:rPr>
          <w:rFonts w:ascii="Book Antiqua" w:hAnsi="Book Antiqua"/>
        </w:rPr>
        <w:t>Marudanayagam</w:t>
      </w:r>
      <w:proofErr w:type="spellEnd"/>
      <w:r w:rsidRPr="00735A33">
        <w:rPr>
          <w:rFonts w:ascii="Book Antiqua" w:hAnsi="Book Antiqua"/>
        </w:rPr>
        <w:t xml:space="preserve"> R, </w:t>
      </w:r>
      <w:proofErr w:type="spellStart"/>
      <w:r w:rsidRPr="00735A33">
        <w:rPr>
          <w:rFonts w:ascii="Book Antiqua" w:hAnsi="Book Antiqua"/>
        </w:rPr>
        <w:t>Perera</w:t>
      </w:r>
      <w:proofErr w:type="spellEnd"/>
      <w:r w:rsidRPr="00735A33">
        <w:rPr>
          <w:rFonts w:ascii="Book Antiqua" w:hAnsi="Book Antiqua"/>
        </w:rPr>
        <w:t xml:space="preserve"> T, Sutcliffe RP, </w:t>
      </w:r>
      <w:proofErr w:type="spellStart"/>
      <w:r w:rsidRPr="00735A33">
        <w:rPr>
          <w:rFonts w:ascii="Book Antiqua" w:hAnsi="Book Antiqua"/>
        </w:rPr>
        <w:t>Muiesan</w:t>
      </w:r>
      <w:proofErr w:type="spellEnd"/>
      <w:r w:rsidRPr="00735A33">
        <w:rPr>
          <w:rFonts w:ascii="Book Antiqua" w:hAnsi="Book Antiqua"/>
        </w:rPr>
        <w:t xml:space="preserve"> P, Isaac J, Mirza DF, Roberts KJ. A comprehensive evaluation of the long-term clinical and economic impact of minor bile duct injury. </w:t>
      </w:r>
      <w:r w:rsidRPr="00735A33">
        <w:rPr>
          <w:rFonts w:ascii="Book Antiqua" w:hAnsi="Book Antiqua"/>
          <w:i/>
          <w:iCs/>
        </w:rPr>
        <w:t>Surgery</w:t>
      </w:r>
      <w:r w:rsidRPr="00735A33">
        <w:rPr>
          <w:rFonts w:ascii="Book Antiqua" w:hAnsi="Book Antiqua"/>
        </w:rPr>
        <w:t xml:space="preserve"> 2020; </w:t>
      </w:r>
      <w:r w:rsidRPr="00735A33">
        <w:rPr>
          <w:rFonts w:ascii="Book Antiqua" w:hAnsi="Book Antiqua"/>
          <w:b/>
          <w:bCs/>
        </w:rPr>
        <w:t>167</w:t>
      </w:r>
      <w:r w:rsidRPr="00735A33">
        <w:rPr>
          <w:rFonts w:ascii="Book Antiqua" w:hAnsi="Book Antiqua"/>
        </w:rPr>
        <w:t>: 942-949 [PMID: 32183995 DOI: 10.1016/j.surg.2020.01.022]</w:t>
      </w:r>
    </w:p>
    <w:p w14:paraId="56DDFC4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5 </w:t>
      </w:r>
      <w:proofErr w:type="spellStart"/>
      <w:r w:rsidRPr="00735A33">
        <w:rPr>
          <w:rFonts w:ascii="Book Antiqua" w:hAnsi="Book Antiqua"/>
          <w:b/>
          <w:bCs/>
        </w:rPr>
        <w:t>Palanivelu</w:t>
      </w:r>
      <w:proofErr w:type="spellEnd"/>
      <w:r w:rsidRPr="00735A33">
        <w:rPr>
          <w:rFonts w:ascii="Book Antiqua" w:hAnsi="Book Antiqua"/>
          <w:b/>
          <w:bCs/>
        </w:rPr>
        <w:t xml:space="preserve"> C</w:t>
      </w:r>
      <w:r w:rsidRPr="00735A33">
        <w:rPr>
          <w:rFonts w:ascii="Book Antiqua" w:hAnsi="Book Antiqua"/>
        </w:rPr>
        <w:t xml:space="preserve">, </w:t>
      </w:r>
      <w:proofErr w:type="spellStart"/>
      <w:r w:rsidRPr="00735A33">
        <w:rPr>
          <w:rFonts w:ascii="Book Antiqua" w:hAnsi="Book Antiqua"/>
        </w:rPr>
        <w:t>Rajan</w:t>
      </w:r>
      <w:proofErr w:type="spellEnd"/>
      <w:r w:rsidRPr="00735A33">
        <w:rPr>
          <w:rFonts w:ascii="Book Antiqua" w:hAnsi="Book Antiqua"/>
        </w:rPr>
        <w:t xml:space="preserve"> PS, Jani K, Shetty AR, </w:t>
      </w:r>
      <w:proofErr w:type="spellStart"/>
      <w:r w:rsidRPr="00735A33">
        <w:rPr>
          <w:rFonts w:ascii="Book Antiqua" w:hAnsi="Book Antiqua"/>
        </w:rPr>
        <w:t>Sendhilkumar</w:t>
      </w:r>
      <w:proofErr w:type="spellEnd"/>
      <w:r w:rsidRPr="00735A33">
        <w:rPr>
          <w:rFonts w:ascii="Book Antiqua" w:hAnsi="Book Antiqua"/>
        </w:rPr>
        <w:t xml:space="preserve"> K, </w:t>
      </w:r>
      <w:proofErr w:type="spellStart"/>
      <w:r w:rsidRPr="00735A33">
        <w:rPr>
          <w:rFonts w:ascii="Book Antiqua" w:hAnsi="Book Antiqua"/>
        </w:rPr>
        <w:t>Senthilnathan</w:t>
      </w:r>
      <w:proofErr w:type="spellEnd"/>
      <w:r w:rsidRPr="00735A33">
        <w:rPr>
          <w:rFonts w:ascii="Book Antiqua" w:hAnsi="Book Antiqua"/>
        </w:rPr>
        <w:t xml:space="preserve"> P, </w:t>
      </w:r>
      <w:proofErr w:type="spellStart"/>
      <w:r w:rsidRPr="00735A33">
        <w:rPr>
          <w:rFonts w:ascii="Book Antiqua" w:hAnsi="Book Antiqua"/>
        </w:rPr>
        <w:t>Parthasarthi</w:t>
      </w:r>
      <w:proofErr w:type="spellEnd"/>
      <w:r w:rsidRPr="00735A33">
        <w:rPr>
          <w:rFonts w:ascii="Book Antiqua" w:hAnsi="Book Antiqua"/>
        </w:rPr>
        <w:t xml:space="preserve"> R. Laparoscopic cholecystectomy in cirrhotic patients: the role of subtotal cholecystectomy and its variants. </w:t>
      </w:r>
      <w:r w:rsidRPr="00735A33">
        <w:rPr>
          <w:rFonts w:ascii="Book Antiqua" w:hAnsi="Book Antiqua"/>
          <w:i/>
          <w:iCs/>
        </w:rPr>
        <w:t>J Am Coll Surg</w:t>
      </w:r>
      <w:r w:rsidRPr="00735A33">
        <w:rPr>
          <w:rFonts w:ascii="Book Antiqua" w:hAnsi="Book Antiqua"/>
        </w:rPr>
        <w:t xml:space="preserve"> 2006; </w:t>
      </w:r>
      <w:r w:rsidRPr="00735A33">
        <w:rPr>
          <w:rFonts w:ascii="Book Antiqua" w:hAnsi="Book Antiqua"/>
          <w:b/>
          <w:bCs/>
        </w:rPr>
        <w:t>203</w:t>
      </w:r>
      <w:r w:rsidRPr="00735A33">
        <w:rPr>
          <w:rFonts w:ascii="Book Antiqua" w:hAnsi="Book Antiqua"/>
        </w:rPr>
        <w:t>: 145-151 [PMID: 16864026 DOI: 10.1016/j.jamcollsurg.2006.04.019]</w:t>
      </w:r>
    </w:p>
    <w:p w14:paraId="1D23CE7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6 </w:t>
      </w:r>
      <w:proofErr w:type="spellStart"/>
      <w:r w:rsidRPr="00735A33">
        <w:rPr>
          <w:rFonts w:ascii="Book Antiqua" w:hAnsi="Book Antiqua"/>
          <w:b/>
          <w:bCs/>
        </w:rPr>
        <w:t>Elshaer</w:t>
      </w:r>
      <w:proofErr w:type="spellEnd"/>
      <w:r w:rsidRPr="00735A33">
        <w:rPr>
          <w:rFonts w:ascii="Book Antiqua" w:hAnsi="Book Antiqua"/>
          <w:b/>
          <w:bCs/>
        </w:rPr>
        <w:t xml:space="preserve"> M</w:t>
      </w:r>
      <w:r w:rsidRPr="00735A33">
        <w:rPr>
          <w:rFonts w:ascii="Book Antiqua" w:hAnsi="Book Antiqua"/>
        </w:rPr>
        <w:t xml:space="preserve">, </w:t>
      </w:r>
      <w:proofErr w:type="spellStart"/>
      <w:r w:rsidRPr="00735A33">
        <w:rPr>
          <w:rFonts w:ascii="Book Antiqua" w:hAnsi="Book Antiqua"/>
        </w:rPr>
        <w:t>Gravante</w:t>
      </w:r>
      <w:proofErr w:type="spellEnd"/>
      <w:r w:rsidRPr="00735A33">
        <w:rPr>
          <w:rFonts w:ascii="Book Antiqua" w:hAnsi="Book Antiqua"/>
        </w:rPr>
        <w:t xml:space="preserve"> G, Thomas K, Sorge R, Al-</w:t>
      </w:r>
      <w:proofErr w:type="spellStart"/>
      <w:r w:rsidRPr="00735A33">
        <w:rPr>
          <w:rFonts w:ascii="Book Antiqua" w:hAnsi="Book Antiqua"/>
        </w:rPr>
        <w:t>Hamali</w:t>
      </w:r>
      <w:proofErr w:type="spellEnd"/>
      <w:r w:rsidRPr="00735A33">
        <w:rPr>
          <w:rFonts w:ascii="Book Antiqua" w:hAnsi="Book Antiqua"/>
        </w:rPr>
        <w:t xml:space="preserve"> S, </w:t>
      </w:r>
      <w:proofErr w:type="spellStart"/>
      <w:r w:rsidRPr="00735A33">
        <w:rPr>
          <w:rFonts w:ascii="Book Antiqua" w:hAnsi="Book Antiqua"/>
        </w:rPr>
        <w:t>Ebdewi</w:t>
      </w:r>
      <w:proofErr w:type="spellEnd"/>
      <w:r w:rsidRPr="00735A33">
        <w:rPr>
          <w:rFonts w:ascii="Book Antiqua" w:hAnsi="Book Antiqua"/>
        </w:rPr>
        <w:t xml:space="preserve"> H. Subtotal cholecystectomy for "difficult gallbladders": systematic review and meta-analysis. </w:t>
      </w:r>
      <w:r w:rsidRPr="00735A33">
        <w:rPr>
          <w:rFonts w:ascii="Book Antiqua" w:hAnsi="Book Antiqua"/>
          <w:i/>
          <w:iCs/>
        </w:rPr>
        <w:t>JAMA Surg</w:t>
      </w:r>
      <w:r w:rsidRPr="00735A33">
        <w:rPr>
          <w:rFonts w:ascii="Book Antiqua" w:hAnsi="Book Antiqua"/>
        </w:rPr>
        <w:t xml:space="preserve"> 2015; </w:t>
      </w:r>
      <w:r w:rsidRPr="00735A33">
        <w:rPr>
          <w:rFonts w:ascii="Book Antiqua" w:hAnsi="Book Antiqua"/>
          <w:b/>
          <w:bCs/>
        </w:rPr>
        <w:t>150</w:t>
      </w:r>
      <w:r w:rsidRPr="00735A33">
        <w:rPr>
          <w:rFonts w:ascii="Book Antiqua" w:hAnsi="Book Antiqua"/>
        </w:rPr>
        <w:t>: 159-168 [PMID: 25548894 DOI: 10.1001/jamasurg.2014.1219]</w:t>
      </w:r>
    </w:p>
    <w:p w14:paraId="01B383B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7 </w:t>
      </w:r>
      <w:proofErr w:type="spellStart"/>
      <w:r w:rsidRPr="00735A33">
        <w:rPr>
          <w:rFonts w:ascii="Book Antiqua" w:hAnsi="Book Antiqua"/>
          <w:b/>
          <w:bCs/>
        </w:rPr>
        <w:t>Harilingam</w:t>
      </w:r>
      <w:proofErr w:type="spellEnd"/>
      <w:r w:rsidRPr="00735A33">
        <w:rPr>
          <w:rFonts w:ascii="Book Antiqua" w:hAnsi="Book Antiqua"/>
          <w:b/>
          <w:bCs/>
        </w:rPr>
        <w:t xml:space="preserve"> MR</w:t>
      </w:r>
      <w:r w:rsidRPr="00735A33">
        <w:rPr>
          <w:rFonts w:ascii="Book Antiqua" w:hAnsi="Book Antiqua"/>
        </w:rPr>
        <w:t xml:space="preserve">, Shrestha AK, </w:t>
      </w:r>
      <w:proofErr w:type="spellStart"/>
      <w:r w:rsidRPr="00735A33">
        <w:rPr>
          <w:rFonts w:ascii="Book Antiqua" w:hAnsi="Book Antiqua"/>
        </w:rPr>
        <w:t>Basu</w:t>
      </w:r>
      <w:proofErr w:type="spellEnd"/>
      <w:r w:rsidRPr="00735A33">
        <w:rPr>
          <w:rFonts w:ascii="Book Antiqua" w:hAnsi="Book Antiqua"/>
        </w:rPr>
        <w:t xml:space="preserve"> S. Laparoscopic modified subtotal cholecystectomy for difficult gall bladders: A single-</w:t>
      </w:r>
      <w:proofErr w:type="spellStart"/>
      <w:r w:rsidRPr="00735A33">
        <w:rPr>
          <w:rFonts w:ascii="Book Antiqua" w:hAnsi="Book Antiqua"/>
        </w:rPr>
        <w:t>centre</w:t>
      </w:r>
      <w:proofErr w:type="spellEnd"/>
      <w:r w:rsidRPr="00735A33">
        <w:rPr>
          <w:rFonts w:ascii="Book Antiqua" w:hAnsi="Book Antiqua"/>
        </w:rPr>
        <w:t xml:space="preserve"> experience. </w:t>
      </w:r>
      <w:r w:rsidRPr="00735A33">
        <w:rPr>
          <w:rFonts w:ascii="Book Antiqua" w:hAnsi="Book Antiqua"/>
          <w:i/>
          <w:iCs/>
        </w:rPr>
        <w:t>J Minim Access Surg</w:t>
      </w:r>
      <w:r w:rsidRPr="00735A33">
        <w:rPr>
          <w:rFonts w:ascii="Book Antiqua" w:hAnsi="Book Antiqua"/>
        </w:rPr>
        <w:t xml:space="preserve"> 2016; </w:t>
      </w:r>
      <w:r w:rsidRPr="00735A33">
        <w:rPr>
          <w:rFonts w:ascii="Book Antiqua" w:hAnsi="Book Antiqua"/>
          <w:b/>
          <w:bCs/>
        </w:rPr>
        <w:t>12</w:t>
      </w:r>
      <w:r w:rsidRPr="00735A33">
        <w:rPr>
          <w:rFonts w:ascii="Book Antiqua" w:hAnsi="Book Antiqua"/>
        </w:rPr>
        <w:t>: 325-329 [PMID: 27251818 DOI: 10.4103/0972-9941.181323]</w:t>
      </w:r>
    </w:p>
    <w:p w14:paraId="5ECFF17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128 </w:t>
      </w:r>
      <w:r w:rsidRPr="00735A33">
        <w:rPr>
          <w:rFonts w:ascii="Book Antiqua" w:hAnsi="Book Antiqua"/>
          <w:b/>
          <w:bCs/>
        </w:rPr>
        <w:t>Koo JGA</w:t>
      </w:r>
      <w:r w:rsidRPr="00735A33">
        <w:rPr>
          <w:rFonts w:ascii="Book Antiqua" w:hAnsi="Book Antiqua"/>
        </w:rPr>
        <w:t xml:space="preserve">, Chan YH, Shelat VG. Laparoscopic subtotal cholecystectomy: comparison of reconstituting and </w:t>
      </w:r>
      <w:proofErr w:type="spellStart"/>
      <w:r w:rsidRPr="00735A33">
        <w:rPr>
          <w:rFonts w:ascii="Book Antiqua" w:hAnsi="Book Antiqua"/>
        </w:rPr>
        <w:t>fenestrating</w:t>
      </w:r>
      <w:proofErr w:type="spellEnd"/>
      <w:r w:rsidRPr="00735A33">
        <w:rPr>
          <w:rFonts w:ascii="Book Antiqua" w:hAnsi="Book Antiqua"/>
        </w:rPr>
        <w:t xml:space="preserve"> techniques. </w:t>
      </w:r>
      <w:r w:rsidRPr="00735A33">
        <w:rPr>
          <w:rFonts w:ascii="Book Antiqua" w:hAnsi="Book Antiqua"/>
          <w:i/>
          <w:iCs/>
        </w:rPr>
        <w:t>Surg Endosc</w:t>
      </w:r>
      <w:r w:rsidRPr="00735A33">
        <w:rPr>
          <w:rFonts w:ascii="Book Antiqua" w:hAnsi="Book Antiqua"/>
        </w:rPr>
        <w:t xml:space="preserve"> 2021; </w:t>
      </w:r>
      <w:r w:rsidRPr="00735A33">
        <w:rPr>
          <w:rFonts w:ascii="Book Antiqua" w:hAnsi="Book Antiqua"/>
          <w:b/>
          <w:bCs/>
        </w:rPr>
        <w:t>35</w:t>
      </w:r>
      <w:r w:rsidRPr="00735A33">
        <w:rPr>
          <w:rFonts w:ascii="Book Antiqua" w:hAnsi="Book Antiqua"/>
        </w:rPr>
        <w:t>: 1014-1024 [PMID: 33128079 DOI: 10.1007/s00464-020-08096-0]</w:t>
      </w:r>
    </w:p>
    <w:p w14:paraId="6A6E7B94" w14:textId="5C55F934"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29 </w:t>
      </w:r>
      <w:r w:rsidR="008555AD" w:rsidRPr="00735A33">
        <w:rPr>
          <w:rFonts w:ascii="Book Antiqua" w:hAnsi="Book Antiqua"/>
          <w:b/>
          <w:bCs/>
        </w:rPr>
        <w:t>LUND</w:t>
      </w:r>
      <w:r w:rsidRPr="00735A33">
        <w:rPr>
          <w:rFonts w:ascii="Book Antiqua" w:hAnsi="Book Antiqua"/>
          <w:b/>
          <w:bCs/>
        </w:rPr>
        <w:t xml:space="preserve"> J</w:t>
      </w:r>
      <w:r w:rsidRPr="00735A33">
        <w:rPr>
          <w:rFonts w:ascii="Book Antiqua" w:hAnsi="Book Antiqua"/>
        </w:rPr>
        <w:t xml:space="preserve">. Surgical indications in cholelithiasis: prophylactic </w:t>
      </w:r>
      <w:proofErr w:type="spellStart"/>
      <w:r w:rsidRPr="00735A33">
        <w:rPr>
          <w:rFonts w:ascii="Book Antiqua" w:hAnsi="Book Antiqua"/>
        </w:rPr>
        <w:t>choleithiasis</w:t>
      </w:r>
      <w:proofErr w:type="spellEnd"/>
      <w:r w:rsidRPr="00735A33">
        <w:rPr>
          <w:rFonts w:ascii="Book Antiqua" w:hAnsi="Book Antiqua"/>
        </w:rPr>
        <w:t xml:space="preserve">: prophylactic cholecystectomy elucidated on the basis of long-term follow up on 526 </w:t>
      </w:r>
      <w:proofErr w:type="spellStart"/>
      <w:r w:rsidRPr="00735A33">
        <w:rPr>
          <w:rFonts w:ascii="Book Antiqua" w:hAnsi="Book Antiqua"/>
        </w:rPr>
        <w:t>nonoperated</w:t>
      </w:r>
      <w:proofErr w:type="spellEnd"/>
      <w:r w:rsidRPr="00735A33">
        <w:rPr>
          <w:rFonts w:ascii="Book Antiqua" w:hAnsi="Book Antiqua"/>
        </w:rPr>
        <w:t xml:space="preserve"> cases. </w:t>
      </w:r>
      <w:r w:rsidRPr="00735A33">
        <w:rPr>
          <w:rFonts w:ascii="Book Antiqua" w:hAnsi="Book Antiqua"/>
          <w:i/>
          <w:iCs/>
        </w:rPr>
        <w:t>Ann Surg</w:t>
      </w:r>
      <w:r w:rsidRPr="00735A33">
        <w:rPr>
          <w:rFonts w:ascii="Book Antiqua" w:hAnsi="Book Antiqua"/>
        </w:rPr>
        <w:t xml:space="preserve"> 1960; </w:t>
      </w:r>
      <w:r w:rsidRPr="00735A33">
        <w:rPr>
          <w:rFonts w:ascii="Book Antiqua" w:hAnsi="Book Antiqua"/>
          <w:b/>
          <w:bCs/>
        </w:rPr>
        <w:t>151</w:t>
      </w:r>
      <w:r w:rsidRPr="00735A33">
        <w:rPr>
          <w:rFonts w:ascii="Book Antiqua" w:hAnsi="Book Antiqua"/>
        </w:rPr>
        <w:t>: 153-162 [PMID: 13848582 DOI: 10.1097/00000658-196002000-00001]</w:t>
      </w:r>
    </w:p>
    <w:p w14:paraId="2B87D37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0 </w:t>
      </w:r>
      <w:proofErr w:type="spellStart"/>
      <w:r w:rsidRPr="00735A33">
        <w:rPr>
          <w:rFonts w:ascii="Book Antiqua" w:hAnsi="Book Antiqua"/>
          <w:b/>
          <w:bCs/>
        </w:rPr>
        <w:t>Gurusamy</w:t>
      </w:r>
      <w:proofErr w:type="spellEnd"/>
      <w:r w:rsidRPr="00735A33">
        <w:rPr>
          <w:rFonts w:ascii="Book Antiqua" w:hAnsi="Book Antiqua"/>
          <w:b/>
          <w:bCs/>
        </w:rPr>
        <w:t xml:space="preserve"> KS</w:t>
      </w:r>
      <w:r w:rsidRPr="00735A33">
        <w:rPr>
          <w:rFonts w:ascii="Book Antiqua" w:hAnsi="Book Antiqua"/>
        </w:rPr>
        <w:t xml:space="preserve">, Davidson BR. Gallstones. </w:t>
      </w:r>
      <w:r w:rsidRPr="00735A33">
        <w:rPr>
          <w:rFonts w:ascii="Book Antiqua" w:hAnsi="Book Antiqua"/>
          <w:i/>
          <w:iCs/>
        </w:rPr>
        <w:t>BMJ</w:t>
      </w:r>
      <w:r w:rsidRPr="00735A33">
        <w:rPr>
          <w:rFonts w:ascii="Book Antiqua" w:hAnsi="Book Antiqua"/>
        </w:rPr>
        <w:t xml:space="preserve"> 2014; </w:t>
      </w:r>
      <w:r w:rsidRPr="00735A33">
        <w:rPr>
          <w:rFonts w:ascii="Book Antiqua" w:hAnsi="Book Antiqua"/>
          <w:b/>
          <w:bCs/>
        </w:rPr>
        <w:t>348</w:t>
      </w:r>
      <w:r w:rsidRPr="00735A33">
        <w:rPr>
          <w:rFonts w:ascii="Book Antiqua" w:hAnsi="Book Antiqua"/>
        </w:rPr>
        <w:t>: g2669 [PMID: 24755732 DOI: 10.1136/bmj.g2669]</w:t>
      </w:r>
    </w:p>
    <w:p w14:paraId="14C7D83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1 National Institutes of Health Consensus Development Conference Statement on Gallstones and Laparoscopic Cholecystectomy. </w:t>
      </w:r>
      <w:r w:rsidRPr="00735A33">
        <w:rPr>
          <w:rFonts w:ascii="Book Antiqua" w:hAnsi="Book Antiqua"/>
          <w:i/>
          <w:iCs/>
        </w:rPr>
        <w:t>Am J Surg</w:t>
      </w:r>
      <w:r w:rsidRPr="00735A33">
        <w:rPr>
          <w:rFonts w:ascii="Book Antiqua" w:hAnsi="Book Antiqua"/>
        </w:rPr>
        <w:t xml:space="preserve"> 1993; </w:t>
      </w:r>
      <w:r w:rsidRPr="00735A33">
        <w:rPr>
          <w:rFonts w:ascii="Book Antiqua" w:hAnsi="Book Antiqua"/>
          <w:b/>
          <w:bCs/>
        </w:rPr>
        <w:t>165</w:t>
      </w:r>
      <w:r w:rsidRPr="00735A33">
        <w:rPr>
          <w:rFonts w:ascii="Book Antiqua" w:hAnsi="Book Antiqua"/>
        </w:rPr>
        <w:t>: 390-398 [PMID: 8480870 DOI: 10.1016/s0002-9610(05)80929-8]</w:t>
      </w:r>
    </w:p>
    <w:p w14:paraId="51BD9B7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2 </w:t>
      </w:r>
      <w:proofErr w:type="spellStart"/>
      <w:r w:rsidRPr="00735A33">
        <w:rPr>
          <w:rFonts w:ascii="Book Antiqua" w:hAnsi="Book Antiqua"/>
          <w:b/>
          <w:bCs/>
        </w:rPr>
        <w:t>Cagir</w:t>
      </w:r>
      <w:proofErr w:type="spellEnd"/>
      <w:r w:rsidRPr="00735A33">
        <w:rPr>
          <w:rFonts w:ascii="Book Antiqua" w:hAnsi="Book Antiqua"/>
          <w:b/>
          <w:bCs/>
        </w:rPr>
        <w:t xml:space="preserve"> B</w:t>
      </w:r>
      <w:r w:rsidRPr="00735A33">
        <w:rPr>
          <w:rFonts w:ascii="Book Antiqua" w:hAnsi="Book Antiqua"/>
        </w:rPr>
        <w:t xml:space="preserve">, </w:t>
      </w:r>
      <w:proofErr w:type="spellStart"/>
      <w:r w:rsidRPr="00735A33">
        <w:rPr>
          <w:rFonts w:ascii="Book Antiqua" w:hAnsi="Book Antiqua"/>
        </w:rPr>
        <w:t>Rangraj</w:t>
      </w:r>
      <w:proofErr w:type="spellEnd"/>
      <w:r w:rsidRPr="00735A33">
        <w:rPr>
          <w:rFonts w:ascii="Book Antiqua" w:hAnsi="Book Antiqua"/>
        </w:rPr>
        <w:t xml:space="preserve"> M, </w:t>
      </w:r>
      <w:proofErr w:type="spellStart"/>
      <w:r w:rsidRPr="00735A33">
        <w:rPr>
          <w:rFonts w:ascii="Book Antiqua" w:hAnsi="Book Antiqua"/>
        </w:rPr>
        <w:t>Maffuci</w:t>
      </w:r>
      <w:proofErr w:type="spellEnd"/>
      <w:r w:rsidRPr="00735A33">
        <w:rPr>
          <w:rFonts w:ascii="Book Antiqua" w:hAnsi="Book Antiqua"/>
        </w:rPr>
        <w:t xml:space="preserve"> L, </w:t>
      </w:r>
      <w:proofErr w:type="spellStart"/>
      <w:r w:rsidRPr="00735A33">
        <w:rPr>
          <w:rFonts w:ascii="Book Antiqua" w:hAnsi="Book Antiqua"/>
        </w:rPr>
        <w:t>Herz</w:t>
      </w:r>
      <w:proofErr w:type="spellEnd"/>
      <w:r w:rsidRPr="00735A33">
        <w:rPr>
          <w:rFonts w:ascii="Book Antiqua" w:hAnsi="Book Antiqua"/>
        </w:rPr>
        <w:t xml:space="preserve"> BL. The learning curve for laparoscopic cholecystectomy. </w:t>
      </w:r>
      <w:r w:rsidRPr="00735A33">
        <w:rPr>
          <w:rFonts w:ascii="Book Antiqua" w:hAnsi="Book Antiqua"/>
          <w:i/>
          <w:iCs/>
        </w:rPr>
        <w:t xml:space="preserve">J </w:t>
      </w:r>
      <w:proofErr w:type="spellStart"/>
      <w:r w:rsidRPr="00735A33">
        <w:rPr>
          <w:rFonts w:ascii="Book Antiqua" w:hAnsi="Book Antiqua"/>
          <w:i/>
          <w:iCs/>
        </w:rPr>
        <w:t>Laparoendosc</w:t>
      </w:r>
      <w:proofErr w:type="spellEnd"/>
      <w:r w:rsidRPr="00735A33">
        <w:rPr>
          <w:rFonts w:ascii="Book Antiqua" w:hAnsi="Book Antiqua"/>
          <w:i/>
          <w:iCs/>
        </w:rPr>
        <w:t xml:space="preserve"> Surg</w:t>
      </w:r>
      <w:r w:rsidRPr="00735A33">
        <w:rPr>
          <w:rFonts w:ascii="Book Antiqua" w:hAnsi="Book Antiqua"/>
        </w:rPr>
        <w:t xml:space="preserve"> 1994; </w:t>
      </w:r>
      <w:r w:rsidRPr="00735A33">
        <w:rPr>
          <w:rFonts w:ascii="Book Antiqua" w:hAnsi="Book Antiqua"/>
          <w:b/>
          <w:bCs/>
        </w:rPr>
        <w:t>4</w:t>
      </w:r>
      <w:r w:rsidRPr="00735A33">
        <w:rPr>
          <w:rFonts w:ascii="Book Antiqua" w:hAnsi="Book Antiqua"/>
        </w:rPr>
        <w:t>: 419-427 [PMID: 7881146 DOI: 10.1089/Lps.1994.4.419]</w:t>
      </w:r>
    </w:p>
    <w:p w14:paraId="720282B1"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3 </w:t>
      </w:r>
      <w:r w:rsidRPr="00735A33">
        <w:rPr>
          <w:rFonts w:ascii="Book Antiqua" w:hAnsi="Book Antiqua"/>
          <w:b/>
          <w:bCs/>
        </w:rPr>
        <w:t>Lee VS</w:t>
      </w:r>
      <w:r w:rsidRPr="00735A33">
        <w:rPr>
          <w:rFonts w:ascii="Book Antiqua" w:hAnsi="Book Antiqua"/>
        </w:rPr>
        <w:t xml:space="preserve">, Chari RS, </w:t>
      </w:r>
      <w:proofErr w:type="spellStart"/>
      <w:r w:rsidRPr="00735A33">
        <w:rPr>
          <w:rFonts w:ascii="Book Antiqua" w:hAnsi="Book Antiqua"/>
        </w:rPr>
        <w:t>Cucchiaro</w:t>
      </w:r>
      <w:proofErr w:type="spellEnd"/>
      <w:r w:rsidRPr="00735A33">
        <w:rPr>
          <w:rFonts w:ascii="Book Antiqua" w:hAnsi="Book Antiqua"/>
        </w:rPr>
        <w:t xml:space="preserve"> G, Meyers WC. Complications of laparoscopic cholecystectomy. </w:t>
      </w:r>
      <w:r w:rsidRPr="00735A33">
        <w:rPr>
          <w:rFonts w:ascii="Book Antiqua" w:hAnsi="Book Antiqua"/>
          <w:i/>
          <w:iCs/>
        </w:rPr>
        <w:t>Am J Surg</w:t>
      </w:r>
      <w:r w:rsidRPr="00735A33">
        <w:rPr>
          <w:rFonts w:ascii="Book Antiqua" w:hAnsi="Book Antiqua"/>
        </w:rPr>
        <w:t xml:space="preserve"> 1993; </w:t>
      </w:r>
      <w:r w:rsidRPr="00735A33">
        <w:rPr>
          <w:rFonts w:ascii="Book Antiqua" w:hAnsi="Book Antiqua"/>
          <w:b/>
          <w:bCs/>
        </w:rPr>
        <w:t>165</w:t>
      </w:r>
      <w:r w:rsidRPr="00735A33">
        <w:rPr>
          <w:rFonts w:ascii="Book Antiqua" w:hAnsi="Book Antiqua"/>
        </w:rPr>
        <w:t>: 527-532 [PMID: 8480896 DOI: 10.1016/s0002-9610(05)80955-9]</w:t>
      </w:r>
    </w:p>
    <w:p w14:paraId="655CA54D"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4 </w:t>
      </w:r>
      <w:proofErr w:type="spellStart"/>
      <w:r w:rsidRPr="00735A33">
        <w:rPr>
          <w:rFonts w:ascii="Book Antiqua" w:hAnsi="Book Antiqua"/>
          <w:b/>
          <w:bCs/>
        </w:rPr>
        <w:t>Parmeggiani</w:t>
      </w:r>
      <w:proofErr w:type="spellEnd"/>
      <w:r w:rsidRPr="00735A33">
        <w:rPr>
          <w:rFonts w:ascii="Book Antiqua" w:hAnsi="Book Antiqua"/>
          <w:b/>
          <w:bCs/>
        </w:rPr>
        <w:t xml:space="preserve"> D</w:t>
      </w:r>
      <w:r w:rsidRPr="00735A33">
        <w:rPr>
          <w:rFonts w:ascii="Book Antiqua" w:hAnsi="Book Antiqua"/>
        </w:rPr>
        <w:t xml:space="preserve">, </w:t>
      </w:r>
      <w:proofErr w:type="spellStart"/>
      <w:r w:rsidRPr="00735A33">
        <w:rPr>
          <w:rFonts w:ascii="Book Antiqua" w:hAnsi="Book Antiqua"/>
        </w:rPr>
        <w:t>Cimmino</w:t>
      </w:r>
      <w:proofErr w:type="spellEnd"/>
      <w:r w:rsidRPr="00735A33">
        <w:rPr>
          <w:rFonts w:ascii="Book Antiqua" w:hAnsi="Book Antiqua"/>
        </w:rPr>
        <w:t xml:space="preserve"> G, </w:t>
      </w:r>
      <w:proofErr w:type="spellStart"/>
      <w:r w:rsidRPr="00735A33">
        <w:rPr>
          <w:rFonts w:ascii="Book Antiqua" w:hAnsi="Book Antiqua"/>
        </w:rPr>
        <w:t>Cerbone</w:t>
      </w:r>
      <w:proofErr w:type="spellEnd"/>
      <w:r w:rsidRPr="00735A33">
        <w:rPr>
          <w:rFonts w:ascii="Book Antiqua" w:hAnsi="Book Antiqua"/>
        </w:rPr>
        <w:t xml:space="preserve"> D, </w:t>
      </w:r>
      <w:proofErr w:type="spellStart"/>
      <w:r w:rsidRPr="00735A33">
        <w:rPr>
          <w:rFonts w:ascii="Book Antiqua" w:hAnsi="Book Antiqua"/>
        </w:rPr>
        <w:t>Avenia</w:t>
      </w:r>
      <w:proofErr w:type="spellEnd"/>
      <w:r w:rsidRPr="00735A33">
        <w:rPr>
          <w:rFonts w:ascii="Book Antiqua" w:hAnsi="Book Antiqua"/>
        </w:rPr>
        <w:t xml:space="preserve"> N, </w:t>
      </w:r>
      <w:proofErr w:type="spellStart"/>
      <w:r w:rsidRPr="00735A33">
        <w:rPr>
          <w:rFonts w:ascii="Book Antiqua" w:hAnsi="Book Antiqua"/>
        </w:rPr>
        <w:t>Ruggero</w:t>
      </w:r>
      <w:proofErr w:type="spellEnd"/>
      <w:r w:rsidRPr="00735A33">
        <w:rPr>
          <w:rFonts w:ascii="Book Antiqua" w:hAnsi="Book Antiqua"/>
        </w:rPr>
        <w:t xml:space="preserve"> R, </w:t>
      </w:r>
      <w:proofErr w:type="spellStart"/>
      <w:r w:rsidRPr="00735A33">
        <w:rPr>
          <w:rFonts w:ascii="Book Antiqua" w:hAnsi="Book Antiqua"/>
        </w:rPr>
        <w:t>Gubitosi</w:t>
      </w:r>
      <w:proofErr w:type="spellEnd"/>
      <w:r w:rsidRPr="00735A33">
        <w:rPr>
          <w:rFonts w:ascii="Book Antiqua" w:hAnsi="Book Antiqua"/>
        </w:rPr>
        <w:t xml:space="preserve"> A, </w:t>
      </w:r>
      <w:proofErr w:type="spellStart"/>
      <w:r w:rsidRPr="00735A33">
        <w:rPr>
          <w:rFonts w:ascii="Book Antiqua" w:hAnsi="Book Antiqua"/>
        </w:rPr>
        <w:t>Docimo</w:t>
      </w:r>
      <w:proofErr w:type="spellEnd"/>
      <w:r w:rsidRPr="00735A33">
        <w:rPr>
          <w:rFonts w:ascii="Book Antiqua" w:hAnsi="Book Antiqua"/>
        </w:rPr>
        <w:t xml:space="preserve"> G, </w:t>
      </w:r>
      <w:proofErr w:type="spellStart"/>
      <w:r w:rsidRPr="00735A33">
        <w:rPr>
          <w:rFonts w:ascii="Book Antiqua" w:hAnsi="Book Antiqua"/>
        </w:rPr>
        <w:t>Mordente</w:t>
      </w:r>
      <w:proofErr w:type="spellEnd"/>
      <w:r w:rsidRPr="00735A33">
        <w:rPr>
          <w:rFonts w:ascii="Book Antiqua" w:hAnsi="Book Antiqua"/>
        </w:rPr>
        <w:t xml:space="preserve"> S, </w:t>
      </w:r>
      <w:proofErr w:type="spellStart"/>
      <w:r w:rsidRPr="00735A33">
        <w:rPr>
          <w:rFonts w:ascii="Book Antiqua" w:hAnsi="Book Antiqua"/>
        </w:rPr>
        <w:t>Misso</w:t>
      </w:r>
      <w:proofErr w:type="spellEnd"/>
      <w:r w:rsidRPr="00735A33">
        <w:rPr>
          <w:rFonts w:ascii="Book Antiqua" w:hAnsi="Book Antiqua"/>
        </w:rPr>
        <w:t xml:space="preserve"> C, </w:t>
      </w:r>
      <w:proofErr w:type="spellStart"/>
      <w:r w:rsidRPr="00735A33">
        <w:rPr>
          <w:rFonts w:ascii="Book Antiqua" w:hAnsi="Book Antiqua"/>
        </w:rPr>
        <w:t>Parmeggiani</w:t>
      </w:r>
      <w:proofErr w:type="spellEnd"/>
      <w:r w:rsidRPr="00735A33">
        <w:rPr>
          <w:rFonts w:ascii="Book Antiqua" w:hAnsi="Book Antiqua"/>
        </w:rPr>
        <w:t xml:space="preserve"> U. Biliary tract injuries during laparoscopic cholecystectomy: three case reports and literature review. </w:t>
      </w:r>
      <w:r w:rsidRPr="00735A33">
        <w:rPr>
          <w:rFonts w:ascii="Book Antiqua" w:hAnsi="Book Antiqua"/>
          <w:i/>
          <w:iCs/>
        </w:rPr>
        <w:t xml:space="preserve">G </w:t>
      </w:r>
      <w:proofErr w:type="spellStart"/>
      <w:r w:rsidRPr="00735A33">
        <w:rPr>
          <w:rFonts w:ascii="Book Antiqua" w:hAnsi="Book Antiqua"/>
          <w:i/>
          <w:iCs/>
        </w:rPr>
        <w:t>Chir</w:t>
      </w:r>
      <w:proofErr w:type="spellEnd"/>
      <w:r w:rsidRPr="00735A33">
        <w:rPr>
          <w:rFonts w:ascii="Book Antiqua" w:hAnsi="Book Antiqua"/>
        </w:rPr>
        <w:t xml:space="preserve"> 2010; </w:t>
      </w:r>
      <w:r w:rsidRPr="00735A33">
        <w:rPr>
          <w:rFonts w:ascii="Book Antiqua" w:hAnsi="Book Antiqua"/>
          <w:b/>
          <w:bCs/>
        </w:rPr>
        <w:t>31</w:t>
      </w:r>
      <w:r w:rsidRPr="00735A33">
        <w:rPr>
          <w:rFonts w:ascii="Book Antiqua" w:hAnsi="Book Antiqua"/>
        </w:rPr>
        <w:t>: 16-19 [PMID: 20298660]</w:t>
      </w:r>
    </w:p>
    <w:p w14:paraId="2E3E757B"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5 </w:t>
      </w:r>
      <w:proofErr w:type="spellStart"/>
      <w:r w:rsidRPr="00735A33">
        <w:rPr>
          <w:rFonts w:ascii="Book Antiqua" w:hAnsi="Book Antiqua"/>
          <w:b/>
          <w:bCs/>
        </w:rPr>
        <w:t>Pucher</w:t>
      </w:r>
      <w:proofErr w:type="spellEnd"/>
      <w:r w:rsidRPr="00735A33">
        <w:rPr>
          <w:rFonts w:ascii="Book Antiqua" w:hAnsi="Book Antiqua"/>
          <w:b/>
          <w:bCs/>
        </w:rPr>
        <w:t xml:space="preserve"> PH</w:t>
      </w:r>
      <w:r w:rsidRPr="00735A33">
        <w:rPr>
          <w:rFonts w:ascii="Book Antiqua" w:hAnsi="Book Antiqua"/>
        </w:rPr>
        <w:t xml:space="preserve">, Brunt LM, Fanelli RD, </w:t>
      </w:r>
      <w:proofErr w:type="spellStart"/>
      <w:r w:rsidRPr="00735A33">
        <w:rPr>
          <w:rFonts w:ascii="Book Antiqua" w:hAnsi="Book Antiqua"/>
        </w:rPr>
        <w:t>Asbun</w:t>
      </w:r>
      <w:proofErr w:type="spellEnd"/>
      <w:r w:rsidRPr="00735A33">
        <w:rPr>
          <w:rFonts w:ascii="Book Antiqua" w:hAnsi="Book Antiqua"/>
        </w:rPr>
        <w:t xml:space="preserve"> HJ, Aggarwal R. SAGES expert Delphi consensus: critical factors for safe surgical practice in laparoscopic cholecystectomy. </w:t>
      </w:r>
      <w:r w:rsidRPr="00735A33">
        <w:rPr>
          <w:rFonts w:ascii="Book Antiqua" w:hAnsi="Book Antiqua"/>
          <w:i/>
          <w:iCs/>
        </w:rPr>
        <w:t>Surg Endosc</w:t>
      </w:r>
      <w:r w:rsidRPr="00735A33">
        <w:rPr>
          <w:rFonts w:ascii="Book Antiqua" w:hAnsi="Book Antiqua"/>
        </w:rPr>
        <w:t xml:space="preserve"> 2015; </w:t>
      </w:r>
      <w:r w:rsidRPr="00735A33">
        <w:rPr>
          <w:rFonts w:ascii="Book Antiqua" w:hAnsi="Book Antiqua"/>
          <w:b/>
          <w:bCs/>
        </w:rPr>
        <w:t>29</w:t>
      </w:r>
      <w:r w:rsidRPr="00735A33">
        <w:rPr>
          <w:rFonts w:ascii="Book Antiqua" w:hAnsi="Book Antiqua"/>
        </w:rPr>
        <w:t>: 3074-3085 [PMID: 25669635 DOI: 10.1007/s00464-015-4079-z]</w:t>
      </w:r>
    </w:p>
    <w:p w14:paraId="2D2DC8DA"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6 </w:t>
      </w:r>
      <w:proofErr w:type="spellStart"/>
      <w:r w:rsidRPr="00735A33">
        <w:rPr>
          <w:rFonts w:ascii="Book Antiqua" w:hAnsi="Book Antiqua"/>
          <w:b/>
          <w:bCs/>
        </w:rPr>
        <w:t>Vettoretto</w:t>
      </w:r>
      <w:proofErr w:type="spellEnd"/>
      <w:r w:rsidRPr="00735A33">
        <w:rPr>
          <w:rFonts w:ascii="Book Antiqua" w:hAnsi="Book Antiqua"/>
          <w:b/>
          <w:bCs/>
        </w:rPr>
        <w:t xml:space="preserve"> N</w:t>
      </w:r>
      <w:r w:rsidRPr="00735A33">
        <w:rPr>
          <w:rFonts w:ascii="Book Antiqua" w:hAnsi="Book Antiqua"/>
        </w:rPr>
        <w:t xml:space="preserve">, </w:t>
      </w:r>
      <w:proofErr w:type="spellStart"/>
      <w:r w:rsidRPr="00735A33">
        <w:rPr>
          <w:rFonts w:ascii="Book Antiqua" w:hAnsi="Book Antiqua"/>
        </w:rPr>
        <w:t>Saronni</w:t>
      </w:r>
      <w:proofErr w:type="spellEnd"/>
      <w:r w:rsidRPr="00735A33">
        <w:rPr>
          <w:rFonts w:ascii="Book Antiqua" w:hAnsi="Book Antiqua"/>
        </w:rPr>
        <w:t xml:space="preserve"> C, Harbi A, Balestra L, </w:t>
      </w:r>
      <w:proofErr w:type="spellStart"/>
      <w:r w:rsidRPr="00735A33">
        <w:rPr>
          <w:rFonts w:ascii="Book Antiqua" w:hAnsi="Book Antiqua"/>
        </w:rPr>
        <w:t>Taglietti</w:t>
      </w:r>
      <w:proofErr w:type="spellEnd"/>
      <w:r w:rsidRPr="00735A33">
        <w:rPr>
          <w:rFonts w:ascii="Book Antiqua" w:hAnsi="Book Antiqua"/>
        </w:rPr>
        <w:t xml:space="preserve"> L, </w:t>
      </w:r>
      <w:proofErr w:type="spellStart"/>
      <w:r w:rsidRPr="00735A33">
        <w:rPr>
          <w:rFonts w:ascii="Book Antiqua" w:hAnsi="Book Antiqua"/>
        </w:rPr>
        <w:t>Giovanetti</w:t>
      </w:r>
      <w:proofErr w:type="spellEnd"/>
      <w:r w:rsidRPr="00735A33">
        <w:rPr>
          <w:rFonts w:ascii="Book Antiqua" w:hAnsi="Book Antiqua"/>
        </w:rPr>
        <w:t xml:space="preserve"> M. Critical view of safety during laparoscopic cholecystectomy. </w:t>
      </w:r>
      <w:r w:rsidRPr="00735A33">
        <w:rPr>
          <w:rFonts w:ascii="Book Antiqua" w:hAnsi="Book Antiqua"/>
          <w:i/>
          <w:iCs/>
        </w:rPr>
        <w:t>JSLS</w:t>
      </w:r>
      <w:r w:rsidRPr="00735A33">
        <w:rPr>
          <w:rFonts w:ascii="Book Antiqua" w:hAnsi="Book Antiqua"/>
        </w:rPr>
        <w:t xml:space="preserve"> 2011; </w:t>
      </w:r>
      <w:r w:rsidRPr="00735A33">
        <w:rPr>
          <w:rFonts w:ascii="Book Antiqua" w:hAnsi="Book Antiqua"/>
          <w:b/>
          <w:bCs/>
        </w:rPr>
        <w:t>15</w:t>
      </w:r>
      <w:r w:rsidRPr="00735A33">
        <w:rPr>
          <w:rFonts w:ascii="Book Antiqua" w:hAnsi="Book Antiqua"/>
        </w:rPr>
        <w:t>: 322-325 [PMID: 21985717 DOI: 10.4293/108680811X13071180407474]</w:t>
      </w:r>
    </w:p>
    <w:p w14:paraId="507F0C84"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7 </w:t>
      </w:r>
      <w:r w:rsidRPr="00735A33">
        <w:rPr>
          <w:rFonts w:ascii="Book Antiqua" w:hAnsi="Book Antiqua"/>
          <w:b/>
          <w:bCs/>
        </w:rPr>
        <w:t>Osborne DA</w:t>
      </w:r>
      <w:r w:rsidRPr="00735A33">
        <w:rPr>
          <w:rFonts w:ascii="Book Antiqua" w:hAnsi="Book Antiqua"/>
        </w:rPr>
        <w:t xml:space="preserve">, Alexander G, </w:t>
      </w:r>
      <w:proofErr w:type="spellStart"/>
      <w:r w:rsidRPr="00735A33">
        <w:rPr>
          <w:rFonts w:ascii="Book Antiqua" w:hAnsi="Book Antiqua"/>
        </w:rPr>
        <w:t>Boe</w:t>
      </w:r>
      <w:proofErr w:type="spellEnd"/>
      <w:r w:rsidRPr="00735A33">
        <w:rPr>
          <w:rFonts w:ascii="Book Antiqua" w:hAnsi="Book Antiqua"/>
        </w:rPr>
        <w:t xml:space="preserve"> B, </w:t>
      </w:r>
      <w:proofErr w:type="spellStart"/>
      <w:r w:rsidRPr="00735A33">
        <w:rPr>
          <w:rFonts w:ascii="Book Antiqua" w:hAnsi="Book Antiqua"/>
        </w:rPr>
        <w:t>Zervos</w:t>
      </w:r>
      <w:proofErr w:type="spellEnd"/>
      <w:r w:rsidRPr="00735A33">
        <w:rPr>
          <w:rFonts w:ascii="Book Antiqua" w:hAnsi="Book Antiqua"/>
        </w:rPr>
        <w:t xml:space="preserve"> EE. Laparoscopic cholecystectomy: past, present, and future. </w:t>
      </w:r>
      <w:r w:rsidRPr="00735A33">
        <w:rPr>
          <w:rFonts w:ascii="Book Antiqua" w:hAnsi="Book Antiqua"/>
          <w:i/>
          <w:iCs/>
        </w:rPr>
        <w:t>Surg Technol Int</w:t>
      </w:r>
      <w:r w:rsidRPr="00735A33">
        <w:rPr>
          <w:rFonts w:ascii="Book Antiqua" w:hAnsi="Book Antiqua"/>
        </w:rPr>
        <w:t xml:space="preserve"> 2006; </w:t>
      </w:r>
      <w:r w:rsidRPr="00735A33">
        <w:rPr>
          <w:rFonts w:ascii="Book Antiqua" w:hAnsi="Book Antiqua"/>
          <w:b/>
          <w:bCs/>
        </w:rPr>
        <w:t>15</w:t>
      </w:r>
      <w:r w:rsidRPr="00735A33">
        <w:rPr>
          <w:rFonts w:ascii="Book Antiqua" w:hAnsi="Book Antiqua"/>
        </w:rPr>
        <w:t>: 81-85 [PMID: 17029166]</w:t>
      </w:r>
    </w:p>
    <w:p w14:paraId="350FFC12"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lastRenderedPageBreak/>
        <w:t xml:space="preserve">138 </w:t>
      </w:r>
      <w:r w:rsidRPr="00735A33">
        <w:rPr>
          <w:rFonts w:ascii="Book Antiqua" w:hAnsi="Book Antiqua"/>
          <w:b/>
          <w:bCs/>
        </w:rPr>
        <w:t>Haque S</w:t>
      </w:r>
      <w:r w:rsidRPr="00735A33">
        <w:rPr>
          <w:rFonts w:ascii="Book Antiqua" w:hAnsi="Book Antiqua"/>
        </w:rPr>
        <w:t xml:space="preserve">, Srinivasan S. A meta-analysis of the training effectiveness of virtual reality surgical simulators. </w:t>
      </w:r>
      <w:r w:rsidRPr="00735A33">
        <w:rPr>
          <w:rFonts w:ascii="Book Antiqua" w:hAnsi="Book Antiqua"/>
          <w:i/>
          <w:iCs/>
        </w:rPr>
        <w:t>IEEE Trans Inf Technol Biomed</w:t>
      </w:r>
      <w:r w:rsidRPr="00735A33">
        <w:rPr>
          <w:rFonts w:ascii="Book Antiqua" w:hAnsi="Book Antiqua"/>
        </w:rPr>
        <w:t xml:space="preserve"> 2006; </w:t>
      </w:r>
      <w:r w:rsidRPr="00735A33">
        <w:rPr>
          <w:rFonts w:ascii="Book Antiqua" w:hAnsi="Book Antiqua"/>
          <w:b/>
          <w:bCs/>
        </w:rPr>
        <w:t>10</w:t>
      </w:r>
      <w:r w:rsidRPr="00735A33">
        <w:rPr>
          <w:rFonts w:ascii="Book Antiqua" w:hAnsi="Book Antiqua"/>
        </w:rPr>
        <w:t>: 51-58 [PMID: 16445249 DOI: 10.1109/titb.2005.855529]</w:t>
      </w:r>
    </w:p>
    <w:p w14:paraId="41460965"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39 </w:t>
      </w:r>
      <w:r w:rsidRPr="00735A33">
        <w:rPr>
          <w:rFonts w:ascii="Book Antiqua" w:hAnsi="Book Antiqua"/>
          <w:b/>
          <w:bCs/>
        </w:rPr>
        <w:t>Archer SB</w:t>
      </w:r>
      <w:r w:rsidRPr="00735A33">
        <w:rPr>
          <w:rFonts w:ascii="Book Antiqua" w:hAnsi="Book Antiqua"/>
        </w:rPr>
        <w:t xml:space="preserve">, Brown DW, Smith CD, </w:t>
      </w:r>
      <w:proofErr w:type="spellStart"/>
      <w:r w:rsidRPr="00735A33">
        <w:rPr>
          <w:rFonts w:ascii="Book Antiqua" w:hAnsi="Book Antiqua"/>
        </w:rPr>
        <w:t>Branum</w:t>
      </w:r>
      <w:proofErr w:type="spellEnd"/>
      <w:r w:rsidRPr="00735A33">
        <w:rPr>
          <w:rFonts w:ascii="Book Antiqua" w:hAnsi="Book Antiqua"/>
        </w:rPr>
        <w:t xml:space="preserve"> GD, Hunter JG. Bile duct injury during laparoscopic cholecystectomy: results of a national survey. </w:t>
      </w:r>
      <w:r w:rsidRPr="00735A33">
        <w:rPr>
          <w:rFonts w:ascii="Book Antiqua" w:hAnsi="Book Antiqua"/>
          <w:i/>
          <w:iCs/>
        </w:rPr>
        <w:t>Ann Surg</w:t>
      </w:r>
      <w:r w:rsidRPr="00735A33">
        <w:rPr>
          <w:rFonts w:ascii="Book Antiqua" w:hAnsi="Book Antiqua"/>
        </w:rPr>
        <w:t xml:space="preserve"> 2001; </w:t>
      </w:r>
      <w:r w:rsidRPr="00735A33">
        <w:rPr>
          <w:rFonts w:ascii="Book Antiqua" w:hAnsi="Book Antiqua"/>
          <w:b/>
          <w:bCs/>
        </w:rPr>
        <w:t>234</w:t>
      </w:r>
      <w:r w:rsidRPr="00735A33">
        <w:rPr>
          <w:rFonts w:ascii="Book Antiqua" w:hAnsi="Book Antiqua"/>
        </w:rPr>
        <w:t>: 549-58; discussion 558-9 [PMID: 11573048 DOI: 10.1097/00000658-200110000-00014]</w:t>
      </w:r>
    </w:p>
    <w:p w14:paraId="36E32CC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40 </w:t>
      </w:r>
      <w:r w:rsidRPr="00735A33">
        <w:rPr>
          <w:rFonts w:ascii="Book Antiqua" w:hAnsi="Book Antiqua"/>
          <w:b/>
          <w:bCs/>
        </w:rPr>
        <w:t>Gupta P</w:t>
      </w:r>
      <w:r w:rsidRPr="00735A33">
        <w:rPr>
          <w:rFonts w:ascii="Book Antiqua" w:hAnsi="Book Antiqua"/>
        </w:rPr>
        <w:t xml:space="preserve">, Dutta U, Rana P, Singhal M, Gulati A, Kalra N, </w:t>
      </w:r>
      <w:proofErr w:type="spellStart"/>
      <w:r w:rsidRPr="00735A33">
        <w:rPr>
          <w:rFonts w:ascii="Book Antiqua" w:hAnsi="Book Antiqua"/>
        </w:rPr>
        <w:t>Soundararajan</w:t>
      </w:r>
      <w:proofErr w:type="spellEnd"/>
      <w:r w:rsidRPr="00735A33">
        <w:rPr>
          <w:rFonts w:ascii="Book Antiqua" w:hAnsi="Book Antiqua"/>
        </w:rPr>
        <w:t xml:space="preserve"> R, </w:t>
      </w:r>
      <w:proofErr w:type="spellStart"/>
      <w:r w:rsidRPr="00735A33">
        <w:rPr>
          <w:rFonts w:ascii="Book Antiqua" w:hAnsi="Book Antiqua"/>
        </w:rPr>
        <w:t>Kalage</w:t>
      </w:r>
      <w:proofErr w:type="spellEnd"/>
      <w:r w:rsidRPr="00735A33">
        <w:rPr>
          <w:rFonts w:ascii="Book Antiqua" w:hAnsi="Book Antiqua"/>
        </w:rPr>
        <w:t xml:space="preserve"> D, Chhabra M, Sharma V, Gupta V, Yadav TD, Kaman L, </w:t>
      </w:r>
      <w:proofErr w:type="spellStart"/>
      <w:r w:rsidRPr="00735A33">
        <w:rPr>
          <w:rFonts w:ascii="Book Antiqua" w:hAnsi="Book Antiqua"/>
        </w:rPr>
        <w:t>Irrinki</w:t>
      </w:r>
      <w:proofErr w:type="spellEnd"/>
      <w:r w:rsidRPr="00735A33">
        <w:rPr>
          <w:rFonts w:ascii="Book Antiqua" w:hAnsi="Book Antiqua"/>
        </w:rPr>
        <w:t xml:space="preserve"> S, Singh H, </w:t>
      </w:r>
      <w:proofErr w:type="spellStart"/>
      <w:r w:rsidRPr="00735A33">
        <w:rPr>
          <w:rFonts w:ascii="Book Antiqua" w:hAnsi="Book Antiqua"/>
        </w:rPr>
        <w:t>Sakaray</w:t>
      </w:r>
      <w:proofErr w:type="spellEnd"/>
      <w:r w:rsidRPr="00735A33">
        <w:rPr>
          <w:rFonts w:ascii="Book Antiqua" w:hAnsi="Book Antiqua"/>
        </w:rPr>
        <w:t xml:space="preserve"> Y, Das CK, </w:t>
      </w:r>
      <w:proofErr w:type="spellStart"/>
      <w:r w:rsidRPr="00735A33">
        <w:rPr>
          <w:rFonts w:ascii="Book Antiqua" w:hAnsi="Book Antiqua"/>
        </w:rPr>
        <w:t>Saikia</w:t>
      </w:r>
      <w:proofErr w:type="spellEnd"/>
      <w:r w:rsidRPr="00735A33">
        <w:rPr>
          <w:rFonts w:ascii="Book Antiqua" w:hAnsi="Book Antiqua"/>
        </w:rPr>
        <w:t xml:space="preserve"> U, Nada R, Srinivasan R, Sandhu MS, Sharma R, Shetty N, </w:t>
      </w:r>
      <w:proofErr w:type="spellStart"/>
      <w:r w:rsidRPr="00735A33">
        <w:rPr>
          <w:rFonts w:ascii="Book Antiqua" w:hAnsi="Book Antiqua"/>
        </w:rPr>
        <w:t>Eapen</w:t>
      </w:r>
      <w:proofErr w:type="spellEnd"/>
      <w:r w:rsidRPr="00735A33">
        <w:rPr>
          <w:rFonts w:ascii="Book Antiqua" w:hAnsi="Book Antiqua"/>
        </w:rPr>
        <w:t xml:space="preserve"> A, Kaur H, </w:t>
      </w:r>
      <w:proofErr w:type="spellStart"/>
      <w:r w:rsidRPr="00735A33">
        <w:rPr>
          <w:rFonts w:ascii="Book Antiqua" w:hAnsi="Book Antiqua"/>
        </w:rPr>
        <w:t>Kambadakone</w:t>
      </w:r>
      <w:proofErr w:type="spellEnd"/>
      <w:r w:rsidRPr="00735A33">
        <w:rPr>
          <w:rFonts w:ascii="Book Antiqua" w:hAnsi="Book Antiqua"/>
        </w:rPr>
        <w:t xml:space="preserve"> A, de Haas R, Kapoor VK, Barreto SG, Sharma AK, Patel A, Garg P, Pal SK, Goel M, Patkar S, Behari A, Agarwal AK, </w:t>
      </w:r>
      <w:proofErr w:type="spellStart"/>
      <w:r w:rsidRPr="00735A33">
        <w:rPr>
          <w:rFonts w:ascii="Book Antiqua" w:hAnsi="Book Antiqua"/>
        </w:rPr>
        <w:t>Sirohi</w:t>
      </w:r>
      <w:proofErr w:type="spellEnd"/>
      <w:r w:rsidRPr="00735A33">
        <w:rPr>
          <w:rFonts w:ascii="Book Antiqua" w:hAnsi="Book Antiqua"/>
        </w:rPr>
        <w:t xml:space="preserve"> B, </w:t>
      </w:r>
      <w:proofErr w:type="spellStart"/>
      <w:r w:rsidRPr="00735A33">
        <w:rPr>
          <w:rFonts w:ascii="Book Antiqua" w:hAnsi="Book Antiqua"/>
        </w:rPr>
        <w:t>Javle</w:t>
      </w:r>
      <w:proofErr w:type="spellEnd"/>
      <w:r w:rsidRPr="00735A33">
        <w:rPr>
          <w:rFonts w:ascii="Book Antiqua" w:hAnsi="Book Antiqua"/>
        </w:rPr>
        <w:t xml:space="preserve"> M, </w:t>
      </w:r>
      <w:proofErr w:type="spellStart"/>
      <w:r w:rsidRPr="00735A33">
        <w:rPr>
          <w:rFonts w:ascii="Book Antiqua" w:hAnsi="Book Antiqua"/>
        </w:rPr>
        <w:t>Garcea</w:t>
      </w:r>
      <w:proofErr w:type="spellEnd"/>
      <w:r w:rsidRPr="00735A33">
        <w:rPr>
          <w:rFonts w:ascii="Book Antiqua" w:hAnsi="Book Antiqua"/>
        </w:rPr>
        <w:t xml:space="preserve"> G, Nervi F, </w:t>
      </w:r>
      <w:proofErr w:type="spellStart"/>
      <w:r w:rsidRPr="00735A33">
        <w:rPr>
          <w:rFonts w:ascii="Book Antiqua" w:hAnsi="Book Antiqua"/>
        </w:rPr>
        <w:t>Adsay</w:t>
      </w:r>
      <w:proofErr w:type="spellEnd"/>
      <w:r w:rsidRPr="00735A33">
        <w:rPr>
          <w:rFonts w:ascii="Book Antiqua" w:hAnsi="Book Antiqua"/>
        </w:rPr>
        <w:t xml:space="preserve"> V, </w:t>
      </w:r>
      <w:proofErr w:type="spellStart"/>
      <w:r w:rsidRPr="00735A33">
        <w:rPr>
          <w:rFonts w:ascii="Book Antiqua" w:hAnsi="Book Antiqua"/>
        </w:rPr>
        <w:t>Roa</w:t>
      </w:r>
      <w:proofErr w:type="spellEnd"/>
      <w:r w:rsidRPr="00735A33">
        <w:rPr>
          <w:rFonts w:ascii="Book Antiqua" w:hAnsi="Book Antiqua"/>
        </w:rPr>
        <w:t xml:space="preserve"> JC, Han HS. Gallbladder reporting and data system (GB-RADS) for risk stratification of gallbladder wall thickening on ultrasonography: an international expert consensus. </w:t>
      </w:r>
      <w:proofErr w:type="spellStart"/>
      <w:r w:rsidRPr="00735A33">
        <w:rPr>
          <w:rFonts w:ascii="Book Antiqua" w:hAnsi="Book Antiqua"/>
          <w:i/>
          <w:iCs/>
        </w:rPr>
        <w:t>Abdom</w:t>
      </w:r>
      <w:proofErr w:type="spellEnd"/>
      <w:r w:rsidRPr="00735A33">
        <w:rPr>
          <w:rFonts w:ascii="Book Antiqua" w:hAnsi="Book Antiqua"/>
          <w:i/>
          <w:iCs/>
        </w:rPr>
        <w:t xml:space="preserve"> </w:t>
      </w:r>
      <w:proofErr w:type="spellStart"/>
      <w:r w:rsidRPr="00735A33">
        <w:rPr>
          <w:rFonts w:ascii="Book Antiqua" w:hAnsi="Book Antiqua"/>
          <w:i/>
          <w:iCs/>
        </w:rPr>
        <w:t>Radiol</w:t>
      </w:r>
      <w:proofErr w:type="spellEnd"/>
      <w:r w:rsidRPr="00735A33">
        <w:rPr>
          <w:rFonts w:ascii="Book Antiqua" w:hAnsi="Book Antiqua"/>
          <w:i/>
          <w:iCs/>
        </w:rPr>
        <w:t xml:space="preserve"> (NY)</w:t>
      </w:r>
      <w:r w:rsidRPr="00735A33">
        <w:rPr>
          <w:rFonts w:ascii="Book Antiqua" w:hAnsi="Book Antiqua"/>
        </w:rPr>
        <w:t xml:space="preserve"> 2022; </w:t>
      </w:r>
      <w:r w:rsidRPr="00735A33">
        <w:rPr>
          <w:rFonts w:ascii="Book Antiqua" w:hAnsi="Book Antiqua"/>
          <w:b/>
          <w:bCs/>
        </w:rPr>
        <w:t>47</w:t>
      </w:r>
      <w:r w:rsidRPr="00735A33">
        <w:rPr>
          <w:rFonts w:ascii="Book Antiqua" w:hAnsi="Book Antiqua"/>
        </w:rPr>
        <w:t>: 554-565 [PMID: 34851429 DOI: 10.1007/s00261-021-03360-w]</w:t>
      </w:r>
    </w:p>
    <w:p w14:paraId="443993E7"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41 </w:t>
      </w:r>
      <w:r w:rsidRPr="00735A33">
        <w:rPr>
          <w:rFonts w:ascii="Book Antiqua" w:hAnsi="Book Antiqua"/>
          <w:b/>
          <w:bCs/>
        </w:rPr>
        <w:t>Mohan R</w:t>
      </w:r>
      <w:r w:rsidRPr="00735A33">
        <w:rPr>
          <w:rFonts w:ascii="Book Antiqua" w:hAnsi="Book Antiqua"/>
        </w:rPr>
        <w:t xml:space="preserve">, Wei Lynn Goh S, Tan GW, Tan YP, </w:t>
      </w:r>
      <w:proofErr w:type="spellStart"/>
      <w:r w:rsidRPr="00735A33">
        <w:rPr>
          <w:rFonts w:ascii="Book Antiqua" w:hAnsi="Book Antiqua"/>
        </w:rPr>
        <w:t>Junnarkar</w:t>
      </w:r>
      <w:proofErr w:type="spellEnd"/>
      <w:r w:rsidRPr="00735A33">
        <w:rPr>
          <w:rFonts w:ascii="Book Antiqua" w:hAnsi="Book Antiqua"/>
        </w:rPr>
        <w:t xml:space="preserve"> SP, Huey CWT, Low JK, Shelat VG. Validation of Tokyo Guidelines 2007 and Tokyo Guidelines 2013/2018 Criteria for Acute Cholangitis and Predictors of In-Hospital Mortality. </w:t>
      </w:r>
      <w:proofErr w:type="spellStart"/>
      <w:r w:rsidRPr="00735A33">
        <w:rPr>
          <w:rFonts w:ascii="Book Antiqua" w:hAnsi="Book Antiqua"/>
          <w:i/>
          <w:iCs/>
        </w:rPr>
        <w:t>Visc</w:t>
      </w:r>
      <w:proofErr w:type="spellEnd"/>
      <w:r w:rsidRPr="00735A33">
        <w:rPr>
          <w:rFonts w:ascii="Book Antiqua" w:hAnsi="Book Antiqua"/>
          <w:i/>
          <w:iCs/>
        </w:rPr>
        <w:t xml:space="preserve"> Med</w:t>
      </w:r>
      <w:r w:rsidRPr="00735A33">
        <w:rPr>
          <w:rFonts w:ascii="Book Antiqua" w:hAnsi="Book Antiqua"/>
        </w:rPr>
        <w:t xml:space="preserve"> 2021; </w:t>
      </w:r>
      <w:r w:rsidRPr="00735A33">
        <w:rPr>
          <w:rFonts w:ascii="Book Antiqua" w:hAnsi="Book Antiqua"/>
          <w:b/>
          <w:bCs/>
        </w:rPr>
        <w:t>37</w:t>
      </w:r>
      <w:r w:rsidRPr="00735A33">
        <w:rPr>
          <w:rFonts w:ascii="Book Antiqua" w:hAnsi="Book Antiqua"/>
        </w:rPr>
        <w:t>: 434-442 [PMID: 34722727 DOI: 10.1159/000516424]</w:t>
      </w:r>
    </w:p>
    <w:p w14:paraId="6FEBD4F0" w14:textId="77777777" w:rsidR="00747EF7" w:rsidRPr="00735A33" w:rsidRDefault="00747EF7" w:rsidP="00747EF7">
      <w:pPr>
        <w:adjustRightInd w:val="0"/>
        <w:snapToGrid w:val="0"/>
        <w:spacing w:line="360" w:lineRule="auto"/>
        <w:jc w:val="both"/>
        <w:rPr>
          <w:rFonts w:ascii="Book Antiqua" w:hAnsi="Book Antiqua"/>
        </w:rPr>
      </w:pPr>
      <w:r w:rsidRPr="00735A33">
        <w:rPr>
          <w:rFonts w:ascii="Book Antiqua" w:hAnsi="Book Antiqua"/>
        </w:rPr>
        <w:t xml:space="preserve">142 </w:t>
      </w:r>
      <w:r w:rsidRPr="00735A33">
        <w:rPr>
          <w:rFonts w:ascii="Book Antiqua" w:hAnsi="Book Antiqua"/>
          <w:b/>
          <w:bCs/>
        </w:rPr>
        <w:t>Teng TZJ</w:t>
      </w:r>
      <w:r w:rsidRPr="00735A33">
        <w:rPr>
          <w:rFonts w:ascii="Book Antiqua" w:hAnsi="Book Antiqua"/>
        </w:rPr>
        <w:t xml:space="preserve">, Tan JKT, </w:t>
      </w:r>
      <w:proofErr w:type="spellStart"/>
      <w:r w:rsidRPr="00735A33">
        <w:rPr>
          <w:rFonts w:ascii="Book Antiqua" w:hAnsi="Book Antiqua"/>
        </w:rPr>
        <w:t>Baey</w:t>
      </w:r>
      <w:proofErr w:type="spellEnd"/>
      <w:r w:rsidRPr="00735A33">
        <w:rPr>
          <w:rFonts w:ascii="Book Antiqua" w:hAnsi="Book Antiqua"/>
        </w:rPr>
        <w:t xml:space="preserve"> S, Gunasekaran SK, </w:t>
      </w:r>
      <w:proofErr w:type="spellStart"/>
      <w:r w:rsidRPr="00735A33">
        <w:rPr>
          <w:rFonts w:ascii="Book Antiqua" w:hAnsi="Book Antiqua"/>
        </w:rPr>
        <w:t>Junnarkar</w:t>
      </w:r>
      <w:proofErr w:type="spellEnd"/>
      <w:r w:rsidRPr="00735A33">
        <w:rPr>
          <w:rFonts w:ascii="Book Antiqua" w:hAnsi="Book Antiqua"/>
        </w:rPr>
        <w:t xml:space="preserve"> SP, Low JK, Huey CWT, Shelat VG. Sequential organ failure assessment score is superior to other prognostic indices in acute pancreatitis. </w:t>
      </w:r>
      <w:r w:rsidRPr="00735A33">
        <w:rPr>
          <w:rFonts w:ascii="Book Antiqua" w:hAnsi="Book Antiqua"/>
          <w:i/>
          <w:iCs/>
        </w:rPr>
        <w:t>World J Crit Care Med</w:t>
      </w:r>
      <w:r w:rsidRPr="00735A33">
        <w:rPr>
          <w:rFonts w:ascii="Book Antiqua" w:hAnsi="Book Antiqua"/>
        </w:rPr>
        <w:t xml:space="preserve"> 2021; </w:t>
      </w:r>
      <w:r w:rsidRPr="00735A33">
        <w:rPr>
          <w:rFonts w:ascii="Book Antiqua" w:hAnsi="Book Antiqua"/>
          <w:b/>
          <w:bCs/>
        </w:rPr>
        <w:t>10</w:t>
      </w:r>
      <w:r w:rsidRPr="00735A33">
        <w:rPr>
          <w:rFonts w:ascii="Book Antiqua" w:hAnsi="Book Antiqua"/>
        </w:rPr>
        <w:t>: 355-368 [PMID: 34888161 DOI: 10.5492/wjccm.v10.i6.355]</w:t>
      </w:r>
    </w:p>
    <w:p w14:paraId="2E03026E" w14:textId="79736ADC" w:rsidR="00747EF7" w:rsidRPr="0026654D" w:rsidRDefault="00747EF7" w:rsidP="0026654D">
      <w:pPr>
        <w:adjustRightInd w:val="0"/>
        <w:snapToGrid w:val="0"/>
        <w:spacing w:line="360" w:lineRule="auto"/>
        <w:jc w:val="both"/>
        <w:rPr>
          <w:rFonts w:ascii="Book Antiqua" w:hAnsi="Book Antiqua"/>
        </w:rPr>
        <w:sectPr w:rsidR="00747EF7" w:rsidRPr="0026654D">
          <w:pgSz w:w="12240" w:h="15840"/>
          <w:pgMar w:top="1440" w:right="1440" w:bottom="1440" w:left="1440" w:header="720" w:footer="720" w:gutter="0"/>
          <w:cols w:space="720"/>
          <w:docGrid w:linePitch="360"/>
        </w:sectPr>
      </w:pPr>
    </w:p>
    <w:p w14:paraId="4480F055"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lastRenderedPageBreak/>
        <w:t>Footnotes</w:t>
      </w:r>
    </w:p>
    <w:p w14:paraId="2190B377" w14:textId="5BF25A6F"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Conflict-of-interest statement: </w:t>
      </w:r>
      <w:r w:rsidR="004C247B" w:rsidRPr="003F0798">
        <w:rPr>
          <w:rFonts w:ascii="Book Antiqua" w:eastAsia="Book Antiqua" w:hAnsi="Book Antiqua" w:cs="Book Antiqua"/>
          <w:color w:val="000000"/>
        </w:rPr>
        <w:t>T</w:t>
      </w:r>
      <w:r w:rsidR="004C247B" w:rsidRPr="003F0798">
        <w:rPr>
          <w:rFonts w:ascii="Book Antiqua" w:eastAsia="Book Antiqua" w:hAnsi="Book Antiqua" w:cs="Book Antiqua"/>
          <w:color w:val="000000"/>
          <w:lang w:eastAsia="zh-CN"/>
        </w:rPr>
        <w:t>he authors have nothing to disclose.</w:t>
      </w:r>
    </w:p>
    <w:p w14:paraId="474193C1" w14:textId="77777777" w:rsidR="00A77B3E" w:rsidRPr="0026654D" w:rsidRDefault="00A77B3E" w:rsidP="0026654D">
      <w:pPr>
        <w:adjustRightInd w:val="0"/>
        <w:snapToGrid w:val="0"/>
        <w:spacing w:line="360" w:lineRule="auto"/>
        <w:jc w:val="both"/>
        <w:rPr>
          <w:rFonts w:ascii="Book Antiqua" w:hAnsi="Book Antiqua"/>
        </w:rPr>
      </w:pPr>
    </w:p>
    <w:p w14:paraId="39CE1D71"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bCs/>
          <w:color w:val="000000"/>
        </w:rPr>
        <w:t xml:space="preserve">Open-Access: </w:t>
      </w:r>
      <w:r w:rsidRPr="0026654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6654D">
        <w:rPr>
          <w:rFonts w:ascii="Book Antiqua" w:eastAsia="Book Antiqua" w:hAnsi="Book Antiqua" w:cs="Book Antiqua"/>
          <w:color w:val="000000"/>
        </w:rPr>
        <w:t>NonCommercial</w:t>
      </w:r>
      <w:proofErr w:type="spellEnd"/>
      <w:r w:rsidRPr="0026654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34C5916" w14:textId="77777777" w:rsidR="00A77B3E" w:rsidRPr="0026654D" w:rsidRDefault="00A77B3E" w:rsidP="0026654D">
      <w:pPr>
        <w:adjustRightInd w:val="0"/>
        <w:snapToGrid w:val="0"/>
        <w:spacing w:line="360" w:lineRule="auto"/>
        <w:jc w:val="both"/>
        <w:rPr>
          <w:rFonts w:ascii="Book Antiqua" w:hAnsi="Book Antiqua"/>
        </w:rPr>
      </w:pPr>
    </w:p>
    <w:p w14:paraId="13025D16"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Provenance and peer review: </w:t>
      </w:r>
      <w:r w:rsidRPr="0026654D">
        <w:rPr>
          <w:rFonts w:ascii="Book Antiqua" w:eastAsia="Book Antiqua" w:hAnsi="Book Antiqua" w:cs="Book Antiqua"/>
          <w:color w:val="000000"/>
        </w:rPr>
        <w:t>Invited article; Externally peer reviewed.</w:t>
      </w:r>
    </w:p>
    <w:p w14:paraId="5CB9E264"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Peer-review model: </w:t>
      </w:r>
      <w:r w:rsidRPr="0026654D">
        <w:rPr>
          <w:rFonts w:ascii="Book Antiqua" w:eastAsia="Book Antiqua" w:hAnsi="Book Antiqua" w:cs="Book Antiqua"/>
          <w:color w:val="000000"/>
        </w:rPr>
        <w:t>Single blind</w:t>
      </w:r>
    </w:p>
    <w:p w14:paraId="622F0884" w14:textId="77777777" w:rsidR="00A77B3E" w:rsidRPr="0026654D" w:rsidRDefault="00A77B3E" w:rsidP="0026654D">
      <w:pPr>
        <w:adjustRightInd w:val="0"/>
        <w:snapToGrid w:val="0"/>
        <w:spacing w:line="360" w:lineRule="auto"/>
        <w:jc w:val="both"/>
        <w:rPr>
          <w:rFonts w:ascii="Book Antiqua" w:hAnsi="Book Antiqua"/>
        </w:rPr>
      </w:pPr>
    </w:p>
    <w:p w14:paraId="4166A943"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Peer-review started: </w:t>
      </w:r>
      <w:r w:rsidRPr="0026654D">
        <w:rPr>
          <w:rFonts w:ascii="Book Antiqua" w:eastAsia="Book Antiqua" w:hAnsi="Book Antiqua" w:cs="Book Antiqua"/>
          <w:color w:val="000000"/>
        </w:rPr>
        <w:t>April 17, 2022</w:t>
      </w:r>
    </w:p>
    <w:p w14:paraId="1A784C1B"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First decision: </w:t>
      </w:r>
      <w:r w:rsidRPr="0026654D">
        <w:rPr>
          <w:rFonts w:ascii="Book Antiqua" w:eastAsia="Book Antiqua" w:hAnsi="Book Antiqua" w:cs="Book Antiqua"/>
          <w:color w:val="000000"/>
        </w:rPr>
        <w:t>May 12, 2022</w:t>
      </w:r>
    </w:p>
    <w:p w14:paraId="140C5658" w14:textId="78291AB4"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Article in press: </w:t>
      </w:r>
    </w:p>
    <w:p w14:paraId="385919BA" w14:textId="77777777" w:rsidR="00A77B3E" w:rsidRPr="0026654D" w:rsidRDefault="00A77B3E" w:rsidP="0026654D">
      <w:pPr>
        <w:adjustRightInd w:val="0"/>
        <w:snapToGrid w:val="0"/>
        <w:spacing w:line="360" w:lineRule="auto"/>
        <w:jc w:val="both"/>
        <w:rPr>
          <w:rFonts w:ascii="Book Antiqua" w:hAnsi="Book Antiqua"/>
        </w:rPr>
      </w:pPr>
    </w:p>
    <w:p w14:paraId="4D3CD168"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Specialty type: </w:t>
      </w:r>
      <w:r w:rsidRPr="0026654D">
        <w:rPr>
          <w:rFonts w:ascii="Book Antiqua" w:eastAsia="Book Antiqua" w:hAnsi="Book Antiqua" w:cs="Book Antiqua"/>
          <w:color w:val="000000"/>
        </w:rPr>
        <w:t>Surgery</w:t>
      </w:r>
    </w:p>
    <w:p w14:paraId="313A5EA5"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 xml:space="preserve">Country/Territory of origin: </w:t>
      </w:r>
      <w:r w:rsidRPr="0026654D">
        <w:rPr>
          <w:rFonts w:ascii="Book Antiqua" w:eastAsia="Book Antiqua" w:hAnsi="Book Antiqua" w:cs="Book Antiqua"/>
          <w:color w:val="000000"/>
        </w:rPr>
        <w:t>Singapore</w:t>
      </w:r>
    </w:p>
    <w:p w14:paraId="274DADF2"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b/>
          <w:color w:val="000000"/>
        </w:rPr>
        <w:t>Peer-review report’s scientific quality classification</w:t>
      </w:r>
    </w:p>
    <w:p w14:paraId="6A16D3C2"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Grade A (Excellent): 0</w:t>
      </w:r>
    </w:p>
    <w:p w14:paraId="08C6B82F"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Grade B (Very good): B</w:t>
      </w:r>
    </w:p>
    <w:p w14:paraId="4A949C78"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Grade C (Good): 0</w:t>
      </w:r>
    </w:p>
    <w:p w14:paraId="424386AE"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Grade D (Fair): D</w:t>
      </w:r>
    </w:p>
    <w:p w14:paraId="339287F2" w14:textId="77777777" w:rsidR="00A77B3E" w:rsidRPr="0026654D" w:rsidRDefault="00DF6BE9" w:rsidP="0026654D">
      <w:pPr>
        <w:adjustRightInd w:val="0"/>
        <w:snapToGrid w:val="0"/>
        <w:spacing w:line="360" w:lineRule="auto"/>
        <w:jc w:val="both"/>
        <w:rPr>
          <w:rFonts w:ascii="Book Antiqua" w:hAnsi="Book Antiqua"/>
        </w:rPr>
      </w:pPr>
      <w:r w:rsidRPr="0026654D">
        <w:rPr>
          <w:rFonts w:ascii="Book Antiqua" w:eastAsia="Book Antiqua" w:hAnsi="Book Antiqua" w:cs="Book Antiqua"/>
          <w:color w:val="000000"/>
        </w:rPr>
        <w:t>Grade E (Poor): 0</w:t>
      </w:r>
    </w:p>
    <w:p w14:paraId="17761460" w14:textId="77777777" w:rsidR="00A77B3E" w:rsidRPr="0026654D" w:rsidRDefault="00A77B3E" w:rsidP="0026654D">
      <w:pPr>
        <w:adjustRightInd w:val="0"/>
        <w:snapToGrid w:val="0"/>
        <w:spacing w:line="360" w:lineRule="auto"/>
        <w:jc w:val="both"/>
        <w:rPr>
          <w:rFonts w:ascii="Book Antiqua" w:hAnsi="Book Antiqua"/>
        </w:rPr>
      </w:pPr>
    </w:p>
    <w:p w14:paraId="27F868F7" w14:textId="3E5C8E68" w:rsidR="00A77B3E" w:rsidRPr="0026654D" w:rsidRDefault="00DF6BE9" w:rsidP="0026654D">
      <w:pPr>
        <w:adjustRightInd w:val="0"/>
        <w:snapToGrid w:val="0"/>
        <w:spacing w:line="360" w:lineRule="auto"/>
        <w:jc w:val="both"/>
        <w:rPr>
          <w:rFonts w:ascii="Book Antiqua" w:hAnsi="Book Antiqua"/>
        </w:rPr>
        <w:sectPr w:rsidR="00A77B3E" w:rsidRPr="0026654D">
          <w:pgSz w:w="12240" w:h="15840"/>
          <w:pgMar w:top="1440" w:right="1440" w:bottom="1440" w:left="1440" w:header="720" w:footer="720" w:gutter="0"/>
          <w:cols w:space="720"/>
          <w:docGrid w:linePitch="360"/>
        </w:sectPr>
      </w:pPr>
      <w:r w:rsidRPr="0026654D">
        <w:rPr>
          <w:rFonts w:ascii="Book Antiqua" w:eastAsia="Book Antiqua" w:hAnsi="Book Antiqua" w:cs="Book Antiqua"/>
          <w:b/>
          <w:color w:val="000000"/>
        </w:rPr>
        <w:t xml:space="preserve">P-Reviewer: </w:t>
      </w:r>
      <w:r w:rsidRPr="0026654D">
        <w:rPr>
          <w:rFonts w:ascii="Book Antiqua" w:eastAsia="Book Antiqua" w:hAnsi="Book Antiqua" w:cs="Book Antiqua"/>
          <w:color w:val="000000"/>
        </w:rPr>
        <w:t>Fan Y, China; Vahedi M</w:t>
      </w:r>
      <w:r w:rsidR="00865935">
        <w:rPr>
          <w:rFonts w:ascii="Book Antiqua" w:eastAsia="Book Antiqua" w:hAnsi="Book Antiqua" w:cs="Book Antiqua"/>
          <w:color w:val="000000"/>
        </w:rPr>
        <w:t xml:space="preserve">, </w:t>
      </w:r>
      <w:r w:rsidR="00865935" w:rsidRPr="00865935">
        <w:rPr>
          <w:rFonts w:ascii="Book Antiqua" w:eastAsia="Book Antiqua" w:hAnsi="Book Antiqua" w:cs="Book Antiqua"/>
          <w:color w:val="000000"/>
        </w:rPr>
        <w:t>Iran</w:t>
      </w:r>
      <w:r w:rsidRPr="0026654D">
        <w:rPr>
          <w:rFonts w:ascii="Book Antiqua" w:eastAsia="Book Antiqua" w:hAnsi="Book Antiqua" w:cs="Book Antiqua"/>
          <w:b/>
          <w:color w:val="000000"/>
        </w:rPr>
        <w:t xml:space="preserve"> S-Editor: </w:t>
      </w:r>
      <w:r w:rsidR="006E0E5F" w:rsidRPr="006E0E5F">
        <w:rPr>
          <w:rFonts w:ascii="Book Antiqua" w:eastAsia="Book Antiqua" w:hAnsi="Book Antiqua" w:cs="Book Antiqua"/>
          <w:bCs/>
          <w:color w:val="000000"/>
        </w:rPr>
        <w:t>Wang DM</w:t>
      </w:r>
      <w:r w:rsidRPr="0026654D">
        <w:rPr>
          <w:rFonts w:ascii="Book Antiqua" w:eastAsia="Book Antiqua" w:hAnsi="Book Antiqua" w:cs="Book Antiqua"/>
          <w:b/>
          <w:color w:val="000000"/>
        </w:rPr>
        <w:t xml:space="preserve"> L-Editor: </w:t>
      </w:r>
      <w:r w:rsidR="00EC18AF">
        <w:rPr>
          <w:rFonts w:ascii="Book Antiqua" w:eastAsia="Book Antiqua" w:hAnsi="Book Antiqua" w:cs="Book Antiqua"/>
          <w:bCs/>
          <w:color w:val="000000"/>
        </w:rPr>
        <w:t xml:space="preserve">Kerr C </w:t>
      </w:r>
      <w:r w:rsidRPr="0026654D">
        <w:rPr>
          <w:rFonts w:ascii="Book Antiqua" w:eastAsia="Book Antiqua" w:hAnsi="Book Antiqua" w:cs="Book Antiqua"/>
          <w:b/>
          <w:color w:val="000000"/>
        </w:rPr>
        <w:t xml:space="preserve">P-Editor: </w:t>
      </w:r>
      <w:r w:rsidR="008047D2" w:rsidRPr="008047D2">
        <w:rPr>
          <w:rFonts w:ascii="Book Antiqua" w:eastAsia="Book Antiqua" w:hAnsi="Book Antiqua" w:cs="Book Antiqua"/>
          <w:bCs/>
          <w:color w:val="000000"/>
        </w:rPr>
        <w:t>Wang DM</w:t>
      </w:r>
    </w:p>
    <w:p w14:paraId="7FDF8725" w14:textId="6C5A1FDB" w:rsidR="00A77B3E" w:rsidRDefault="00DF6BE9" w:rsidP="0026654D">
      <w:pPr>
        <w:adjustRightInd w:val="0"/>
        <w:snapToGrid w:val="0"/>
        <w:spacing w:line="360" w:lineRule="auto"/>
        <w:jc w:val="both"/>
        <w:rPr>
          <w:rFonts w:ascii="Book Antiqua" w:eastAsia="Book Antiqua" w:hAnsi="Book Antiqua" w:cs="Book Antiqua"/>
          <w:b/>
          <w:color w:val="000000"/>
        </w:rPr>
      </w:pPr>
      <w:r w:rsidRPr="0026654D">
        <w:rPr>
          <w:rFonts w:ascii="Book Antiqua" w:eastAsia="Book Antiqua" w:hAnsi="Book Antiqua" w:cs="Book Antiqua"/>
          <w:b/>
          <w:color w:val="000000"/>
        </w:rPr>
        <w:lastRenderedPageBreak/>
        <w:t>Figure Legends</w:t>
      </w:r>
    </w:p>
    <w:p w14:paraId="58850C98" w14:textId="61802339" w:rsidR="001D2DCA" w:rsidRPr="0026654D" w:rsidRDefault="001D2DCA" w:rsidP="0026654D">
      <w:pPr>
        <w:adjustRightInd w:val="0"/>
        <w:snapToGrid w:val="0"/>
        <w:spacing w:line="360" w:lineRule="auto"/>
        <w:jc w:val="both"/>
        <w:rPr>
          <w:rFonts w:ascii="Book Antiqua" w:hAnsi="Book Antiqua"/>
        </w:rPr>
      </w:pPr>
      <w:r>
        <w:rPr>
          <w:noProof/>
        </w:rPr>
        <w:drawing>
          <wp:inline distT="0" distB="0" distL="0" distR="0" wp14:anchorId="0BD437F3" wp14:editId="43C07646">
            <wp:extent cx="5943600" cy="35350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35045"/>
                    </a:xfrm>
                    <a:prstGeom prst="rect">
                      <a:avLst/>
                    </a:prstGeom>
                  </pic:spPr>
                </pic:pic>
              </a:graphicData>
            </a:graphic>
          </wp:inline>
        </w:drawing>
      </w:r>
    </w:p>
    <w:p w14:paraId="3D509838" w14:textId="60601C3D" w:rsidR="00A77B3E" w:rsidRPr="001D2DCA" w:rsidRDefault="001D2DCA" w:rsidP="0026654D">
      <w:pPr>
        <w:adjustRightInd w:val="0"/>
        <w:snapToGrid w:val="0"/>
        <w:spacing w:line="360" w:lineRule="auto"/>
        <w:jc w:val="both"/>
        <w:rPr>
          <w:rFonts w:ascii="Book Antiqua" w:hAnsi="Book Antiqua"/>
          <w:b/>
          <w:bCs/>
        </w:rPr>
      </w:pPr>
      <w:r w:rsidRPr="001D2DCA">
        <w:rPr>
          <w:rFonts w:ascii="Book Antiqua" w:eastAsia="Book Antiqua" w:hAnsi="Book Antiqua" w:cs="Book Antiqua"/>
          <w:b/>
          <w:bCs/>
          <w:color w:val="000000"/>
        </w:rPr>
        <w:t xml:space="preserve">Figure 1 </w:t>
      </w:r>
      <w:r w:rsidR="00DF6BE9" w:rsidRPr="001D2DCA">
        <w:rPr>
          <w:rFonts w:ascii="Book Antiqua" w:eastAsia="Book Antiqua" w:hAnsi="Book Antiqua" w:cs="Book Antiqua"/>
          <w:b/>
          <w:bCs/>
          <w:color w:val="000000"/>
        </w:rPr>
        <w:t>Markov Assumption Model for asymptomatic gallstones.</w:t>
      </w:r>
    </w:p>
    <w:sectPr w:rsidR="00A77B3E" w:rsidRPr="001D2D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77416" w14:textId="77777777" w:rsidR="00AC522D" w:rsidRDefault="00AC522D" w:rsidP="000E4C3A">
      <w:r>
        <w:separator/>
      </w:r>
    </w:p>
  </w:endnote>
  <w:endnote w:type="continuationSeparator" w:id="0">
    <w:p w14:paraId="70E94747" w14:textId="77777777" w:rsidR="00AC522D" w:rsidRDefault="00AC522D" w:rsidP="000E4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868227216"/>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4A9601DC" w14:textId="29A81270" w:rsidR="008826D7" w:rsidRPr="008826D7" w:rsidRDefault="008826D7">
            <w:pPr>
              <w:pStyle w:val="Footer"/>
              <w:jc w:val="right"/>
              <w:rPr>
                <w:rFonts w:ascii="Book Antiqua" w:hAnsi="Book Antiqua"/>
              </w:rPr>
            </w:pPr>
            <w:r w:rsidRPr="008826D7">
              <w:rPr>
                <w:rFonts w:ascii="Book Antiqua" w:hAnsi="Book Antiqua"/>
                <w:lang w:val="zh-CN" w:eastAsia="zh-CN"/>
              </w:rPr>
              <w:t xml:space="preserve"> </w:t>
            </w:r>
            <w:r w:rsidRPr="008826D7">
              <w:rPr>
                <w:rFonts w:ascii="Book Antiqua" w:hAnsi="Book Antiqua"/>
                <w:b/>
                <w:bCs/>
              </w:rPr>
              <w:fldChar w:fldCharType="begin"/>
            </w:r>
            <w:r w:rsidRPr="008826D7">
              <w:rPr>
                <w:rFonts w:ascii="Book Antiqua" w:hAnsi="Book Antiqua"/>
                <w:b/>
                <w:bCs/>
              </w:rPr>
              <w:instrText>PAGE</w:instrText>
            </w:r>
            <w:r w:rsidRPr="008826D7">
              <w:rPr>
                <w:rFonts w:ascii="Book Antiqua" w:hAnsi="Book Antiqua"/>
                <w:b/>
                <w:bCs/>
              </w:rPr>
              <w:fldChar w:fldCharType="separate"/>
            </w:r>
            <w:r w:rsidRPr="008826D7">
              <w:rPr>
                <w:rFonts w:ascii="Book Antiqua" w:hAnsi="Book Antiqua"/>
                <w:b/>
                <w:bCs/>
                <w:lang w:val="zh-CN" w:eastAsia="zh-CN"/>
              </w:rPr>
              <w:t>2</w:t>
            </w:r>
            <w:r w:rsidRPr="008826D7">
              <w:rPr>
                <w:rFonts w:ascii="Book Antiqua" w:hAnsi="Book Antiqua"/>
                <w:b/>
                <w:bCs/>
              </w:rPr>
              <w:fldChar w:fldCharType="end"/>
            </w:r>
            <w:r w:rsidRPr="008826D7">
              <w:rPr>
                <w:rFonts w:ascii="Book Antiqua" w:hAnsi="Book Antiqua"/>
                <w:lang w:val="zh-CN" w:eastAsia="zh-CN"/>
              </w:rPr>
              <w:t xml:space="preserve"> / </w:t>
            </w:r>
            <w:r w:rsidRPr="008826D7">
              <w:rPr>
                <w:rFonts w:ascii="Book Antiqua" w:hAnsi="Book Antiqua"/>
                <w:b/>
                <w:bCs/>
              </w:rPr>
              <w:fldChar w:fldCharType="begin"/>
            </w:r>
            <w:r w:rsidRPr="008826D7">
              <w:rPr>
                <w:rFonts w:ascii="Book Antiqua" w:hAnsi="Book Antiqua"/>
                <w:b/>
                <w:bCs/>
              </w:rPr>
              <w:instrText>NUMPAGES</w:instrText>
            </w:r>
            <w:r w:rsidRPr="008826D7">
              <w:rPr>
                <w:rFonts w:ascii="Book Antiqua" w:hAnsi="Book Antiqua"/>
                <w:b/>
                <w:bCs/>
              </w:rPr>
              <w:fldChar w:fldCharType="separate"/>
            </w:r>
            <w:r w:rsidRPr="008826D7">
              <w:rPr>
                <w:rFonts w:ascii="Book Antiqua" w:hAnsi="Book Antiqua"/>
                <w:b/>
                <w:bCs/>
                <w:lang w:val="zh-CN" w:eastAsia="zh-CN"/>
              </w:rPr>
              <w:t>2</w:t>
            </w:r>
            <w:r w:rsidRPr="008826D7">
              <w:rPr>
                <w:rFonts w:ascii="Book Antiqua" w:hAnsi="Book Antiqua"/>
                <w:b/>
                <w:bCs/>
              </w:rPr>
              <w:fldChar w:fldCharType="end"/>
            </w:r>
          </w:p>
        </w:sdtContent>
      </w:sdt>
    </w:sdtContent>
  </w:sdt>
  <w:p w14:paraId="391D7997" w14:textId="77777777" w:rsidR="008826D7" w:rsidRDefault="008826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FE43A" w14:textId="77777777" w:rsidR="00AC522D" w:rsidRDefault="00AC522D" w:rsidP="000E4C3A">
      <w:r>
        <w:separator/>
      </w:r>
    </w:p>
  </w:footnote>
  <w:footnote w:type="continuationSeparator" w:id="0">
    <w:p w14:paraId="7FDD28C7" w14:textId="77777777" w:rsidR="00AC522D" w:rsidRDefault="00AC522D" w:rsidP="000E4C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A70E5"/>
    <w:multiLevelType w:val="hybridMultilevel"/>
    <w:tmpl w:val="1FD241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E572B5"/>
    <w:multiLevelType w:val="hybridMultilevel"/>
    <w:tmpl w:val="7666A51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3D5090"/>
    <w:multiLevelType w:val="hybridMultilevel"/>
    <w:tmpl w:val="FBBA9B14"/>
    <w:lvl w:ilvl="0" w:tplc="D1427F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691842"/>
    <w:multiLevelType w:val="multilevel"/>
    <w:tmpl w:val="BADC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9370945">
    <w:abstractNumId w:val="1"/>
  </w:num>
  <w:num w:numId="2" w16cid:durableId="513036042">
    <w:abstractNumId w:val="3"/>
  </w:num>
  <w:num w:numId="3" w16cid:durableId="1921788383">
    <w:abstractNumId w:val="2"/>
  </w:num>
  <w:num w:numId="4" w16cid:durableId="21225320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6176"/>
    <w:rsid w:val="00073A93"/>
    <w:rsid w:val="000760ED"/>
    <w:rsid w:val="000874BC"/>
    <w:rsid w:val="000A32D9"/>
    <w:rsid w:val="000A71D7"/>
    <w:rsid w:val="000B2309"/>
    <w:rsid w:val="000C1A37"/>
    <w:rsid w:val="000E4C3A"/>
    <w:rsid w:val="001C0C00"/>
    <w:rsid w:val="001D27D1"/>
    <w:rsid w:val="001D2DCA"/>
    <w:rsid w:val="0021621D"/>
    <w:rsid w:val="002371DD"/>
    <w:rsid w:val="002539ED"/>
    <w:rsid w:val="0026654D"/>
    <w:rsid w:val="00282C4B"/>
    <w:rsid w:val="0029273D"/>
    <w:rsid w:val="002C4808"/>
    <w:rsid w:val="002D71E4"/>
    <w:rsid w:val="002E166C"/>
    <w:rsid w:val="002E18C7"/>
    <w:rsid w:val="00307D39"/>
    <w:rsid w:val="003445E6"/>
    <w:rsid w:val="0034638C"/>
    <w:rsid w:val="003504DA"/>
    <w:rsid w:val="003603BE"/>
    <w:rsid w:val="003A488F"/>
    <w:rsid w:val="00413C54"/>
    <w:rsid w:val="00417B1F"/>
    <w:rsid w:val="004443C8"/>
    <w:rsid w:val="0047784F"/>
    <w:rsid w:val="00497703"/>
    <w:rsid w:val="004979BC"/>
    <w:rsid w:val="004B111C"/>
    <w:rsid w:val="004C247B"/>
    <w:rsid w:val="004C6D55"/>
    <w:rsid w:val="00514FB0"/>
    <w:rsid w:val="00516618"/>
    <w:rsid w:val="005D1BD5"/>
    <w:rsid w:val="005D2CBC"/>
    <w:rsid w:val="005D76DE"/>
    <w:rsid w:val="00671EE5"/>
    <w:rsid w:val="00687B63"/>
    <w:rsid w:val="006D6B2F"/>
    <w:rsid w:val="006E0E5F"/>
    <w:rsid w:val="00705376"/>
    <w:rsid w:val="0071310D"/>
    <w:rsid w:val="00740CD0"/>
    <w:rsid w:val="00747EF7"/>
    <w:rsid w:val="007A5610"/>
    <w:rsid w:val="007B2271"/>
    <w:rsid w:val="007E68A4"/>
    <w:rsid w:val="007E77FF"/>
    <w:rsid w:val="008047D2"/>
    <w:rsid w:val="00844233"/>
    <w:rsid w:val="008555AD"/>
    <w:rsid w:val="00865935"/>
    <w:rsid w:val="0086671A"/>
    <w:rsid w:val="00880205"/>
    <w:rsid w:val="00880EE9"/>
    <w:rsid w:val="008826D7"/>
    <w:rsid w:val="008C4F8F"/>
    <w:rsid w:val="008E7CD3"/>
    <w:rsid w:val="00913636"/>
    <w:rsid w:val="009217FC"/>
    <w:rsid w:val="00A624FC"/>
    <w:rsid w:val="00A74F1D"/>
    <w:rsid w:val="00A7698F"/>
    <w:rsid w:val="00A77B3E"/>
    <w:rsid w:val="00A93398"/>
    <w:rsid w:val="00AB6CED"/>
    <w:rsid w:val="00AC522D"/>
    <w:rsid w:val="00B02B28"/>
    <w:rsid w:val="00B81FF0"/>
    <w:rsid w:val="00BB227B"/>
    <w:rsid w:val="00C2712F"/>
    <w:rsid w:val="00C57B24"/>
    <w:rsid w:val="00C76070"/>
    <w:rsid w:val="00C866A2"/>
    <w:rsid w:val="00CA2A55"/>
    <w:rsid w:val="00CB2D9C"/>
    <w:rsid w:val="00D454A3"/>
    <w:rsid w:val="00D610DC"/>
    <w:rsid w:val="00DD76AB"/>
    <w:rsid w:val="00DF6BE9"/>
    <w:rsid w:val="00EA7A6B"/>
    <w:rsid w:val="00EC18AF"/>
    <w:rsid w:val="00F9015E"/>
    <w:rsid w:val="00FE0EC2"/>
    <w:rsid w:val="00FF6337"/>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45521"/>
  <w15:docId w15:val="{7EA4DF3C-4489-F74D-8576-A54D0D0E2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6BE9"/>
    <w:rPr>
      <w:color w:val="0000FF" w:themeColor="hyperlink"/>
      <w:u w:val="single"/>
    </w:rPr>
  </w:style>
  <w:style w:type="character" w:customStyle="1" w:styleId="UnresolvedMention1">
    <w:name w:val="Unresolved Mention1"/>
    <w:basedOn w:val="DefaultParagraphFont"/>
    <w:uiPriority w:val="99"/>
    <w:semiHidden/>
    <w:unhideWhenUsed/>
    <w:rsid w:val="00DF6BE9"/>
    <w:rPr>
      <w:color w:val="605E5C"/>
      <w:shd w:val="clear" w:color="auto" w:fill="E1DFDD"/>
    </w:rPr>
  </w:style>
  <w:style w:type="paragraph" w:customStyle="1" w:styleId="EndNoteBibliographyTitle">
    <w:name w:val="EndNote Bibliography Title"/>
    <w:basedOn w:val="Normal"/>
    <w:link w:val="EndNoteBibliographyTitleChar"/>
    <w:rsid w:val="00DF6BE9"/>
    <w:pPr>
      <w:jc w:val="center"/>
    </w:pPr>
    <w:rPr>
      <w:lang w:val="en-GB" w:eastAsia="en-GB"/>
    </w:rPr>
  </w:style>
  <w:style w:type="character" w:customStyle="1" w:styleId="EndNoteBibliographyTitleChar">
    <w:name w:val="EndNote Bibliography Title Char"/>
    <w:basedOn w:val="DefaultParagraphFont"/>
    <w:link w:val="EndNoteBibliographyTitle"/>
    <w:rsid w:val="00DF6BE9"/>
    <w:rPr>
      <w:sz w:val="24"/>
      <w:szCs w:val="24"/>
      <w:lang w:val="en-GB" w:eastAsia="en-GB"/>
    </w:rPr>
  </w:style>
  <w:style w:type="paragraph" w:customStyle="1" w:styleId="EndNoteBibliography">
    <w:name w:val="EndNote Bibliography"/>
    <w:basedOn w:val="Normal"/>
    <w:link w:val="EndNoteBibliographyChar"/>
    <w:rsid w:val="00DF6BE9"/>
    <w:rPr>
      <w:lang w:val="en-GB" w:eastAsia="en-GB"/>
    </w:rPr>
  </w:style>
  <w:style w:type="character" w:customStyle="1" w:styleId="EndNoteBibliographyChar">
    <w:name w:val="EndNote Bibliography Char"/>
    <w:basedOn w:val="DefaultParagraphFont"/>
    <w:link w:val="EndNoteBibliography"/>
    <w:rsid w:val="00DF6BE9"/>
    <w:rPr>
      <w:sz w:val="24"/>
      <w:szCs w:val="24"/>
      <w:lang w:val="en-GB" w:eastAsia="en-GB"/>
    </w:rPr>
  </w:style>
  <w:style w:type="paragraph" w:styleId="ListParagraph">
    <w:name w:val="List Paragraph"/>
    <w:basedOn w:val="Normal"/>
    <w:uiPriority w:val="34"/>
    <w:qFormat/>
    <w:rsid w:val="00DF6BE9"/>
    <w:pPr>
      <w:ind w:left="720"/>
      <w:contextualSpacing/>
    </w:pPr>
    <w:rPr>
      <w:lang w:val="en-SG" w:eastAsia="en-GB"/>
    </w:rPr>
  </w:style>
  <w:style w:type="character" w:styleId="FollowedHyperlink">
    <w:name w:val="FollowedHyperlink"/>
    <w:basedOn w:val="DefaultParagraphFont"/>
    <w:uiPriority w:val="99"/>
    <w:semiHidden/>
    <w:unhideWhenUsed/>
    <w:rsid w:val="00DF6BE9"/>
    <w:rPr>
      <w:color w:val="800080" w:themeColor="followedHyperlink"/>
      <w:u w:val="single"/>
    </w:rPr>
  </w:style>
  <w:style w:type="character" w:styleId="CommentReference">
    <w:name w:val="annotation reference"/>
    <w:basedOn w:val="DefaultParagraphFont"/>
    <w:uiPriority w:val="99"/>
    <w:semiHidden/>
    <w:unhideWhenUsed/>
    <w:rsid w:val="00DF6BE9"/>
    <w:rPr>
      <w:sz w:val="16"/>
      <w:szCs w:val="16"/>
    </w:rPr>
  </w:style>
  <w:style w:type="paragraph" w:styleId="CommentText">
    <w:name w:val="annotation text"/>
    <w:basedOn w:val="Normal"/>
    <w:link w:val="CommentTextChar"/>
    <w:uiPriority w:val="99"/>
    <w:unhideWhenUsed/>
    <w:rsid w:val="00DF6BE9"/>
    <w:rPr>
      <w:sz w:val="20"/>
      <w:szCs w:val="20"/>
      <w:lang w:val="en-SG" w:eastAsia="en-GB"/>
    </w:rPr>
  </w:style>
  <w:style w:type="character" w:customStyle="1" w:styleId="CommentTextChar">
    <w:name w:val="Comment Text Char"/>
    <w:basedOn w:val="DefaultParagraphFont"/>
    <w:link w:val="CommentText"/>
    <w:uiPriority w:val="99"/>
    <w:rsid w:val="00DF6BE9"/>
    <w:rPr>
      <w:lang w:val="en-SG" w:eastAsia="en-GB"/>
    </w:rPr>
  </w:style>
  <w:style w:type="paragraph" w:styleId="CommentSubject">
    <w:name w:val="annotation subject"/>
    <w:basedOn w:val="CommentText"/>
    <w:next w:val="CommentText"/>
    <w:link w:val="CommentSubjectChar"/>
    <w:uiPriority w:val="99"/>
    <w:semiHidden/>
    <w:unhideWhenUsed/>
    <w:rsid w:val="00DF6BE9"/>
    <w:rPr>
      <w:b/>
      <w:bCs/>
    </w:rPr>
  </w:style>
  <w:style w:type="character" w:customStyle="1" w:styleId="CommentSubjectChar">
    <w:name w:val="Comment Subject Char"/>
    <w:basedOn w:val="CommentTextChar"/>
    <w:link w:val="CommentSubject"/>
    <w:uiPriority w:val="99"/>
    <w:semiHidden/>
    <w:rsid w:val="00DF6BE9"/>
    <w:rPr>
      <w:b/>
      <w:bCs/>
      <w:lang w:val="en-SG" w:eastAsia="en-GB"/>
    </w:rPr>
  </w:style>
  <w:style w:type="paragraph" w:styleId="Revision">
    <w:name w:val="Revision"/>
    <w:hidden/>
    <w:uiPriority w:val="99"/>
    <w:semiHidden/>
    <w:rsid w:val="00DF6BE9"/>
    <w:rPr>
      <w:sz w:val="24"/>
      <w:szCs w:val="24"/>
      <w:lang w:val="en-SG" w:eastAsia="en-GB"/>
    </w:rPr>
  </w:style>
  <w:style w:type="paragraph" w:styleId="BalloonText">
    <w:name w:val="Balloon Text"/>
    <w:basedOn w:val="Normal"/>
    <w:link w:val="BalloonTextChar"/>
    <w:uiPriority w:val="99"/>
    <w:unhideWhenUsed/>
    <w:rsid w:val="00DF6BE9"/>
    <w:rPr>
      <w:rFonts w:ascii="Segoe UI" w:hAnsi="Segoe UI" w:cs="Segoe UI"/>
      <w:sz w:val="18"/>
      <w:szCs w:val="18"/>
      <w:lang w:val="en-SG" w:eastAsia="en-GB"/>
    </w:rPr>
  </w:style>
  <w:style w:type="character" w:customStyle="1" w:styleId="BalloonTextChar">
    <w:name w:val="Balloon Text Char"/>
    <w:basedOn w:val="DefaultParagraphFont"/>
    <w:link w:val="BalloonText"/>
    <w:uiPriority w:val="99"/>
    <w:rsid w:val="00DF6BE9"/>
    <w:rPr>
      <w:rFonts w:ascii="Segoe UI" w:hAnsi="Segoe UI" w:cs="Segoe UI"/>
      <w:sz w:val="18"/>
      <w:szCs w:val="18"/>
      <w:lang w:val="en-SG" w:eastAsia="en-GB"/>
    </w:rPr>
  </w:style>
  <w:style w:type="character" w:customStyle="1" w:styleId="UnresolvedMention2">
    <w:name w:val="Unresolved Mention2"/>
    <w:basedOn w:val="DefaultParagraphFont"/>
    <w:uiPriority w:val="99"/>
    <w:semiHidden/>
    <w:unhideWhenUsed/>
    <w:rsid w:val="00DF6BE9"/>
    <w:rPr>
      <w:color w:val="605E5C"/>
      <w:shd w:val="clear" w:color="auto" w:fill="E1DFDD"/>
    </w:rPr>
  </w:style>
  <w:style w:type="character" w:styleId="Emphasis">
    <w:name w:val="Emphasis"/>
    <w:basedOn w:val="DefaultParagraphFont"/>
    <w:uiPriority w:val="20"/>
    <w:qFormat/>
    <w:rsid w:val="00DF6BE9"/>
    <w:rPr>
      <w:i/>
      <w:iCs/>
    </w:rPr>
  </w:style>
  <w:style w:type="paragraph" w:styleId="Header">
    <w:name w:val="header"/>
    <w:basedOn w:val="Normal"/>
    <w:link w:val="HeaderChar"/>
    <w:uiPriority w:val="99"/>
    <w:unhideWhenUsed/>
    <w:rsid w:val="00DF6BE9"/>
    <w:pPr>
      <w:tabs>
        <w:tab w:val="center" w:pos="4513"/>
        <w:tab w:val="right" w:pos="9026"/>
      </w:tabs>
    </w:pPr>
    <w:rPr>
      <w:lang w:val="en-SG" w:eastAsia="en-GB"/>
    </w:rPr>
  </w:style>
  <w:style w:type="character" w:customStyle="1" w:styleId="HeaderChar">
    <w:name w:val="Header Char"/>
    <w:basedOn w:val="DefaultParagraphFont"/>
    <w:link w:val="Header"/>
    <w:uiPriority w:val="99"/>
    <w:rsid w:val="00DF6BE9"/>
    <w:rPr>
      <w:sz w:val="24"/>
      <w:szCs w:val="24"/>
      <w:lang w:val="en-SG" w:eastAsia="en-GB"/>
    </w:rPr>
  </w:style>
  <w:style w:type="paragraph" w:styleId="Footer">
    <w:name w:val="footer"/>
    <w:basedOn w:val="Normal"/>
    <w:link w:val="FooterChar"/>
    <w:uiPriority w:val="99"/>
    <w:unhideWhenUsed/>
    <w:rsid w:val="00DF6BE9"/>
    <w:pPr>
      <w:tabs>
        <w:tab w:val="center" w:pos="4513"/>
        <w:tab w:val="right" w:pos="9026"/>
      </w:tabs>
    </w:pPr>
    <w:rPr>
      <w:lang w:val="en-SG" w:eastAsia="en-GB"/>
    </w:rPr>
  </w:style>
  <w:style w:type="character" w:customStyle="1" w:styleId="FooterChar">
    <w:name w:val="Footer Char"/>
    <w:basedOn w:val="DefaultParagraphFont"/>
    <w:link w:val="Footer"/>
    <w:uiPriority w:val="99"/>
    <w:rsid w:val="00DF6BE9"/>
    <w:rPr>
      <w:sz w:val="24"/>
      <w:szCs w:val="24"/>
      <w:lang w:val="en-SG" w:eastAsia="en-GB"/>
    </w:rPr>
  </w:style>
  <w:style w:type="character" w:styleId="UnresolvedMention">
    <w:name w:val="Unresolved Mention"/>
    <w:basedOn w:val="DefaultParagraphFont"/>
    <w:uiPriority w:val="99"/>
    <w:semiHidden/>
    <w:unhideWhenUsed/>
    <w:rsid w:val="007131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32970">
      <w:bodyDiv w:val="1"/>
      <w:marLeft w:val="0"/>
      <w:marRight w:val="0"/>
      <w:marTop w:val="0"/>
      <w:marBottom w:val="0"/>
      <w:divBdr>
        <w:top w:val="none" w:sz="0" w:space="0" w:color="auto"/>
        <w:left w:val="none" w:sz="0" w:space="0" w:color="auto"/>
        <w:bottom w:val="none" w:sz="0" w:space="0" w:color="auto"/>
        <w:right w:val="none" w:sz="0" w:space="0" w:color="auto"/>
      </w:divBdr>
    </w:div>
    <w:div w:id="301885227">
      <w:bodyDiv w:val="1"/>
      <w:marLeft w:val="0"/>
      <w:marRight w:val="0"/>
      <w:marTop w:val="0"/>
      <w:marBottom w:val="0"/>
      <w:divBdr>
        <w:top w:val="none" w:sz="0" w:space="0" w:color="auto"/>
        <w:left w:val="none" w:sz="0" w:space="0" w:color="auto"/>
        <w:bottom w:val="none" w:sz="0" w:space="0" w:color="auto"/>
        <w:right w:val="none" w:sz="0" w:space="0" w:color="auto"/>
      </w:divBdr>
    </w:div>
    <w:div w:id="555359633">
      <w:bodyDiv w:val="1"/>
      <w:marLeft w:val="0"/>
      <w:marRight w:val="0"/>
      <w:marTop w:val="0"/>
      <w:marBottom w:val="0"/>
      <w:divBdr>
        <w:top w:val="none" w:sz="0" w:space="0" w:color="auto"/>
        <w:left w:val="none" w:sz="0" w:space="0" w:color="auto"/>
        <w:bottom w:val="none" w:sz="0" w:space="0" w:color="auto"/>
        <w:right w:val="none" w:sz="0" w:space="0" w:color="auto"/>
      </w:divBdr>
    </w:div>
    <w:div w:id="1192378242">
      <w:bodyDiv w:val="1"/>
      <w:marLeft w:val="0"/>
      <w:marRight w:val="0"/>
      <w:marTop w:val="0"/>
      <w:marBottom w:val="0"/>
      <w:divBdr>
        <w:top w:val="none" w:sz="0" w:space="0" w:color="auto"/>
        <w:left w:val="none" w:sz="0" w:space="0" w:color="auto"/>
        <w:bottom w:val="none" w:sz="0" w:space="0" w:color="auto"/>
        <w:right w:val="none" w:sz="0" w:space="0" w:color="auto"/>
      </w:divBdr>
    </w:div>
    <w:div w:id="1868520491">
      <w:bodyDiv w:val="1"/>
      <w:marLeft w:val="0"/>
      <w:marRight w:val="0"/>
      <w:marTop w:val="0"/>
      <w:marBottom w:val="0"/>
      <w:divBdr>
        <w:top w:val="none" w:sz="0" w:space="0" w:color="auto"/>
        <w:left w:val="none" w:sz="0" w:space="0" w:color="auto"/>
        <w:bottom w:val="none" w:sz="0" w:space="0" w:color="auto"/>
        <w:right w:val="none" w:sz="0" w:space="0" w:color="auto"/>
      </w:divBdr>
    </w:div>
    <w:div w:id="1954944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670AD6-23D4-E549-B95B-AA1831146CDE}">
  <we:reference id="f518cb36-c901-4d52-a9e7-4331342e485d" version="1.2.0.0" store="EXCatalog" storeType="EXCatalog"/>
  <we:alternateReferences>
    <we:reference id="WA200001011" version="1.2.0.0" store="en-SG"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35</Pages>
  <Words>17929</Words>
  <Characters>102201</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Li Ma</cp:lastModifiedBy>
  <cp:revision>3</cp:revision>
  <dcterms:created xsi:type="dcterms:W3CDTF">2022-09-01T17:49:00Z</dcterms:created>
  <dcterms:modified xsi:type="dcterms:W3CDTF">2022-09-0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590</vt:lpwstr>
  </property>
  <property fmtid="{D5CDD505-2E9C-101B-9397-08002B2CF9AE}" pid="3" name="grammarly_documentContext">
    <vt:lpwstr>{"goals":[],"domain":"general","emotions":[],"dialect":"british"}</vt:lpwstr>
  </property>
</Properties>
</file>